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22EFC" w14:textId="466F6D56" w:rsidR="009B19D7" w:rsidRPr="00750801" w:rsidRDefault="00857CBB" w:rsidP="006A2C1F">
      <w:pPr>
        <w:pStyle w:val="1"/>
      </w:pPr>
      <w:proofErr w:type="spellStart"/>
      <w:r w:rsidRPr="00750801">
        <w:rPr>
          <w:rFonts w:hint="eastAsia"/>
        </w:rPr>
        <w:t>국문초록</w:t>
      </w:r>
      <w:proofErr w:type="spellEnd"/>
    </w:p>
    <w:p w14:paraId="2E8DF2F0" w14:textId="77777777" w:rsidR="009B19D7" w:rsidRPr="00750801" w:rsidRDefault="009B19D7" w:rsidP="00265BC3">
      <w:pPr>
        <w:wordWrap/>
        <w:spacing w:before="120" w:after="120" w:line="276" w:lineRule="auto"/>
        <w:rPr>
          <w:rFonts w:eastAsia="나눔명조"/>
          <w:sz w:val="20"/>
          <w:szCs w:val="22"/>
        </w:rPr>
      </w:pPr>
    </w:p>
    <w:p w14:paraId="63B21866" w14:textId="737301E9" w:rsidR="00165BE8" w:rsidRPr="00165BE8" w:rsidRDefault="00165BE8" w:rsidP="00265BC3">
      <w:pPr>
        <w:wordWrap/>
        <w:spacing w:before="120" w:after="120" w:line="276" w:lineRule="auto"/>
        <w:rPr>
          <w:rFonts w:eastAsia="나눔명조"/>
          <w:sz w:val="20"/>
          <w:szCs w:val="22"/>
        </w:rPr>
      </w:pPr>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적극적으로</w:t>
      </w:r>
      <w:r w:rsidRPr="00165BE8">
        <w:rPr>
          <w:rFonts w:eastAsia="나눔명조" w:hint="eastAsia"/>
          <w:sz w:val="20"/>
          <w:szCs w:val="22"/>
        </w:rPr>
        <w:t xml:space="preserve"> </w:t>
      </w:r>
      <w:r w:rsidRPr="00165BE8">
        <w:rPr>
          <w:rFonts w:eastAsia="나눔명조" w:hint="eastAsia"/>
          <w:sz w:val="20"/>
          <w:szCs w:val="22"/>
        </w:rPr>
        <w:t>공직</w:t>
      </w:r>
      <w:r w:rsidRPr="00165BE8">
        <w:rPr>
          <w:rFonts w:eastAsia="나눔명조" w:hint="eastAsia"/>
          <w:sz w:val="20"/>
          <w:szCs w:val="22"/>
        </w:rPr>
        <w:t xml:space="preserve"> </w:t>
      </w:r>
      <w:r w:rsidRPr="00165BE8">
        <w:rPr>
          <w:rFonts w:eastAsia="나눔명조" w:hint="eastAsia"/>
          <w:sz w:val="20"/>
          <w:szCs w:val="22"/>
        </w:rPr>
        <w:t>업무를</w:t>
      </w:r>
      <w:r w:rsidRPr="00165BE8">
        <w:rPr>
          <w:rFonts w:eastAsia="나눔명조" w:hint="eastAsia"/>
          <w:sz w:val="20"/>
          <w:szCs w:val="22"/>
        </w:rPr>
        <w:t xml:space="preserve"> </w:t>
      </w:r>
      <w:r w:rsidRPr="00165BE8">
        <w:rPr>
          <w:rFonts w:eastAsia="나눔명조" w:hint="eastAsia"/>
          <w:sz w:val="20"/>
          <w:szCs w:val="22"/>
        </w:rPr>
        <w:t>수행하도록</w:t>
      </w:r>
      <w:r w:rsidRPr="00165BE8">
        <w:rPr>
          <w:rFonts w:eastAsia="나눔명조" w:hint="eastAsia"/>
          <w:sz w:val="20"/>
          <w:szCs w:val="22"/>
        </w:rPr>
        <w:t xml:space="preserve"> </w:t>
      </w:r>
      <w:r w:rsidRPr="00165BE8">
        <w:rPr>
          <w:rFonts w:eastAsia="나눔명조" w:hint="eastAsia"/>
          <w:sz w:val="20"/>
          <w:szCs w:val="22"/>
        </w:rPr>
        <w:t>동기를</w:t>
      </w:r>
      <w:r w:rsidRPr="00165BE8">
        <w:rPr>
          <w:rFonts w:eastAsia="나눔명조" w:hint="eastAsia"/>
          <w:sz w:val="20"/>
          <w:szCs w:val="22"/>
        </w:rPr>
        <w:t xml:space="preserve"> </w:t>
      </w:r>
      <w:r w:rsidRPr="00165BE8">
        <w:rPr>
          <w:rFonts w:eastAsia="나눔명조" w:hint="eastAsia"/>
          <w:sz w:val="20"/>
          <w:szCs w:val="22"/>
        </w:rPr>
        <w:t>부여하는</w:t>
      </w:r>
      <w:r w:rsidRPr="00165BE8">
        <w:rPr>
          <w:rFonts w:eastAsia="나눔명조" w:hint="eastAsia"/>
          <w:sz w:val="20"/>
          <w:szCs w:val="22"/>
        </w:rPr>
        <w:t xml:space="preserve"> </w:t>
      </w:r>
      <w:r w:rsidRPr="00165BE8">
        <w:rPr>
          <w:rFonts w:eastAsia="나눔명조" w:hint="eastAsia"/>
          <w:sz w:val="20"/>
          <w:szCs w:val="22"/>
        </w:rPr>
        <w:t>것은</w:t>
      </w:r>
      <w:r w:rsidRPr="00165BE8">
        <w:rPr>
          <w:rFonts w:eastAsia="나눔명조" w:hint="eastAsia"/>
          <w:sz w:val="20"/>
          <w:szCs w:val="22"/>
        </w:rPr>
        <w:t xml:space="preserve"> </w:t>
      </w:r>
      <w:r w:rsidRPr="00165BE8">
        <w:rPr>
          <w:rFonts w:eastAsia="나눔명조" w:hint="eastAsia"/>
          <w:sz w:val="20"/>
          <w:szCs w:val="22"/>
        </w:rPr>
        <w:t>무엇일까</w:t>
      </w:r>
      <w:r w:rsidRPr="00165BE8">
        <w:rPr>
          <w:rFonts w:eastAsia="나눔명조"/>
          <w:sz w:val="20"/>
          <w:szCs w:val="22"/>
        </w:rPr>
        <w:t xml:space="preserve">? </w:t>
      </w:r>
      <w:r w:rsidRPr="00165BE8">
        <w:rPr>
          <w:rFonts w:eastAsia="나눔명조" w:hint="eastAsia"/>
          <w:sz w:val="20"/>
          <w:szCs w:val="22"/>
        </w:rPr>
        <w:t>기존의</w:t>
      </w:r>
      <w:r w:rsidRPr="00165BE8">
        <w:rPr>
          <w:rFonts w:eastAsia="나눔명조" w:hint="eastAsia"/>
          <w:sz w:val="20"/>
          <w:szCs w:val="22"/>
        </w:rPr>
        <w:t xml:space="preserve"> </w:t>
      </w:r>
      <w:r w:rsidRPr="00165BE8">
        <w:rPr>
          <w:rFonts w:eastAsia="나눔명조" w:hint="eastAsia"/>
          <w:sz w:val="20"/>
          <w:szCs w:val="22"/>
        </w:rPr>
        <w:t>연구들은</w:t>
      </w:r>
      <w:r w:rsidRPr="00165BE8">
        <w:rPr>
          <w:rFonts w:eastAsia="나눔명조" w:hint="eastAsia"/>
          <w:sz w:val="20"/>
          <w:szCs w:val="22"/>
        </w:rPr>
        <w:t xml:space="preserve"> </w:t>
      </w:r>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시민과</w:t>
      </w:r>
      <w:r w:rsidRPr="00165BE8">
        <w:rPr>
          <w:rFonts w:eastAsia="나눔명조" w:hint="eastAsia"/>
          <w:sz w:val="20"/>
          <w:szCs w:val="22"/>
        </w:rPr>
        <w:t xml:space="preserve"> </w:t>
      </w:r>
      <w:r w:rsidRPr="00165BE8">
        <w:rPr>
          <w:rFonts w:eastAsia="나눔명조" w:hint="eastAsia"/>
          <w:sz w:val="20"/>
          <w:szCs w:val="22"/>
        </w:rPr>
        <w:t>사회의</w:t>
      </w:r>
      <w:r w:rsidRPr="00165BE8">
        <w:rPr>
          <w:rFonts w:eastAsia="나눔명조" w:hint="eastAsia"/>
          <w:sz w:val="20"/>
          <w:szCs w:val="22"/>
        </w:rPr>
        <w:t xml:space="preserve"> </w:t>
      </w:r>
      <w:r w:rsidRPr="00165BE8">
        <w:rPr>
          <w:rFonts w:eastAsia="나눔명조" w:hint="eastAsia"/>
          <w:sz w:val="20"/>
          <w:szCs w:val="22"/>
        </w:rPr>
        <w:t>안정과</w:t>
      </w:r>
      <w:r w:rsidRPr="00165BE8">
        <w:rPr>
          <w:rFonts w:eastAsia="나눔명조" w:hint="eastAsia"/>
          <w:sz w:val="20"/>
          <w:szCs w:val="22"/>
        </w:rPr>
        <w:t xml:space="preserve"> </w:t>
      </w:r>
      <w:r w:rsidRPr="00165BE8">
        <w:rPr>
          <w:rFonts w:eastAsia="나눔명조" w:hint="eastAsia"/>
          <w:sz w:val="20"/>
          <w:szCs w:val="22"/>
        </w:rPr>
        <w:t>발전을</w:t>
      </w:r>
      <w:r w:rsidRPr="00165BE8">
        <w:rPr>
          <w:rFonts w:eastAsia="나눔명조" w:hint="eastAsia"/>
          <w:sz w:val="20"/>
          <w:szCs w:val="22"/>
        </w:rPr>
        <w:t xml:space="preserve"> </w:t>
      </w:r>
      <w:r w:rsidRPr="00165BE8">
        <w:rPr>
          <w:rFonts w:eastAsia="나눔명조" w:hint="eastAsia"/>
          <w:sz w:val="20"/>
          <w:szCs w:val="22"/>
        </w:rPr>
        <w:t>위해</w:t>
      </w:r>
      <w:r w:rsidRPr="00165BE8">
        <w:rPr>
          <w:rFonts w:eastAsia="나눔명조" w:hint="eastAsia"/>
          <w:sz w:val="20"/>
          <w:szCs w:val="22"/>
        </w:rPr>
        <w:t xml:space="preserve"> </w:t>
      </w:r>
      <w:r w:rsidRPr="00165BE8">
        <w:rPr>
          <w:rFonts w:eastAsia="나눔명조" w:hint="eastAsia"/>
          <w:sz w:val="20"/>
          <w:szCs w:val="22"/>
        </w:rPr>
        <w:t>자발적으로</w:t>
      </w:r>
      <w:r w:rsidRPr="00165BE8">
        <w:rPr>
          <w:rFonts w:eastAsia="나눔명조" w:hint="eastAsia"/>
          <w:sz w:val="20"/>
          <w:szCs w:val="22"/>
        </w:rPr>
        <w:t xml:space="preserve"> </w:t>
      </w:r>
      <w:r w:rsidRPr="00165BE8">
        <w:rPr>
          <w:rFonts w:eastAsia="나눔명조" w:hint="eastAsia"/>
          <w:sz w:val="20"/>
          <w:szCs w:val="22"/>
        </w:rPr>
        <w:t>공적영역에서</w:t>
      </w:r>
      <w:r w:rsidRPr="00165BE8">
        <w:rPr>
          <w:rFonts w:eastAsia="나눔명조" w:hint="eastAsia"/>
          <w:sz w:val="20"/>
          <w:szCs w:val="22"/>
        </w:rPr>
        <w:t xml:space="preserve"> </w:t>
      </w:r>
      <w:r w:rsidRPr="00165BE8">
        <w:rPr>
          <w:rFonts w:eastAsia="나눔명조" w:hint="eastAsia"/>
          <w:sz w:val="20"/>
          <w:szCs w:val="22"/>
        </w:rPr>
        <w:t>봉사하고자</w:t>
      </w:r>
      <w:r w:rsidRPr="00165BE8">
        <w:rPr>
          <w:rFonts w:eastAsia="나눔명조" w:hint="eastAsia"/>
          <w:sz w:val="20"/>
          <w:szCs w:val="22"/>
        </w:rPr>
        <w:t xml:space="preserve"> </w:t>
      </w:r>
      <w:r w:rsidRPr="00165BE8">
        <w:rPr>
          <w:rFonts w:eastAsia="나눔명조" w:hint="eastAsia"/>
          <w:sz w:val="20"/>
          <w:szCs w:val="22"/>
        </w:rPr>
        <w:t>하는</w:t>
      </w:r>
      <w:r w:rsidRPr="00165BE8">
        <w:rPr>
          <w:rFonts w:eastAsia="나눔명조" w:hint="eastAsia"/>
          <w:sz w:val="20"/>
          <w:szCs w:val="22"/>
        </w:rPr>
        <w:t xml:space="preserve"> </w:t>
      </w:r>
      <w:r w:rsidRPr="00165BE8">
        <w:rPr>
          <w:rFonts w:eastAsia="나눔명조" w:hint="eastAsia"/>
          <w:sz w:val="20"/>
          <w:szCs w:val="22"/>
        </w:rPr>
        <w:t>의지를</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 xml:space="preserve">(Public Service Motivation; </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라고</w:t>
      </w:r>
      <w:r w:rsidRPr="00165BE8">
        <w:rPr>
          <w:rFonts w:eastAsia="나눔명조" w:hint="eastAsia"/>
          <w:sz w:val="20"/>
          <w:szCs w:val="22"/>
        </w:rPr>
        <w:t xml:space="preserve"> </w:t>
      </w:r>
      <w:r w:rsidRPr="00165BE8">
        <w:rPr>
          <w:rFonts w:eastAsia="나눔명조" w:hint="eastAsia"/>
          <w:sz w:val="20"/>
          <w:szCs w:val="22"/>
        </w:rPr>
        <w:t>정의한다</w:t>
      </w:r>
      <w:r w:rsidRPr="00165BE8">
        <w:rPr>
          <w:rFonts w:eastAsia="나눔명조"/>
          <w:sz w:val="20"/>
          <w:szCs w:val="22"/>
        </w:rPr>
        <w:t xml:space="preserve">. </w:t>
      </w:r>
      <w:r w:rsidRPr="00165BE8">
        <w:rPr>
          <w:rFonts w:eastAsia="나눔명조" w:hint="eastAsia"/>
          <w:sz w:val="20"/>
          <w:szCs w:val="22"/>
        </w:rPr>
        <w:t>일반적으로</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개별구성원들을</w:t>
      </w:r>
      <w:r w:rsidRPr="00165BE8">
        <w:rPr>
          <w:rFonts w:eastAsia="나눔명조" w:hint="eastAsia"/>
          <w:sz w:val="20"/>
          <w:szCs w:val="22"/>
        </w:rPr>
        <w:t xml:space="preserve"> </w:t>
      </w:r>
      <w:r w:rsidRPr="00165BE8">
        <w:rPr>
          <w:rFonts w:eastAsia="나눔명조" w:hint="eastAsia"/>
          <w:sz w:val="20"/>
          <w:szCs w:val="22"/>
        </w:rPr>
        <w:t>지도하며</w:t>
      </w:r>
      <w:r w:rsidRPr="00165BE8">
        <w:rPr>
          <w:rFonts w:eastAsia="나눔명조" w:hint="eastAsia"/>
          <w:sz w:val="20"/>
          <w:szCs w:val="22"/>
        </w:rPr>
        <w:t xml:space="preserve"> </w:t>
      </w:r>
      <w:r w:rsidRPr="00165BE8">
        <w:rPr>
          <w:rFonts w:eastAsia="나눔명조" w:hint="eastAsia"/>
          <w:sz w:val="20"/>
          <w:szCs w:val="22"/>
        </w:rPr>
        <w:t>조언하는</w:t>
      </w:r>
      <w:r w:rsidRPr="00165BE8">
        <w:rPr>
          <w:rFonts w:eastAsia="나눔명조" w:hint="eastAsia"/>
          <w:sz w:val="20"/>
          <w:szCs w:val="22"/>
        </w:rPr>
        <w:t xml:space="preserve"> </w:t>
      </w:r>
      <w:r w:rsidRPr="00165BE8">
        <w:rPr>
          <w:rFonts w:eastAsia="나눔명조" w:hint="eastAsia"/>
          <w:sz w:val="20"/>
          <w:szCs w:val="22"/>
        </w:rPr>
        <w:t>변혁적</w:t>
      </w:r>
      <w:r w:rsidRPr="00165BE8">
        <w:rPr>
          <w:rFonts w:eastAsia="나눔명조" w:hint="eastAsia"/>
          <w:sz w:val="20"/>
          <w:szCs w:val="22"/>
        </w:rPr>
        <w:t xml:space="preserve"> </w:t>
      </w:r>
      <w:r w:rsidRPr="00165BE8">
        <w:rPr>
          <w:rFonts w:eastAsia="나눔명조" w:hint="eastAsia"/>
          <w:sz w:val="20"/>
          <w:szCs w:val="22"/>
        </w:rPr>
        <w:t>리더십이</w:t>
      </w:r>
      <w:r w:rsidRPr="00165BE8">
        <w:rPr>
          <w:rFonts w:eastAsia="나눔명조" w:hint="eastAsia"/>
          <w:sz w:val="20"/>
          <w:szCs w:val="22"/>
        </w:rPr>
        <w:t xml:space="preserve"> </w:t>
      </w:r>
      <w:r w:rsidRPr="00165BE8">
        <w:rPr>
          <w:rFonts w:eastAsia="나눔명조" w:hint="eastAsia"/>
          <w:sz w:val="20"/>
          <w:szCs w:val="22"/>
        </w:rPr>
        <w:t>비용</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효과의</w:t>
      </w:r>
      <w:r w:rsidRPr="00165BE8">
        <w:rPr>
          <w:rFonts w:eastAsia="나눔명조" w:hint="eastAsia"/>
          <w:sz w:val="20"/>
          <w:szCs w:val="22"/>
        </w:rPr>
        <w:t xml:space="preserve"> </w:t>
      </w:r>
      <w:r w:rsidRPr="00165BE8">
        <w:rPr>
          <w:rFonts w:eastAsia="나눔명조" w:hint="eastAsia"/>
          <w:sz w:val="20"/>
          <w:szCs w:val="22"/>
        </w:rPr>
        <w:t>거래로</w:t>
      </w:r>
      <w:r w:rsidRPr="00165BE8">
        <w:rPr>
          <w:rFonts w:eastAsia="나눔명조" w:hint="eastAsia"/>
          <w:sz w:val="20"/>
          <w:szCs w:val="22"/>
        </w:rPr>
        <w:t xml:space="preserve"> </w:t>
      </w:r>
      <w:r w:rsidRPr="00165BE8">
        <w:rPr>
          <w:rFonts w:eastAsia="나눔명조" w:hint="eastAsia"/>
          <w:sz w:val="20"/>
          <w:szCs w:val="22"/>
        </w:rPr>
        <w:t>수행되는</w:t>
      </w:r>
      <w:r w:rsidRPr="00165BE8">
        <w:rPr>
          <w:rFonts w:eastAsia="나눔명조" w:hint="eastAsia"/>
          <w:sz w:val="20"/>
          <w:szCs w:val="22"/>
        </w:rPr>
        <w:t xml:space="preserve"> </w:t>
      </w:r>
      <w:r w:rsidRPr="00165BE8">
        <w:rPr>
          <w:rFonts w:eastAsia="나눔명조" w:hint="eastAsia"/>
          <w:sz w:val="20"/>
          <w:szCs w:val="22"/>
        </w:rPr>
        <w:t>거래적</w:t>
      </w:r>
      <w:r w:rsidRPr="00165BE8">
        <w:rPr>
          <w:rFonts w:eastAsia="나눔명조" w:hint="eastAsia"/>
          <w:sz w:val="20"/>
          <w:szCs w:val="22"/>
        </w:rPr>
        <w:t xml:space="preserve"> </w:t>
      </w:r>
      <w:r w:rsidRPr="00165BE8">
        <w:rPr>
          <w:rFonts w:eastAsia="나눔명조" w:hint="eastAsia"/>
          <w:sz w:val="20"/>
          <w:szCs w:val="22"/>
        </w:rPr>
        <w:t>리더십에</w:t>
      </w:r>
      <w:r w:rsidRPr="00165BE8">
        <w:rPr>
          <w:rFonts w:eastAsia="나눔명조" w:hint="eastAsia"/>
          <w:sz w:val="20"/>
          <w:szCs w:val="22"/>
        </w:rPr>
        <w:t xml:space="preserve"> </w:t>
      </w:r>
      <w:r w:rsidRPr="00165BE8">
        <w:rPr>
          <w:rFonts w:eastAsia="나눔명조" w:hint="eastAsia"/>
          <w:sz w:val="20"/>
          <w:szCs w:val="22"/>
        </w:rPr>
        <w:t>비해</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촉진한다는</w:t>
      </w:r>
      <w:r w:rsidRPr="00165BE8">
        <w:rPr>
          <w:rFonts w:eastAsia="나눔명조" w:hint="eastAsia"/>
          <w:sz w:val="20"/>
          <w:szCs w:val="22"/>
        </w:rPr>
        <w:t xml:space="preserve"> </w:t>
      </w:r>
      <w:r w:rsidRPr="00165BE8">
        <w:rPr>
          <w:rFonts w:eastAsia="나눔명조" w:hint="eastAsia"/>
          <w:sz w:val="20"/>
          <w:szCs w:val="22"/>
        </w:rPr>
        <w:t>주장이</w:t>
      </w:r>
      <w:r w:rsidRPr="00165BE8">
        <w:rPr>
          <w:rFonts w:eastAsia="나눔명조" w:hint="eastAsia"/>
          <w:sz w:val="20"/>
          <w:szCs w:val="22"/>
        </w:rPr>
        <w:t xml:space="preserve"> </w:t>
      </w:r>
      <w:r w:rsidRPr="00165BE8">
        <w:rPr>
          <w:rFonts w:eastAsia="나눔명조" w:hint="eastAsia"/>
          <w:sz w:val="20"/>
          <w:szCs w:val="22"/>
        </w:rPr>
        <w:t>지배적이다</w:t>
      </w:r>
      <w:r w:rsidRPr="00165BE8">
        <w:rPr>
          <w:rFonts w:eastAsia="나눔명조"/>
          <w:sz w:val="20"/>
          <w:szCs w:val="22"/>
        </w:rPr>
        <w:t xml:space="preserve">. </w:t>
      </w:r>
      <w:r w:rsidRPr="00165BE8">
        <w:rPr>
          <w:rFonts w:eastAsia="나눔명조" w:hint="eastAsia"/>
          <w:sz w:val="20"/>
          <w:szCs w:val="22"/>
        </w:rPr>
        <w:t>하지만</w:t>
      </w:r>
      <w:r w:rsidRPr="00165BE8">
        <w:rPr>
          <w:rFonts w:eastAsia="나눔명조" w:hint="eastAsia"/>
          <w:sz w:val="20"/>
          <w:szCs w:val="22"/>
        </w:rPr>
        <w:t xml:space="preserve"> </w:t>
      </w:r>
      <w:r w:rsidRPr="00165BE8">
        <w:rPr>
          <w:rFonts w:eastAsia="나눔명조" w:hint="eastAsia"/>
          <w:sz w:val="20"/>
          <w:szCs w:val="22"/>
        </w:rPr>
        <w:t>위계적</w:t>
      </w:r>
      <w:r w:rsidRPr="00165BE8">
        <w:rPr>
          <w:rFonts w:eastAsia="나눔명조" w:hint="eastAsia"/>
          <w:sz w:val="20"/>
          <w:szCs w:val="22"/>
        </w:rPr>
        <w:t xml:space="preserve"> </w:t>
      </w:r>
      <w:r w:rsidRPr="00165BE8">
        <w:rPr>
          <w:rFonts w:eastAsia="나눔명조" w:hint="eastAsia"/>
          <w:sz w:val="20"/>
          <w:szCs w:val="22"/>
        </w:rPr>
        <w:t>조직문화의</w:t>
      </w:r>
      <w:r w:rsidRPr="00165BE8">
        <w:rPr>
          <w:rFonts w:eastAsia="나눔명조" w:hint="eastAsia"/>
          <w:sz w:val="20"/>
          <w:szCs w:val="22"/>
        </w:rPr>
        <w:t xml:space="preserve"> </w:t>
      </w:r>
      <w:r w:rsidRPr="00165BE8">
        <w:rPr>
          <w:rFonts w:eastAsia="나눔명조" w:hint="eastAsia"/>
          <w:sz w:val="20"/>
          <w:szCs w:val="22"/>
        </w:rPr>
        <w:t>특성을</w:t>
      </w:r>
      <w:r w:rsidRPr="00165BE8">
        <w:rPr>
          <w:rFonts w:eastAsia="나눔명조" w:hint="eastAsia"/>
          <w:sz w:val="20"/>
          <w:szCs w:val="22"/>
        </w:rPr>
        <w:t xml:space="preserve"> </w:t>
      </w:r>
      <w:r w:rsidRPr="00165BE8">
        <w:rPr>
          <w:rFonts w:eastAsia="나눔명조" w:hint="eastAsia"/>
          <w:sz w:val="20"/>
          <w:szCs w:val="22"/>
        </w:rPr>
        <w:t>온존하고</w:t>
      </w:r>
      <w:r w:rsidRPr="00165BE8">
        <w:rPr>
          <w:rFonts w:eastAsia="나눔명조" w:hint="eastAsia"/>
          <w:sz w:val="20"/>
          <w:szCs w:val="22"/>
        </w:rPr>
        <w:t xml:space="preserve"> </w:t>
      </w:r>
      <w:r w:rsidRPr="00165BE8">
        <w:rPr>
          <w:rFonts w:eastAsia="나눔명조" w:hint="eastAsia"/>
          <w:sz w:val="20"/>
          <w:szCs w:val="22"/>
        </w:rPr>
        <w:t>있는</w:t>
      </w:r>
      <w:r w:rsidRPr="00165BE8">
        <w:rPr>
          <w:rFonts w:eastAsia="나눔명조" w:hint="eastAsia"/>
          <w:sz w:val="20"/>
          <w:szCs w:val="22"/>
        </w:rPr>
        <w:t xml:space="preserve"> </w:t>
      </w:r>
      <w:r w:rsidRPr="00165BE8">
        <w:rPr>
          <w:rFonts w:eastAsia="나눔명조" w:hint="eastAsia"/>
          <w:sz w:val="20"/>
          <w:szCs w:val="22"/>
        </w:rPr>
        <w:t>한국</w:t>
      </w:r>
      <w:r w:rsidRPr="00165BE8">
        <w:rPr>
          <w:rFonts w:eastAsia="나눔명조" w:hint="eastAsia"/>
          <w:sz w:val="20"/>
          <w:szCs w:val="22"/>
        </w:rPr>
        <w:t xml:space="preserve"> </w:t>
      </w:r>
      <w:r w:rsidRPr="00165BE8">
        <w:rPr>
          <w:rFonts w:eastAsia="나눔명조" w:hint="eastAsia"/>
          <w:sz w:val="20"/>
          <w:szCs w:val="22"/>
        </w:rPr>
        <w:t>공무원</w:t>
      </w:r>
      <w:r w:rsidRPr="00165BE8">
        <w:rPr>
          <w:rFonts w:eastAsia="나눔명조" w:hint="eastAsia"/>
          <w:sz w:val="20"/>
          <w:szCs w:val="22"/>
        </w:rPr>
        <w:t xml:space="preserve"> </w:t>
      </w:r>
      <w:r w:rsidRPr="00165BE8">
        <w:rPr>
          <w:rFonts w:eastAsia="나눔명조" w:hint="eastAsia"/>
          <w:sz w:val="20"/>
          <w:szCs w:val="22"/>
        </w:rPr>
        <w:t>사회에서</w:t>
      </w:r>
      <w:r w:rsidRPr="00165BE8">
        <w:rPr>
          <w:rFonts w:eastAsia="나눔명조"/>
          <w:sz w:val="20"/>
          <w:szCs w:val="22"/>
        </w:rPr>
        <w:t xml:space="preserve">, </w:t>
      </w:r>
      <w:r w:rsidRPr="00165BE8">
        <w:rPr>
          <w:rFonts w:eastAsia="나눔명조" w:hint="eastAsia"/>
          <w:sz w:val="20"/>
          <w:szCs w:val="22"/>
        </w:rPr>
        <w:t>공급자인</w:t>
      </w:r>
      <w:r w:rsidRPr="00165BE8">
        <w:rPr>
          <w:rFonts w:eastAsia="나눔명조" w:hint="eastAsia"/>
          <w:sz w:val="20"/>
          <w:szCs w:val="22"/>
        </w:rPr>
        <w:t xml:space="preserve"> </w:t>
      </w:r>
      <w:r w:rsidRPr="00165BE8">
        <w:rPr>
          <w:rFonts w:eastAsia="나눔명조" w:hint="eastAsia"/>
          <w:sz w:val="20"/>
          <w:szCs w:val="22"/>
        </w:rPr>
        <w:t>리더가</w:t>
      </w:r>
      <w:r w:rsidRPr="00165BE8">
        <w:rPr>
          <w:rFonts w:eastAsia="나눔명조" w:hint="eastAsia"/>
          <w:sz w:val="20"/>
          <w:szCs w:val="22"/>
        </w:rPr>
        <w:t xml:space="preserve"> </w:t>
      </w:r>
      <w:r w:rsidRPr="00165BE8">
        <w:rPr>
          <w:rFonts w:eastAsia="나눔명조" w:hint="eastAsia"/>
          <w:sz w:val="20"/>
          <w:szCs w:val="22"/>
        </w:rPr>
        <w:t>어떠한</w:t>
      </w:r>
      <w:r w:rsidRPr="00165BE8">
        <w:rPr>
          <w:rFonts w:eastAsia="나눔명조" w:hint="eastAsia"/>
          <w:sz w:val="20"/>
          <w:szCs w:val="22"/>
        </w:rPr>
        <w:t xml:space="preserve"> </w:t>
      </w:r>
      <w:r w:rsidRPr="00165BE8">
        <w:rPr>
          <w:rFonts w:eastAsia="나눔명조" w:hint="eastAsia"/>
          <w:sz w:val="20"/>
          <w:szCs w:val="22"/>
        </w:rPr>
        <w:t>유형의</w:t>
      </w:r>
      <w:r w:rsidRPr="00165BE8">
        <w:rPr>
          <w:rFonts w:eastAsia="나눔명조" w:hint="eastAsia"/>
          <w:sz w:val="20"/>
          <w:szCs w:val="22"/>
        </w:rPr>
        <w:t xml:space="preserve"> </w:t>
      </w:r>
      <w:r w:rsidRPr="00165BE8">
        <w:rPr>
          <w:rFonts w:eastAsia="나눔명조" w:hint="eastAsia"/>
          <w:sz w:val="20"/>
          <w:szCs w:val="22"/>
        </w:rPr>
        <w:t>리더십을</w:t>
      </w:r>
      <w:r w:rsidRPr="00165BE8">
        <w:rPr>
          <w:rFonts w:eastAsia="나눔명조" w:hint="eastAsia"/>
          <w:sz w:val="20"/>
          <w:szCs w:val="22"/>
        </w:rPr>
        <w:t xml:space="preserve"> </w:t>
      </w:r>
      <w:r w:rsidRPr="00165BE8">
        <w:rPr>
          <w:rFonts w:eastAsia="나눔명조" w:hint="eastAsia"/>
          <w:sz w:val="20"/>
          <w:szCs w:val="22"/>
        </w:rPr>
        <w:t>제공하느냐</w:t>
      </w:r>
      <w:r>
        <w:rPr>
          <w:rFonts w:eastAsia="나눔명조" w:hint="eastAsia"/>
          <w:sz w:val="20"/>
          <w:szCs w:val="22"/>
        </w:rPr>
        <w:t xml:space="preserve"> </w:t>
      </w:r>
      <w:r w:rsidRPr="00165BE8">
        <w:rPr>
          <w:rFonts w:eastAsia="나눔명조" w:hint="eastAsia"/>
          <w:sz w:val="20"/>
          <w:szCs w:val="22"/>
        </w:rPr>
        <w:t>뿐</w:t>
      </w:r>
      <w:r w:rsidRPr="00165BE8">
        <w:rPr>
          <w:rFonts w:eastAsia="나눔명조" w:hint="eastAsia"/>
          <w:sz w:val="20"/>
          <w:szCs w:val="22"/>
        </w:rPr>
        <w:t xml:space="preserve"> </w:t>
      </w:r>
      <w:r w:rsidRPr="00165BE8">
        <w:rPr>
          <w:rFonts w:eastAsia="나눔명조" w:hint="eastAsia"/>
          <w:sz w:val="20"/>
          <w:szCs w:val="22"/>
        </w:rPr>
        <w:t>아니라</w:t>
      </w:r>
      <w:r w:rsidRPr="00165BE8">
        <w:rPr>
          <w:rFonts w:eastAsia="나눔명조"/>
          <w:sz w:val="20"/>
          <w:szCs w:val="22"/>
        </w:rPr>
        <w:t xml:space="preserve">, </w:t>
      </w:r>
      <w:r w:rsidRPr="00165BE8">
        <w:rPr>
          <w:rFonts w:eastAsia="나눔명조" w:hint="eastAsia"/>
          <w:sz w:val="20"/>
          <w:szCs w:val="22"/>
        </w:rPr>
        <w:t>그것이</w:t>
      </w:r>
      <w:r w:rsidRPr="00165BE8">
        <w:rPr>
          <w:rFonts w:eastAsia="나눔명조" w:hint="eastAsia"/>
          <w:sz w:val="20"/>
          <w:szCs w:val="22"/>
        </w:rPr>
        <w:t xml:space="preserve"> </w:t>
      </w:r>
      <w:r w:rsidRPr="00165BE8">
        <w:rPr>
          <w:rFonts w:eastAsia="나눔명조" w:hint="eastAsia"/>
          <w:sz w:val="20"/>
          <w:szCs w:val="22"/>
        </w:rPr>
        <w:t>과연</w:t>
      </w:r>
      <w:r w:rsidRPr="00165BE8">
        <w:rPr>
          <w:rFonts w:eastAsia="나눔명조" w:hint="eastAsia"/>
          <w:sz w:val="20"/>
          <w:szCs w:val="22"/>
        </w:rPr>
        <w:t xml:space="preserve"> </w:t>
      </w:r>
      <w:r w:rsidRPr="00165BE8">
        <w:rPr>
          <w:rFonts w:eastAsia="나눔명조" w:hint="eastAsia"/>
          <w:sz w:val="20"/>
          <w:szCs w:val="22"/>
        </w:rPr>
        <w:t>수요자인</w:t>
      </w:r>
      <w:r w:rsidRPr="00165BE8">
        <w:rPr>
          <w:rFonts w:eastAsia="나눔명조" w:hint="eastAsia"/>
          <w:sz w:val="20"/>
          <w:szCs w:val="22"/>
        </w:rPr>
        <w:t xml:space="preserve"> </w:t>
      </w:r>
      <w:r w:rsidRPr="00165BE8">
        <w:rPr>
          <w:rFonts w:eastAsia="나눔명조" w:hint="eastAsia"/>
          <w:sz w:val="20"/>
          <w:szCs w:val="22"/>
        </w:rPr>
        <w:t>구성원들에게</w:t>
      </w:r>
      <w:r w:rsidRPr="00165BE8">
        <w:rPr>
          <w:rFonts w:eastAsia="나눔명조" w:hint="eastAsia"/>
          <w:sz w:val="20"/>
          <w:szCs w:val="22"/>
        </w:rPr>
        <w:t xml:space="preserve"> </w:t>
      </w:r>
      <w:r w:rsidRPr="00165BE8">
        <w:rPr>
          <w:rFonts w:eastAsia="나눔명조" w:hint="eastAsia"/>
          <w:sz w:val="20"/>
          <w:szCs w:val="22"/>
        </w:rPr>
        <w:t>제대로</w:t>
      </w:r>
      <w:r w:rsidRPr="00165BE8">
        <w:rPr>
          <w:rFonts w:eastAsia="나눔명조" w:hint="eastAsia"/>
          <w:sz w:val="20"/>
          <w:szCs w:val="22"/>
        </w:rPr>
        <w:t xml:space="preserve"> </w:t>
      </w:r>
      <w:r w:rsidRPr="00165BE8">
        <w:rPr>
          <w:rFonts w:eastAsia="나눔명조" w:hint="eastAsia"/>
          <w:sz w:val="20"/>
          <w:szCs w:val="22"/>
        </w:rPr>
        <w:t>전달되고</w:t>
      </w:r>
      <w:r w:rsidRPr="00165BE8">
        <w:rPr>
          <w:rFonts w:eastAsia="나눔명조" w:hint="eastAsia"/>
          <w:sz w:val="20"/>
          <w:szCs w:val="22"/>
        </w:rPr>
        <w:t xml:space="preserve"> </w:t>
      </w:r>
      <w:r w:rsidRPr="00165BE8">
        <w:rPr>
          <w:rFonts w:eastAsia="나눔명조" w:hint="eastAsia"/>
          <w:sz w:val="20"/>
          <w:szCs w:val="22"/>
        </w:rPr>
        <w:t>있느냐가</w:t>
      </w:r>
      <w:r w:rsidRPr="00165BE8">
        <w:rPr>
          <w:rFonts w:eastAsia="나눔명조" w:hint="eastAsia"/>
          <w:sz w:val="20"/>
          <w:szCs w:val="22"/>
        </w:rPr>
        <w:t xml:space="preserve"> </w:t>
      </w:r>
      <w:r w:rsidRPr="00165BE8">
        <w:rPr>
          <w:rFonts w:eastAsia="나눔명조" w:hint="eastAsia"/>
          <w:sz w:val="20"/>
          <w:szCs w:val="22"/>
        </w:rPr>
        <w:t>구성원들의</w:t>
      </w:r>
      <w:r w:rsidRPr="00165BE8">
        <w:rPr>
          <w:rFonts w:eastAsia="나눔명조" w:hint="eastAsia"/>
          <w:sz w:val="20"/>
          <w:szCs w:val="22"/>
        </w:rPr>
        <w:t xml:space="preserve"> </w:t>
      </w:r>
      <w:r w:rsidRPr="00165BE8">
        <w:rPr>
          <w:rFonts w:eastAsia="나눔명조" w:hint="eastAsia"/>
          <w:sz w:val="20"/>
          <w:szCs w:val="22"/>
        </w:rPr>
        <w:t>공공봉사동기에</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할</w:t>
      </w:r>
      <w:r w:rsidRPr="00165BE8">
        <w:rPr>
          <w:rFonts w:eastAsia="나눔명조" w:hint="eastAsia"/>
          <w:sz w:val="20"/>
          <w:szCs w:val="22"/>
        </w:rPr>
        <w:t xml:space="preserve"> </w:t>
      </w:r>
      <w:r w:rsidRPr="00165BE8">
        <w:rPr>
          <w:rFonts w:eastAsia="나눔명조" w:hint="eastAsia"/>
          <w:sz w:val="20"/>
          <w:szCs w:val="22"/>
        </w:rPr>
        <w:t>수</w:t>
      </w:r>
      <w:r w:rsidRPr="00165BE8">
        <w:rPr>
          <w:rFonts w:eastAsia="나눔명조" w:hint="eastAsia"/>
          <w:sz w:val="20"/>
          <w:szCs w:val="22"/>
        </w:rPr>
        <w:t xml:space="preserve"> </w:t>
      </w:r>
      <w:r w:rsidRPr="00165BE8">
        <w:rPr>
          <w:rFonts w:eastAsia="나눔명조" w:hint="eastAsia"/>
          <w:sz w:val="20"/>
          <w:szCs w:val="22"/>
        </w:rPr>
        <w:t>있다</w:t>
      </w:r>
      <w:r w:rsidRPr="00165BE8">
        <w:rPr>
          <w:rFonts w:eastAsia="나눔명조"/>
          <w:sz w:val="20"/>
          <w:szCs w:val="22"/>
        </w:rPr>
        <w:t xml:space="preserve">. </w:t>
      </w:r>
      <w:r w:rsidRPr="00165BE8">
        <w:rPr>
          <w:rFonts w:eastAsia="나눔명조" w:hint="eastAsia"/>
          <w:sz w:val="20"/>
          <w:szCs w:val="22"/>
        </w:rPr>
        <w:t>따라서</w:t>
      </w:r>
      <w:r w:rsidRPr="00165BE8">
        <w:rPr>
          <w:rFonts w:eastAsia="나눔명조" w:hint="eastAsia"/>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는</w:t>
      </w:r>
      <w:r w:rsidRPr="00165BE8">
        <w:rPr>
          <w:rFonts w:eastAsia="나눔명조" w:hint="eastAsia"/>
          <w:sz w:val="20"/>
          <w:szCs w:val="22"/>
        </w:rPr>
        <w:t xml:space="preserve"> </w:t>
      </w:r>
      <w:r w:rsidRPr="00165BE8">
        <w:rPr>
          <w:rFonts w:eastAsia="나눔명조" w:hint="eastAsia"/>
          <w:sz w:val="20"/>
          <w:szCs w:val="22"/>
        </w:rPr>
        <w:t>리더십과</w:t>
      </w:r>
      <w:r w:rsidRPr="00165BE8">
        <w:rPr>
          <w:rFonts w:eastAsia="나눔명조" w:hint="eastAsia"/>
          <w:sz w:val="20"/>
          <w:szCs w:val="22"/>
        </w:rPr>
        <w:t xml:space="preserve"> </w:t>
      </w:r>
      <w:r w:rsidRPr="00165BE8">
        <w:rPr>
          <w:rFonts w:eastAsia="나눔명조" w:hint="eastAsia"/>
          <w:sz w:val="20"/>
          <w:szCs w:val="22"/>
        </w:rPr>
        <w:t>협업</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의사소통이</w:t>
      </w:r>
      <w:r w:rsidRPr="00165BE8">
        <w:rPr>
          <w:rFonts w:eastAsia="나눔명조" w:hint="eastAsia"/>
          <w:sz w:val="20"/>
          <w:szCs w:val="22"/>
        </w:rPr>
        <w:t xml:space="preserve"> </w:t>
      </w:r>
      <w:r w:rsidRPr="00165BE8">
        <w:rPr>
          <w:rFonts w:eastAsia="나눔명조" w:hint="eastAsia"/>
          <w:sz w:val="20"/>
          <w:szCs w:val="22"/>
        </w:rPr>
        <w:t>상호작용을</w:t>
      </w:r>
      <w:r w:rsidRPr="00165BE8">
        <w:rPr>
          <w:rFonts w:eastAsia="나눔명조" w:hint="eastAsia"/>
          <w:sz w:val="20"/>
          <w:szCs w:val="22"/>
        </w:rPr>
        <w:t xml:space="preserve"> </w:t>
      </w:r>
      <w:r w:rsidRPr="00165BE8">
        <w:rPr>
          <w:rFonts w:eastAsia="나눔명조" w:hint="eastAsia"/>
          <w:sz w:val="20"/>
          <w:szCs w:val="22"/>
        </w:rPr>
        <w:t>하여</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에</w:t>
      </w:r>
      <w:r w:rsidRPr="00165BE8">
        <w:rPr>
          <w:rFonts w:eastAsia="나눔명조" w:hint="eastAsia"/>
          <w:sz w:val="20"/>
          <w:szCs w:val="22"/>
        </w:rPr>
        <w:t xml:space="preserve"> </w:t>
      </w:r>
      <w:r w:rsidRPr="00165BE8">
        <w:rPr>
          <w:rFonts w:eastAsia="나눔명조" w:hint="eastAsia"/>
          <w:sz w:val="20"/>
          <w:szCs w:val="22"/>
        </w:rPr>
        <w:t>유의미한</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한다</w:t>
      </w:r>
      <w:r w:rsidRPr="00165BE8">
        <w:rPr>
          <w:rFonts w:eastAsia="나눔명조"/>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에서는</w:t>
      </w:r>
      <w:r w:rsidRPr="00165BE8">
        <w:rPr>
          <w:rFonts w:eastAsia="나눔명조" w:hint="eastAsia"/>
          <w:sz w:val="20"/>
          <w:szCs w:val="22"/>
        </w:rPr>
        <w:t xml:space="preserve"> </w:t>
      </w:r>
      <w:r w:rsidRPr="00165BE8">
        <w:rPr>
          <w:rFonts w:eastAsia="나눔명조" w:hint="eastAsia"/>
          <w:sz w:val="20"/>
          <w:szCs w:val="22"/>
        </w:rPr>
        <w:t>공직생활실태</w:t>
      </w:r>
      <w:r w:rsidRPr="00165BE8">
        <w:rPr>
          <w:rFonts w:eastAsia="나눔명조" w:hint="eastAsia"/>
          <w:sz w:val="20"/>
          <w:szCs w:val="22"/>
        </w:rPr>
        <w:t xml:space="preserve"> </w:t>
      </w:r>
      <w:r w:rsidRPr="00165BE8">
        <w:rPr>
          <w:rFonts w:eastAsia="나눔명조" w:hint="eastAsia"/>
          <w:sz w:val="20"/>
          <w:szCs w:val="22"/>
        </w:rPr>
        <w:t>데이터</w:t>
      </w:r>
      <w:r w:rsidRPr="00165BE8">
        <w:rPr>
          <w:rFonts w:eastAsia="나눔명조"/>
          <w:sz w:val="20"/>
          <w:szCs w:val="22"/>
        </w:rPr>
        <w:t>(2020)</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활용하여</w:t>
      </w:r>
      <w:r w:rsidRPr="00165BE8">
        <w:rPr>
          <w:rFonts w:eastAsia="나눔명조"/>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012453">
        <w:rPr>
          <w:rFonts w:eastAsia="나눔명조"/>
          <w:sz w:val="20"/>
          <w:szCs w:val="22"/>
        </w:rPr>
        <w:t>공공봉사동기</w:t>
      </w:r>
      <w:r w:rsidRPr="00165BE8">
        <w:rPr>
          <w:rFonts w:eastAsia="나눔명조"/>
          <w:sz w:val="20"/>
          <w:szCs w:val="22"/>
        </w:rPr>
        <w:t xml:space="preserve">), </w:t>
      </w:r>
      <w:r w:rsidRPr="00165BE8">
        <w:rPr>
          <w:rFonts w:eastAsia="나눔명조" w:hint="eastAsia"/>
          <w:sz w:val="20"/>
          <w:szCs w:val="22"/>
        </w:rPr>
        <w:t>리더십</w:t>
      </w:r>
      <w:r w:rsidRPr="00165BE8">
        <w:rPr>
          <w:rFonts w:eastAsia="나눔명조"/>
          <w:sz w:val="20"/>
          <w:szCs w:val="22"/>
        </w:rPr>
        <w:t xml:space="preserve">, </w:t>
      </w:r>
      <w:r w:rsidRPr="00165BE8">
        <w:rPr>
          <w:rFonts w:eastAsia="나눔명조" w:hint="eastAsia"/>
          <w:sz w:val="20"/>
          <w:szCs w:val="22"/>
        </w:rPr>
        <w:t>그리고</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협업과</w:t>
      </w:r>
      <w:r w:rsidRPr="00165BE8">
        <w:rPr>
          <w:rFonts w:eastAsia="나눔명조" w:hint="eastAsia"/>
          <w:sz w:val="20"/>
          <w:szCs w:val="22"/>
        </w:rPr>
        <w:t xml:space="preserve"> </w:t>
      </w:r>
      <w:r w:rsidRPr="00165BE8">
        <w:rPr>
          <w:rFonts w:eastAsia="나눔명조" w:hint="eastAsia"/>
          <w:sz w:val="20"/>
          <w:szCs w:val="22"/>
        </w:rPr>
        <w:t>의사소통</w:t>
      </w:r>
      <w:r w:rsidRPr="00165BE8">
        <w:rPr>
          <w:rFonts w:eastAsia="나눔명조" w:hint="eastAsia"/>
          <w:sz w:val="20"/>
          <w:szCs w:val="22"/>
        </w:rPr>
        <w:t xml:space="preserve"> </w:t>
      </w:r>
      <w:r w:rsidRPr="00165BE8">
        <w:rPr>
          <w:rFonts w:eastAsia="나눔명조" w:hint="eastAsia"/>
          <w:sz w:val="20"/>
          <w:szCs w:val="22"/>
        </w:rPr>
        <w:t>정도</w:t>
      </w:r>
      <w:r w:rsidRPr="00165BE8">
        <w:rPr>
          <w:rFonts w:eastAsia="나눔명조" w:hint="eastAsia"/>
          <w:sz w:val="20"/>
          <w:szCs w:val="22"/>
        </w:rPr>
        <w:t xml:space="preserve"> </w:t>
      </w:r>
      <w:r w:rsidRPr="00165BE8">
        <w:rPr>
          <w:rFonts w:eastAsia="나눔명조" w:hint="eastAsia"/>
          <w:sz w:val="20"/>
          <w:szCs w:val="22"/>
        </w:rPr>
        <w:t>간의</w:t>
      </w:r>
      <w:r w:rsidRPr="00165BE8">
        <w:rPr>
          <w:rFonts w:eastAsia="나눔명조" w:hint="eastAsia"/>
          <w:sz w:val="20"/>
          <w:szCs w:val="22"/>
        </w:rPr>
        <w:t xml:space="preserve"> </w:t>
      </w:r>
      <w:r w:rsidRPr="00165BE8">
        <w:rPr>
          <w:rFonts w:eastAsia="나눔명조" w:hint="eastAsia"/>
          <w:sz w:val="20"/>
          <w:szCs w:val="22"/>
        </w:rPr>
        <w:t>관계를</w:t>
      </w:r>
      <w:r w:rsidRPr="00165BE8">
        <w:rPr>
          <w:rFonts w:eastAsia="나눔명조" w:hint="eastAsia"/>
          <w:sz w:val="20"/>
          <w:szCs w:val="22"/>
        </w:rPr>
        <w:t xml:space="preserve"> </w:t>
      </w:r>
      <w:r w:rsidRPr="00165BE8">
        <w:rPr>
          <w:rFonts w:eastAsia="나눔명조" w:hint="eastAsia"/>
          <w:sz w:val="20"/>
          <w:szCs w:val="22"/>
        </w:rPr>
        <w:t>분석한다</w:t>
      </w:r>
      <w:r w:rsidRPr="00165BE8">
        <w:rPr>
          <w:rFonts w:eastAsia="나눔명조"/>
          <w:sz w:val="20"/>
          <w:szCs w:val="22"/>
        </w:rPr>
        <w:t>.</w:t>
      </w:r>
    </w:p>
    <w:p w14:paraId="78F7BF2A" w14:textId="77777777" w:rsidR="00165BE8" w:rsidRPr="00750801" w:rsidRDefault="00165BE8" w:rsidP="00265BC3">
      <w:pPr>
        <w:wordWrap/>
        <w:spacing w:before="120" w:after="120" w:line="276" w:lineRule="auto"/>
        <w:rPr>
          <w:rFonts w:eastAsia="나눔명조"/>
          <w:sz w:val="20"/>
          <w:szCs w:val="22"/>
        </w:rPr>
      </w:pPr>
    </w:p>
    <w:p w14:paraId="1CEC9A35" w14:textId="77777777" w:rsidR="00857CBB" w:rsidRPr="00750801" w:rsidRDefault="00857CBB" w:rsidP="006A2C1F">
      <w:pPr>
        <w:pStyle w:val="1"/>
      </w:pPr>
      <w:r w:rsidRPr="00750801">
        <w:t>Abstract</w:t>
      </w:r>
    </w:p>
    <w:p w14:paraId="73778C1B" w14:textId="77777777" w:rsidR="00857CBB" w:rsidRPr="00750801" w:rsidRDefault="00857CBB" w:rsidP="00265BC3">
      <w:pPr>
        <w:wordWrap/>
        <w:spacing w:before="120" w:after="120" w:line="276" w:lineRule="auto"/>
        <w:rPr>
          <w:rFonts w:eastAsia="나눔명조"/>
          <w:smallCaps/>
          <w:sz w:val="20"/>
          <w:szCs w:val="22"/>
        </w:rPr>
      </w:pPr>
    </w:p>
    <w:p w14:paraId="59279B96" w14:textId="3FAD829C" w:rsidR="00857CBB" w:rsidRPr="00750801" w:rsidRDefault="00857CBB" w:rsidP="00265BC3">
      <w:pPr>
        <w:wordWrap/>
        <w:spacing w:before="120" w:after="120" w:line="276" w:lineRule="auto"/>
        <w:rPr>
          <w:rFonts w:eastAsia="나눔명조"/>
          <w:sz w:val="20"/>
          <w:szCs w:val="22"/>
        </w:rPr>
      </w:pPr>
      <w:commentRangeStart w:id="0"/>
      <w:r w:rsidRPr="00750801">
        <w:rPr>
          <w:rFonts w:eastAsia="나눔명조"/>
          <w:sz w:val="20"/>
          <w:szCs w:val="22"/>
        </w:rPr>
        <w:t>Abstract should be here.</w:t>
      </w:r>
      <w:commentRangeEnd w:id="0"/>
      <w:r w:rsidR="006A2C1F">
        <w:rPr>
          <w:rStyle w:val="aa"/>
        </w:rPr>
        <w:commentReference w:id="0"/>
      </w:r>
    </w:p>
    <w:p w14:paraId="01536943" w14:textId="4EDC3EB2" w:rsidR="00265BC3" w:rsidRDefault="00265BC3" w:rsidP="00265BC3">
      <w:pPr>
        <w:wordWrap/>
        <w:spacing w:before="120" w:after="120" w:line="276" w:lineRule="auto"/>
        <w:rPr>
          <w:rFonts w:eastAsia="나눔명조"/>
          <w:smallCaps/>
          <w:sz w:val="20"/>
          <w:szCs w:val="22"/>
        </w:rPr>
      </w:pPr>
    </w:p>
    <w:p w14:paraId="73E23749" w14:textId="46214FC2"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최근</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한국행정학보를</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살펴본</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결과</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인용</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양식은</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다음과</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같음</w:t>
      </w:r>
      <w:r w:rsidRPr="00265BC3">
        <w:rPr>
          <w:rFonts w:eastAsia="나눔명조" w:hint="eastAsia"/>
          <w:smallCaps/>
          <w:color w:val="FF0000"/>
          <w:sz w:val="20"/>
          <w:szCs w:val="22"/>
        </w:rPr>
        <w:t>.</w:t>
      </w:r>
    </w:p>
    <w:p w14:paraId="0C372ACE" w14:textId="77777777"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내주</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예시</w:t>
      </w:r>
      <w:r w:rsidRPr="00265BC3">
        <w:rPr>
          <w:rFonts w:eastAsia="나눔명조" w:hint="eastAsia"/>
          <w:smallCaps/>
          <w:color w:val="FF0000"/>
          <w:sz w:val="20"/>
          <w:szCs w:val="22"/>
        </w:rPr>
        <w:t>:</w:t>
      </w:r>
      <w:r w:rsidRPr="00265BC3">
        <w:rPr>
          <w:rFonts w:eastAsia="나눔명조"/>
          <w:smallCaps/>
          <w:color w:val="FF0000"/>
          <w:sz w:val="20"/>
          <w:szCs w:val="22"/>
        </w:rPr>
        <w:t xml:space="preserve"> </w:t>
      </w:r>
    </w:p>
    <w:p w14:paraId="332FCA1F" w14:textId="77777777"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국문</w:t>
      </w:r>
    </w:p>
    <w:p w14:paraId="06FDA790" w14:textId="4D6D5E16"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박상훈</w:t>
      </w:r>
      <w:r w:rsidRPr="00265BC3">
        <w:rPr>
          <w:rFonts w:eastAsia="나눔명조"/>
          <w:smallCaps/>
          <w:color w:val="FF0000"/>
          <w:sz w:val="20"/>
          <w:szCs w:val="22"/>
        </w:rPr>
        <w:t xml:space="preserve">(2020), </w:t>
      </w:r>
      <w:r w:rsidRPr="00265BC3">
        <w:rPr>
          <w:rFonts w:eastAsia="나눔명조" w:hint="eastAsia"/>
          <w:smallCaps/>
          <w:color w:val="FF0000"/>
          <w:sz w:val="20"/>
          <w:szCs w:val="22"/>
        </w:rPr>
        <w:t>박상훈</w:t>
      </w:r>
      <w:r w:rsidRPr="00265BC3">
        <w:rPr>
          <w:rFonts w:eastAsia="나눔명조"/>
          <w:smallCaps/>
          <w:color w:val="FF0000"/>
          <w:sz w:val="20"/>
          <w:szCs w:val="22"/>
        </w:rPr>
        <w:t>‧</w:t>
      </w:r>
      <w:r w:rsidRPr="00265BC3">
        <w:rPr>
          <w:rFonts w:eastAsia="나눔명조" w:hint="eastAsia"/>
          <w:smallCaps/>
          <w:color w:val="FF0000"/>
          <w:sz w:val="20"/>
          <w:szCs w:val="22"/>
        </w:rPr>
        <w:t>강지윤</w:t>
      </w:r>
      <w:r w:rsidRPr="00265BC3">
        <w:rPr>
          <w:rFonts w:eastAsia="나눔명조" w:hint="eastAsia"/>
          <w:smallCaps/>
          <w:color w:val="FF0000"/>
          <w:sz w:val="20"/>
          <w:szCs w:val="22"/>
        </w:rPr>
        <w:t>(</w:t>
      </w:r>
      <w:r w:rsidRPr="00265BC3">
        <w:rPr>
          <w:rFonts w:eastAsia="나눔명조"/>
          <w:smallCaps/>
          <w:color w:val="FF0000"/>
          <w:sz w:val="20"/>
          <w:szCs w:val="22"/>
        </w:rPr>
        <w:t xml:space="preserve">2021), </w:t>
      </w:r>
      <w:r w:rsidRPr="00265BC3">
        <w:rPr>
          <w:rFonts w:eastAsia="나눔명조" w:hint="eastAsia"/>
          <w:smallCaps/>
          <w:color w:val="FF0000"/>
          <w:sz w:val="20"/>
          <w:szCs w:val="22"/>
        </w:rPr>
        <w:t>박상훈</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외</w:t>
      </w:r>
      <w:r w:rsidRPr="00265BC3">
        <w:rPr>
          <w:rFonts w:eastAsia="나눔명조" w:hint="eastAsia"/>
          <w:smallCaps/>
          <w:color w:val="FF0000"/>
          <w:sz w:val="20"/>
          <w:szCs w:val="22"/>
        </w:rPr>
        <w:t>(</w:t>
      </w:r>
      <w:r w:rsidRPr="00265BC3">
        <w:rPr>
          <w:rFonts w:eastAsia="나눔명조"/>
          <w:smallCaps/>
          <w:color w:val="FF0000"/>
          <w:sz w:val="20"/>
          <w:szCs w:val="22"/>
        </w:rPr>
        <w:t>2021), (</w:t>
      </w:r>
      <w:r w:rsidRPr="00265BC3">
        <w:rPr>
          <w:rFonts w:eastAsia="나눔명조" w:hint="eastAsia"/>
          <w:smallCaps/>
          <w:color w:val="FF0000"/>
          <w:sz w:val="20"/>
          <w:szCs w:val="22"/>
        </w:rPr>
        <w:t>박상훈</w:t>
      </w:r>
      <w:r w:rsidRPr="00265BC3">
        <w:rPr>
          <w:rFonts w:eastAsia="나눔명조" w:hint="eastAsia"/>
          <w:smallCaps/>
          <w:color w:val="FF0000"/>
          <w:sz w:val="20"/>
          <w:szCs w:val="22"/>
        </w:rPr>
        <w:t>,</w:t>
      </w:r>
      <w:r w:rsidRPr="00265BC3">
        <w:rPr>
          <w:rFonts w:eastAsia="나눔명조"/>
          <w:smallCaps/>
          <w:color w:val="FF0000"/>
          <w:sz w:val="20"/>
          <w:szCs w:val="22"/>
        </w:rPr>
        <w:t xml:space="preserve"> 2020), (</w:t>
      </w:r>
      <w:r w:rsidRPr="00265BC3">
        <w:rPr>
          <w:rFonts w:eastAsia="나눔명조" w:hint="eastAsia"/>
          <w:smallCaps/>
          <w:color w:val="FF0000"/>
          <w:sz w:val="20"/>
          <w:szCs w:val="22"/>
        </w:rPr>
        <w:t>박상훈</w:t>
      </w:r>
      <w:r w:rsidRPr="00265BC3">
        <w:rPr>
          <w:rFonts w:eastAsia="나눔명조"/>
          <w:smallCaps/>
          <w:color w:val="FF0000"/>
          <w:sz w:val="20"/>
          <w:szCs w:val="22"/>
        </w:rPr>
        <w:t>‧</w:t>
      </w:r>
      <w:r w:rsidRPr="00265BC3">
        <w:rPr>
          <w:rFonts w:eastAsia="나눔명조" w:hint="eastAsia"/>
          <w:smallCaps/>
          <w:color w:val="FF0000"/>
          <w:sz w:val="20"/>
          <w:szCs w:val="22"/>
        </w:rPr>
        <w:t>강지윤</w:t>
      </w:r>
      <w:r w:rsidRPr="00265BC3">
        <w:rPr>
          <w:rFonts w:eastAsia="나눔명조" w:hint="eastAsia"/>
          <w:smallCaps/>
          <w:color w:val="FF0000"/>
          <w:sz w:val="20"/>
          <w:szCs w:val="22"/>
        </w:rPr>
        <w:t>,</w:t>
      </w:r>
      <w:r w:rsidRPr="00265BC3">
        <w:rPr>
          <w:rFonts w:eastAsia="나눔명조"/>
          <w:smallCaps/>
          <w:color w:val="FF0000"/>
          <w:sz w:val="20"/>
          <w:szCs w:val="22"/>
        </w:rPr>
        <w:t xml:space="preserve"> 2021), (</w:t>
      </w:r>
      <w:r w:rsidRPr="00265BC3">
        <w:rPr>
          <w:rFonts w:eastAsia="나눔명조" w:hint="eastAsia"/>
          <w:smallCaps/>
          <w:color w:val="FF0000"/>
          <w:sz w:val="20"/>
          <w:szCs w:val="22"/>
        </w:rPr>
        <w:t>박상훈</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외</w:t>
      </w:r>
      <w:r w:rsidRPr="00265BC3">
        <w:rPr>
          <w:rFonts w:eastAsia="나눔명조" w:hint="eastAsia"/>
          <w:smallCaps/>
          <w:color w:val="FF0000"/>
          <w:sz w:val="20"/>
          <w:szCs w:val="22"/>
        </w:rPr>
        <w:t>,</w:t>
      </w:r>
      <w:r w:rsidRPr="00265BC3">
        <w:rPr>
          <w:rFonts w:eastAsia="나눔명조"/>
          <w:smallCaps/>
          <w:color w:val="FF0000"/>
          <w:sz w:val="20"/>
          <w:szCs w:val="22"/>
        </w:rPr>
        <w:t xml:space="preserve"> 2021)</w:t>
      </w:r>
    </w:p>
    <w:p w14:paraId="77BF545F" w14:textId="6F55FFAF"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영문</w:t>
      </w:r>
    </w:p>
    <w:p w14:paraId="46FD8EA2" w14:textId="442330C4" w:rsidR="00265BC3" w:rsidRPr="00265BC3" w:rsidRDefault="00265BC3" w:rsidP="00265BC3">
      <w:pPr>
        <w:wordWrap/>
        <w:spacing w:before="120" w:after="120" w:line="276" w:lineRule="auto"/>
        <w:rPr>
          <w:rFonts w:eastAsia="나눔명조"/>
          <w:color w:val="FF0000"/>
          <w:sz w:val="20"/>
          <w:szCs w:val="22"/>
        </w:rPr>
      </w:pPr>
      <w:proofErr w:type="gramStart"/>
      <w:r w:rsidRPr="00265BC3">
        <w:rPr>
          <w:rFonts w:eastAsia="나눔명조" w:hint="eastAsia"/>
          <w:color w:val="FF0000"/>
          <w:sz w:val="20"/>
          <w:szCs w:val="22"/>
        </w:rPr>
        <w:t>P</w:t>
      </w:r>
      <w:r w:rsidRPr="00265BC3">
        <w:rPr>
          <w:rFonts w:eastAsia="나눔명조"/>
          <w:color w:val="FF0000"/>
          <w:sz w:val="20"/>
          <w:szCs w:val="22"/>
        </w:rPr>
        <w:t>ark(</w:t>
      </w:r>
      <w:proofErr w:type="gramEnd"/>
      <w:r w:rsidRPr="00265BC3">
        <w:rPr>
          <w:rFonts w:eastAsia="나눔명조"/>
          <w:color w:val="FF0000"/>
          <w:sz w:val="20"/>
          <w:szCs w:val="22"/>
        </w:rPr>
        <w:t>2021), Park &amp; Kang(2021), Part et al(2021), (Park, 2021), (Park &amp; Kang, 2021), (Park et al., 2021)</w:t>
      </w:r>
    </w:p>
    <w:p w14:paraId="1512A633" w14:textId="053537E8" w:rsidR="00265BC3" w:rsidRPr="00265BC3" w:rsidRDefault="00265BC3" w:rsidP="00265BC3">
      <w:pPr>
        <w:wordWrap/>
        <w:spacing w:before="120" w:after="120" w:line="276" w:lineRule="auto"/>
        <w:rPr>
          <w:rFonts w:eastAsia="나눔명조"/>
          <w:color w:val="FF0000"/>
          <w:sz w:val="20"/>
          <w:szCs w:val="22"/>
        </w:rPr>
      </w:pPr>
    </w:p>
    <w:p w14:paraId="65AE7860" w14:textId="7182919C"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hint="eastAsia"/>
          <w:color w:val="FF0000"/>
          <w:sz w:val="20"/>
          <w:szCs w:val="22"/>
        </w:rPr>
        <w:t>참고문헌</w:t>
      </w:r>
      <w:r w:rsidRPr="00265BC3">
        <w:rPr>
          <w:rFonts w:eastAsia="나눔명조" w:hint="eastAsia"/>
          <w:color w:val="FF0000"/>
          <w:sz w:val="20"/>
          <w:szCs w:val="22"/>
        </w:rPr>
        <w:t xml:space="preserve"> </w:t>
      </w:r>
      <w:r w:rsidRPr="00265BC3">
        <w:rPr>
          <w:rFonts w:eastAsia="나눔명조" w:hint="eastAsia"/>
          <w:color w:val="FF0000"/>
          <w:sz w:val="20"/>
          <w:szCs w:val="22"/>
        </w:rPr>
        <w:t>예시</w:t>
      </w:r>
      <w:r w:rsidRPr="00265BC3">
        <w:rPr>
          <w:rFonts w:eastAsia="나눔명조"/>
          <w:color w:val="FF0000"/>
          <w:sz w:val="20"/>
          <w:szCs w:val="22"/>
        </w:rPr>
        <w:t xml:space="preserve">: </w:t>
      </w:r>
      <w:r w:rsidRPr="00265BC3">
        <w:rPr>
          <w:rFonts w:eastAsia="나눔명조" w:hint="eastAsia"/>
          <w:color w:val="FF0000"/>
          <w:sz w:val="20"/>
          <w:szCs w:val="22"/>
        </w:rPr>
        <w:t>개</w:t>
      </w:r>
      <w:r w:rsidRPr="00265BC3">
        <w:rPr>
          <w:rFonts w:eastAsia="나눔명조" w:hint="eastAsia"/>
          <w:color w:val="FF0000"/>
          <w:sz w:val="20"/>
          <w:szCs w:val="22"/>
        </w:rPr>
        <w:t xml:space="preserve"> </w:t>
      </w:r>
      <w:proofErr w:type="spellStart"/>
      <w:r w:rsidRPr="00265BC3">
        <w:rPr>
          <w:rFonts w:eastAsia="나눔명조" w:hint="eastAsia"/>
          <w:color w:val="FF0000"/>
          <w:sz w:val="20"/>
          <w:szCs w:val="22"/>
        </w:rPr>
        <w:t>이상한게</w:t>
      </w:r>
      <w:proofErr w:type="spellEnd"/>
      <w:r w:rsidRPr="00265BC3">
        <w:rPr>
          <w:rFonts w:eastAsia="나눔명조" w:hint="eastAsia"/>
          <w:color w:val="FF0000"/>
          <w:sz w:val="20"/>
          <w:szCs w:val="22"/>
        </w:rPr>
        <w:t xml:space="preserve"> </w:t>
      </w:r>
      <w:r w:rsidRPr="00265BC3">
        <w:rPr>
          <w:rFonts w:eastAsia="나눔명조" w:hint="eastAsia"/>
          <w:color w:val="FF0000"/>
          <w:sz w:val="20"/>
          <w:szCs w:val="22"/>
        </w:rPr>
        <w:t>저널</w:t>
      </w:r>
      <w:r w:rsidRPr="00265BC3">
        <w:rPr>
          <w:rFonts w:eastAsia="나눔명조" w:hint="eastAsia"/>
          <w:color w:val="FF0000"/>
          <w:sz w:val="20"/>
          <w:szCs w:val="22"/>
        </w:rPr>
        <w:t xml:space="preserve"> </w:t>
      </w:r>
      <w:r w:rsidRPr="00265BC3">
        <w:rPr>
          <w:rFonts w:eastAsia="나눔명조" w:hint="eastAsia"/>
          <w:color w:val="FF0000"/>
          <w:sz w:val="20"/>
          <w:szCs w:val="22"/>
        </w:rPr>
        <w:t>이름에</w:t>
      </w:r>
      <w:r w:rsidRPr="00265BC3">
        <w:rPr>
          <w:rFonts w:eastAsia="나눔명조" w:hint="eastAsia"/>
          <w:color w:val="FF0000"/>
          <w:sz w:val="20"/>
          <w:szCs w:val="22"/>
        </w:rPr>
        <w:t xml:space="preserve"> </w:t>
      </w:r>
      <w:r w:rsidRPr="00265BC3">
        <w:rPr>
          <w:rFonts w:eastAsia="나눔명조"/>
          <w:color w:val="FF0000"/>
          <w:sz w:val="20"/>
          <w:szCs w:val="22"/>
        </w:rPr>
        <w:t xml:space="preserve">Bold </w:t>
      </w:r>
      <w:proofErr w:type="gramStart"/>
      <w:r w:rsidRPr="00265BC3">
        <w:rPr>
          <w:rFonts w:eastAsia="나눔명조" w:hint="eastAsia"/>
          <w:color w:val="FF0000"/>
          <w:sz w:val="20"/>
          <w:szCs w:val="22"/>
        </w:rPr>
        <w:t>처리</w:t>
      </w:r>
      <w:r w:rsidRPr="00265BC3">
        <w:rPr>
          <w:rFonts w:eastAsia="나눔명조" w:hint="eastAsia"/>
          <w:color w:val="FF0000"/>
          <w:sz w:val="20"/>
          <w:szCs w:val="22"/>
        </w:rPr>
        <w:t xml:space="preserve"> </w:t>
      </w:r>
      <w:r w:rsidRPr="00265BC3">
        <w:rPr>
          <w:rFonts w:eastAsia="나눔명조" w:hint="eastAsia"/>
          <w:color w:val="FF0000"/>
          <w:sz w:val="20"/>
          <w:szCs w:val="22"/>
        </w:rPr>
        <w:t>함</w:t>
      </w:r>
      <w:proofErr w:type="gramEnd"/>
      <w:r w:rsidRPr="00265BC3">
        <w:rPr>
          <w:rFonts w:eastAsia="나눔명조" w:hint="eastAsia"/>
          <w:color w:val="FF0000"/>
          <w:sz w:val="20"/>
          <w:szCs w:val="22"/>
        </w:rPr>
        <w:t>.</w:t>
      </w:r>
    </w:p>
    <w:p w14:paraId="3FCA819D" w14:textId="6FCC3497" w:rsidR="00265BC3" w:rsidRPr="00265BC3" w:rsidRDefault="00265BC3" w:rsidP="00265BC3">
      <w:pPr>
        <w:wordWrap/>
        <w:spacing w:before="120" w:after="120" w:line="276" w:lineRule="auto"/>
        <w:rPr>
          <w:rFonts w:eastAsia="나눔명조"/>
          <w:smallCaps/>
          <w:color w:val="FF0000"/>
          <w:sz w:val="20"/>
          <w:szCs w:val="22"/>
        </w:rPr>
      </w:pPr>
      <w:proofErr w:type="spellStart"/>
      <w:r w:rsidRPr="00265BC3">
        <w:rPr>
          <w:rFonts w:eastAsia="나눔명조" w:hint="eastAsia"/>
          <w:smallCaps/>
          <w:color w:val="FF0000"/>
          <w:sz w:val="20"/>
          <w:szCs w:val="22"/>
        </w:rPr>
        <w:t>김은경</w:t>
      </w:r>
      <w:r w:rsidRPr="00265BC3">
        <w:rPr>
          <w:rFonts w:ascii="MS Mincho" w:eastAsia="MS Mincho" w:hAnsi="MS Mincho" w:cs="MS Mincho" w:hint="eastAsia"/>
          <w:smallCaps/>
          <w:color w:val="FF0000"/>
          <w:sz w:val="20"/>
          <w:szCs w:val="22"/>
        </w:rPr>
        <w:t>･</w:t>
      </w:r>
      <w:r w:rsidRPr="00265BC3">
        <w:rPr>
          <w:rFonts w:eastAsia="나눔명조" w:hint="eastAsia"/>
          <w:smallCaps/>
          <w:color w:val="FF0000"/>
          <w:sz w:val="20"/>
          <w:szCs w:val="22"/>
        </w:rPr>
        <w:t>박신애</w:t>
      </w:r>
      <w:proofErr w:type="spellEnd"/>
      <w:r w:rsidRPr="00265BC3">
        <w:rPr>
          <w:rFonts w:eastAsia="나눔명조"/>
          <w:smallCaps/>
          <w:color w:val="FF0000"/>
          <w:sz w:val="20"/>
          <w:szCs w:val="22"/>
        </w:rPr>
        <w:t xml:space="preserve"> (2019). </w:t>
      </w:r>
      <w:r w:rsidRPr="00265BC3">
        <w:rPr>
          <w:rFonts w:eastAsia="나눔명조" w:hint="eastAsia"/>
          <w:smallCaps/>
          <w:color w:val="FF0000"/>
          <w:sz w:val="20"/>
          <w:szCs w:val="22"/>
        </w:rPr>
        <w:t>후속</w:t>
      </w:r>
      <w:r w:rsidRPr="00265BC3">
        <w:rPr>
          <w:rFonts w:eastAsia="나눔명조"/>
          <w:smallCaps/>
          <w:color w:val="FF0000"/>
          <w:sz w:val="20"/>
          <w:szCs w:val="22"/>
        </w:rPr>
        <w:t xml:space="preserve"> </w:t>
      </w:r>
      <w:r w:rsidRPr="00265BC3">
        <w:rPr>
          <w:rFonts w:eastAsia="나눔명조" w:hint="eastAsia"/>
          <w:smallCaps/>
          <w:color w:val="FF0000"/>
          <w:sz w:val="20"/>
          <w:szCs w:val="22"/>
        </w:rPr>
        <w:t>자녀</w:t>
      </w:r>
      <w:r w:rsidRPr="00265BC3">
        <w:rPr>
          <w:rFonts w:eastAsia="나눔명조"/>
          <w:smallCaps/>
          <w:color w:val="FF0000"/>
          <w:sz w:val="20"/>
          <w:szCs w:val="22"/>
        </w:rPr>
        <w:t xml:space="preserve"> </w:t>
      </w:r>
      <w:r w:rsidRPr="00265BC3">
        <w:rPr>
          <w:rFonts w:eastAsia="나눔명조" w:hint="eastAsia"/>
          <w:smallCaps/>
          <w:color w:val="FF0000"/>
          <w:sz w:val="20"/>
          <w:szCs w:val="22"/>
        </w:rPr>
        <w:t>출산</w:t>
      </w:r>
      <w:r w:rsidRPr="00265BC3">
        <w:rPr>
          <w:rFonts w:eastAsia="나눔명조"/>
          <w:smallCaps/>
          <w:color w:val="FF0000"/>
          <w:sz w:val="20"/>
          <w:szCs w:val="22"/>
        </w:rPr>
        <w:t xml:space="preserve"> </w:t>
      </w:r>
      <w:r w:rsidRPr="00265BC3">
        <w:rPr>
          <w:rFonts w:eastAsia="나눔명조" w:hint="eastAsia"/>
          <w:smallCaps/>
          <w:color w:val="FF0000"/>
          <w:sz w:val="20"/>
          <w:szCs w:val="22"/>
        </w:rPr>
        <w:t>계획에</w:t>
      </w:r>
      <w:r w:rsidRPr="00265BC3">
        <w:rPr>
          <w:rFonts w:eastAsia="나눔명조"/>
          <w:smallCaps/>
          <w:color w:val="FF0000"/>
          <w:sz w:val="20"/>
          <w:szCs w:val="22"/>
        </w:rPr>
        <w:t xml:space="preserve"> </w:t>
      </w:r>
      <w:r w:rsidRPr="00265BC3">
        <w:rPr>
          <w:rFonts w:eastAsia="나눔명조" w:hint="eastAsia"/>
          <w:smallCaps/>
          <w:color w:val="FF0000"/>
          <w:sz w:val="20"/>
          <w:szCs w:val="22"/>
        </w:rPr>
        <w:t>영향을</w:t>
      </w:r>
      <w:r w:rsidRPr="00265BC3">
        <w:rPr>
          <w:rFonts w:eastAsia="나눔명조"/>
          <w:smallCaps/>
          <w:color w:val="FF0000"/>
          <w:sz w:val="20"/>
          <w:szCs w:val="22"/>
        </w:rPr>
        <w:t xml:space="preserve"> </w:t>
      </w:r>
      <w:r w:rsidRPr="00265BC3">
        <w:rPr>
          <w:rFonts w:eastAsia="나눔명조" w:hint="eastAsia"/>
          <w:smallCaps/>
          <w:color w:val="FF0000"/>
          <w:sz w:val="20"/>
          <w:szCs w:val="22"/>
        </w:rPr>
        <w:t>미치는</w:t>
      </w:r>
      <w:r w:rsidRPr="00265BC3">
        <w:rPr>
          <w:rFonts w:eastAsia="나눔명조"/>
          <w:smallCaps/>
          <w:color w:val="FF0000"/>
          <w:sz w:val="20"/>
          <w:szCs w:val="22"/>
        </w:rPr>
        <w:t xml:space="preserve"> </w:t>
      </w:r>
      <w:r w:rsidRPr="00265BC3">
        <w:rPr>
          <w:rFonts w:eastAsia="나눔명조" w:hint="eastAsia"/>
          <w:smallCaps/>
          <w:color w:val="FF0000"/>
          <w:sz w:val="20"/>
          <w:szCs w:val="22"/>
        </w:rPr>
        <w:t>부모</w:t>
      </w:r>
      <w:r w:rsidRPr="00265BC3">
        <w:rPr>
          <w:rFonts w:eastAsia="나눔명조"/>
          <w:smallCaps/>
          <w:color w:val="FF0000"/>
          <w:sz w:val="20"/>
          <w:szCs w:val="22"/>
        </w:rPr>
        <w:t xml:space="preserve"> </w:t>
      </w:r>
      <w:r w:rsidRPr="00265BC3">
        <w:rPr>
          <w:rFonts w:eastAsia="나눔명조" w:hint="eastAsia"/>
          <w:smallCaps/>
          <w:color w:val="FF0000"/>
          <w:sz w:val="20"/>
          <w:szCs w:val="22"/>
        </w:rPr>
        <w:t>특성</w:t>
      </w:r>
      <w:r w:rsidRPr="00265BC3">
        <w:rPr>
          <w:rFonts w:eastAsia="나눔명조"/>
          <w:smallCaps/>
          <w:color w:val="FF0000"/>
          <w:sz w:val="20"/>
          <w:szCs w:val="22"/>
        </w:rPr>
        <w:t xml:space="preserve"> </w:t>
      </w:r>
      <w:r w:rsidRPr="00265BC3">
        <w:rPr>
          <w:rFonts w:eastAsia="나눔명조" w:hint="eastAsia"/>
          <w:smallCaps/>
          <w:color w:val="FF0000"/>
          <w:sz w:val="20"/>
          <w:szCs w:val="22"/>
        </w:rPr>
        <w:t>및</w:t>
      </w:r>
      <w:r w:rsidRPr="00265BC3">
        <w:rPr>
          <w:rFonts w:eastAsia="나눔명조"/>
          <w:smallCaps/>
          <w:color w:val="FF0000"/>
          <w:sz w:val="20"/>
          <w:szCs w:val="22"/>
        </w:rPr>
        <w:t xml:space="preserve"> </w:t>
      </w:r>
      <w:r w:rsidRPr="00265BC3">
        <w:rPr>
          <w:rFonts w:eastAsia="나눔명조" w:hint="eastAsia"/>
          <w:smallCaps/>
          <w:color w:val="FF0000"/>
          <w:sz w:val="20"/>
          <w:szCs w:val="22"/>
        </w:rPr>
        <w:t>지역사회</w:t>
      </w:r>
      <w:r w:rsidRPr="00265BC3">
        <w:rPr>
          <w:rFonts w:eastAsia="나눔명조"/>
          <w:smallCaps/>
          <w:color w:val="FF0000"/>
          <w:sz w:val="20"/>
          <w:szCs w:val="22"/>
        </w:rPr>
        <w:t xml:space="preserve"> </w:t>
      </w:r>
      <w:r w:rsidRPr="00265BC3">
        <w:rPr>
          <w:rFonts w:eastAsia="나눔명조" w:hint="eastAsia"/>
          <w:smallCaps/>
          <w:color w:val="FF0000"/>
          <w:sz w:val="20"/>
          <w:szCs w:val="22"/>
        </w:rPr>
        <w:t>환경</w:t>
      </w:r>
      <w:r w:rsidRPr="00265BC3">
        <w:rPr>
          <w:rFonts w:eastAsia="나눔명조"/>
          <w:smallCaps/>
          <w:color w:val="FF0000"/>
          <w:sz w:val="20"/>
          <w:szCs w:val="22"/>
        </w:rPr>
        <w:t xml:space="preserve"> </w:t>
      </w:r>
      <w:r w:rsidRPr="00265BC3">
        <w:rPr>
          <w:rFonts w:eastAsia="나눔명조" w:hint="eastAsia"/>
          <w:smallCaps/>
          <w:color w:val="FF0000"/>
          <w:sz w:val="20"/>
          <w:szCs w:val="22"/>
        </w:rPr>
        <w:t>요인에</w:t>
      </w:r>
      <w:r w:rsidRPr="00265BC3">
        <w:rPr>
          <w:rFonts w:eastAsia="나눔명조"/>
          <w:smallCaps/>
          <w:color w:val="FF0000"/>
          <w:sz w:val="20"/>
          <w:szCs w:val="22"/>
        </w:rPr>
        <w:t xml:space="preserve"> </w:t>
      </w:r>
      <w:r w:rsidRPr="00265BC3">
        <w:rPr>
          <w:rFonts w:eastAsia="나눔명조" w:hint="eastAsia"/>
          <w:smallCaps/>
          <w:color w:val="FF0000"/>
          <w:sz w:val="20"/>
          <w:szCs w:val="22"/>
        </w:rPr>
        <w:t>관한</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연구</w:t>
      </w:r>
      <w:r w:rsidRPr="00265BC3">
        <w:rPr>
          <w:rFonts w:eastAsia="나눔명조"/>
          <w:smallCaps/>
          <w:color w:val="FF0000"/>
          <w:sz w:val="20"/>
          <w:szCs w:val="22"/>
        </w:rPr>
        <w:t xml:space="preserve">. </w:t>
      </w:r>
      <w:r w:rsidRPr="00265BC3">
        <w:rPr>
          <w:rFonts w:eastAsia="나눔명조" w:hint="eastAsia"/>
          <w:b/>
          <w:bCs/>
          <w:smallCaps/>
          <w:color w:val="FF0000"/>
          <w:sz w:val="20"/>
          <w:szCs w:val="22"/>
        </w:rPr>
        <w:t>예술인문사회</w:t>
      </w:r>
      <w:r w:rsidRPr="00265BC3">
        <w:rPr>
          <w:rFonts w:eastAsia="나눔명조"/>
          <w:b/>
          <w:bCs/>
          <w:smallCaps/>
          <w:color w:val="FF0000"/>
          <w:sz w:val="20"/>
          <w:szCs w:val="22"/>
        </w:rPr>
        <w:t xml:space="preserve"> </w:t>
      </w:r>
      <w:r w:rsidRPr="00265BC3">
        <w:rPr>
          <w:rFonts w:eastAsia="나눔명조" w:hint="eastAsia"/>
          <w:b/>
          <w:bCs/>
          <w:smallCaps/>
          <w:color w:val="FF0000"/>
          <w:sz w:val="20"/>
          <w:szCs w:val="22"/>
        </w:rPr>
        <w:t>융합</w:t>
      </w:r>
      <w:r w:rsidRPr="00265BC3">
        <w:rPr>
          <w:rFonts w:eastAsia="나눔명조"/>
          <w:b/>
          <w:bCs/>
          <w:smallCaps/>
          <w:color w:val="FF0000"/>
          <w:sz w:val="20"/>
          <w:szCs w:val="22"/>
        </w:rPr>
        <w:t xml:space="preserve"> </w:t>
      </w:r>
      <w:r w:rsidRPr="00265BC3">
        <w:rPr>
          <w:rFonts w:eastAsia="나눔명조" w:hint="eastAsia"/>
          <w:b/>
          <w:bCs/>
          <w:smallCaps/>
          <w:color w:val="FF0000"/>
          <w:sz w:val="20"/>
          <w:szCs w:val="22"/>
        </w:rPr>
        <w:t>멀티미디어</w:t>
      </w:r>
      <w:r w:rsidRPr="00265BC3">
        <w:rPr>
          <w:rFonts w:eastAsia="나눔명조"/>
          <w:b/>
          <w:bCs/>
          <w:smallCaps/>
          <w:color w:val="FF0000"/>
          <w:sz w:val="20"/>
          <w:szCs w:val="22"/>
        </w:rPr>
        <w:t xml:space="preserve"> </w:t>
      </w:r>
      <w:proofErr w:type="spellStart"/>
      <w:r w:rsidRPr="00265BC3">
        <w:rPr>
          <w:rFonts w:eastAsia="나눔명조" w:hint="eastAsia"/>
          <w:b/>
          <w:bCs/>
          <w:smallCaps/>
          <w:color w:val="FF0000"/>
          <w:sz w:val="20"/>
          <w:szCs w:val="22"/>
        </w:rPr>
        <w:t>논문지</w:t>
      </w:r>
      <w:proofErr w:type="spellEnd"/>
      <w:r w:rsidRPr="00265BC3">
        <w:rPr>
          <w:rFonts w:eastAsia="나눔명조"/>
          <w:smallCaps/>
          <w:color w:val="FF0000"/>
          <w:sz w:val="20"/>
          <w:szCs w:val="22"/>
        </w:rPr>
        <w:t>, 9(7): 443-454.</w:t>
      </w:r>
    </w:p>
    <w:p w14:paraId="080A7A32" w14:textId="18CDDC40"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그리고</w:t>
      </w:r>
      <w:r w:rsidRPr="00265BC3">
        <w:rPr>
          <w:rFonts w:eastAsia="나눔명조" w:hint="eastAsia"/>
          <w:smallCaps/>
          <w:color w:val="FF0000"/>
          <w:sz w:val="20"/>
          <w:szCs w:val="22"/>
        </w:rPr>
        <w:t xml:space="preserve"> </w:t>
      </w:r>
      <w:r w:rsidRPr="00265BC3">
        <w:rPr>
          <w:rFonts w:eastAsia="나눔명조"/>
          <w:smallCaps/>
          <w:color w:val="FF0000"/>
          <w:sz w:val="20"/>
          <w:szCs w:val="22"/>
        </w:rPr>
        <w:t>&lt;</w:t>
      </w:r>
      <w:r w:rsidRPr="00265BC3">
        <w:rPr>
          <w:rFonts w:eastAsia="나눔명조"/>
          <w:color w:val="FF0000"/>
          <w:sz w:val="20"/>
          <w:szCs w:val="22"/>
        </w:rPr>
        <w:t>English Translation of the Korean Reference&gt;</w:t>
      </w:r>
      <w:r w:rsidRPr="00265BC3">
        <w:rPr>
          <w:rFonts w:eastAsia="나눔명조" w:hint="eastAsia"/>
          <w:smallCaps/>
          <w:color w:val="FF0000"/>
          <w:sz w:val="20"/>
          <w:szCs w:val="22"/>
        </w:rPr>
        <w:t>도</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따로</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있음</w:t>
      </w:r>
      <w:r w:rsidRPr="00265BC3">
        <w:rPr>
          <w:rFonts w:eastAsia="나눔명조" w:hint="eastAsia"/>
          <w:smallCaps/>
          <w:color w:val="FF0000"/>
          <w:sz w:val="20"/>
          <w:szCs w:val="22"/>
        </w:rPr>
        <w:t>.</w:t>
      </w:r>
    </w:p>
    <w:p w14:paraId="76F59FF1" w14:textId="367AFCE7"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영문</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저서</w:t>
      </w:r>
      <w:r w:rsidRPr="00265BC3">
        <w:rPr>
          <w:rFonts w:eastAsia="나눔명조" w:hint="eastAsia"/>
          <w:smallCaps/>
          <w:color w:val="FF0000"/>
          <w:sz w:val="20"/>
          <w:szCs w:val="22"/>
        </w:rPr>
        <w:t>:</w:t>
      </w:r>
    </w:p>
    <w:p w14:paraId="4912CC80" w14:textId="2B0D024A"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color w:val="FF0000"/>
          <w:sz w:val="20"/>
          <w:szCs w:val="22"/>
        </w:rPr>
        <w:t>Hakim, C. (2000). Work</w:t>
      </w:r>
      <w:r w:rsidRPr="00265BC3">
        <w:rPr>
          <w:rFonts w:eastAsia="나눔명조" w:hint="eastAsia"/>
          <w:color w:val="FF0000"/>
          <w:sz w:val="20"/>
          <w:szCs w:val="22"/>
        </w:rPr>
        <w:t>–</w:t>
      </w:r>
      <w:r w:rsidRPr="00265BC3">
        <w:rPr>
          <w:rFonts w:eastAsia="나눔명조"/>
          <w:color w:val="FF0000"/>
          <w:sz w:val="20"/>
          <w:szCs w:val="22"/>
        </w:rPr>
        <w:t>lifestyle choices in the 21st century. Oxford, England: Oxford University Press.</w:t>
      </w:r>
    </w:p>
    <w:p w14:paraId="50561A4D" w14:textId="2C5B2A2D"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color w:val="FF0000"/>
          <w:sz w:val="20"/>
          <w:szCs w:val="22"/>
        </w:rPr>
        <w:t>Heaton, T. B., Lichter, D. T., &amp; Amoateng, A. (1989). The timing of family formation: Rural-urban differentials in first intercourse, childbirth, and marriage. Rural Sociology, 54(1): 1-16.</w:t>
      </w:r>
    </w:p>
    <w:p w14:paraId="5C556F63" w14:textId="77777777" w:rsidR="006A2C1F" w:rsidRDefault="006A2C1F">
      <w:pPr>
        <w:widowControl/>
        <w:wordWrap/>
        <w:autoSpaceDE/>
        <w:autoSpaceDN/>
        <w:spacing w:after="0" w:line="240" w:lineRule="auto"/>
        <w:jc w:val="left"/>
        <w:rPr>
          <w:rFonts w:eastAsia="나눔명조"/>
          <w:sz w:val="32"/>
          <w:szCs w:val="32"/>
        </w:rPr>
      </w:pPr>
      <w:r>
        <w:rPr>
          <w:rFonts w:eastAsia="나눔명조"/>
          <w:b/>
          <w:bCs/>
          <w:sz w:val="32"/>
          <w:szCs w:val="32"/>
        </w:rPr>
        <w:br w:type="page"/>
      </w:r>
    </w:p>
    <w:p w14:paraId="2E7B6CF0" w14:textId="3ADD716E" w:rsidR="00541892" w:rsidRPr="00165BE8" w:rsidRDefault="00541892" w:rsidP="006A2C1F">
      <w:pPr>
        <w:pStyle w:val="af4"/>
        <w:rPr>
          <w:bCs/>
          <w:smallCaps/>
          <w:szCs w:val="36"/>
        </w:rPr>
      </w:pPr>
      <w:r w:rsidRPr="006A2C1F">
        <w:rPr>
          <w:rFonts w:hint="eastAsia"/>
        </w:rPr>
        <w:lastRenderedPageBreak/>
        <w:t>소통의</w:t>
      </w:r>
      <w:r w:rsidRPr="00165BE8">
        <w:rPr>
          <w:rFonts w:hint="eastAsia"/>
        </w:rPr>
        <w:t xml:space="preserve"> </w:t>
      </w:r>
      <w:r w:rsidRPr="00165BE8">
        <w:rPr>
          <w:rFonts w:hint="eastAsia"/>
        </w:rPr>
        <w:t>리더십</w:t>
      </w:r>
      <w:r w:rsidRPr="00165BE8">
        <w:t xml:space="preserve">: </w:t>
      </w:r>
      <w:r w:rsidR="00165BE8" w:rsidRPr="00165BE8">
        <w:br/>
      </w:r>
      <w:r w:rsidRPr="00165BE8">
        <w:rPr>
          <w:rFonts w:hint="eastAsia"/>
        </w:rPr>
        <w:t>리더십과</w:t>
      </w:r>
      <w:r w:rsidRPr="00165BE8">
        <w:rPr>
          <w:rFonts w:hint="eastAsia"/>
        </w:rPr>
        <w:t xml:space="preserve"> </w:t>
      </w:r>
      <w:r w:rsidRPr="00165BE8">
        <w:rPr>
          <w:rFonts w:hint="eastAsia"/>
        </w:rPr>
        <w:t>의사소통이</w:t>
      </w:r>
      <w:r w:rsidRPr="00165BE8">
        <w:rPr>
          <w:rFonts w:hint="eastAsia"/>
        </w:rPr>
        <w:t xml:space="preserve"> </w:t>
      </w:r>
      <w:r w:rsidRPr="00165BE8">
        <w:rPr>
          <w:rFonts w:hint="eastAsia"/>
        </w:rPr>
        <w:t>공공봉사동기에</w:t>
      </w:r>
      <w:r w:rsidRPr="00165BE8">
        <w:rPr>
          <w:rFonts w:hint="eastAsia"/>
        </w:rPr>
        <w:t xml:space="preserve"> </w:t>
      </w:r>
      <w:r w:rsidRPr="00165BE8">
        <w:rPr>
          <w:rFonts w:hint="eastAsia"/>
        </w:rPr>
        <w:t>미치는</w:t>
      </w:r>
      <w:r w:rsidRPr="00165BE8">
        <w:rPr>
          <w:rFonts w:hint="eastAsia"/>
        </w:rPr>
        <w:t xml:space="preserve"> </w:t>
      </w:r>
      <w:r w:rsidRPr="00165BE8">
        <w:rPr>
          <w:rFonts w:hint="eastAsia"/>
        </w:rPr>
        <w:t>영향</w:t>
      </w:r>
      <w:r w:rsidRPr="00165BE8">
        <w:rPr>
          <w:rStyle w:val="a6"/>
          <w:rFonts w:eastAsia="나눔명조"/>
          <w:b w:val="0"/>
          <w:sz w:val="32"/>
          <w:szCs w:val="32"/>
        </w:rPr>
        <w:footnoteReference w:id="1"/>
      </w:r>
    </w:p>
    <w:p w14:paraId="6340B851" w14:textId="77777777" w:rsidR="00541892" w:rsidRDefault="00541892" w:rsidP="00265BC3">
      <w:pPr>
        <w:wordWrap/>
        <w:spacing w:before="120" w:after="120" w:line="276" w:lineRule="auto"/>
        <w:rPr>
          <w:rFonts w:eastAsia="나눔명조"/>
          <w:b/>
          <w:bCs/>
          <w:smallCaps/>
          <w:szCs w:val="28"/>
        </w:rPr>
      </w:pPr>
    </w:p>
    <w:p w14:paraId="1CD3491B" w14:textId="63318B9C" w:rsidR="001D51F4" w:rsidRPr="00BB2CCE" w:rsidRDefault="00857CBB" w:rsidP="006A2C1F">
      <w:pPr>
        <w:pStyle w:val="1"/>
      </w:pPr>
      <w:r w:rsidRPr="00BB2CCE">
        <w:rPr>
          <w:rFonts w:hint="eastAsia"/>
        </w:rPr>
        <w:t>서</w:t>
      </w:r>
      <w:r w:rsidRPr="00BB2CCE">
        <w:rPr>
          <w:rFonts w:hint="eastAsia"/>
        </w:rPr>
        <w:t xml:space="preserve"> </w:t>
      </w:r>
      <w:r w:rsidRPr="00BB2CCE">
        <w:rPr>
          <w:rFonts w:hint="eastAsia"/>
        </w:rPr>
        <w:t>론</w:t>
      </w:r>
    </w:p>
    <w:p w14:paraId="05344371" w14:textId="78E78026" w:rsidR="00395DDC" w:rsidRDefault="00395DDC" w:rsidP="00B73896">
      <w:pPr>
        <w:wordWrap/>
        <w:spacing w:before="120" w:after="120" w:line="276" w:lineRule="auto"/>
        <w:rPr>
          <w:rFonts w:eastAsia="나눔명조"/>
          <w:sz w:val="20"/>
          <w:szCs w:val="22"/>
        </w:rPr>
      </w:pPr>
      <w:r>
        <w:rPr>
          <w:rFonts w:eastAsia="나눔명조" w:hint="eastAsia"/>
          <w:sz w:val="20"/>
          <w:szCs w:val="22"/>
        </w:rPr>
        <w:t>불신의</w:t>
      </w:r>
      <w:r>
        <w:rPr>
          <w:rFonts w:eastAsia="나눔명조" w:hint="eastAsia"/>
          <w:sz w:val="20"/>
          <w:szCs w:val="22"/>
        </w:rPr>
        <w:t xml:space="preserve"> </w:t>
      </w:r>
      <w:r>
        <w:rPr>
          <w:rFonts w:eastAsia="나눔명조" w:hint="eastAsia"/>
          <w:sz w:val="20"/>
          <w:szCs w:val="22"/>
        </w:rPr>
        <w:t>시대</w:t>
      </w:r>
      <w:r>
        <w:rPr>
          <w:rFonts w:eastAsia="나눔명조" w:hint="eastAsia"/>
          <w:sz w:val="20"/>
          <w:szCs w:val="22"/>
        </w:rPr>
        <w:t>,</w:t>
      </w:r>
      <w:r>
        <w:rPr>
          <w:rFonts w:eastAsia="나눔명조"/>
          <w:sz w:val="20"/>
          <w:szCs w:val="22"/>
        </w:rPr>
        <w:t xml:space="preserve"> </w:t>
      </w:r>
      <w:r>
        <w:rPr>
          <w:rFonts w:eastAsia="나눔명조" w:hint="eastAsia"/>
          <w:sz w:val="20"/>
          <w:szCs w:val="22"/>
        </w:rPr>
        <w:t>이는</w:t>
      </w:r>
      <w:r>
        <w:rPr>
          <w:rFonts w:eastAsia="나눔명조" w:hint="eastAsia"/>
          <w:sz w:val="20"/>
          <w:szCs w:val="22"/>
        </w:rPr>
        <w:t xml:space="preserve"> </w:t>
      </w:r>
      <w:r w:rsidR="00370D16">
        <w:rPr>
          <w:rFonts w:eastAsia="나눔명조" w:hint="eastAsia"/>
          <w:sz w:val="20"/>
          <w:szCs w:val="22"/>
        </w:rPr>
        <w:t>지금</w:t>
      </w:r>
      <w:r w:rsidR="00E11AE8">
        <w:rPr>
          <w:rFonts w:eastAsia="나눔명조" w:hint="eastAsia"/>
          <w:sz w:val="20"/>
          <w:szCs w:val="22"/>
        </w:rPr>
        <w:t xml:space="preserve"> </w:t>
      </w:r>
      <w:r w:rsidR="00E11AE8">
        <w:rPr>
          <w:rFonts w:eastAsia="나눔명조" w:hint="eastAsia"/>
          <w:sz w:val="20"/>
          <w:szCs w:val="22"/>
        </w:rPr>
        <w:t>한국사회를</w:t>
      </w:r>
      <w:r w:rsidR="00E11AE8">
        <w:rPr>
          <w:rFonts w:eastAsia="나눔명조" w:hint="eastAsia"/>
          <w:sz w:val="20"/>
          <w:szCs w:val="22"/>
        </w:rPr>
        <w:t xml:space="preserve"> </w:t>
      </w:r>
      <w:r w:rsidR="00E11AE8">
        <w:rPr>
          <w:rFonts w:eastAsia="나눔명조" w:hint="eastAsia"/>
          <w:sz w:val="20"/>
          <w:szCs w:val="22"/>
        </w:rPr>
        <w:t>관통하는</w:t>
      </w:r>
      <w:r w:rsidR="00E11AE8">
        <w:rPr>
          <w:rFonts w:eastAsia="나눔명조" w:hint="eastAsia"/>
          <w:sz w:val="20"/>
          <w:szCs w:val="22"/>
        </w:rPr>
        <w:t xml:space="preserve"> </w:t>
      </w:r>
      <w:r w:rsidR="00E11AE8">
        <w:rPr>
          <w:rFonts w:eastAsia="나눔명조" w:hint="eastAsia"/>
          <w:sz w:val="20"/>
          <w:szCs w:val="22"/>
        </w:rPr>
        <w:t>하나의</w:t>
      </w:r>
      <w:r w:rsidR="00E11AE8">
        <w:rPr>
          <w:rFonts w:eastAsia="나눔명조" w:hint="eastAsia"/>
          <w:sz w:val="20"/>
          <w:szCs w:val="22"/>
        </w:rPr>
        <w:t xml:space="preserve"> </w:t>
      </w:r>
      <w:r w:rsidR="00E16305">
        <w:rPr>
          <w:rFonts w:eastAsia="나눔명조" w:hint="eastAsia"/>
          <w:sz w:val="20"/>
          <w:szCs w:val="22"/>
        </w:rPr>
        <w:t>패러다임이라고</w:t>
      </w:r>
      <w:r w:rsidR="00E16305">
        <w:rPr>
          <w:rFonts w:eastAsia="나눔명조" w:hint="eastAsia"/>
          <w:sz w:val="20"/>
          <w:szCs w:val="22"/>
        </w:rPr>
        <w:t xml:space="preserve"> </w:t>
      </w:r>
      <w:r w:rsidR="00E16305">
        <w:rPr>
          <w:rFonts w:eastAsia="나눔명조" w:hint="eastAsia"/>
          <w:sz w:val="20"/>
          <w:szCs w:val="22"/>
        </w:rPr>
        <w:t>볼</w:t>
      </w:r>
      <w:r w:rsidR="00E16305">
        <w:rPr>
          <w:rFonts w:eastAsia="나눔명조" w:hint="eastAsia"/>
          <w:sz w:val="20"/>
          <w:szCs w:val="22"/>
        </w:rPr>
        <w:t xml:space="preserve"> </w:t>
      </w:r>
      <w:r w:rsidR="00E16305">
        <w:rPr>
          <w:rFonts w:eastAsia="나눔명조" w:hint="eastAsia"/>
          <w:sz w:val="20"/>
          <w:szCs w:val="22"/>
        </w:rPr>
        <w:t>수</w:t>
      </w:r>
      <w:r w:rsidR="00E16305">
        <w:rPr>
          <w:rFonts w:eastAsia="나눔명조" w:hint="eastAsia"/>
          <w:sz w:val="20"/>
          <w:szCs w:val="22"/>
        </w:rPr>
        <w:t xml:space="preserve"> </w:t>
      </w:r>
      <w:r w:rsidR="00E16305">
        <w:rPr>
          <w:rFonts w:eastAsia="나눔명조" w:hint="eastAsia"/>
          <w:sz w:val="20"/>
          <w:szCs w:val="22"/>
        </w:rPr>
        <w:t>있다</w:t>
      </w:r>
      <w:r w:rsidR="00E16305">
        <w:rPr>
          <w:rFonts w:eastAsia="나눔명조" w:hint="eastAsia"/>
          <w:sz w:val="20"/>
          <w:szCs w:val="22"/>
        </w:rPr>
        <w:t>.</w:t>
      </w:r>
      <w:r w:rsidR="00E16305">
        <w:rPr>
          <w:rFonts w:eastAsia="나눔명조"/>
          <w:sz w:val="20"/>
          <w:szCs w:val="22"/>
        </w:rPr>
        <w:t xml:space="preserve"> </w:t>
      </w:r>
      <w:r w:rsidR="00BD72B4">
        <w:rPr>
          <w:rFonts w:eastAsia="나눔명조" w:hint="eastAsia"/>
          <w:sz w:val="20"/>
          <w:szCs w:val="22"/>
        </w:rPr>
        <w:t>최근</w:t>
      </w:r>
      <w:r w:rsidR="00BD72B4">
        <w:rPr>
          <w:rFonts w:eastAsia="나눔명조" w:hint="eastAsia"/>
          <w:sz w:val="20"/>
          <w:szCs w:val="22"/>
        </w:rPr>
        <w:t xml:space="preserve"> </w:t>
      </w:r>
      <w:r w:rsidR="00BD72B4">
        <w:rPr>
          <w:rFonts w:eastAsia="나눔명조" w:hint="eastAsia"/>
          <w:sz w:val="20"/>
          <w:szCs w:val="22"/>
        </w:rPr>
        <w:t>들어</w:t>
      </w:r>
      <w:r w:rsidR="00BD72B4">
        <w:rPr>
          <w:rFonts w:eastAsia="나눔명조" w:hint="eastAsia"/>
          <w:sz w:val="20"/>
          <w:szCs w:val="22"/>
        </w:rPr>
        <w:t xml:space="preserve"> </w:t>
      </w:r>
      <w:r w:rsidR="00E16305">
        <w:rPr>
          <w:rFonts w:eastAsia="나눔명조" w:hint="eastAsia"/>
          <w:sz w:val="20"/>
          <w:szCs w:val="22"/>
        </w:rPr>
        <w:t>한국사회에서는</w:t>
      </w:r>
      <w:r w:rsidR="00E16305">
        <w:rPr>
          <w:rFonts w:eastAsia="나눔명조" w:hint="eastAsia"/>
          <w:sz w:val="20"/>
          <w:szCs w:val="22"/>
        </w:rPr>
        <w:t xml:space="preserve"> </w:t>
      </w:r>
      <w:r w:rsidR="00E16305">
        <w:rPr>
          <w:rFonts w:eastAsia="나눔명조" w:hint="eastAsia"/>
          <w:sz w:val="20"/>
          <w:szCs w:val="22"/>
        </w:rPr>
        <w:t>점차</w:t>
      </w:r>
      <w:r w:rsidR="00E16305">
        <w:rPr>
          <w:rFonts w:eastAsia="나눔명조" w:hint="eastAsia"/>
          <w:sz w:val="20"/>
          <w:szCs w:val="22"/>
        </w:rPr>
        <w:t xml:space="preserve"> </w:t>
      </w:r>
      <w:r w:rsidR="00E16305">
        <w:rPr>
          <w:rFonts w:eastAsia="나눔명조" w:hint="eastAsia"/>
          <w:sz w:val="20"/>
          <w:szCs w:val="22"/>
        </w:rPr>
        <w:t>국민의</w:t>
      </w:r>
      <w:r w:rsidR="00E16305">
        <w:rPr>
          <w:rFonts w:eastAsia="나눔명조" w:hint="eastAsia"/>
          <w:sz w:val="20"/>
          <w:szCs w:val="22"/>
        </w:rPr>
        <w:t xml:space="preserve"> </w:t>
      </w:r>
      <w:r w:rsidR="00E16305">
        <w:rPr>
          <w:rFonts w:eastAsia="나눔명조" w:hint="eastAsia"/>
          <w:sz w:val="20"/>
          <w:szCs w:val="22"/>
        </w:rPr>
        <w:t>사회적</w:t>
      </w:r>
      <w:r w:rsidR="00E16305">
        <w:rPr>
          <w:rFonts w:eastAsia="나눔명조" w:hint="eastAsia"/>
          <w:sz w:val="20"/>
          <w:szCs w:val="22"/>
        </w:rPr>
        <w:t xml:space="preserve"> </w:t>
      </w:r>
      <w:r w:rsidR="00E16305">
        <w:rPr>
          <w:rFonts w:eastAsia="나눔명조" w:hint="eastAsia"/>
          <w:sz w:val="20"/>
          <w:szCs w:val="22"/>
        </w:rPr>
        <w:t>신뢰도가</w:t>
      </w:r>
      <w:r w:rsidR="00E16305">
        <w:rPr>
          <w:rFonts w:eastAsia="나눔명조" w:hint="eastAsia"/>
          <w:sz w:val="20"/>
          <w:szCs w:val="22"/>
        </w:rPr>
        <w:t xml:space="preserve"> </w:t>
      </w:r>
      <w:r w:rsidR="00E16305">
        <w:rPr>
          <w:rFonts w:eastAsia="나눔명조" w:hint="eastAsia"/>
          <w:sz w:val="20"/>
          <w:szCs w:val="22"/>
        </w:rPr>
        <w:t>감소하고</w:t>
      </w:r>
      <w:r w:rsidR="00E16305">
        <w:rPr>
          <w:rFonts w:eastAsia="나눔명조" w:hint="eastAsia"/>
          <w:sz w:val="20"/>
          <w:szCs w:val="22"/>
        </w:rPr>
        <w:t xml:space="preserve"> </w:t>
      </w:r>
      <w:r w:rsidR="00E16305">
        <w:rPr>
          <w:rFonts w:eastAsia="나눔명조" w:hint="eastAsia"/>
          <w:sz w:val="20"/>
          <w:szCs w:val="22"/>
        </w:rPr>
        <w:t>있으며</w:t>
      </w:r>
      <w:r w:rsidR="00E16305">
        <w:rPr>
          <w:rFonts w:eastAsia="나눔명조" w:hint="eastAsia"/>
          <w:sz w:val="20"/>
          <w:szCs w:val="22"/>
        </w:rPr>
        <w:t>,</w:t>
      </w:r>
      <w:r w:rsidR="00E16305">
        <w:rPr>
          <w:rFonts w:eastAsia="나눔명조"/>
          <w:sz w:val="20"/>
          <w:szCs w:val="22"/>
        </w:rPr>
        <w:t xml:space="preserve"> </w:t>
      </w:r>
      <w:r w:rsidR="00E16305">
        <w:rPr>
          <w:rFonts w:eastAsia="나눔명조" w:hint="eastAsia"/>
          <w:sz w:val="20"/>
          <w:szCs w:val="22"/>
        </w:rPr>
        <w:t>특히</w:t>
      </w:r>
      <w:r w:rsidR="00E16305">
        <w:rPr>
          <w:rFonts w:eastAsia="나눔명조" w:hint="eastAsia"/>
          <w:sz w:val="20"/>
          <w:szCs w:val="22"/>
        </w:rPr>
        <w:t xml:space="preserve"> </w:t>
      </w:r>
      <w:r w:rsidR="00E16305">
        <w:rPr>
          <w:rFonts w:eastAsia="나눔명조" w:hint="eastAsia"/>
          <w:sz w:val="20"/>
          <w:szCs w:val="22"/>
        </w:rPr>
        <w:t>정부와</w:t>
      </w:r>
      <w:r w:rsidR="00E16305">
        <w:rPr>
          <w:rFonts w:eastAsia="나눔명조" w:hint="eastAsia"/>
          <w:sz w:val="20"/>
          <w:szCs w:val="22"/>
        </w:rPr>
        <w:t xml:space="preserve"> </w:t>
      </w:r>
      <w:r w:rsidR="00E16305">
        <w:rPr>
          <w:rFonts w:eastAsia="나눔명조" w:hint="eastAsia"/>
          <w:sz w:val="20"/>
          <w:szCs w:val="22"/>
        </w:rPr>
        <w:t>공공기관</w:t>
      </w:r>
      <w:r w:rsidR="00E16305">
        <w:rPr>
          <w:rFonts w:eastAsia="나눔명조" w:hint="eastAsia"/>
          <w:sz w:val="20"/>
          <w:szCs w:val="22"/>
        </w:rPr>
        <w:t>,</w:t>
      </w:r>
      <w:r w:rsidR="00E16305">
        <w:rPr>
          <w:rFonts w:eastAsia="나눔명조"/>
          <w:sz w:val="20"/>
          <w:szCs w:val="22"/>
        </w:rPr>
        <w:t xml:space="preserve"> </w:t>
      </w:r>
      <w:r w:rsidR="00E16305">
        <w:rPr>
          <w:rFonts w:eastAsia="나눔명조" w:hint="eastAsia"/>
          <w:sz w:val="20"/>
          <w:szCs w:val="22"/>
        </w:rPr>
        <w:t>공무원에</w:t>
      </w:r>
      <w:r w:rsidR="00E16305">
        <w:rPr>
          <w:rFonts w:eastAsia="나눔명조" w:hint="eastAsia"/>
          <w:sz w:val="20"/>
          <w:szCs w:val="22"/>
        </w:rPr>
        <w:t xml:space="preserve"> </w:t>
      </w:r>
      <w:r w:rsidR="00E16305">
        <w:rPr>
          <w:rFonts w:eastAsia="나눔명조" w:hint="eastAsia"/>
          <w:sz w:val="20"/>
          <w:szCs w:val="22"/>
        </w:rPr>
        <w:t>대한</w:t>
      </w:r>
      <w:r w:rsidR="00E16305">
        <w:rPr>
          <w:rFonts w:eastAsia="나눔명조" w:hint="eastAsia"/>
          <w:sz w:val="20"/>
          <w:szCs w:val="22"/>
        </w:rPr>
        <w:t xml:space="preserve"> </w:t>
      </w:r>
      <w:r w:rsidR="00E16305">
        <w:rPr>
          <w:rFonts w:eastAsia="나눔명조" w:hint="eastAsia"/>
          <w:sz w:val="20"/>
          <w:szCs w:val="22"/>
        </w:rPr>
        <w:t>신뢰는</w:t>
      </w:r>
      <w:r w:rsidR="00E16305">
        <w:rPr>
          <w:rFonts w:eastAsia="나눔명조" w:hint="eastAsia"/>
          <w:sz w:val="20"/>
          <w:szCs w:val="22"/>
        </w:rPr>
        <w:t xml:space="preserve"> </w:t>
      </w:r>
      <w:r w:rsidR="00E16305">
        <w:rPr>
          <w:rFonts w:eastAsia="나눔명조" w:hint="eastAsia"/>
          <w:sz w:val="20"/>
          <w:szCs w:val="22"/>
        </w:rPr>
        <w:t>현저히</w:t>
      </w:r>
      <w:r w:rsidR="00E16305">
        <w:rPr>
          <w:rFonts w:eastAsia="나눔명조" w:hint="eastAsia"/>
          <w:sz w:val="20"/>
          <w:szCs w:val="22"/>
        </w:rPr>
        <w:t xml:space="preserve"> </w:t>
      </w:r>
      <w:r w:rsidR="00E16305">
        <w:rPr>
          <w:rFonts w:eastAsia="나눔명조" w:hint="eastAsia"/>
          <w:sz w:val="20"/>
          <w:szCs w:val="22"/>
        </w:rPr>
        <w:t>낮은</w:t>
      </w:r>
      <w:r w:rsidR="00E16305">
        <w:rPr>
          <w:rFonts w:eastAsia="나눔명조" w:hint="eastAsia"/>
          <w:sz w:val="20"/>
          <w:szCs w:val="22"/>
        </w:rPr>
        <w:t xml:space="preserve"> </w:t>
      </w:r>
      <w:r w:rsidR="00E16305">
        <w:rPr>
          <w:rFonts w:eastAsia="나눔명조" w:hint="eastAsia"/>
          <w:sz w:val="20"/>
          <w:szCs w:val="22"/>
        </w:rPr>
        <w:t>편이다</w:t>
      </w:r>
      <w:r w:rsidR="00E16305">
        <w:rPr>
          <w:rFonts w:eastAsia="나눔명조" w:hint="eastAsia"/>
          <w:sz w:val="20"/>
          <w:szCs w:val="22"/>
        </w:rPr>
        <w:t>.</w:t>
      </w:r>
      <w:r w:rsidR="000A27D5">
        <w:rPr>
          <w:rFonts w:eastAsia="나눔명조"/>
          <w:sz w:val="20"/>
          <w:szCs w:val="22"/>
        </w:rPr>
        <w:t xml:space="preserve"> </w:t>
      </w:r>
      <w:r w:rsidR="000A27D5">
        <w:rPr>
          <w:rFonts w:eastAsia="나눔명조" w:hint="eastAsia"/>
          <w:sz w:val="20"/>
          <w:szCs w:val="22"/>
        </w:rPr>
        <w:t>최근</w:t>
      </w:r>
      <w:r w:rsidR="000A27D5">
        <w:rPr>
          <w:rFonts w:eastAsia="나눔명조" w:hint="eastAsia"/>
          <w:sz w:val="20"/>
          <w:szCs w:val="22"/>
        </w:rPr>
        <w:t xml:space="preserve"> </w:t>
      </w:r>
      <w:r w:rsidR="000A27D5">
        <w:rPr>
          <w:rFonts w:eastAsia="나눔명조" w:hint="eastAsia"/>
          <w:sz w:val="20"/>
          <w:szCs w:val="22"/>
        </w:rPr>
        <w:t>시행된</w:t>
      </w:r>
      <w:r w:rsidR="000A27D5">
        <w:rPr>
          <w:rFonts w:eastAsia="나눔명조" w:hint="eastAsia"/>
          <w:sz w:val="20"/>
          <w:szCs w:val="22"/>
        </w:rPr>
        <w:t xml:space="preserve"> </w:t>
      </w:r>
      <w:r w:rsidR="000A27D5">
        <w:rPr>
          <w:rFonts w:eastAsia="나눔명조" w:hint="eastAsia"/>
          <w:sz w:val="20"/>
          <w:szCs w:val="22"/>
        </w:rPr>
        <w:t>사회적</w:t>
      </w:r>
      <w:r w:rsidR="000A27D5">
        <w:rPr>
          <w:rFonts w:eastAsia="나눔명조" w:hint="eastAsia"/>
          <w:sz w:val="20"/>
          <w:szCs w:val="22"/>
        </w:rPr>
        <w:t xml:space="preserve"> </w:t>
      </w:r>
      <w:r w:rsidR="000A27D5">
        <w:rPr>
          <w:rFonts w:eastAsia="나눔명조" w:hint="eastAsia"/>
          <w:sz w:val="20"/>
          <w:szCs w:val="22"/>
        </w:rPr>
        <w:t>신뢰에</w:t>
      </w:r>
      <w:r w:rsidR="000A27D5">
        <w:rPr>
          <w:rFonts w:eastAsia="나눔명조" w:hint="eastAsia"/>
          <w:sz w:val="20"/>
          <w:szCs w:val="22"/>
        </w:rPr>
        <w:t xml:space="preserve"> </w:t>
      </w:r>
      <w:r w:rsidR="000A27D5">
        <w:rPr>
          <w:rFonts w:eastAsia="나눔명조" w:hint="eastAsia"/>
          <w:sz w:val="20"/>
          <w:szCs w:val="22"/>
        </w:rPr>
        <w:t>관한조사에서</w:t>
      </w:r>
      <w:r w:rsidR="000A27D5">
        <w:rPr>
          <w:rFonts w:eastAsia="나눔명조" w:hint="eastAsia"/>
          <w:sz w:val="20"/>
          <w:szCs w:val="22"/>
        </w:rPr>
        <w:t xml:space="preserve"> </w:t>
      </w:r>
      <w:r w:rsidR="000A27D5">
        <w:rPr>
          <w:rFonts w:eastAsia="나눔명조" w:hint="eastAsia"/>
          <w:sz w:val="20"/>
          <w:szCs w:val="22"/>
        </w:rPr>
        <w:t>타인에</w:t>
      </w:r>
      <w:r w:rsidR="000A27D5">
        <w:rPr>
          <w:rFonts w:eastAsia="나눔명조" w:hint="eastAsia"/>
          <w:sz w:val="20"/>
          <w:szCs w:val="22"/>
        </w:rPr>
        <w:t xml:space="preserve"> </w:t>
      </w:r>
      <w:r w:rsidR="000A27D5">
        <w:rPr>
          <w:rFonts w:eastAsia="나눔명조" w:hint="eastAsia"/>
          <w:sz w:val="20"/>
          <w:szCs w:val="22"/>
        </w:rPr>
        <w:t>대한</w:t>
      </w:r>
      <w:r w:rsidR="000A27D5">
        <w:rPr>
          <w:rFonts w:eastAsia="나눔명조" w:hint="eastAsia"/>
          <w:sz w:val="20"/>
          <w:szCs w:val="22"/>
        </w:rPr>
        <w:t xml:space="preserve"> </w:t>
      </w:r>
      <w:r w:rsidR="000A27D5">
        <w:rPr>
          <w:rFonts w:eastAsia="나눔명조" w:hint="eastAsia"/>
          <w:sz w:val="20"/>
          <w:szCs w:val="22"/>
        </w:rPr>
        <w:t>신뢰는</w:t>
      </w:r>
      <w:r w:rsidR="000A27D5">
        <w:rPr>
          <w:rFonts w:eastAsia="나눔명조" w:hint="eastAsia"/>
          <w:sz w:val="20"/>
          <w:szCs w:val="22"/>
        </w:rPr>
        <w:t xml:space="preserve"> </w:t>
      </w:r>
      <w:r w:rsidR="000A27D5">
        <w:rPr>
          <w:rFonts w:eastAsia="나눔명조" w:hint="eastAsia"/>
          <w:sz w:val="20"/>
          <w:szCs w:val="22"/>
        </w:rPr>
        <w:t>물론</w:t>
      </w:r>
      <w:r w:rsidR="000A27D5">
        <w:rPr>
          <w:rFonts w:eastAsia="나눔명조" w:hint="eastAsia"/>
          <w:sz w:val="20"/>
          <w:szCs w:val="22"/>
        </w:rPr>
        <w:t>,</w:t>
      </w:r>
      <w:r w:rsidR="000A27D5">
        <w:rPr>
          <w:rFonts w:eastAsia="나눔명조"/>
          <w:sz w:val="20"/>
          <w:szCs w:val="22"/>
        </w:rPr>
        <w:t xml:space="preserve"> </w:t>
      </w:r>
      <w:r w:rsidR="000A27D5">
        <w:rPr>
          <w:rFonts w:eastAsia="나눔명조" w:hint="eastAsia"/>
          <w:sz w:val="20"/>
          <w:szCs w:val="22"/>
        </w:rPr>
        <w:t>공공기관과</w:t>
      </w:r>
      <w:r w:rsidR="000A27D5">
        <w:rPr>
          <w:rFonts w:eastAsia="나눔명조" w:hint="eastAsia"/>
          <w:sz w:val="20"/>
          <w:szCs w:val="22"/>
        </w:rPr>
        <w:t xml:space="preserve"> </w:t>
      </w:r>
      <w:r w:rsidR="000A27D5">
        <w:rPr>
          <w:rFonts w:eastAsia="나눔명조" w:hint="eastAsia"/>
          <w:sz w:val="20"/>
          <w:szCs w:val="22"/>
        </w:rPr>
        <w:t>정부</w:t>
      </w:r>
      <w:r w:rsidR="000A27D5">
        <w:rPr>
          <w:rFonts w:eastAsia="나눔명조" w:hint="eastAsia"/>
          <w:sz w:val="20"/>
          <w:szCs w:val="22"/>
        </w:rPr>
        <w:t>,</w:t>
      </w:r>
      <w:r w:rsidR="000A27D5">
        <w:rPr>
          <w:rFonts w:eastAsia="나눔명조"/>
          <w:sz w:val="20"/>
          <w:szCs w:val="22"/>
        </w:rPr>
        <w:t xml:space="preserve"> </w:t>
      </w:r>
      <w:r w:rsidR="000A27D5">
        <w:rPr>
          <w:rFonts w:eastAsia="나눔명조" w:hint="eastAsia"/>
          <w:sz w:val="20"/>
          <w:szCs w:val="22"/>
        </w:rPr>
        <w:t>그리고</w:t>
      </w:r>
      <w:r w:rsidR="000A27D5">
        <w:rPr>
          <w:rFonts w:eastAsia="나눔명조" w:hint="eastAsia"/>
          <w:sz w:val="20"/>
          <w:szCs w:val="22"/>
        </w:rPr>
        <w:t xml:space="preserve"> </w:t>
      </w:r>
      <w:r w:rsidR="000A27D5">
        <w:rPr>
          <w:rFonts w:eastAsia="나눔명조" w:hint="eastAsia"/>
          <w:sz w:val="20"/>
          <w:szCs w:val="22"/>
        </w:rPr>
        <w:t>공무원에</w:t>
      </w:r>
      <w:r w:rsidR="000A27D5">
        <w:rPr>
          <w:rFonts w:eastAsia="나눔명조" w:hint="eastAsia"/>
          <w:sz w:val="20"/>
          <w:szCs w:val="22"/>
        </w:rPr>
        <w:t xml:space="preserve"> </w:t>
      </w:r>
      <w:r w:rsidR="000A27D5">
        <w:rPr>
          <w:rFonts w:eastAsia="나눔명조" w:hint="eastAsia"/>
          <w:sz w:val="20"/>
          <w:szCs w:val="22"/>
        </w:rPr>
        <w:t>대한</w:t>
      </w:r>
      <w:r w:rsidR="000A27D5">
        <w:rPr>
          <w:rFonts w:eastAsia="나눔명조" w:hint="eastAsia"/>
          <w:sz w:val="20"/>
          <w:szCs w:val="22"/>
        </w:rPr>
        <w:t xml:space="preserve"> </w:t>
      </w:r>
      <w:r w:rsidR="000A27D5">
        <w:rPr>
          <w:rFonts w:eastAsia="나눔명조" w:hint="eastAsia"/>
          <w:sz w:val="20"/>
          <w:szCs w:val="22"/>
        </w:rPr>
        <w:t>신뢰도</w:t>
      </w:r>
      <w:r w:rsidR="007641B2">
        <w:rPr>
          <w:rFonts w:eastAsia="나눔명조" w:hint="eastAsia"/>
          <w:sz w:val="20"/>
          <w:szCs w:val="22"/>
        </w:rPr>
        <w:t xml:space="preserve"> </w:t>
      </w:r>
      <w:r w:rsidR="007641B2">
        <w:rPr>
          <w:rFonts w:eastAsia="나눔명조" w:hint="eastAsia"/>
          <w:sz w:val="20"/>
          <w:szCs w:val="22"/>
        </w:rPr>
        <w:t>상대적으로</w:t>
      </w:r>
      <w:r w:rsidR="007641B2">
        <w:rPr>
          <w:rFonts w:eastAsia="나눔명조" w:hint="eastAsia"/>
          <w:sz w:val="20"/>
          <w:szCs w:val="22"/>
        </w:rPr>
        <w:t xml:space="preserve"> </w:t>
      </w:r>
      <w:r w:rsidR="007641B2">
        <w:rPr>
          <w:rFonts w:eastAsia="나눔명조" w:hint="eastAsia"/>
          <w:sz w:val="20"/>
          <w:szCs w:val="22"/>
        </w:rPr>
        <w:t>매우</w:t>
      </w:r>
      <w:r w:rsidR="007641B2">
        <w:rPr>
          <w:rFonts w:eastAsia="나눔명조" w:hint="eastAsia"/>
          <w:sz w:val="20"/>
          <w:szCs w:val="22"/>
        </w:rPr>
        <w:t xml:space="preserve"> </w:t>
      </w:r>
      <w:r w:rsidR="000A27D5">
        <w:rPr>
          <w:rFonts w:eastAsia="나눔명조" w:hint="eastAsia"/>
          <w:sz w:val="20"/>
          <w:szCs w:val="22"/>
        </w:rPr>
        <w:t>낮게</w:t>
      </w:r>
      <w:r w:rsidR="000A27D5">
        <w:rPr>
          <w:rFonts w:eastAsia="나눔명조" w:hint="eastAsia"/>
          <w:sz w:val="20"/>
          <w:szCs w:val="22"/>
        </w:rPr>
        <w:t xml:space="preserve"> </w:t>
      </w:r>
      <w:r w:rsidR="000A27D5">
        <w:rPr>
          <w:rFonts w:eastAsia="나눔명조" w:hint="eastAsia"/>
          <w:sz w:val="20"/>
          <w:szCs w:val="22"/>
        </w:rPr>
        <w:t>측정되었다</w:t>
      </w:r>
      <w:r w:rsidR="001C34EA">
        <w:rPr>
          <w:rFonts w:eastAsia="나눔명조" w:hint="eastAsia"/>
          <w:sz w:val="20"/>
          <w:szCs w:val="22"/>
        </w:rPr>
        <w:t>.</w:t>
      </w:r>
      <w:r w:rsidR="000A27D5">
        <w:rPr>
          <w:rStyle w:val="a6"/>
          <w:rFonts w:eastAsia="나눔명조"/>
          <w:sz w:val="20"/>
          <w:szCs w:val="22"/>
        </w:rPr>
        <w:footnoteReference w:id="2"/>
      </w:r>
      <w:r w:rsidR="001C34EA">
        <w:rPr>
          <w:rFonts w:eastAsia="나눔명조" w:hint="eastAsia"/>
          <w:sz w:val="20"/>
          <w:szCs w:val="22"/>
        </w:rPr>
        <w:t xml:space="preserve"> </w:t>
      </w:r>
      <w:r w:rsidR="001C34EA">
        <w:rPr>
          <w:rFonts w:eastAsia="나눔명조" w:hint="eastAsia"/>
          <w:sz w:val="20"/>
          <w:szCs w:val="22"/>
        </w:rPr>
        <w:t>이에</w:t>
      </w:r>
      <w:r w:rsidR="001C34EA">
        <w:rPr>
          <w:rFonts w:eastAsia="나눔명조" w:hint="eastAsia"/>
          <w:sz w:val="20"/>
          <w:szCs w:val="22"/>
        </w:rPr>
        <w:t xml:space="preserve"> </w:t>
      </w:r>
      <w:r w:rsidR="001C34EA">
        <w:rPr>
          <w:rFonts w:eastAsia="나눔명조" w:hint="eastAsia"/>
          <w:sz w:val="20"/>
          <w:szCs w:val="22"/>
        </w:rPr>
        <w:t>더하여</w:t>
      </w:r>
      <w:r w:rsidR="001C34EA">
        <w:rPr>
          <w:rFonts w:eastAsia="나눔명조" w:hint="eastAsia"/>
          <w:sz w:val="20"/>
          <w:szCs w:val="22"/>
        </w:rPr>
        <w:t xml:space="preserve"> </w:t>
      </w:r>
      <w:r w:rsidR="001C34EA">
        <w:rPr>
          <w:rFonts w:eastAsia="나눔명조" w:hint="eastAsia"/>
          <w:sz w:val="20"/>
          <w:szCs w:val="22"/>
        </w:rPr>
        <w:t>최근</w:t>
      </w:r>
      <w:r w:rsidR="001C34EA">
        <w:rPr>
          <w:rFonts w:eastAsia="나눔명조" w:hint="eastAsia"/>
          <w:sz w:val="20"/>
          <w:szCs w:val="22"/>
        </w:rPr>
        <w:t xml:space="preserve"> </w:t>
      </w:r>
      <w:r w:rsidR="001C34EA">
        <w:rPr>
          <w:rFonts w:eastAsia="나눔명조" w:hint="eastAsia"/>
          <w:sz w:val="20"/>
          <w:szCs w:val="22"/>
        </w:rPr>
        <w:t>발생한</w:t>
      </w:r>
      <w:r w:rsidR="001C34EA">
        <w:rPr>
          <w:rFonts w:eastAsia="나눔명조" w:hint="eastAsia"/>
          <w:sz w:val="20"/>
          <w:szCs w:val="22"/>
        </w:rPr>
        <w:t xml:space="preserve"> </w:t>
      </w:r>
      <w:r w:rsidR="001C34EA">
        <w:rPr>
          <w:rFonts w:eastAsia="나눔명조" w:hint="eastAsia"/>
          <w:sz w:val="20"/>
          <w:szCs w:val="22"/>
        </w:rPr>
        <w:t>공공기관</w:t>
      </w:r>
      <w:r w:rsidR="001C34EA">
        <w:rPr>
          <w:rFonts w:eastAsia="나눔명조" w:hint="eastAsia"/>
          <w:sz w:val="20"/>
          <w:szCs w:val="22"/>
        </w:rPr>
        <w:t xml:space="preserve"> </w:t>
      </w:r>
      <w:r w:rsidR="001C34EA">
        <w:rPr>
          <w:rFonts w:eastAsia="나눔명조" w:hint="eastAsia"/>
          <w:sz w:val="20"/>
          <w:szCs w:val="22"/>
        </w:rPr>
        <w:t>임직원들의</w:t>
      </w:r>
      <w:r w:rsidR="001C34EA">
        <w:rPr>
          <w:rFonts w:eastAsia="나눔명조" w:hint="eastAsia"/>
          <w:sz w:val="20"/>
          <w:szCs w:val="22"/>
        </w:rPr>
        <w:t xml:space="preserve"> </w:t>
      </w:r>
      <w:r w:rsidR="001C34EA">
        <w:rPr>
          <w:rFonts w:eastAsia="나눔명조" w:hint="eastAsia"/>
          <w:sz w:val="20"/>
          <w:szCs w:val="22"/>
        </w:rPr>
        <w:t>불법투기</w:t>
      </w:r>
      <w:r w:rsidR="001C34EA">
        <w:rPr>
          <w:rFonts w:eastAsia="나눔명조" w:hint="eastAsia"/>
          <w:sz w:val="20"/>
          <w:szCs w:val="22"/>
        </w:rPr>
        <w:t xml:space="preserve"> </w:t>
      </w:r>
      <w:r w:rsidR="001C34EA">
        <w:rPr>
          <w:rFonts w:eastAsia="나눔명조" w:hint="eastAsia"/>
          <w:sz w:val="20"/>
          <w:szCs w:val="22"/>
        </w:rPr>
        <w:t>사태</w:t>
      </w:r>
      <w:r w:rsidR="003A3BE4">
        <w:rPr>
          <w:rFonts w:eastAsia="나눔명조" w:hint="eastAsia"/>
          <w:sz w:val="20"/>
          <w:szCs w:val="22"/>
        </w:rPr>
        <w:t>나</w:t>
      </w:r>
      <w:r w:rsidR="003A3BE4">
        <w:rPr>
          <w:rFonts w:eastAsia="나눔명조" w:hint="eastAsia"/>
          <w:sz w:val="20"/>
          <w:szCs w:val="22"/>
        </w:rPr>
        <w:t xml:space="preserve"> </w:t>
      </w:r>
      <w:r w:rsidR="009F432E">
        <w:rPr>
          <w:rFonts w:eastAsia="나눔명조" w:hint="eastAsia"/>
          <w:sz w:val="20"/>
          <w:szCs w:val="22"/>
        </w:rPr>
        <w:t>간헐적으로</w:t>
      </w:r>
      <w:r w:rsidR="009F432E">
        <w:rPr>
          <w:rFonts w:eastAsia="나눔명조" w:hint="eastAsia"/>
          <w:sz w:val="20"/>
          <w:szCs w:val="22"/>
        </w:rPr>
        <w:t xml:space="preserve"> </w:t>
      </w:r>
      <w:r w:rsidR="009F432E">
        <w:rPr>
          <w:rFonts w:eastAsia="나눔명조" w:hint="eastAsia"/>
          <w:sz w:val="20"/>
          <w:szCs w:val="22"/>
        </w:rPr>
        <w:t>발생하는</w:t>
      </w:r>
      <w:r w:rsidR="009F432E">
        <w:rPr>
          <w:rFonts w:eastAsia="나눔명조" w:hint="eastAsia"/>
          <w:sz w:val="20"/>
          <w:szCs w:val="22"/>
        </w:rPr>
        <w:t xml:space="preserve"> </w:t>
      </w:r>
      <w:r w:rsidR="003A3BE4">
        <w:rPr>
          <w:rFonts w:eastAsia="나눔명조" w:hint="eastAsia"/>
          <w:sz w:val="20"/>
          <w:szCs w:val="22"/>
        </w:rPr>
        <w:t>공공기관의</w:t>
      </w:r>
      <w:r w:rsidR="003A3BE4">
        <w:rPr>
          <w:rFonts w:eastAsia="나눔명조" w:hint="eastAsia"/>
          <w:sz w:val="20"/>
          <w:szCs w:val="22"/>
        </w:rPr>
        <w:t xml:space="preserve"> </w:t>
      </w:r>
      <w:r w:rsidR="003A3BE4">
        <w:rPr>
          <w:rFonts w:eastAsia="나눔명조" w:hint="eastAsia"/>
          <w:sz w:val="20"/>
          <w:szCs w:val="22"/>
        </w:rPr>
        <w:t>채용</w:t>
      </w:r>
      <w:r w:rsidR="003A3BE4">
        <w:rPr>
          <w:rFonts w:eastAsia="나눔명조" w:hint="eastAsia"/>
          <w:sz w:val="20"/>
          <w:szCs w:val="22"/>
        </w:rPr>
        <w:t xml:space="preserve"> </w:t>
      </w:r>
      <w:r w:rsidR="003A3BE4">
        <w:rPr>
          <w:rFonts w:eastAsia="나눔명조" w:hint="eastAsia"/>
          <w:sz w:val="20"/>
          <w:szCs w:val="22"/>
        </w:rPr>
        <w:t>비리</w:t>
      </w:r>
      <w:r w:rsidR="001C34EA">
        <w:rPr>
          <w:rFonts w:eastAsia="나눔명조" w:hint="eastAsia"/>
          <w:sz w:val="20"/>
          <w:szCs w:val="22"/>
        </w:rPr>
        <w:t>는</w:t>
      </w:r>
      <w:r w:rsidR="001C34EA">
        <w:rPr>
          <w:rFonts w:eastAsia="나눔명조" w:hint="eastAsia"/>
          <w:sz w:val="20"/>
          <w:szCs w:val="22"/>
        </w:rPr>
        <w:t xml:space="preserve"> </w:t>
      </w:r>
      <w:r w:rsidR="001C34EA">
        <w:rPr>
          <w:rFonts w:eastAsia="나눔명조" w:hint="eastAsia"/>
          <w:sz w:val="20"/>
          <w:szCs w:val="22"/>
        </w:rPr>
        <w:t>이러한</w:t>
      </w:r>
      <w:r w:rsidR="001C34EA">
        <w:rPr>
          <w:rFonts w:eastAsia="나눔명조" w:hint="eastAsia"/>
          <w:sz w:val="20"/>
          <w:szCs w:val="22"/>
        </w:rPr>
        <w:t xml:space="preserve"> </w:t>
      </w:r>
      <w:r w:rsidR="001C34EA">
        <w:rPr>
          <w:rFonts w:eastAsia="나눔명조" w:hint="eastAsia"/>
          <w:sz w:val="20"/>
          <w:szCs w:val="22"/>
        </w:rPr>
        <w:t>공공기관</w:t>
      </w:r>
      <w:r w:rsidR="001C34EA">
        <w:rPr>
          <w:rFonts w:eastAsia="나눔명조" w:hint="eastAsia"/>
          <w:sz w:val="20"/>
          <w:szCs w:val="22"/>
        </w:rPr>
        <w:t xml:space="preserve"> </w:t>
      </w:r>
      <w:r w:rsidR="001C34EA">
        <w:rPr>
          <w:rFonts w:eastAsia="나눔명조" w:hint="eastAsia"/>
          <w:sz w:val="20"/>
          <w:szCs w:val="22"/>
        </w:rPr>
        <w:t>및</w:t>
      </w:r>
      <w:r w:rsidR="001C34EA">
        <w:rPr>
          <w:rFonts w:eastAsia="나눔명조" w:hint="eastAsia"/>
          <w:sz w:val="20"/>
          <w:szCs w:val="22"/>
        </w:rPr>
        <w:t xml:space="preserve"> </w:t>
      </w:r>
      <w:r w:rsidR="001C34EA">
        <w:rPr>
          <w:rFonts w:eastAsia="나눔명조" w:hint="eastAsia"/>
          <w:sz w:val="20"/>
          <w:szCs w:val="22"/>
        </w:rPr>
        <w:t>공무원</w:t>
      </w:r>
      <w:r w:rsidR="001C34EA">
        <w:rPr>
          <w:rFonts w:eastAsia="나눔명조" w:hint="eastAsia"/>
          <w:sz w:val="20"/>
          <w:szCs w:val="22"/>
        </w:rPr>
        <w:t xml:space="preserve"> </w:t>
      </w:r>
      <w:r w:rsidR="001C34EA">
        <w:rPr>
          <w:rFonts w:eastAsia="나눔명조" w:hint="eastAsia"/>
          <w:sz w:val="20"/>
          <w:szCs w:val="22"/>
        </w:rPr>
        <w:t>불신을</w:t>
      </w:r>
      <w:r w:rsidR="001C34EA">
        <w:rPr>
          <w:rFonts w:eastAsia="나눔명조" w:hint="eastAsia"/>
          <w:sz w:val="20"/>
          <w:szCs w:val="22"/>
        </w:rPr>
        <w:t xml:space="preserve"> </w:t>
      </w:r>
      <w:r w:rsidR="001C34EA">
        <w:rPr>
          <w:rFonts w:eastAsia="나눔명조" w:hint="eastAsia"/>
          <w:sz w:val="20"/>
          <w:szCs w:val="22"/>
        </w:rPr>
        <w:t>더욱</w:t>
      </w:r>
      <w:r w:rsidR="001C34EA">
        <w:rPr>
          <w:rFonts w:eastAsia="나눔명조" w:hint="eastAsia"/>
          <w:sz w:val="20"/>
          <w:szCs w:val="22"/>
        </w:rPr>
        <w:t xml:space="preserve"> </w:t>
      </w:r>
      <w:r w:rsidR="001C34EA">
        <w:rPr>
          <w:rFonts w:eastAsia="나눔명조" w:hint="eastAsia"/>
          <w:sz w:val="20"/>
          <w:szCs w:val="22"/>
        </w:rPr>
        <w:t>악화시켰다</w:t>
      </w:r>
      <w:r w:rsidR="001C34EA">
        <w:rPr>
          <w:rFonts w:eastAsia="나눔명조" w:hint="eastAsia"/>
          <w:sz w:val="20"/>
          <w:szCs w:val="22"/>
        </w:rPr>
        <w:t>.</w:t>
      </w:r>
      <w:r w:rsidR="003A3BE4">
        <w:rPr>
          <w:rStyle w:val="a6"/>
          <w:rFonts w:eastAsia="나눔명조"/>
          <w:sz w:val="20"/>
          <w:szCs w:val="22"/>
        </w:rPr>
        <w:footnoteReference w:id="3"/>
      </w:r>
      <w:r w:rsidR="009F432E">
        <w:rPr>
          <w:rFonts w:eastAsia="나눔명조" w:hint="eastAsia"/>
          <w:sz w:val="20"/>
          <w:szCs w:val="22"/>
        </w:rPr>
        <w:t>이러한</w:t>
      </w:r>
      <w:r w:rsidR="009F432E">
        <w:rPr>
          <w:rFonts w:eastAsia="나눔명조" w:hint="eastAsia"/>
          <w:sz w:val="20"/>
          <w:szCs w:val="22"/>
        </w:rPr>
        <w:t xml:space="preserve"> </w:t>
      </w:r>
      <w:r w:rsidR="009F432E">
        <w:rPr>
          <w:rFonts w:eastAsia="나눔명조" w:hint="eastAsia"/>
          <w:sz w:val="20"/>
          <w:szCs w:val="22"/>
        </w:rPr>
        <w:t>불신과</w:t>
      </w:r>
      <w:r w:rsidR="009F432E">
        <w:rPr>
          <w:rFonts w:eastAsia="나눔명조" w:hint="eastAsia"/>
          <w:sz w:val="20"/>
          <w:szCs w:val="22"/>
        </w:rPr>
        <w:t xml:space="preserve"> </w:t>
      </w:r>
      <w:r w:rsidR="009F432E">
        <w:rPr>
          <w:rFonts w:eastAsia="나눔명조" w:hint="eastAsia"/>
          <w:sz w:val="20"/>
          <w:szCs w:val="22"/>
        </w:rPr>
        <w:t>불만족은</w:t>
      </w:r>
      <w:r w:rsidR="009F432E">
        <w:rPr>
          <w:rFonts w:eastAsia="나눔명조" w:hint="eastAsia"/>
          <w:sz w:val="20"/>
          <w:szCs w:val="22"/>
        </w:rPr>
        <w:t xml:space="preserve"> </w:t>
      </w:r>
      <w:r w:rsidR="009F432E">
        <w:rPr>
          <w:rFonts w:eastAsia="나눔명조" w:hint="eastAsia"/>
          <w:sz w:val="20"/>
          <w:szCs w:val="22"/>
        </w:rPr>
        <w:t>공무원들이</w:t>
      </w:r>
      <w:r w:rsidR="009F432E">
        <w:rPr>
          <w:rFonts w:eastAsia="나눔명조" w:hint="eastAsia"/>
          <w:sz w:val="20"/>
          <w:szCs w:val="22"/>
        </w:rPr>
        <w:t xml:space="preserve"> </w:t>
      </w:r>
      <w:r w:rsidR="009F432E">
        <w:rPr>
          <w:rFonts w:eastAsia="나눔명조" w:hint="eastAsia"/>
          <w:sz w:val="20"/>
          <w:szCs w:val="22"/>
        </w:rPr>
        <w:t>안정적인</w:t>
      </w:r>
      <w:r w:rsidR="009F432E">
        <w:rPr>
          <w:rFonts w:eastAsia="나눔명조" w:hint="eastAsia"/>
          <w:sz w:val="20"/>
          <w:szCs w:val="22"/>
        </w:rPr>
        <w:t xml:space="preserve"> </w:t>
      </w:r>
      <w:r w:rsidR="009F432E">
        <w:rPr>
          <w:rFonts w:eastAsia="나눔명조" w:hint="eastAsia"/>
          <w:sz w:val="20"/>
          <w:szCs w:val="22"/>
        </w:rPr>
        <w:t>고용상태를</w:t>
      </w:r>
      <w:r w:rsidR="009F432E">
        <w:rPr>
          <w:rFonts w:eastAsia="나눔명조" w:hint="eastAsia"/>
          <w:sz w:val="20"/>
          <w:szCs w:val="22"/>
        </w:rPr>
        <w:t xml:space="preserve"> </w:t>
      </w:r>
      <w:r w:rsidR="009F432E">
        <w:rPr>
          <w:rFonts w:eastAsia="나눔명조" w:hint="eastAsia"/>
          <w:sz w:val="20"/>
          <w:szCs w:val="22"/>
        </w:rPr>
        <w:t>유지하는</w:t>
      </w:r>
      <w:r w:rsidR="009F432E">
        <w:rPr>
          <w:rFonts w:eastAsia="나눔명조" w:hint="eastAsia"/>
          <w:sz w:val="20"/>
          <w:szCs w:val="22"/>
        </w:rPr>
        <w:t xml:space="preserve"> </w:t>
      </w:r>
      <w:r w:rsidR="009F432E">
        <w:rPr>
          <w:rFonts w:eastAsia="나눔명조" w:hint="eastAsia"/>
          <w:sz w:val="20"/>
          <w:szCs w:val="22"/>
        </w:rPr>
        <w:t>것에</w:t>
      </w:r>
      <w:r w:rsidR="009F432E">
        <w:rPr>
          <w:rFonts w:eastAsia="나눔명조" w:hint="eastAsia"/>
          <w:sz w:val="20"/>
          <w:szCs w:val="22"/>
        </w:rPr>
        <w:t xml:space="preserve"> </w:t>
      </w:r>
      <w:r w:rsidR="009F432E">
        <w:rPr>
          <w:rFonts w:eastAsia="나눔명조" w:hint="eastAsia"/>
          <w:sz w:val="20"/>
          <w:szCs w:val="22"/>
        </w:rPr>
        <w:t>비해</w:t>
      </w:r>
      <w:r w:rsidR="009F432E">
        <w:rPr>
          <w:rFonts w:eastAsia="나눔명조" w:hint="eastAsia"/>
          <w:sz w:val="20"/>
          <w:szCs w:val="22"/>
        </w:rPr>
        <w:t>,</w:t>
      </w:r>
      <w:r w:rsidR="009F432E">
        <w:rPr>
          <w:rFonts w:eastAsia="나눔명조"/>
          <w:sz w:val="20"/>
          <w:szCs w:val="22"/>
        </w:rPr>
        <w:t xml:space="preserve"> </w:t>
      </w:r>
      <w:r w:rsidR="009F432E">
        <w:rPr>
          <w:rFonts w:eastAsia="나눔명조" w:hint="eastAsia"/>
          <w:sz w:val="20"/>
          <w:szCs w:val="22"/>
        </w:rPr>
        <w:t>공적봉사에</w:t>
      </w:r>
      <w:r w:rsidR="009F432E">
        <w:rPr>
          <w:rFonts w:eastAsia="나눔명조" w:hint="eastAsia"/>
          <w:sz w:val="20"/>
          <w:szCs w:val="22"/>
        </w:rPr>
        <w:t xml:space="preserve"> </w:t>
      </w:r>
      <w:r w:rsidR="009F432E">
        <w:rPr>
          <w:rFonts w:eastAsia="나눔명조" w:hint="eastAsia"/>
          <w:sz w:val="20"/>
          <w:szCs w:val="22"/>
        </w:rPr>
        <w:t>대한</w:t>
      </w:r>
      <w:r w:rsidR="009F432E">
        <w:rPr>
          <w:rFonts w:eastAsia="나눔명조" w:hint="eastAsia"/>
          <w:sz w:val="20"/>
          <w:szCs w:val="22"/>
        </w:rPr>
        <w:t xml:space="preserve"> </w:t>
      </w:r>
      <w:r w:rsidR="009F432E">
        <w:rPr>
          <w:rFonts w:eastAsia="나눔명조" w:hint="eastAsia"/>
          <w:sz w:val="20"/>
          <w:szCs w:val="22"/>
        </w:rPr>
        <w:t>열의와</w:t>
      </w:r>
      <w:r w:rsidR="009F432E">
        <w:rPr>
          <w:rFonts w:eastAsia="나눔명조" w:hint="eastAsia"/>
          <w:sz w:val="20"/>
          <w:szCs w:val="22"/>
        </w:rPr>
        <w:t xml:space="preserve"> </w:t>
      </w:r>
      <w:r w:rsidR="009F432E">
        <w:rPr>
          <w:rFonts w:eastAsia="나눔명조" w:hint="eastAsia"/>
          <w:sz w:val="20"/>
          <w:szCs w:val="22"/>
        </w:rPr>
        <w:t>적극적</w:t>
      </w:r>
      <w:r w:rsidR="009F432E">
        <w:rPr>
          <w:rFonts w:eastAsia="나눔명조" w:hint="eastAsia"/>
          <w:sz w:val="20"/>
          <w:szCs w:val="22"/>
        </w:rPr>
        <w:t xml:space="preserve"> </w:t>
      </w:r>
      <w:r w:rsidR="009F432E">
        <w:rPr>
          <w:rFonts w:eastAsia="나눔명조" w:hint="eastAsia"/>
          <w:sz w:val="20"/>
          <w:szCs w:val="22"/>
        </w:rPr>
        <w:t>태도가</w:t>
      </w:r>
      <w:r w:rsidR="009F432E">
        <w:rPr>
          <w:rFonts w:eastAsia="나눔명조" w:hint="eastAsia"/>
          <w:sz w:val="20"/>
          <w:szCs w:val="22"/>
        </w:rPr>
        <w:t xml:space="preserve"> </w:t>
      </w:r>
      <w:r w:rsidR="009F432E">
        <w:rPr>
          <w:rFonts w:eastAsia="나눔명조" w:hint="eastAsia"/>
          <w:sz w:val="20"/>
          <w:szCs w:val="22"/>
        </w:rPr>
        <w:t>부족하기</w:t>
      </w:r>
      <w:r w:rsidR="009F432E">
        <w:rPr>
          <w:rFonts w:eastAsia="나눔명조" w:hint="eastAsia"/>
          <w:sz w:val="20"/>
          <w:szCs w:val="22"/>
        </w:rPr>
        <w:t xml:space="preserve"> </w:t>
      </w:r>
      <w:r w:rsidR="009F432E">
        <w:rPr>
          <w:rFonts w:eastAsia="나눔명조" w:hint="eastAsia"/>
          <w:sz w:val="20"/>
          <w:szCs w:val="22"/>
        </w:rPr>
        <w:t>때문에</w:t>
      </w:r>
      <w:r w:rsidR="009F432E">
        <w:rPr>
          <w:rFonts w:eastAsia="나눔명조" w:hint="eastAsia"/>
          <w:sz w:val="20"/>
          <w:szCs w:val="22"/>
        </w:rPr>
        <w:t xml:space="preserve"> </w:t>
      </w:r>
      <w:r w:rsidR="009F432E">
        <w:rPr>
          <w:rFonts w:eastAsia="나눔명조" w:hint="eastAsia"/>
          <w:sz w:val="20"/>
          <w:szCs w:val="22"/>
        </w:rPr>
        <w:t>더욱</w:t>
      </w:r>
      <w:r w:rsidR="009F432E">
        <w:rPr>
          <w:rFonts w:eastAsia="나눔명조" w:hint="eastAsia"/>
          <w:sz w:val="20"/>
          <w:szCs w:val="22"/>
        </w:rPr>
        <w:t xml:space="preserve"> </w:t>
      </w:r>
      <w:r w:rsidR="009F432E">
        <w:rPr>
          <w:rFonts w:eastAsia="나눔명조" w:hint="eastAsia"/>
          <w:sz w:val="20"/>
          <w:szCs w:val="22"/>
        </w:rPr>
        <w:t>강화되는</w:t>
      </w:r>
      <w:r w:rsidR="009F432E">
        <w:rPr>
          <w:rFonts w:eastAsia="나눔명조" w:hint="eastAsia"/>
          <w:sz w:val="20"/>
          <w:szCs w:val="22"/>
        </w:rPr>
        <w:t xml:space="preserve"> </w:t>
      </w:r>
      <w:r w:rsidR="009F432E">
        <w:rPr>
          <w:rFonts w:eastAsia="나눔명조" w:hint="eastAsia"/>
          <w:sz w:val="20"/>
          <w:szCs w:val="22"/>
        </w:rPr>
        <w:t>것으로</w:t>
      </w:r>
      <w:r w:rsidR="009F432E">
        <w:rPr>
          <w:rFonts w:eastAsia="나눔명조" w:hint="eastAsia"/>
          <w:sz w:val="20"/>
          <w:szCs w:val="22"/>
        </w:rPr>
        <w:t xml:space="preserve"> </w:t>
      </w:r>
      <w:r w:rsidR="009F432E">
        <w:rPr>
          <w:rFonts w:eastAsia="나눔명조" w:hint="eastAsia"/>
          <w:sz w:val="20"/>
          <w:szCs w:val="22"/>
        </w:rPr>
        <w:t>보인다</w:t>
      </w:r>
      <w:r w:rsidR="009F432E">
        <w:rPr>
          <w:rFonts w:eastAsia="나눔명조" w:hint="eastAsia"/>
          <w:sz w:val="20"/>
          <w:szCs w:val="22"/>
        </w:rPr>
        <w:t>.</w:t>
      </w:r>
      <w:r w:rsidR="00AA19AF">
        <w:rPr>
          <w:rFonts w:eastAsia="나눔명조"/>
          <w:sz w:val="20"/>
          <w:szCs w:val="22"/>
        </w:rPr>
        <w:t xml:space="preserve"> </w:t>
      </w:r>
      <w:r w:rsidR="00AA19AF">
        <w:rPr>
          <w:rFonts w:eastAsia="나눔명조" w:hint="eastAsia"/>
          <w:sz w:val="20"/>
          <w:szCs w:val="22"/>
        </w:rPr>
        <w:t>불신을</w:t>
      </w:r>
      <w:r w:rsidR="00AA19AF">
        <w:rPr>
          <w:rFonts w:eastAsia="나눔명조" w:hint="eastAsia"/>
          <w:sz w:val="20"/>
          <w:szCs w:val="22"/>
        </w:rPr>
        <w:t xml:space="preserve"> </w:t>
      </w:r>
      <w:r w:rsidR="00AA19AF">
        <w:rPr>
          <w:rFonts w:eastAsia="나눔명조" w:hint="eastAsia"/>
          <w:sz w:val="20"/>
          <w:szCs w:val="22"/>
        </w:rPr>
        <w:t>벗어나기</w:t>
      </w:r>
      <w:r w:rsidR="00AA19AF">
        <w:rPr>
          <w:rFonts w:eastAsia="나눔명조" w:hint="eastAsia"/>
          <w:sz w:val="20"/>
          <w:szCs w:val="22"/>
        </w:rPr>
        <w:t xml:space="preserve"> </w:t>
      </w:r>
      <w:r w:rsidR="00AA19AF">
        <w:rPr>
          <w:rFonts w:eastAsia="나눔명조" w:hint="eastAsia"/>
          <w:sz w:val="20"/>
          <w:szCs w:val="22"/>
        </w:rPr>
        <w:t>위해서는</w:t>
      </w:r>
      <w:r>
        <w:rPr>
          <w:rFonts w:eastAsia="나눔명조" w:hint="eastAsia"/>
          <w:sz w:val="20"/>
          <w:szCs w:val="22"/>
        </w:rPr>
        <w:t xml:space="preserve"> </w:t>
      </w:r>
      <w:r w:rsidR="00AA19AF">
        <w:rPr>
          <w:rFonts w:eastAsia="나눔명조" w:hint="eastAsia"/>
          <w:sz w:val="20"/>
          <w:szCs w:val="22"/>
        </w:rPr>
        <w:t>공공기관</w:t>
      </w:r>
      <w:r w:rsidR="00AA19AF">
        <w:rPr>
          <w:rFonts w:eastAsia="나눔명조" w:hint="eastAsia"/>
          <w:sz w:val="20"/>
          <w:szCs w:val="22"/>
        </w:rPr>
        <w:t xml:space="preserve"> </w:t>
      </w:r>
      <w:r w:rsidR="00AA19AF">
        <w:rPr>
          <w:rFonts w:eastAsia="나눔명조" w:hint="eastAsia"/>
          <w:sz w:val="20"/>
          <w:szCs w:val="22"/>
        </w:rPr>
        <w:t>구성원들이</w:t>
      </w:r>
      <w:r w:rsidR="00AA19AF">
        <w:rPr>
          <w:rFonts w:eastAsia="나눔명조" w:hint="eastAsia"/>
          <w:sz w:val="20"/>
          <w:szCs w:val="22"/>
        </w:rPr>
        <w:t xml:space="preserve"> </w:t>
      </w:r>
      <w:r w:rsidR="00AA19AF">
        <w:rPr>
          <w:rFonts w:eastAsia="나눔명조" w:hint="eastAsia"/>
          <w:sz w:val="20"/>
          <w:szCs w:val="22"/>
        </w:rPr>
        <w:t>자신의</w:t>
      </w:r>
      <w:r w:rsidR="00AA19AF">
        <w:rPr>
          <w:rFonts w:eastAsia="나눔명조" w:hint="eastAsia"/>
          <w:sz w:val="20"/>
          <w:szCs w:val="22"/>
        </w:rPr>
        <w:t xml:space="preserve"> </w:t>
      </w:r>
      <w:r w:rsidR="00AA19AF">
        <w:rPr>
          <w:rFonts w:eastAsia="나눔명조" w:hint="eastAsia"/>
          <w:sz w:val="20"/>
          <w:szCs w:val="22"/>
        </w:rPr>
        <w:t>직무에</w:t>
      </w:r>
      <w:r w:rsidR="00AA19AF">
        <w:rPr>
          <w:rFonts w:eastAsia="나눔명조" w:hint="eastAsia"/>
          <w:sz w:val="20"/>
          <w:szCs w:val="22"/>
        </w:rPr>
        <w:t xml:space="preserve"> </w:t>
      </w:r>
      <w:r w:rsidR="00AA19AF">
        <w:rPr>
          <w:rFonts w:eastAsia="나눔명조" w:hint="eastAsia"/>
          <w:sz w:val="20"/>
          <w:szCs w:val="22"/>
        </w:rPr>
        <w:t>수반되는</w:t>
      </w:r>
      <w:r w:rsidR="00AA19AF">
        <w:rPr>
          <w:rFonts w:eastAsia="나눔명조" w:hint="eastAsia"/>
          <w:sz w:val="20"/>
          <w:szCs w:val="22"/>
        </w:rPr>
        <w:t xml:space="preserve"> </w:t>
      </w:r>
      <w:r w:rsidR="00AA19AF">
        <w:rPr>
          <w:rFonts w:eastAsia="나눔명조" w:hint="eastAsia"/>
          <w:sz w:val="20"/>
          <w:szCs w:val="22"/>
        </w:rPr>
        <w:t>책임에</w:t>
      </w:r>
      <w:r w:rsidR="00AA19AF">
        <w:rPr>
          <w:rFonts w:eastAsia="나눔명조" w:hint="eastAsia"/>
          <w:sz w:val="20"/>
          <w:szCs w:val="22"/>
        </w:rPr>
        <w:t xml:space="preserve"> </w:t>
      </w:r>
      <w:r w:rsidR="00AA19AF">
        <w:rPr>
          <w:rFonts w:eastAsia="나눔명조" w:hint="eastAsia"/>
          <w:sz w:val="20"/>
          <w:szCs w:val="22"/>
        </w:rPr>
        <w:t>적극적으로</w:t>
      </w:r>
      <w:r w:rsidR="00AA19AF">
        <w:rPr>
          <w:rFonts w:eastAsia="나눔명조" w:hint="eastAsia"/>
          <w:sz w:val="20"/>
          <w:szCs w:val="22"/>
        </w:rPr>
        <w:t xml:space="preserve"> </w:t>
      </w:r>
      <w:r w:rsidR="00AA19AF">
        <w:rPr>
          <w:rFonts w:eastAsia="나눔명조" w:hint="eastAsia"/>
          <w:sz w:val="20"/>
          <w:szCs w:val="22"/>
        </w:rPr>
        <w:t>임하고</w:t>
      </w:r>
      <w:r w:rsidR="00AA19AF">
        <w:rPr>
          <w:rFonts w:eastAsia="나눔명조" w:hint="eastAsia"/>
          <w:sz w:val="20"/>
          <w:szCs w:val="22"/>
        </w:rPr>
        <w:t xml:space="preserve"> </w:t>
      </w:r>
      <w:r w:rsidR="00AA19AF">
        <w:rPr>
          <w:rFonts w:eastAsia="나눔명조" w:hint="eastAsia"/>
          <w:sz w:val="20"/>
          <w:szCs w:val="22"/>
        </w:rPr>
        <w:t>자율적으로</w:t>
      </w:r>
      <w:r w:rsidR="00AA19AF">
        <w:rPr>
          <w:rFonts w:eastAsia="나눔명조" w:hint="eastAsia"/>
          <w:sz w:val="20"/>
          <w:szCs w:val="22"/>
        </w:rPr>
        <w:t xml:space="preserve"> </w:t>
      </w:r>
      <w:r w:rsidR="00AA19AF">
        <w:rPr>
          <w:rFonts w:eastAsia="나눔명조" w:hint="eastAsia"/>
          <w:sz w:val="20"/>
          <w:szCs w:val="22"/>
        </w:rPr>
        <w:t>사회공익적</w:t>
      </w:r>
      <w:r w:rsidR="00AA19AF">
        <w:rPr>
          <w:rFonts w:eastAsia="나눔명조" w:hint="eastAsia"/>
          <w:sz w:val="20"/>
          <w:szCs w:val="22"/>
        </w:rPr>
        <w:t xml:space="preserve"> </w:t>
      </w:r>
      <w:r w:rsidR="00AA19AF">
        <w:rPr>
          <w:rFonts w:eastAsia="나눔명조" w:hint="eastAsia"/>
          <w:sz w:val="20"/>
          <w:szCs w:val="22"/>
        </w:rPr>
        <w:t>가치를</w:t>
      </w:r>
      <w:r w:rsidR="00AA19AF">
        <w:rPr>
          <w:rFonts w:eastAsia="나눔명조" w:hint="eastAsia"/>
          <w:sz w:val="20"/>
          <w:szCs w:val="22"/>
        </w:rPr>
        <w:t xml:space="preserve"> </w:t>
      </w:r>
      <w:r w:rsidR="00AA19AF">
        <w:rPr>
          <w:rFonts w:eastAsia="나눔명조" w:hint="eastAsia"/>
          <w:sz w:val="20"/>
          <w:szCs w:val="22"/>
        </w:rPr>
        <w:t>추구하여</w:t>
      </w:r>
      <w:r w:rsidR="00AA19AF">
        <w:rPr>
          <w:rFonts w:eastAsia="나눔명조" w:hint="eastAsia"/>
          <w:sz w:val="20"/>
          <w:szCs w:val="22"/>
        </w:rPr>
        <w:t xml:space="preserve"> </w:t>
      </w:r>
      <w:r w:rsidR="00AA19AF">
        <w:rPr>
          <w:rFonts w:eastAsia="나눔명조" w:hint="eastAsia"/>
          <w:sz w:val="20"/>
          <w:szCs w:val="22"/>
        </w:rPr>
        <w:t>공직자로써</w:t>
      </w:r>
      <w:r w:rsidR="00AA19AF">
        <w:rPr>
          <w:rFonts w:eastAsia="나눔명조" w:hint="eastAsia"/>
          <w:sz w:val="20"/>
          <w:szCs w:val="22"/>
        </w:rPr>
        <w:t xml:space="preserve"> </w:t>
      </w:r>
      <w:r w:rsidR="00AA19AF">
        <w:rPr>
          <w:rFonts w:eastAsia="나눔명조" w:hint="eastAsia"/>
          <w:sz w:val="20"/>
          <w:szCs w:val="22"/>
        </w:rPr>
        <w:t>책임감과</w:t>
      </w:r>
      <w:r w:rsidR="00AA19AF">
        <w:rPr>
          <w:rFonts w:eastAsia="나눔명조" w:hint="eastAsia"/>
          <w:sz w:val="20"/>
          <w:szCs w:val="22"/>
        </w:rPr>
        <w:t xml:space="preserve"> </w:t>
      </w:r>
      <w:r w:rsidR="00AA19AF">
        <w:rPr>
          <w:rFonts w:eastAsia="나눔명조" w:hint="eastAsia"/>
          <w:sz w:val="20"/>
          <w:szCs w:val="22"/>
        </w:rPr>
        <w:t>실행력을</w:t>
      </w:r>
      <w:r w:rsidR="00AA19AF">
        <w:rPr>
          <w:rFonts w:eastAsia="나눔명조" w:hint="eastAsia"/>
          <w:sz w:val="20"/>
          <w:szCs w:val="22"/>
        </w:rPr>
        <w:t xml:space="preserve"> </w:t>
      </w:r>
      <w:r w:rsidR="00AA19AF">
        <w:rPr>
          <w:rFonts w:eastAsia="나눔명조" w:hint="eastAsia"/>
          <w:sz w:val="20"/>
          <w:szCs w:val="22"/>
        </w:rPr>
        <w:t>보이는</w:t>
      </w:r>
      <w:r w:rsidR="00AA19AF">
        <w:rPr>
          <w:rFonts w:eastAsia="나눔명조" w:hint="eastAsia"/>
          <w:sz w:val="20"/>
          <w:szCs w:val="22"/>
        </w:rPr>
        <w:t xml:space="preserve"> </w:t>
      </w:r>
      <w:r w:rsidR="00AA19AF">
        <w:rPr>
          <w:rFonts w:eastAsia="나눔명조" w:hint="eastAsia"/>
          <w:sz w:val="20"/>
          <w:szCs w:val="22"/>
        </w:rPr>
        <w:t>것이</w:t>
      </w:r>
      <w:r w:rsidR="00AA19AF">
        <w:rPr>
          <w:rFonts w:eastAsia="나눔명조" w:hint="eastAsia"/>
          <w:sz w:val="20"/>
          <w:szCs w:val="22"/>
        </w:rPr>
        <w:t xml:space="preserve"> </w:t>
      </w:r>
      <w:r w:rsidR="00AA19AF">
        <w:rPr>
          <w:rFonts w:eastAsia="나눔명조" w:hint="eastAsia"/>
          <w:sz w:val="20"/>
          <w:szCs w:val="22"/>
        </w:rPr>
        <w:t>중요할</w:t>
      </w:r>
      <w:r w:rsidR="00AA19AF">
        <w:rPr>
          <w:rFonts w:eastAsia="나눔명조" w:hint="eastAsia"/>
          <w:sz w:val="20"/>
          <w:szCs w:val="22"/>
        </w:rPr>
        <w:t xml:space="preserve"> </w:t>
      </w:r>
      <w:r w:rsidR="00AA19AF">
        <w:rPr>
          <w:rFonts w:eastAsia="나눔명조" w:hint="eastAsia"/>
          <w:sz w:val="20"/>
          <w:szCs w:val="22"/>
        </w:rPr>
        <w:t>것이다</w:t>
      </w:r>
      <w:r w:rsidR="00AA19AF">
        <w:rPr>
          <w:rFonts w:eastAsia="나눔명조" w:hint="eastAsia"/>
          <w:sz w:val="20"/>
          <w:szCs w:val="22"/>
        </w:rPr>
        <w:t>.</w:t>
      </w:r>
      <w:r w:rsidR="00AA19AF">
        <w:rPr>
          <w:rFonts w:eastAsia="나눔명조"/>
          <w:sz w:val="20"/>
          <w:szCs w:val="22"/>
        </w:rPr>
        <w:t xml:space="preserve"> </w:t>
      </w:r>
    </w:p>
    <w:p w14:paraId="14D8901D" w14:textId="6403D2B6" w:rsidR="00B73896" w:rsidRDefault="00AA19AF" w:rsidP="00B73896">
      <w:pPr>
        <w:wordWrap/>
        <w:spacing w:before="120" w:after="120" w:line="276" w:lineRule="auto"/>
        <w:rPr>
          <w:rFonts w:ascii="나눔명조" w:eastAsia="나눔명조" w:hAnsi="나눔명조"/>
          <w:sz w:val="20"/>
          <w:szCs w:val="20"/>
        </w:rPr>
      </w:pPr>
      <w:r>
        <w:rPr>
          <w:rFonts w:eastAsia="나눔명조" w:hint="eastAsia"/>
          <w:sz w:val="20"/>
          <w:szCs w:val="22"/>
        </w:rPr>
        <w:t>시민들은</w:t>
      </w:r>
      <w:r>
        <w:rPr>
          <w:rFonts w:eastAsia="나눔명조" w:hint="eastAsia"/>
          <w:sz w:val="20"/>
          <w:szCs w:val="22"/>
        </w:rPr>
        <w:t xml:space="preserve"> </w:t>
      </w:r>
      <w:r>
        <w:rPr>
          <w:rFonts w:eastAsia="나눔명조" w:hint="eastAsia"/>
          <w:sz w:val="20"/>
          <w:szCs w:val="22"/>
        </w:rPr>
        <w:t>무기력하고</w:t>
      </w:r>
      <w:r>
        <w:rPr>
          <w:rFonts w:eastAsia="나눔명조" w:hint="eastAsia"/>
          <w:sz w:val="20"/>
          <w:szCs w:val="22"/>
        </w:rPr>
        <w:t xml:space="preserve"> </w:t>
      </w:r>
      <w:r>
        <w:rPr>
          <w:rFonts w:eastAsia="나눔명조" w:hint="eastAsia"/>
          <w:sz w:val="20"/>
          <w:szCs w:val="22"/>
        </w:rPr>
        <w:t>무능력한</w:t>
      </w:r>
      <w:r>
        <w:rPr>
          <w:rFonts w:eastAsia="나눔명조" w:hint="eastAsia"/>
          <w:sz w:val="20"/>
          <w:szCs w:val="22"/>
        </w:rPr>
        <w:t xml:space="preserve"> </w:t>
      </w:r>
      <w:r>
        <w:rPr>
          <w:rFonts w:eastAsia="나눔명조" w:hint="eastAsia"/>
          <w:sz w:val="20"/>
          <w:szCs w:val="22"/>
        </w:rPr>
        <w:t>공무원에게</w:t>
      </w:r>
      <w:r>
        <w:rPr>
          <w:rFonts w:eastAsia="나눔명조" w:hint="eastAsia"/>
          <w:sz w:val="20"/>
          <w:szCs w:val="22"/>
        </w:rPr>
        <w:t xml:space="preserve"> </w:t>
      </w:r>
      <w:r>
        <w:rPr>
          <w:rFonts w:eastAsia="나눔명조" w:hint="eastAsia"/>
          <w:sz w:val="20"/>
          <w:szCs w:val="22"/>
        </w:rPr>
        <w:t>불만족하며</w:t>
      </w:r>
      <w:r>
        <w:rPr>
          <w:rFonts w:eastAsia="나눔명조" w:hint="eastAsia"/>
          <w:sz w:val="20"/>
          <w:szCs w:val="22"/>
        </w:rPr>
        <w:t>,</w:t>
      </w:r>
      <w:r>
        <w:rPr>
          <w:rFonts w:eastAsia="나눔명조"/>
          <w:sz w:val="20"/>
          <w:szCs w:val="22"/>
        </w:rPr>
        <w:t xml:space="preserve"> </w:t>
      </w:r>
      <w:r>
        <w:rPr>
          <w:rFonts w:eastAsia="나눔명조" w:hint="eastAsia"/>
          <w:sz w:val="20"/>
          <w:szCs w:val="22"/>
        </w:rPr>
        <w:t>이들이</w:t>
      </w:r>
      <w:r>
        <w:rPr>
          <w:rFonts w:eastAsia="나눔명조" w:hint="eastAsia"/>
          <w:sz w:val="20"/>
          <w:szCs w:val="22"/>
        </w:rPr>
        <w:t xml:space="preserve"> </w:t>
      </w:r>
      <w:r>
        <w:rPr>
          <w:rFonts w:eastAsia="나눔명조" w:hint="eastAsia"/>
          <w:sz w:val="20"/>
          <w:szCs w:val="22"/>
        </w:rPr>
        <w:t>공직안정성</w:t>
      </w:r>
      <w:r>
        <w:rPr>
          <w:rFonts w:eastAsia="나눔명조" w:hint="eastAsia"/>
          <w:sz w:val="20"/>
          <w:szCs w:val="22"/>
        </w:rPr>
        <w:t xml:space="preserve"> </w:t>
      </w:r>
      <w:r>
        <w:rPr>
          <w:rFonts w:eastAsia="나눔명조" w:hint="eastAsia"/>
          <w:sz w:val="20"/>
          <w:szCs w:val="22"/>
        </w:rPr>
        <w:t>이외에</w:t>
      </w:r>
      <w:r>
        <w:rPr>
          <w:rFonts w:eastAsia="나눔명조" w:hint="eastAsia"/>
          <w:sz w:val="20"/>
          <w:szCs w:val="22"/>
        </w:rPr>
        <w:t xml:space="preserve"> </w:t>
      </w:r>
      <w:r w:rsidR="00E56064">
        <w:rPr>
          <w:rFonts w:eastAsia="나눔명조" w:hint="eastAsia"/>
          <w:sz w:val="20"/>
          <w:szCs w:val="22"/>
        </w:rPr>
        <w:t>공적</w:t>
      </w:r>
      <w:r w:rsidR="00E56064">
        <w:rPr>
          <w:rFonts w:eastAsia="나눔명조" w:hint="eastAsia"/>
          <w:sz w:val="20"/>
          <w:szCs w:val="22"/>
        </w:rPr>
        <w:t xml:space="preserve"> </w:t>
      </w:r>
      <w:r>
        <w:rPr>
          <w:rFonts w:eastAsia="나눔명조" w:hint="eastAsia"/>
          <w:sz w:val="20"/>
          <w:szCs w:val="22"/>
        </w:rPr>
        <w:t>가치를</w:t>
      </w:r>
      <w:r>
        <w:rPr>
          <w:rFonts w:eastAsia="나눔명조" w:hint="eastAsia"/>
          <w:sz w:val="20"/>
          <w:szCs w:val="22"/>
        </w:rPr>
        <w:t xml:space="preserve"> </w:t>
      </w:r>
      <w:r>
        <w:rPr>
          <w:rFonts w:eastAsia="나눔명조" w:hint="eastAsia"/>
          <w:sz w:val="20"/>
          <w:szCs w:val="22"/>
        </w:rPr>
        <w:t>경시한다고</w:t>
      </w:r>
      <w:r>
        <w:rPr>
          <w:rFonts w:eastAsia="나눔명조" w:hint="eastAsia"/>
          <w:sz w:val="20"/>
          <w:szCs w:val="22"/>
        </w:rPr>
        <w:t xml:space="preserve"> </w:t>
      </w:r>
      <w:r>
        <w:rPr>
          <w:rFonts w:eastAsia="나눔명조" w:hint="eastAsia"/>
          <w:sz w:val="20"/>
          <w:szCs w:val="22"/>
        </w:rPr>
        <w:t>여기면서</w:t>
      </w:r>
      <w:r>
        <w:rPr>
          <w:rFonts w:eastAsia="나눔명조" w:hint="eastAsia"/>
          <w:sz w:val="20"/>
          <w:szCs w:val="22"/>
        </w:rPr>
        <w:t xml:space="preserve"> </w:t>
      </w:r>
      <w:r>
        <w:rPr>
          <w:rFonts w:eastAsia="나눔명조" w:hint="eastAsia"/>
          <w:sz w:val="20"/>
          <w:szCs w:val="22"/>
        </w:rPr>
        <w:t>점차</w:t>
      </w:r>
      <w:r>
        <w:rPr>
          <w:rFonts w:eastAsia="나눔명조" w:hint="eastAsia"/>
          <w:sz w:val="20"/>
          <w:szCs w:val="22"/>
        </w:rPr>
        <w:t xml:space="preserve"> </w:t>
      </w:r>
      <w:r>
        <w:rPr>
          <w:rFonts w:eastAsia="나눔명조" w:hint="eastAsia"/>
          <w:sz w:val="20"/>
          <w:szCs w:val="22"/>
        </w:rPr>
        <w:t>공공기관과</w:t>
      </w:r>
      <w:r>
        <w:rPr>
          <w:rFonts w:eastAsia="나눔명조" w:hint="eastAsia"/>
          <w:sz w:val="20"/>
          <w:szCs w:val="22"/>
        </w:rPr>
        <w:t xml:space="preserve"> </w:t>
      </w:r>
      <w:r>
        <w:rPr>
          <w:rFonts w:eastAsia="나눔명조" w:hint="eastAsia"/>
          <w:sz w:val="20"/>
          <w:szCs w:val="22"/>
        </w:rPr>
        <w:t>그</w:t>
      </w:r>
      <w:r>
        <w:rPr>
          <w:rFonts w:eastAsia="나눔명조" w:hint="eastAsia"/>
          <w:sz w:val="20"/>
          <w:szCs w:val="22"/>
        </w:rPr>
        <w:t xml:space="preserve"> </w:t>
      </w:r>
      <w:r>
        <w:rPr>
          <w:rFonts w:eastAsia="나눔명조" w:hint="eastAsia"/>
          <w:sz w:val="20"/>
          <w:szCs w:val="22"/>
        </w:rPr>
        <w:t>구성원에</w:t>
      </w:r>
      <w:r>
        <w:rPr>
          <w:rFonts w:eastAsia="나눔명조" w:hint="eastAsia"/>
          <w:sz w:val="20"/>
          <w:szCs w:val="22"/>
        </w:rPr>
        <w:t xml:space="preserve"> </w:t>
      </w:r>
      <w:r>
        <w:rPr>
          <w:rFonts w:eastAsia="나눔명조" w:hint="eastAsia"/>
          <w:sz w:val="20"/>
          <w:szCs w:val="22"/>
        </w:rPr>
        <w:t>대한</w:t>
      </w:r>
      <w:r>
        <w:rPr>
          <w:rFonts w:eastAsia="나눔명조" w:hint="eastAsia"/>
          <w:sz w:val="20"/>
          <w:szCs w:val="22"/>
        </w:rPr>
        <w:t xml:space="preserve"> </w:t>
      </w:r>
      <w:r>
        <w:rPr>
          <w:rFonts w:eastAsia="나눔명조" w:hint="eastAsia"/>
          <w:sz w:val="20"/>
          <w:szCs w:val="22"/>
        </w:rPr>
        <w:t>불신을</w:t>
      </w:r>
      <w:r>
        <w:rPr>
          <w:rFonts w:eastAsia="나눔명조" w:hint="eastAsia"/>
          <w:sz w:val="20"/>
          <w:szCs w:val="22"/>
        </w:rPr>
        <w:t xml:space="preserve"> </w:t>
      </w:r>
      <w:r>
        <w:rPr>
          <w:rFonts w:eastAsia="나눔명조" w:hint="eastAsia"/>
          <w:sz w:val="20"/>
          <w:szCs w:val="22"/>
        </w:rPr>
        <w:t>확장한다</w:t>
      </w:r>
      <w:r>
        <w:rPr>
          <w:rFonts w:eastAsia="나눔명조" w:hint="eastAsia"/>
          <w:sz w:val="20"/>
          <w:szCs w:val="22"/>
        </w:rPr>
        <w:t xml:space="preserve"> </w:t>
      </w:r>
      <w:r>
        <w:rPr>
          <w:rFonts w:eastAsia="나눔명조"/>
          <w:sz w:val="20"/>
          <w:szCs w:val="22"/>
        </w:rPr>
        <w:t>(</w:t>
      </w:r>
      <w:r>
        <w:rPr>
          <w:rFonts w:eastAsia="나눔명조" w:hint="eastAsia"/>
          <w:sz w:val="20"/>
          <w:szCs w:val="22"/>
        </w:rPr>
        <w:t>이원희</w:t>
      </w:r>
      <w:r>
        <w:rPr>
          <w:rFonts w:eastAsia="나눔명조" w:hint="eastAsia"/>
          <w:sz w:val="20"/>
          <w:szCs w:val="22"/>
        </w:rPr>
        <w:t xml:space="preserve"> </w:t>
      </w:r>
      <w:r>
        <w:rPr>
          <w:rFonts w:eastAsia="나눔명조"/>
          <w:sz w:val="20"/>
          <w:szCs w:val="22"/>
        </w:rPr>
        <w:t>2018)</w:t>
      </w:r>
      <w:r>
        <w:rPr>
          <w:rFonts w:eastAsia="나눔명조" w:hint="eastAsia"/>
          <w:sz w:val="20"/>
          <w:szCs w:val="22"/>
        </w:rPr>
        <w:t>.</w:t>
      </w:r>
      <w:r w:rsidR="00E56064">
        <w:rPr>
          <w:rFonts w:eastAsia="나눔명조"/>
          <w:sz w:val="20"/>
          <w:szCs w:val="22"/>
        </w:rPr>
        <w:t xml:space="preserve"> </w:t>
      </w:r>
      <w:r w:rsidR="00E56064">
        <w:rPr>
          <w:rFonts w:eastAsia="나눔명조" w:hint="eastAsia"/>
          <w:sz w:val="20"/>
          <w:szCs w:val="22"/>
        </w:rPr>
        <w:t>따라서</w:t>
      </w:r>
      <w:r w:rsidR="00E56064">
        <w:rPr>
          <w:rFonts w:eastAsia="나눔명조" w:hint="eastAsia"/>
          <w:sz w:val="20"/>
          <w:szCs w:val="22"/>
        </w:rPr>
        <w:t xml:space="preserve"> </w:t>
      </w:r>
      <w:r w:rsidR="00E56064">
        <w:rPr>
          <w:rFonts w:eastAsia="나눔명조" w:hint="eastAsia"/>
          <w:sz w:val="20"/>
          <w:szCs w:val="22"/>
        </w:rPr>
        <w:t>공공기관</w:t>
      </w:r>
      <w:r w:rsidR="00E56064">
        <w:rPr>
          <w:rFonts w:eastAsia="나눔명조" w:hint="eastAsia"/>
          <w:sz w:val="20"/>
          <w:szCs w:val="22"/>
        </w:rPr>
        <w:t xml:space="preserve"> </w:t>
      </w:r>
      <w:r w:rsidR="00E56064">
        <w:rPr>
          <w:rFonts w:eastAsia="나눔명조" w:hint="eastAsia"/>
          <w:sz w:val="20"/>
          <w:szCs w:val="22"/>
        </w:rPr>
        <w:t>및</w:t>
      </w:r>
      <w:r w:rsidR="00E56064">
        <w:rPr>
          <w:rFonts w:eastAsia="나눔명조" w:hint="eastAsia"/>
          <w:sz w:val="20"/>
          <w:szCs w:val="22"/>
        </w:rPr>
        <w:t xml:space="preserve"> </w:t>
      </w:r>
      <w:r w:rsidR="00E56064">
        <w:rPr>
          <w:rFonts w:eastAsia="나눔명조" w:hint="eastAsia"/>
          <w:sz w:val="20"/>
          <w:szCs w:val="22"/>
        </w:rPr>
        <w:t>공무원에</w:t>
      </w:r>
      <w:r w:rsidR="00E56064">
        <w:rPr>
          <w:rFonts w:eastAsia="나눔명조" w:hint="eastAsia"/>
          <w:sz w:val="20"/>
          <w:szCs w:val="22"/>
        </w:rPr>
        <w:t xml:space="preserve"> </w:t>
      </w:r>
      <w:r w:rsidR="00E56064">
        <w:rPr>
          <w:rFonts w:eastAsia="나눔명조" w:hint="eastAsia"/>
          <w:sz w:val="20"/>
          <w:szCs w:val="22"/>
        </w:rPr>
        <w:t>대한</w:t>
      </w:r>
      <w:r w:rsidR="00E56064">
        <w:rPr>
          <w:rFonts w:eastAsia="나눔명조" w:hint="eastAsia"/>
          <w:sz w:val="20"/>
          <w:szCs w:val="22"/>
        </w:rPr>
        <w:t xml:space="preserve"> </w:t>
      </w:r>
      <w:r w:rsidR="00E56064">
        <w:rPr>
          <w:rFonts w:eastAsia="나눔명조" w:hint="eastAsia"/>
          <w:sz w:val="20"/>
          <w:szCs w:val="22"/>
        </w:rPr>
        <w:t>신뢰를</w:t>
      </w:r>
      <w:r w:rsidR="00E56064">
        <w:rPr>
          <w:rFonts w:eastAsia="나눔명조" w:hint="eastAsia"/>
          <w:sz w:val="20"/>
          <w:szCs w:val="22"/>
        </w:rPr>
        <w:t xml:space="preserve"> </w:t>
      </w:r>
      <w:r w:rsidR="00E56064">
        <w:rPr>
          <w:rFonts w:eastAsia="나눔명조" w:hint="eastAsia"/>
          <w:sz w:val="20"/>
          <w:szCs w:val="22"/>
        </w:rPr>
        <w:t>회복하기</w:t>
      </w:r>
      <w:r w:rsidR="00E56064">
        <w:rPr>
          <w:rFonts w:eastAsia="나눔명조" w:hint="eastAsia"/>
          <w:sz w:val="20"/>
          <w:szCs w:val="22"/>
        </w:rPr>
        <w:t xml:space="preserve"> </w:t>
      </w:r>
      <w:r w:rsidR="00E56064">
        <w:rPr>
          <w:rFonts w:eastAsia="나눔명조" w:hint="eastAsia"/>
          <w:sz w:val="20"/>
          <w:szCs w:val="22"/>
        </w:rPr>
        <w:t>위해서는</w:t>
      </w:r>
      <w:r w:rsidR="00E56064">
        <w:rPr>
          <w:rFonts w:eastAsia="나눔명조" w:hint="eastAsia"/>
          <w:sz w:val="20"/>
          <w:szCs w:val="22"/>
        </w:rPr>
        <w:t xml:space="preserve"> </w:t>
      </w:r>
      <w:r w:rsidR="00E56064">
        <w:rPr>
          <w:rFonts w:eastAsia="나눔명조" w:hint="eastAsia"/>
          <w:sz w:val="20"/>
          <w:szCs w:val="22"/>
        </w:rPr>
        <w:t>관료제</w:t>
      </w:r>
      <w:r w:rsidR="00E56064">
        <w:rPr>
          <w:rFonts w:eastAsia="나눔명조" w:hint="eastAsia"/>
          <w:sz w:val="20"/>
          <w:szCs w:val="22"/>
        </w:rPr>
        <w:t xml:space="preserve"> </w:t>
      </w:r>
      <w:r w:rsidR="00E56064">
        <w:rPr>
          <w:rFonts w:eastAsia="나눔명조" w:hint="eastAsia"/>
          <w:sz w:val="20"/>
          <w:szCs w:val="22"/>
        </w:rPr>
        <w:t>개혁이나</w:t>
      </w:r>
      <w:r w:rsidR="00E56064">
        <w:rPr>
          <w:rFonts w:eastAsia="나눔명조" w:hint="eastAsia"/>
          <w:sz w:val="20"/>
          <w:szCs w:val="22"/>
        </w:rPr>
        <w:t xml:space="preserve"> </w:t>
      </w:r>
      <w:r w:rsidR="00E56064">
        <w:rPr>
          <w:rFonts w:eastAsia="나눔명조" w:hint="eastAsia"/>
          <w:sz w:val="20"/>
          <w:szCs w:val="22"/>
        </w:rPr>
        <w:t>위계적</w:t>
      </w:r>
      <w:r w:rsidR="00E56064">
        <w:rPr>
          <w:rFonts w:eastAsia="나눔명조" w:hint="eastAsia"/>
          <w:sz w:val="20"/>
          <w:szCs w:val="22"/>
        </w:rPr>
        <w:t xml:space="preserve"> </w:t>
      </w:r>
      <w:r w:rsidR="00E56064">
        <w:rPr>
          <w:rFonts w:eastAsia="나눔명조" w:hint="eastAsia"/>
          <w:sz w:val="20"/>
          <w:szCs w:val="22"/>
        </w:rPr>
        <w:t>조직제도</w:t>
      </w:r>
      <w:r w:rsidR="00E56064">
        <w:rPr>
          <w:rFonts w:eastAsia="나눔명조" w:hint="eastAsia"/>
          <w:sz w:val="20"/>
          <w:szCs w:val="22"/>
        </w:rPr>
        <w:t xml:space="preserve"> </w:t>
      </w:r>
      <w:r w:rsidR="00E56064">
        <w:rPr>
          <w:rFonts w:eastAsia="나눔명조" w:hint="eastAsia"/>
          <w:sz w:val="20"/>
          <w:szCs w:val="22"/>
        </w:rPr>
        <w:t>개편과</w:t>
      </w:r>
      <w:r w:rsidR="00E56064">
        <w:rPr>
          <w:rFonts w:eastAsia="나눔명조" w:hint="eastAsia"/>
          <w:sz w:val="20"/>
          <w:szCs w:val="22"/>
        </w:rPr>
        <w:t xml:space="preserve"> </w:t>
      </w:r>
      <w:r w:rsidR="00E56064">
        <w:rPr>
          <w:rFonts w:eastAsia="나눔명조" w:hint="eastAsia"/>
          <w:sz w:val="20"/>
          <w:szCs w:val="22"/>
        </w:rPr>
        <w:t>함께</w:t>
      </w:r>
      <w:r w:rsidR="00E56064">
        <w:rPr>
          <w:rFonts w:eastAsia="나눔명조"/>
          <w:sz w:val="20"/>
          <w:szCs w:val="22"/>
        </w:rPr>
        <w:t xml:space="preserve">, </w:t>
      </w:r>
      <w:r w:rsidR="00E56064">
        <w:rPr>
          <w:rFonts w:eastAsia="나눔명조" w:hint="eastAsia"/>
          <w:sz w:val="20"/>
          <w:szCs w:val="22"/>
        </w:rPr>
        <w:t>조직</w:t>
      </w:r>
      <w:r w:rsidR="00E56064">
        <w:rPr>
          <w:rFonts w:eastAsia="나눔명조" w:hint="eastAsia"/>
          <w:sz w:val="20"/>
          <w:szCs w:val="22"/>
        </w:rPr>
        <w:t xml:space="preserve"> </w:t>
      </w:r>
      <w:r w:rsidR="00E56064">
        <w:rPr>
          <w:rFonts w:eastAsia="나눔명조" w:hint="eastAsia"/>
          <w:sz w:val="20"/>
          <w:szCs w:val="22"/>
        </w:rPr>
        <w:t>속의</w:t>
      </w:r>
      <w:r w:rsidR="00E56064">
        <w:rPr>
          <w:rFonts w:eastAsia="나눔명조" w:hint="eastAsia"/>
          <w:sz w:val="20"/>
          <w:szCs w:val="22"/>
        </w:rPr>
        <w:t xml:space="preserve"> </w:t>
      </w:r>
      <w:r w:rsidR="00E56064">
        <w:rPr>
          <w:rFonts w:eastAsia="나눔명조" w:hint="eastAsia"/>
          <w:sz w:val="20"/>
          <w:szCs w:val="22"/>
        </w:rPr>
        <w:t>개인도</w:t>
      </w:r>
      <w:r w:rsidR="00E56064">
        <w:rPr>
          <w:rFonts w:eastAsia="나눔명조" w:hint="eastAsia"/>
          <w:sz w:val="20"/>
          <w:szCs w:val="22"/>
        </w:rPr>
        <w:t xml:space="preserve"> </w:t>
      </w:r>
      <w:r w:rsidR="00E56064">
        <w:rPr>
          <w:rFonts w:eastAsia="나눔명조" w:hint="eastAsia"/>
          <w:sz w:val="20"/>
          <w:szCs w:val="22"/>
        </w:rPr>
        <w:t>변화할</w:t>
      </w:r>
      <w:r w:rsidR="00E56064">
        <w:rPr>
          <w:rFonts w:eastAsia="나눔명조" w:hint="eastAsia"/>
          <w:sz w:val="20"/>
          <w:szCs w:val="22"/>
        </w:rPr>
        <w:t xml:space="preserve"> </w:t>
      </w:r>
      <w:r w:rsidR="00E56064">
        <w:rPr>
          <w:rFonts w:eastAsia="나눔명조" w:hint="eastAsia"/>
          <w:sz w:val="20"/>
          <w:szCs w:val="22"/>
        </w:rPr>
        <w:t>수</w:t>
      </w:r>
      <w:r w:rsidR="00E56064">
        <w:rPr>
          <w:rFonts w:eastAsia="나눔명조" w:hint="eastAsia"/>
          <w:sz w:val="20"/>
          <w:szCs w:val="22"/>
        </w:rPr>
        <w:t xml:space="preserve"> </w:t>
      </w:r>
      <w:r w:rsidR="00E56064">
        <w:rPr>
          <w:rFonts w:eastAsia="나눔명조" w:hint="eastAsia"/>
          <w:sz w:val="20"/>
          <w:szCs w:val="22"/>
        </w:rPr>
        <w:t>있는</w:t>
      </w:r>
      <w:r w:rsidR="00E56064">
        <w:rPr>
          <w:rFonts w:eastAsia="나눔명조" w:hint="eastAsia"/>
          <w:sz w:val="20"/>
          <w:szCs w:val="22"/>
        </w:rPr>
        <w:t xml:space="preserve"> </w:t>
      </w:r>
      <w:r w:rsidR="00E56064">
        <w:rPr>
          <w:rFonts w:eastAsia="나눔명조" w:hint="eastAsia"/>
          <w:sz w:val="20"/>
          <w:szCs w:val="22"/>
        </w:rPr>
        <w:t>장을</w:t>
      </w:r>
      <w:r w:rsidR="00E56064">
        <w:rPr>
          <w:rFonts w:eastAsia="나눔명조" w:hint="eastAsia"/>
          <w:sz w:val="20"/>
          <w:szCs w:val="22"/>
        </w:rPr>
        <w:t xml:space="preserve"> </w:t>
      </w:r>
      <w:r w:rsidR="00E56064">
        <w:rPr>
          <w:rFonts w:eastAsia="나눔명조" w:hint="eastAsia"/>
          <w:sz w:val="20"/>
          <w:szCs w:val="22"/>
        </w:rPr>
        <w:t>마련해</w:t>
      </w:r>
      <w:r w:rsidR="00E56064">
        <w:rPr>
          <w:rFonts w:eastAsia="나눔명조" w:hint="eastAsia"/>
          <w:sz w:val="20"/>
          <w:szCs w:val="22"/>
        </w:rPr>
        <w:t xml:space="preserve"> </w:t>
      </w:r>
      <w:r w:rsidR="00E56064">
        <w:rPr>
          <w:rFonts w:eastAsia="나눔명조" w:hint="eastAsia"/>
          <w:sz w:val="20"/>
          <w:szCs w:val="22"/>
        </w:rPr>
        <w:t>주어야</w:t>
      </w:r>
      <w:r w:rsidR="00E56064">
        <w:rPr>
          <w:rFonts w:eastAsia="나눔명조" w:hint="eastAsia"/>
          <w:sz w:val="20"/>
          <w:szCs w:val="22"/>
        </w:rPr>
        <w:t xml:space="preserve"> </w:t>
      </w:r>
      <w:r w:rsidR="00E56064">
        <w:rPr>
          <w:rFonts w:eastAsia="나눔명조" w:hint="eastAsia"/>
          <w:sz w:val="20"/>
          <w:szCs w:val="22"/>
        </w:rPr>
        <w:t>하며</w:t>
      </w:r>
      <w:r w:rsidR="00E56064">
        <w:rPr>
          <w:rFonts w:eastAsia="나눔명조" w:hint="eastAsia"/>
          <w:sz w:val="20"/>
          <w:szCs w:val="22"/>
        </w:rPr>
        <w:t>,</w:t>
      </w:r>
      <w:r w:rsidR="00E56064">
        <w:rPr>
          <w:rFonts w:eastAsia="나눔명조"/>
          <w:sz w:val="20"/>
          <w:szCs w:val="22"/>
        </w:rPr>
        <w:t xml:space="preserve"> </w:t>
      </w:r>
      <w:r w:rsidR="00B73896">
        <w:rPr>
          <w:rFonts w:eastAsia="나눔명조" w:hint="eastAsia"/>
          <w:sz w:val="20"/>
          <w:szCs w:val="22"/>
        </w:rPr>
        <w:t>그</w:t>
      </w:r>
      <w:r w:rsidR="00B73896">
        <w:rPr>
          <w:rFonts w:eastAsia="나눔명조" w:hint="eastAsia"/>
          <w:sz w:val="20"/>
          <w:szCs w:val="22"/>
        </w:rPr>
        <w:t xml:space="preserve"> </w:t>
      </w:r>
      <w:r w:rsidR="00B73896">
        <w:rPr>
          <w:rFonts w:eastAsia="나눔명조" w:hint="eastAsia"/>
          <w:sz w:val="20"/>
          <w:szCs w:val="22"/>
        </w:rPr>
        <w:t>일환으로</w:t>
      </w:r>
      <w:r w:rsidR="00B73896">
        <w:rPr>
          <w:rFonts w:eastAsia="나눔명조" w:hint="eastAsia"/>
          <w:sz w:val="20"/>
          <w:szCs w:val="22"/>
        </w:rPr>
        <w:t xml:space="preserve"> </w:t>
      </w:r>
      <w:r w:rsidR="00B73896">
        <w:rPr>
          <w:rFonts w:eastAsia="나눔명조" w:hint="eastAsia"/>
          <w:sz w:val="20"/>
          <w:szCs w:val="22"/>
        </w:rPr>
        <w:t>공무원들이</w:t>
      </w:r>
      <w:r w:rsidR="00B73896">
        <w:rPr>
          <w:rFonts w:eastAsia="나눔명조" w:hint="eastAsia"/>
          <w:sz w:val="20"/>
          <w:szCs w:val="22"/>
        </w:rPr>
        <w:t xml:space="preserve"> </w:t>
      </w:r>
      <w:r w:rsidR="00B73896">
        <w:rPr>
          <w:rFonts w:eastAsia="나눔명조" w:hint="eastAsia"/>
          <w:sz w:val="20"/>
          <w:szCs w:val="22"/>
        </w:rPr>
        <w:t>공적</w:t>
      </w:r>
      <w:r w:rsidR="00B73896">
        <w:rPr>
          <w:rFonts w:eastAsia="나눔명조" w:hint="eastAsia"/>
          <w:sz w:val="20"/>
          <w:szCs w:val="22"/>
        </w:rPr>
        <w:t xml:space="preserve"> </w:t>
      </w:r>
      <w:r w:rsidR="00B73896">
        <w:rPr>
          <w:rFonts w:eastAsia="나눔명조" w:hint="eastAsia"/>
          <w:sz w:val="20"/>
          <w:szCs w:val="22"/>
        </w:rPr>
        <w:t>가치를</w:t>
      </w:r>
      <w:r w:rsidR="00B73896">
        <w:rPr>
          <w:rFonts w:eastAsia="나눔명조" w:hint="eastAsia"/>
          <w:sz w:val="20"/>
          <w:szCs w:val="22"/>
        </w:rPr>
        <w:t xml:space="preserve"> </w:t>
      </w:r>
      <w:r w:rsidR="00B73896">
        <w:rPr>
          <w:rFonts w:eastAsia="나눔명조" w:hint="eastAsia"/>
          <w:sz w:val="20"/>
          <w:szCs w:val="22"/>
        </w:rPr>
        <w:t>추구하고</w:t>
      </w:r>
      <w:r w:rsidR="00B73896">
        <w:rPr>
          <w:rFonts w:eastAsia="나눔명조" w:hint="eastAsia"/>
          <w:sz w:val="20"/>
          <w:szCs w:val="22"/>
        </w:rPr>
        <w:t xml:space="preserve"> </w:t>
      </w:r>
      <w:r w:rsidR="00B73896">
        <w:rPr>
          <w:rFonts w:eastAsia="나눔명조" w:hint="eastAsia"/>
          <w:sz w:val="20"/>
          <w:szCs w:val="22"/>
        </w:rPr>
        <w:t>직무에</w:t>
      </w:r>
      <w:r w:rsidR="00B73896">
        <w:rPr>
          <w:rFonts w:eastAsia="나눔명조" w:hint="eastAsia"/>
          <w:sz w:val="20"/>
          <w:szCs w:val="22"/>
        </w:rPr>
        <w:t xml:space="preserve"> </w:t>
      </w:r>
      <w:r w:rsidR="00B73896">
        <w:rPr>
          <w:rFonts w:eastAsia="나눔명조" w:hint="eastAsia"/>
          <w:sz w:val="20"/>
          <w:szCs w:val="22"/>
        </w:rPr>
        <w:t>책임을</w:t>
      </w:r>
      <w:r w:rsidR="00B73896">
        <w:rPr>
          <w:rFonts w:eastAsia="나눔명조" w:hint="eastAsia"/>
          <w:sz w:val="20"/>
          <w:szCs w:val="22"/>
        </w:rPr>
        <w:t xml:space="preserve"> </w:t>
      </w:r>
      <w:r w:rsidR="00B73896">
        <w:rPr>
          <w:rFonts w:eastAsia="나눔명조" w:hint="eastAsia"/>
          <w:sz w:val="20"/>
          <w:szCs w:val="22"/>
        </w:rPr>
        <w:t>지고</w:t>
      </w:r>
      <w:r w:rsidR="00B73896">
        <w:rPr>
          <w:rFonts w:eastAsia="나눔명조" w:hint="eastAsia"/>
          <w:sz w:val="20"/>
          <w:szCs w:val="22"/>
        </w:rPr>
        <w:t xml:space="preserve"> </w:t>
      </w:r>
      <w:r w:rsidR="00B73896">
        <w:rPr>
          <w:rFonts w:eastAsia="나눔명조" w:hint="eastAsia"/>
          <w:sz w:val="20"/>
          <w:szCs w:val="22"/>
        </w:rPr>
        <w:t>사회적</w:t>
      </w:r>
      <w:r w:rsidR="00B73896">
        <w:rPr>
          <w:rFonts w:eastAsia="나눔명조" w:hint="eastAsia"/>
          <w:sz w:val="20"/>
          <w:szCs w:val="22"/>
        </w:rPr>
        <w:t xml:space="preserve"> </w:t>
      </w:r>
      <w:r w:rsidR="00B73896">
        <w:rPr>
          <w:rFonts w:eastAsia="나눔명조" w:hint="eastAsia"/>
          <w:sz w:val="20"/>
          <w:szCs w:val="22"/>
        </w:rPr>
        <w:t>문제해결을</w:t>
      </w:r>
      <w:r w:rsidR="00B73896">
        <w:rPr>
          <w:rFonts w:eastAsia="나눔명조" w:hint="eastAsia"/>
          <w:sz w:val="20"/>
          <w:szCs w:val="22"/>
        </w:rPr>
        <w:t xml:space="preserve"> </w:t>
      </w:r>
      <w:r w:rsidR="00B73896">
        <w:rPr>
          <w:rFonts w:eastAsia="나눔명조" w:hint="eastAsia"/>
          <w:sz w:val="20"/>
          <w:szCs w:val="22"/>
        </w:rPr>
        <w:t>위해</w:t>
      </w:r>
      <w:r w:rsidR="00B73896">
        <w:rPr>
          <w:rFonts w:eastAsia="나눔명조" w:hint="eastAsia"/>
          <w:sz w:val="20"/>
          <w:szCs w:val="22"/>
        </w:rPr>
        <w:t xml:space="preserve"> </w:t>
      </w:r>
      <w:r w:rsidR="00B73896">
        <w:rPr>
          <w:rFonts w:eastAsia="나눔명조" w:hint="eastAsia"/>
          <w:sz w:val="20"/>
          <w:szCs w:val="22"/>
        </w:rPr>
        <w:t>적극적으로</w:t>
      </w:r>
      <w:r w:rsidR="00B73896">
        <w:rPr>
          <w:rFonts w:eastAsia="나눔명조" w:hint="eastAsia"/>
          <w:sz w:val="20"/>
          <w:szCs w:val="22"/>
        </w:rPr>
        <w:t xml:space="preserve"> </w:t>
      </w:r>
      <w:r w:rsidR="00B73896">
        <w:rPr>
          <w:rFonts w:eastAsia="나눔명조" w:hint="eastAsia"/>
          <w:sz w:val="20"/>
          <w:szCs w:val="22"/>
        </w:rPr>
        <w:t>임하는</w:t>
      </w:r>
      <w:r w:rsidR="00B73896">
        <w:rPr>
          <w:rFonts w:eastAsia="나눔명조" w:hint="eastAsia"/>
          <w:sz w:val="20"/>
          <w:szCs w:val="22"/>
        </w:rPr>
        <w:t xml:space="preserve"> </w:t>
      </w:r>
      <w:r w:rsidR="00B73896">
        <w:rPr>
          <w:rFonts w:eastAsia="나눔명조" w:hint="eastAsia"/>
          <w:sz w:val="20"/>
          <w:szCs w:val="22"/>
        </w:rPr>
        <w:t>태도를</w:t>
      </w:r>
      <w:r w:rsidR="00B73896">
        <w:rPr>
          <w:rFonts w:eastAsia="나눔명조" w:hint="eastAsia"/>
          <w:sz w:val="20"/>
          <w:szCs w:val="22"/>
        </w:rPr>
        <w:t xml:space="preserve"> </w:t>
      </w:r>
      <w:r w:rsidR="00B73896">
        <w:rPr>
          <w:rFonts w:eastAsia="나눔명조" w:hint="eastAsia"/>
          <w:sz w:val="20"/>
          <w:szCs w:val="22"/>
        </w:rPr>
        <w:t>가지리</w:t>
      </w:r>
      <w:r w:rsidR="00B73896">
        <w:rPr>
          <w:rFonts w:eastAsia="나눔명조" w:hint="eastAsia"/>
          <w:sz w:val="20"/>
          <w:szCs w:val="22"/>
        </w:rPr>
        <w:t xml:space="preserve"> </w:t>
      </w:r>
      <w:r w:rsidR="00B73896">
        <w:rPr>
          <w:rFonts w:eastAsia="나눔명조" w:hint="eastAsia"/>
          <w:sz w:val="20"/>
          <w:szCs w:val="22"/>
        </w:rPr>
        <w:t>수</w:t>
      </w:r>
      <w:r w:rsidR="00B73896">
        <w:rPr>
          <w:rFonts w:eastAsia="나눔명조" w:hint="eastAsia"/>
          <w:sz w:val="20"/>
          <w:szCs w:val="22"/>
        </w:rPr>
        <w:t xml:space="preserve"> </w:t>
      </w:r>
      <w:r w:rsidR="00B73896">
        <w:rPr>
          <w:rFonts w:eastAsia="나눔명조" w:hint="eastAsia"/>
          <w:sz w:val="20"/>
          <w:szCs w:val="22"/>
        </w:rPr>
        <w:t>있도록</w:t>
      </w:r>
      <w:r w:rsidR="00B73896">
        <w:rPr>
          <w:rFonts w:eastAsia="나눔명조" w:hint="eastAsia"/>
          <w:sz w:val="20"/>
          <w:szCs w:val="22"/>
        </w:rPr>
        <w:t xml:space="preserve"> </w:t>
      </w:r>
      <w:r w:rsidR="00B73896">
        <w:rPr>
          <w:rFonts w:eastAsia="나눔명조" w:hint="eastAsia"/>
          <w:sz w:val="20"/>
          <w:szCs w:val="22"/>
        </w:rPr>
        <w:t>촉진할</w:t>
      </w:r>
      <w:r w:rsidR="00B73896">
        <w:rPr>
          <w:rFonts w:eastAsia="나눔명조" w:hint="eastAsia"/>
          <w:sz w:val="20"/>
          <w:szCs w:val="22"/>
        </w:rPr>
        <w:t xml:space="preserve"> </w:t>
      </w:r>
      <w:r w:rsidR="00B73896">
        <w:rPr>
          <w:rFonts w:eastAsia="나눔명조" w:hint="eastAsia"/>
          <w:sz w:val="20"/>
          <w:szCs w:val="22"/>
        </w:rPr>
        <w:t>필요가</w:t>
      </w:r>
      <w:r w:rsidR="00B73896">
        <w:rPr>
          <w:rFonts w:eastAsia="나눔명조" w:hint="eastAsia"/>
          <w:sz w:val="20"/>
          <w:szCs w:val="22"/>
        </w:rPr>
        <w:t xml:space="preserve"> </w:t>
      </w:r>
      <w:r w:rsidR="00B73896">
        <w:rPr>
          <w:rFonts w:eastAsia="나눔명조" w:hint="eastAsia"/>
          <w:sz w:val="20"/>
          <w:szCs w:val="22"/>
        </w:rPr>
        <w:t>있다</w:t>
      </w:r>
      <w:r w:rsidR="00B73896">
        <w:rPr>
          <w:rFonts w:eastAsia="나눔명조" w:hint="eastAsia"/>
          <w:sz w:val="20"/>
          <w:szCs w:val="22"/>
        </w:rPr>
        <w:t xml:space="preserve">. </w:t>
      </w:r>
      <w:r w:rsidR="00B73896">
        <w:rPr>
          <w:rFonts w:eastAsia="나눔명조" w:hint="eastAsia"/>
          <w:sz w:val="20"/>
          <w:szCs w:val="22"/>
        </w:rPr>
        <w:t>그리고</w:t>
      </w:r>
      <w:r w:rsidR="00B73896">
        <w:rPr>
          <w:rFonts w:eastAsia="나눔명조" w:hint="eastAsia"/>
          <w:sz w:val="20"/>
          <w:szCs w:val="22"/>
        </w:rPr>
        <w:t xml:space="preserve"> </w:t>
      </w:r>
      <w:r w:rsidR="00B73896">
        <w:rPr>
          <w:rFonts w:eastAsia="나눔명조" w:hint="eastAsia"/>
          <w:sz w:val="20"/>
          <w:szCs w:val="22"/>
        </w:rPr>
        <w:t>공무원</w:t>
      </w:r>
      <w:r w:rsidR="00B73896">
        <w:rPr>
          <w:rFonts w:eastAsia="나눔명조" w:hint="eastAsia"/>
          <w:sz w:val="20"/>
          <w:szCs w:val="22"/>
        </w:rPr>
        <w:t xml:space="preserve"> </w:t>
      </w:r>
      <w:r w:rsidR="00B73896">
        <w:rPr>
          <w:rFonts w:eastAsia="나눔명조" w:hint="eastAsia"/>
          <w:sz w:val="20"/>
          <w:szCs w:val="22"/>
        </w:rPr>
        <w:t>개인</w:t>
      </w:r>
      <w:r w:rsidR="00B73896">
        <w:rPr>
          <w:rFonts w:eastAsia="나눔명조" w:hint="eastAsia"/>
          <w:sz w:val="20"/>
          <w:szCs w:val="22"/>
        </w:rPr>
        <w:t xml:space="preserve"> </w:t>
      </w:r>
      <w:r w:rsidR="00B73896">
        <w:rPr>
          <w:rFonts w:eastAsia="나눔명조" w:hint="eastAsia"/>
          <w:sz w:val="20"/>
          <w:szCs w:val="22"/>
        </w:rPr>
        <w:t>차원에서</w:t>
      </w:r>
      <w:r w:rsidR="00B73896">
        <w:rPr>
          <w:rFonts w:eastAsia="나눔명조"/>
          <w:sz w:val="20"/>
          <w:szCs w:val="22"/>
        </w:rPr>
        <w:t xml:space="preserve">, </w:t>
      </w:r>
      <w:r w:rsidR="00B73896">
        <w:rPr>
          <w:rFonts w:eastAsia="나눔명조" w:hint="eastAsia"/>
          <w:sz w:val="20"/>
          <w:szCs w:val="22"/>
        </w:rPr>
        <w:t>적극적인</w:t>
      </w:r>
      <w:r w:rsidR="00B73896">
        <w:rPr>
          <w:rFonts w:eastAsia="나눔명조" w:hint="eastAsia"/>
          <w:sz w:val="20"/>
          <w:szCs w:val="22"/>
        </w:rPr>
        <w:t xml:space="preserve"> </w:t>
      </w:r>
      <w:r w:rsidR="00B73896">
        <w:rPr>
          <w:rFonts w:eastAsia="나눔명조" w:hint="eastAsia"/>
          <w:sz w:val="20"/>
          <w:szCs w:val="22"/>
        </w:rPr>
        <w:t>업무태도와</w:t>
      </w:r>
      <w:r w:rsidR="00B73896">
        <w:rPr>
          <w:rFonts w:eastAsia="나눔명조" w:hint="eastAsia"/>
          <w:sz w:val="20"/>
          <w:szCs w:val="22"/>
        </w:rPr>
        <w:t xml:space="preserve"> </w:t>
      </w:r>
      <w:r w:rsidR="00B73896">
        <w:rPr>
          <w:rFonts w:eastAsia="나눔명조" w:hint="eastAsia"/>
          <w:sz w:val="20"/>
          <w:szCs w:val="22"/>
        </w:rPr>
        <w:t>공적</w:t>
      </w:r>
      <w:r w:rsidR="00B73896">
        <w:rPr>
          <w:rFonts w:eastAsia="나눔명조" w:hint="eastAsia"/>
          <w:sz w:val="20"/>
          <w:szCs w:val="22"/>
        </w:rPr>
        <w:t xml:space="preserve"> </w:t>
      </w:r>
      <w:r w:rsidR="00B73896">
        <w:rPr>
          <w:rFonts w:eastAsia="나눔명조" w:hint="eastAsia"/>
          <w:sz w:val="20"/>
          <w:szCs w:val="22"/>
        </w:rPr>
        <w:t>가치</w:t>
      </w:r>
      <w:r w:rsidR="00B73896">
        <w:rPr>
          <w:rFonts w:eastAsia="나눔명조" w:hint="eastAsia"/>
          <w:sz w:val="20"/>
          <w:szCs w:val="22"/>
        </w:rPr>
        <w:t xml:space="preserve"> </w:t>
      </w:r>
      <w:r w:rsidR="00B73896">
        <w:rPr>
          <w:rFonts w:eastAsia="나눔명조" w:hint="eastAsia"/>
          <w:sz w:val="20"/>
          <w:szCs w:val="22"/>
        </w:rPr>
        <w:t>추구를</w:t>
      </w:r>
      <w:r w:rsidR="00B73896">
        <w:rPr>
          <w:rFonts w:eastAsia="나눔명조" w:hint="eastAsia"/>
          <w:sz w:val="20"/>
          <w:szCs w:val="22"/>
        </w:rPr>
        <w:t xml:space="preserve"> </w:t>
      </w:r>
      <w:proofErr w:type="spellStart"/>
      <w:r w:rsidR="00B73896">
        <w:rPr>
          <w:rFonts w:eastAsia="나눔명조" w:hint="eastAsia"/>
          <w:sz w:val="20"/>
          <w:szCs w:val="22"/>
        </w:rPr>
        <w:t>추동하려면</w:t>
      </w:r>
      <w:proofErr w:type="spellEnd"/>
      <w:r w:rsidR="00B73896">
        <w:rPr>
          <w:rFonts w:eastAsia="나눔명조"/>
          <w:sz w:val="20"/>
          <w:szCs w:val="22"/>
        </w:rPr>
        <w:t xml:space="preserve"> </w:t>
      </w:r>
      <w:r w:rsidR="00B73896">
        <w:rPr>
          <w:rFonts w:eastAsia="나눔명조" w:hint="eastAsia"/>
          <w:sz w:val="20"/>
          <w:szCs w:val="22"/>
        </w:rPr>
        <w:t>개인이</w:t>
      </w:r>
      <w:r w:rsidR="00B73896">
        <w:rPr>
          <w:rFonts w:eastAsia="나눔명조" w:hint="eastAsia"/>
          <w:sz w:val="20"/>
          <w:szCs w:val="22"/>
        </w:rPr>
        <w:t xml:space="preserve"> </w:t>
      </w:r>
      <w:r w:rsidR="00B73896">
        <w:rPr>
          <w:rFonts w:eastAsia="나눔명조" w:hint="eastAsia"/>
          <w:sz w:val="20"/>
          <w:szCs w:val="22"/>
        </w:rPr>
        <w:t>행동하고자</w:t>
      </w:r>
      <w:r w:rsidR="00B73896">
        <w:rPr>
          <w:rFonts w:eastAsia="나눔명조" w:hint="eastAsia"/>
          <w:sz w:val="20"/>
          <w:szCs w:val="22"/>
        </w:rPr>
        <w:t xml:space="preserve"> </w:t>
      </w:r>
      <w:r w:rsidR="00B73896">
        <w:rPr>
          <w:rFonts w:eastAsia="나눔명조" w:hint="eastAsia"/>
          <w:sz w:val="20"/>
          <w:szCs w:val="22"/>
        </w:rPr>
        <w:t>하는</w:t>
      </w:r>
      <w:r w:rsidR="00B73896">
        <w:rPr>
          <w:rFonts w:eastAsia="나눔명조" w:hint="eastAsia"/>
          <w:sz w:val="20"/>
          <w:szCs w:val="22"/>
        </w:rPr>
        <w:t xml:space="preserve"> </w:t>
      </w:r>
      <w:r w:rsidR="00B73896">
        <w:rPr>
          <w:rFonts w:eastAsia="나눔명조" w:hint="eastAsia"/>
          <w:sz w:val="20"/>
          <w:szCs w:val="22"/>
        </w:rPr>
        <w:t>마음을</w:t>
      </w:r>
      <w:r w:rsidR="00B73896">
        <w:rPr>
          <w:rFonts w:eastAsia="나눔명조" w:hint="eastAsia"/>
          <w:sz w:val="20"/>
          <w:szCs w:val="22"/>
        </w:rPr>
        <w:t xml:space="preserve"> </w:t>
      </w:r>
      <w:r w:rsidR="00B73896">
        <w:rPr>
          <w:rFonts w:eastAsia="나눔명조" w:hint="eastAsia"/>
          <w:sz w:val="20"/>
          <w:szCs w:val="22"/>
        </w:rPr>
        <w:t>가질</w:t>
      </w:r>
      <w:r w:rsidR="00B73896">
        <w:rPr>
          <w:rFonts w:eastAsia="나눔명조" w:hint="eastAsia"/>
          <w:sz w:val="20"/>
          <w:szCs w:val="22"/>
        </w:rPr>
        <w:t xml:space="preserve"> </w:t>
      </w:r>
      <w:r w:rsidR="00B73896">
        <w:rPr>
          <w:rFonts w:eastAsia="나눔명조" w:hint="eastAsia"/>
          <w:sz w:val="20"/>
          <w:szCs w:val="22"/>
        </w:rPr>
        <w:t>수</w:t>
      </w:r>
      <w:r w:rsidR="00B73896">
        <w:rPr>
          <w:rFonts w:eastAsia="나눔명조" w:hint="eastAsia"/>
          <w:sz w:val="20"/>
          <w:szCs w:val="22"/>
        </w:rPr>
        <w:t xml:space="preserve"> </w:t>
      </w:r>
      <w:r w:rsidR="00B73896">
        <w:rPr>
          <w:rFonts w:eastAsia="나눔명조" w:hint="eastAsia"/>
          <w:sz w:val="20"/>
          <w:szCs w:val="22"/>
        </w:rPr>
        <w:t>있도록</w:t>
      </w:r>
      <w:r w:rsidR="00B73896">
        <w:rPr>
          <w:rFonts w:eastAsia="나눔명조" w:hint="eastAsia"/>
          <w:sz w:val="20"/>
          <w:szCs w:val="22"/>
        </w:rPr>
        <w:t xml:space="preserve"> </w:t>
      </w:r>
      <w:r w:rsidR="00B73896">
        <w:rPr>
          <w:rFonts w:eastAsia="나눔명조" w:hint="eastAsia"/>
          <w:sz w:val="20"/>
          <w:szCs w:val="22"/>
        </w:rPr>
        <w:t>해야</w:t>
      </w:r>
      <w:r w:rsidR="00834FBD">
        <w:rPr>
          <w:rFonts w:eastAsia="나눔명조" w:hint="eastAsia"/>
          <w:sz w:val="20"/>
          <w:szCs w:val="22"/>
        </w:rPr>
        <w:t xml:space="preserve"> </w:t>
      </w:r>
      <w:r w:rsidR="00B73896">
        <w:rPr>
          <w:rFonts w:eastAsia="나눔명조" w:hint="eastAsia"/>
          <w:sz w:val="20"/>
          <w:szCs w:val="22"/>
        </w:rPr>
        <w:t>할</w:t>
      </w:r>
      <w:r w:rsidR="00B73896">
        <w:rPr>
          <w:rFonts w:eastAsia="나눔명조" w:hint="eastAsia"/>
          <w:sz w:val="20"/>
          <w:szCs w:val="22"/>
        </w:rPr>
        <w:t xml:space="preserve"> </w:t>
      </w:r>
      <w:r w:rsidR="00B73896">
        <w:rPr>
          <w:rFonts w:eastAsia="나눔명조" w:hint="eastAsia"/>
          <w:sz w:val="20"/>
          <w:szCs w:val="22"/>
        </w:rPr>
        <w:t>것이다</w:t>
      </w:r>
      <w:r w:rsidR="00B73896">
        <w:rPr>
          <w:rFonts w:eastAsia="나눔명조" w:hint="eastAsia"/>
          <w:sz w:val="20"/>
          <w:szCs w:val="22"/>
        </w:rPr>
        <w:t>.</w:t>
      </w:r>
      <w:r w:rsidR="00B73896">
        <w:rPr>
          <w:rFonts w:eastAsia="나눔명조"/>
          <w:sz w:val="20"/>
          <w:szCs w:val="22"/>
        </w:rPr>
        <w:t xml:space="preserve"> </w:t>
      </w:r>
      <w:r w:rsidR="00B73896">
        <w:rPr>
          <w:rFonts w:eastAsia="나눔명조" w:hint="eastAsia"/>
          <w:sz w:val="20"/>
          <w:szCs w:val="22"/>
        </w:rPr>
        <w:t>따라서</w:t>
      </w:r>
      <w:r w:rsidR="00B73896">
        <w:rPr>
          <w:rFonts w:eastAsia="나눔명조" w:hint="eastAsia"/>
          <w:sz w:val="20"/>
          <w:szCs w:val="22"/>
        </w:rPr>
        <w:t xml:space="preserve"> </w:t>
      </w:r>
      <w:r w:rsidR="00B73896">
        <w:rPr>
          <w:rFonts w:eastAsia="나눔명조" w:hint="eastAsia"/>
          <w:sz w:val="20"/>
          <w:szCs w:val="22"/>
        </w:rPr>
        <w:t>본</w:t>
      </w:r>
      <w:r w:rsidR="00B73896">
        <w:rPr>
          <w:rFonts w:eastAsia="나눔명조" w:hint="eastAsia"/>
          <w:sz w:val="20"/>
          <w:szCs w:val="22"/>
        </w:rPr>
        <w:t xml:space="preserve"> </w:t>
      </w:r>
      <w:r w:rsidR="00B73896">
        <w:rPr>
          <w:rFonts w:eastAsia="나눔명조" w:hint="eastAsia"/>
          <w:sz w:val="20"/>
          <w:szCs w:val="22"/>
        </w:rPr>
        <w:t>연구에서는</w:t>
      </w:r>
      <w:r w:rsidR="00B73896">
        <w:rPr>
          <w:rFonts w:eastAsia="나눔명조" w:hint="eastAsia"/>
          <w:sz w:val="20"/>
          <w:szCs w:val="22"/>
        </w:rPr>
        <w:t xml:space="preserve"> </w:t>
      </w:r>
      <w:r w:rsidR="00B73896">
        <w:rPr>
          <w:rFonts w:eastAsia="나눔명조" w:hint="eastAsia"/>
          <w:sz w:val="20"/>
          <w:szCs w:val="22"/>
        </w:rPr>
        <w:t>공무원이</w:t>
      </w:r>
      <w:r w:rsidR="00B73896">
        <w:rPr>
          <w:rFonts w:eastAsia="나눔명조" w:hint="eastAsia"/>
          <w:sz w:val="20"/>
          <w:szCs w:val="22"/>
        </w:rPr>
        <w:t xml:space="preserve"> </w:t>
      </w:r>
      <w:r w:rsidR="00B73896">
        <w:rPr>
          <w:rFonts w:eastAsia="나눔명조" w:hint="eastAsia"/>
          <w:sz w:val="20"/>
          <w:szCs w:val="22"/>
        </w:rPr>
        <w:t>사회에</w:t>
      </w:r>
      <w:r w:rsidR="00B73896">
        <w:rPr>
          <w:rFonts w:eastAsia="나눔명조" w:hint="eastAsia"/>
          <w:sz w:val="20"/>
          <w:szCs w:val="22"/>
        </w:rPr>
        <w:t xml:space="preserve"> </w:t>
      </w:r>
      <w:r w:rsidR="00B73896">
        <w:rPr>
          <w:rFonts w:eastAsia="나눔명조" w:hint="eastAsia"/>
          <w:sz w:val="20"/>
          <w:szCs w:val="22"/>
        </w:rPr>
        <w:t>공헌하려는</w:t>
      </w:r>
      <w:r w:rsidR="00B73896">
        <w:rPr>
          <w:rFonts w:eastAsia="나눔명조" w:hint="eastAsia"/>
          <w:sz w:val="20"/>
          <w:szCs w:val="22"/>
        </w:rPr>
        <w:t xml:space="preserve"> </w:t>
      </w:r>
      <w:r w:rsidR="00B73896">
        <w:rPr>
          <w:rFonts w:eastAsia="나눔명조" w:hint="eastAsia"/>
          <w:sz w:val="20"/>
          <w:szCs w:val="22"/>
        </w:rPr>
        <w:t>태도를</w:t>
      </w:r>
      <w:r w:rsidR="00B73896">
        <w:rPr>
          <w:rFonts w:eastAsia="나눔명조" w:hint="eastAsia"/>
          <w:sz w:val="20"/>
          <w:szCs w:val="22"/>
        </w:rPr>
        <w:t xml:space="preserve"> </w:t>
      </w:r>
      <w:r w:rsidR="00B73896">
        <w:rPr>
          <w:rFonts w:eastAsia="나눔명조" w:hint="eastAsia"/>
          <w:sz w:val="20"/>
          <w:szCs w:val="22"/>
        </w:rPr>
        <w:t>갖게</w:t>
      </w:r>
      <w:r w:rsidR="00B73896">
        <w:rPr>
          <w:rFonts w:eastAsia="나눔명조" w:hint="eastAsia"/>
          <w:sz w:val="20"/>
          <w:szCs w:val="22"/>
        </w:rPr>
        <w:t xml:space="preserve"> </w:t>
      </w:r>
      <w:r w:rsidR="00B73896">
        <w:rPr>
          <w:rFonts w:eastAsia="나눔명조" w:hint="eastAsia"/>
          <w:sz w:val="20"/>
          <w:szCs w:val="22"/>
        </w:rPr>
        <w:t>만드는</w:t>
      </w:r>
      <w:r w:rsidR="00B73896">
        <w:rPr>
          <w:rFonts w:eastAsia="나눔명조" w:hint="eastAsia"/>
          <w:sz w:val="20"/>
          <w:szCs w:val="22"/>
        </w:rPr>
        <w:t xml:space="preserve"> </w:t>
      </w:r>
      <w:r w:rsidR="00B73896">
        <w:rPr>
          <w:rFonts w:eastAsia="나눔명조" w:hint="eastAsia"/>
          <w:sz w:val="20"/>
          <w:szCs w:val="22"/>
        </w:rPr>
        <w:t>대표적</w:t>
      </w:r>
      <w:r w:rsidR="00B73896">
        <w:rPr>
          <w:rFonts w:eastAsia="나눔명조" w:hint="eastAsia"/>
          <w:sz w:val="20"/>
          <w:szCs w:val="22"/>
        </w:rPr>
        <w:t xml:space="preserve"> </w:t>
      </w:r>
      <w:r w:rsidR="00B73896">
        <w:rPr>
          <w:rFonts w:eastAsia="나눔명조" w:hint="eastAsia"/>
          <w:sz w:val="20"/>
          <w:szCs w:val="22"/>
        </w:rPr>
        <w:t>요인이</w:t>
      </w:r>
      <w:r w:rsidR="00B73896">
        <w:rPr>
          <w:rFonts w:eastAsia="나눔명조" w:hint="eastAsia"/>
          <w:sz w:val="20"/>
          <w:szCs w:val="22"/>
        </w:rPr>
        <w:t xml:space="preserve"> </w:t>
      </w:r>
      <w:r w:rsidR="00B73896">
        <w:rPr>
          <w:rFonts w:eastAsia="나눔명조" w:hint="eastAsia"/>
          <w:sz w:val="20"/>
          <w:szCs w:val="22"/>
        </w:rPr>
        <w:t>공공봉사동기</w:t>
      </w:r>
      <w:r w:rsidR="00CA221C" w:rsidRPr="00265BC3">
        <w:rPr>
          <w:rFonts w:ascii="나눔명조" w:eastAsia="나눔명조" w:hAnsi="나눔명조"/>
          <w:sz w:val="20"/>
          <w:szCs w:val="20"/>
        </w:rPr>
        <w:t>(Public Service Motivation</w:t>
      </w:r>
      <w:r w:rsidR="00294D4F">
        <w:rPr>
          <w:rFonts w:ascii="나눔명조" w:eastAsia="나눔명조" w:hAnsi="나눔명조"/>
          <w:sz w:val="20"/>
          <w:szCs w:val="20"/>
        </w:rPr>
        <w:t xml:space="preserve">; </w:t>
      </w:r>
      <w:r w:rsidR="00294D4F">
        <w:rPr>
          <w:rFonts w:ascii="나눔명조" w:eastAsia="나눔명조" w:hAnsi="나눔명조" w:hint="eastAsia"/>
          <w:sz w:val="20"/>
          <w:szCs w:val="20"/>
        </w:rPr>
        <w:t>P</w:t>
      </w:r>
      <w:r w:rsidR="00294D4F">
        <w:rPr>
          <w:rFonts w:ascii="나눔명조" w:eastAsia="나눔명조" w:hAnsi="나눔명조"/>
          <w:sz w:val="20"/>
          <w:szCs w:val="20"/>
        </w:rPr>
        <w:t>SM</w:t>
      </w:r>
      <w:r w:rsidR="00CA221C" w:rsidRPr="00265BC3">
        <w:rPr>
          <w:rFonts w:ascii="나눔명조" w:eastAsia="나눔명조" w:hAnsi="나눔명조"/>
          <w:sz w:val="20"/>
          <w:szCs w:val="20"/>
        </w:rPr>
        <w:t>)</w:t>
      </w:r>
      <w:r w:rsidR="00B73896">
        <w:rPr>
          <w:rFonts w:ascii="나눔명조" w:eastAsia="나눔명조" w:hAnsi="나눔명조" w:hint="eastAsia"/>
          <w:sz w:val="20"/>
          <w:szCs w:val="20"/>
        </w:rPr>
        <w:t>라고 보며,</w:t>
      </w:r>
      <w:r w:rsidR="00B73896">
        <w:rPr>
          <w:rFonts w:ascii="나눔명조" w:eastAsia="나눔명조" w:hAnsi="나눔명조"/>
          <w:sz w:val="20"/>
          <w:szCs w:val="20"/>
        </w:rPr>
        <w:t xml:space="preserve"> </w:t>
      </w:r>
      <w:r w:rsidR="00B73896">
        <w:rPr>
          <w:rFonts w:ascii="나눔명조" w:eastAsia="나눔명조" w:hAnsi="나눔명조" w:hint="eastAsia"/>
          <w:sz w:val="20"/>
          <w:szCs w:val="20"/>
        </w:rPr>
        <w:t>이 동기요인을 야기하기 위해 무엇을 중시해야</w:t>
      </w:r>
      <w:r w:rsidR="00834FBD">
        <w:rPr>
          <w:rFonts w:ascii="나눔명조" w:eastAsia="나눔명조" w:hAnsi="나눔명조" w:hint="eastAsia"/>
          <w:sz w:val="20"/>
          <w:szCs w:val="20"/>
        </w:rPr>
        <w:t xml:space="preserve"> </w:t>
      </w:r>
      <w:r w:rsidR="00B73896">
        <w:rPr>
          <w:rFonts w:ascii="나눔명조" w:eastAsia="나눔명조" w:hAnsi="나눔명조" w:hint="eastAsia"/>
          <w:sz w:val="20"/>
          <w:szCs w:val="20"/>
        </w:rPr>
        <w:t>할 지 확인하고자 한다.</w:t>
      </w:r>
      <w:r w:rsidR="00B73896">
        <w:rPr>
          <w:rFonts w:ascii="나눔명조" w:eastAsia="나눔명조" w:hAnsi="나눔명조"/>
          <w:sz w:val="20"/>
          <w:szCs w:val="20"/>
        </w:rPr>
        <w:t xml:space="preserve"> </w:t>
      </w:r>
    </w:p>
    <w:p w14:paraId="7CD0CE42" w14:textId="2AF8CEB6" w:rsidR="00CA221C" w:rsidRPr="00265BC3" w:rsidRDefault="00B73896" w:rsidP="00B73896">
      <w:pPr>
        <w:wordWrap/>
        <w:spacing w:before="120" w:after="120" w:line="276" w:lineRule="auto"/>
        <w:rPr>
          <w:rFonts w:ascii="나눔명조" w:eastAsia="나눔명조" w:hAnsi="나눔명조"/>
          <w:sz w:val="20"/>
          <w:szCs w:val="20"/>
        </w:rPr>
      </w:pPr>
      <w:r>
        <w:rPr>
          <w:rFonts w:ascii="나눔명조" w:eastAsia="나눔명조" w:hAnsi="나눔명조" w:hint="eastAsia"/>
          <w:sz w:val="20"/>
          <w:szCs w:val="20"/>
        </w:rPr>
        <w:t>공공봉사동기</w:t>
      </w:r>
      <w:r w:rsidR="00294D4F">
        <w:rPr>
          <w:rFonts w:ascii="나눔명조" w:eastAsia="나눔명조" w:hAnsi="나눔명조" w:hint="eastAsia"/>
          <w:sz w:val="20"/>
          <w:szCs w:val="20"/>
        </w:rPr>
        <w:t>는</w:t>
      </w:r>
      <w:r w:rsidR="00CA221C" w:rsidRPr="00265BC3">
        <w:rPr>
          <w:rFonts w:ascii="나눔명조" w:eastAsia="나눔명조" w:hAnsi="나눔명조"/>
          <w:sz w:val="20"/>
          <w:szCs w:val="20"/>
        </w:rPr>
        <w:t xml:space="preserve"> 내적동기요인으로 주요하게 다뤄지면서 </w:t>
      </w:r>
      <w:r>
        <w:rPr>
          <w:rFonts w:ascii="나눔명조" w:eastAsia="나눔명조" w:hAnsi="나눔명조" w:hint="eastAsia"/>
          <w:sz w:val="20"/>
          <w:szCs w:val="20"/>
        </w:rPr>
        <w:t xml:space="preserve">주로 </w:t>
      </w:r>
      <w:r w:rsidR="00CA221C" w:rsidRPr="00265BC3">
        <w:rPr>
          <w:rFonts w:ascii="나눔명조" w:eastAsia="나눔명조" w:hAnsi="나눔명조"/>
          <w:sz w:val="20"/>
          <w:szCs w:val="20"/>
        </w:rPr>
        <w:t xml:space="preserve">직무성과 및 직무몰입의 주요한 변수로 다뤄지고 있다. 또한 리더십과 연계하여 조직 혁신과 효과성을 </w:t>
      </w:r>
      <w:proofErr w:type="spellStart"/>
      <w:r w:rsidR="00CA221C" w:rsidRPr="00265BC3">
        <w:rPr>
          <w:rFonts w:ascii="나눔명조" w:eastAsia="나눔명조" w:hAnsi="나눔명조"/>
          <w:sz w:val="20"/>
          <w:szCs w:val="20"/>
        </w:rPr>
        <w:t>증대시키는</w:t>
      </w:r>
      <w:proofErr w:type="spellEnd"/>
      <w:r w:rsidR="00CA221C" w:rsidRPr="00265BC3">
        <w:rPr>
          <w:rFonts w:ascii="나눔명조" w:eastAsia="나눔명조" w:hAnsi="나눔명조"/>
          <w:sz w:val="20"/>
          <w:szCs w:val="20"/>
        </w:rPr>
        <w:t xml:space="preserve"> 요인으로 </w:t>
      </w:r>
      <w:proofErr w:type="spellStart"/>
      <w:r w:rsidR="00CA221C" w:rsidRPr="00265BC3">
        <w:rPr>
          <w:rFonts w:ascii="나눔명조" w:eastAsia="나눔명조" w:hAnsi="나눔명조"/>
          <w:sz w:val="20"/>
          <w:szCs w:val="20"/>
        </w:rPr>
        <w:t>다뤄지기도</w:t>
      </w:r>
      <w:proofErr w:type="spellEnd"/>
      <w:r w:rsidR="00CA221C" w:rsidRPr="00265BC3">
        <w:rPr>
          <w:rFonts w:ascii="나눔명조" w:eastAsia="나눔명조" w:hAnsi="나눔명조"/>
          <w:sz w:val="20"/>
          <w:szCs w:val="20"/>
        </w:rPr>
        <w:t xml:space="preserve"> 한다. 하지만, 직무성과</w:t>
      </w:r>
      <w:r>
        <w:rPr>
          <w:rFonts w:ascii="나눔명조" w:eastAsia="나눔명조" w:hAnsi="나눔명조" w:hint="eastAsia"/>
          <w:sz w:val="20"/>
          <w:szCs w:val="20"/>
        </w:rPr>
        <w:t xml:space="preserve"> </w:t>
      </w:r>
      <w:r w:rsidR="00CA221C" w:rsidRPr="00265BC3">
        <w:rPr>
          <w:rFonts w:ascii="나눔명조" w:eastAsia="나눔명조" w:hAnsi="나눔명조"/>
          <w:sz w:val="20"/>
          <w:szCs w:val="20"/>
        </w:rPr>
        <w:t>증대</w:t>
      </w:r>
      <w:r w:rsidR="00294D4F">
        <w:rPr>
          <w:rFonts w:ascii="나눔명조" w:eastAsia="나눔명조" w:hAnsi="나눔명조" w:hint="eastAsia"/>
          <w:sz w:val="20"/>
          <w:szCs w:val="20"/>
        </w:rPr>
        <w:t>에 있어</w:t>
      </w:r>
      <w:r w:rsidR="00CA221C" w:rsidRPr="00265BC3">
        <w:rPr>
          <w:rFonts w:ascii="나눔명조" w:eastAsia="나눔명조" w:hAnsi="나눔명조"/>
          <w:sz w:val="20"/>
          <w:szCs w:val="20"/>
        </w:rPr>
        <w:t xml:space="preserve"> 중시되는 </w:t>
      </w:r>
      <w:r w:rsidR="00012453">
        <w:rPr>
          <w:rFonts w:ascii="나눔명조" w:eastAsia="나눔명조" w:hAnsi="나눔명조"/>
          <w:sz w:val="20"/>
          <w:szCs w:val="20"/>
        </w:rPr>
        <w:t>공공봉사동기를</w:t>
      </w:r>
      <w:r w:rsidR="00CA221C" w:rsidRPr="00265BC3">
        <w:rPr>
          <w:rFonts w:ascii="나눔명조" w:eastAsia="나눔명조" w:hAnsi="나눔명조"/>
          <w:sz w:val="20"/>
          <w:szCs w:val="20"/>
        </w:rPr>
        <w:t xml:space="preserve"> 공공부문 내에서 어떻게 관리하고</w:t>
      </w:r>
      <w:r w:rsidR="00294D4F">
        <w:rPr>
          <w:rFonts w:ascii="나눔명조" w:eastAsia="나눔명조" w:hAnsi="나눔명조" w:hint="eastAsia"/>
          <w:sz w:val="20"/>
          <w:szCs w:val="20"/>
        </w:rPr>
        <w:t xml:space="preserve"> </w:t>
      </w:r>
      <w:r w:rsidR="00CA221C" w:rsidRPr="00265BC3">
        <w:rPr>
          <w:rFonts w:ascii="나눔명조" w:eastAsia="나눔명조" w:hAnsi="나눔명조"/>
          <w:sz w:val="20"/>
          <w:szCs w:val="20"/>
        </w:rPr>
        <w:t xml:space="preserve">향상시킬 수 있는지에 대한 연구는 아직 충분하지 못하다. 따라서 본 </w:t>
      </w:r>
      <w:r w:rsidR="00CA221C" w:rsidRPr="00265BC3">
        <w:rPr>
          <w:rFonts w:ascii="나눔명조" w:eastAsia="나눔명조" w:hAnsi="나눔명조"/>
          <w:sz w:val="20"/>
          <w:szCs w:val="20"/>
        </w:rPr>
        <w:lastRenderedPageBreak/>
        <w:t xml:space="preserve">연구에서는 </w:t>
      </w:r>
      <w:r w:rsidR="00012453">
        <w:rPr>
          <w:rFonts w:ascii="나눔명조" w:eastAsia="나눔명조" w:hAnsi="나눔명조"/>
          <w:sz w:val="20"/>
          <w:szCs w:val="20"/>
        </w:rPr>
        <w:t>공공봉사동기가</w:t>
      </w:r>
      <w:r w:rsidR="00CA221C" w:rsidRPr="00265BC3">
        <w:rPr>
          <w:rFonts w:ascii="나눔명조" w:eastAsia="나눔명조" w:hAnsi="나눔명조"/>
          <w:sz w:val="20"/>
          <w:szCs w:val="20"/>
        </w:rPr>
        <w:t xml:space="preserve"> 어떤 요인을 통해 향상될 수 있는지 확인하고자 한다. 또한 </w:t>
      </w:r>
      <w:r w:rsidR="00012453">
        <w:rPr>
          <w:rFonts w:ascii="나눔명조" w:eastAsia="나눔명조" w:hAnsi="나눔명조"/>
          <w:sz w:val="20"/>
          <w:szCs w:val="20"/>
        </w:rPr>
        <w:t>공공봉사동기를</w:t>
      </w:r>
      <w:r w:rsidR="00CA221C" w:rsidRPr="00265BC3">
        <w:rPr>
          <w:rFonts w:ascii="나눔명조" w:eastAsia="나눔명조" w:hAnsi="나눔명조"/>
          <w:sz w:val="20"/>
          <w:szCs w:val="20"/>
        </w:rPr>
        <w:t xml:space="preserve"> 종속변수로 하여 </w:t>
      </w:r>
      <w:r w:rsidR="00012453">
        <w:rPr>
          <w:rFonts w:ascii="나눔명조" w:eastAsia="나눔명조" w:hAnsi="나눔명조"/>
          <w:sz w:val="20"/>
          <w:szCs w:val="20"/>
        </w:rPr>
        <w:t>공공봉사동기를</w:t>
      </w:r>
      <w:r w:rsidR="00CA221C" w:rsidRPr="00265BC3">
        <w:rPr>
          <w:rFonts w:ascii="나눔명조" w:eastAsia="나눔명조" w:hAnsi="나눔명조"/>
          <w:sz w:val="20"/>
          <w:szCs w:val="20"/>
        </w:rPr>
        <w:t xml:space="preserve"> 야기하는 요인을 연구한 경우, 다수의 학자들이 조직적</w:t>
      </w:r>
      <w:r w:rsidR="00395DDC">
        <w:rPr>
          <w:rFonts w:ascii="나눔명조" w:eastAsia="나눔명조" w:hAnsi="나눔명조" w:hint="eastAsia"/>
          <w:sz w:val="20"/>
          <w:szCs w:val="20"/>
        </w:rPr>
        <w:t xml:space="preserve"> 문화 혹은 조직환경</w:t>
      </w:r>
      <w:r w:rsidR="00CA221C" w:rsidRPr="00265BC3">
        <w:rPr>
          <w:rFonts w:ascii="나눔명조" w:eastAsia="나눔명조" w:hAnsi="나눔명조"/>
          <w:sz w:val="20"/>
          <w:szCs w:val="20"/>
        </w:rPr>
        <w:t xml:space="preserve"> 요인에 중점을 두고 있다.</w:t>
      </w:r>
      <w:r w:rsidR="00395DDC">
        <w:rPr>
          <w:rFonts w:ascii="나눔명조" w:eastAsia="나눔명조" w:hAnsi="나눔명조"/>
          <w:sz w:val="20"/>
          <w:szCs w:val="20"/>
        </w:rPr>
        <w:t xml:space="preserve"> </w:t>
      </w:r>
      <w:r w:rsidR="00395DDC">
        <w:rPr>
          <w:rFonts w:ascii="나눔명조" w:eastAsia="나눔명조" w:hAnsi="나눔명조" w:hint="eastAsia"/>
          <w:sz w:val="20"/>
          <w:szCs w:val="20"/>
        </w:rPr>
        <w:t>조직환경을 구축하는</w:t>
      </w:r>
      <w:r w:rsidR="00CA221C" w:rsidRPr="00265BC3">
        <w:rPr>
          <w:rFonts w:ascii="나눔명조" w:eastAsia="나눔명조" w:hAnsi="나눔명조"/>
          <w:sz w:val="20"/>
          <w:szCs w:val="20"/>
        </w:rPr>
        <w:t xml:space="preserve"> 리더십을 주요 </w:t>
      </w:r>
      <w:proofErr w:type="spellStart"/>
      <w:r w:rsidR="00CA221C" w:rsidRPr="00265BC3">
        <w:rPr>
          <w:rFonts w:ascii="나눔명조" w:eastAsia="나눔명조" w:hAnsi="나눔명조"/>
          <w:sz w:val="20"/>
          <w:szCs w:val="20"/>
        </w:rPr>
        <w:t>독립변인으로</w:t>
      </w:r>
      <w:proofErr w:type="spellEnd"/>
      <w:r w:rsidR="00CA221C" w:rsidRPr="00265BC3">
        <w:rPr>
          <w:rFonts w:ascii="나눔명조" w:eastAsia="나눔명조" w:hAnsi="나눔명조"/>
          <w:sz w:val="20"/>
          <w:szCs w:val="20"/>
        </w:rPr>
        <w:t xml:space="preserve"> 하여 </w:t>
      </w:r>
      <w:r w:rsidR="00012453">
        <w:rPr>
          <w:rFonts w:ascii="나눔명조" w:eastAsia="나눔명조" w:hAnsi="나눔명조"/>
          <w:sz w:val="20"/>
          <w:szCs w:val="20"/>
        </w:rPr>
        <w:t>공공봉사동기</w:t>
      </w:r>
      <w:r w:rsidR="00CA221C" w:rsidRPr="00265BC3">
        <w:rPr>
          <w:rFonts w:ascii="나눔명조" w:eastAsia="나눔명조" w:hAnsi="나눔명조"/>
          <w:sz w:val="20"/>
          <w:szCs w:val="20"/>
        </w:rPr>
        <w:t>에의 영향을 연구</w:t>
      </w:r>
      <w:r w:rsidR="00395DDC">
        <w:rPr>
          <w:rFonts w:ascii="나눔명조" w:eastAsia="나눔명조" w:hAnsi="나눔명조" w:hint="eastAsia"/>
          <w:sz w:val="20"/>
          <w:szCs w:val="20"/>
        </w:rPr>
        <w:t>는 미흡한 실정이다.</w:t>
      </w:r>
      <w:r w:rsidR="00395DDC">
        <w:rPr>
          <w:rFonts w:ascii="나눔명조" w:eastAsia="나눔명조" w:hAnsi="나눔명조"/>
          <w:sz w:val="20"/>
          <w:szCs w:val="20"/>
        </w:rPr>
        <w:t xml:space="preserve"> </w:t>
      </w:r>
      <w:r w:rsidR="00CA221C" w:rsidRPr="00265BC3">
        <w:rPr>
          <w:rFonts w:ascii="나눔명조" w:eastAsia="나눔명조" w:hAnsi="나눔명조"/>
          <w:sz w:val="20"/>
          <w:szCs w:val="20"/>
        </w:rPr>
        <w:t>따라서 본 연구에서는 리더십</w:t>
      </w:r>
      <w:r w:rsidR="00395DDC">
        <w:rPr>
          <w:rFonts w:ascii="나눔명조" w:eastAsia="나눔명조" w:hAnsi="나눔명조"/>
          <w:sz w:val="20"/>
          <w:szCs w:val="20"/>
        </w:rPr>
        <w:t xml:space="preserve"> </w:t>
      </w:r>
      <w:r w:rsidR="00395DDC">
        <w:rPr>
          <w:rFonts w:ascii="나눔명조" w:eastAsia="나눔명조" w:hAnsi="나눔명조" w:hint="eastAsia"/>
          <w:sz w:val="20"/>
          <w:szCs w:val="20"/>
        </w:rPr>
        <w:t>유형에 따라 공공봉사동기 수준이 달라지는지,</w:t>
      </w:r>
      <w:r w:rsidR="00395DDC">
        <w:rPr>
          <w:rFonts w:ascii="나눔명조" w:eastAsia="나눔명조" w:hAnsi="나눔명조"/>
          <w:sz w:val="20"/>
          <w:szCs w:val="20"/>
        </w:rPr>
        <w:t xml:space="preserve"> </w:t>
      </w:r>
      <w:r w:rsidR="00395DDC">
        <w:rPr>
          <w:rFonts w:ascii="나눔명조" w:eastAsia="나눔명조" w:hAnsi="나눔명조" w:hint="eastAsia"/>
          <w:sz w:val="20"/>
          <w:szCs w:val="20"/>
        </w:rPr>
        <w:t xml:space="preserve">그리고 </w:t>
      </w:r>
      <w:r w:rsidR="00CA221C" w:rsidRPr="00265BC3">
        <w:rPr>
          <w:rFonts w:ascii="나눔명조" w:eastAsia="나눔명조" w:hAnsi="나눔명조"/>
          <w:sz w:val="20"/>
          <w:szCs w:val="20"/>
        </w:rPr>
        <w:t xml:space="preserve">나아가 조직 내 커뮤니케이션이 리더십과 상호작용하여 </w:t>
      </w:r>
      <w:r w:rsidR="00012453">
        <w:rPr>
          <w:rFonts w:ascii="나눔명조" w:eastAsia="나눔명조" w:hAnsi="나눔명조"/>
          <w:sz w:val="20"/>
          <w:szCs w:val="20"/>
        </w:rPr>
        <w:t>공공봉사동기</w:t>
      </w:r>
      <w:r w:rsidR="00CA221C" w:rsidRPr="00265BC3">
        <w:rPr>
          <w:rFonts w:ascii="나눔명조" w:eastAsia="나눔명조" w:hAnsi="나눔명조"/>
          <w:sz w:val="20"/>
          <w:szCs w:val="20"/>
        </w:rPr>
        <w:t>에 미치는 영향을 조정할 수 있는지를 확인하고자 한다.</w:t>
      </w:r>
    </w:p>
    <w:p w14:paraId="3DC1C98E" w14:textId="7B352D63" w:rsidR="00265BC3" w:rsidRPr="00265BC3" w:rsidRDefault="00265BC3" w:rsidP="00265BC3">
      <w:pPr>
        <w:rPr>
          <w:rFonts w:ascii="나눔명조" w:eastAsia="나눔명조" w:hAnsi="나눔명조"/>
          <w:sz w:val="20"/>
          <w:szCs w:val="20"/>
        </w:rPr>
      </w:pPr>
      <w:r w:rsidRPr="00265BC3">
        <w:rPr>
          <w:rFonts w:ascii="나눔명조" w:eastAsia="나눔명조" w:hAnsi="나눔명조" w:hint="eastAsia"/>
          <w:sz w:val="20"/>
          <w:szCs w:val="20"/>
        </w:rPr>
        <w:t>본 논문의 구성은 다음과 같다.</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이어지는 장에서 공공봉사 동기의 결정요인에 대한 기존의 연구들의 분석을 비판적으로 검토하고,</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리더십의 유형과 역할이 어떻게 조직 내 의사소통에 따라 조건적으로 공공봉사 동기를 견인할 수 있는지에 대한 일련의 연구 가설을 제시한다.</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 xml:space="preserve">제3장에서는 한국행정연구원의 </w:t>
      </w:r>
      <w:r w:rsidRPr="00265BC3">
        <w:rPr>
          <w:rFonts w:ascii="나눔명조" w:eastAsia="나눔명조" w:hAnsi="나눔명조" w:hint="eastAsia"/>
          <w:sz w:val="20"/>
          <w:szCs w:val="22"/>
        </w:rPr>
        <w:t xml:space="preserve">「공직생활실태조사」 자료를 통해 이론적 논의를 통해 도출된 검증가능한 가설들을 어떻게 </w:t>
      </w:r>
      <w:r>
        <w:rPr>
          <w:rFonts w:ascii="나눔명조" w:eastAsia="나눔명조" w:hAnsi="나눔명조" w:hint="eastAsia"/>
          <w:sz w:val="20"/>
          <w:szCs w:val="22"/>
        </w:rPr>
        <w:t>경험적으로 분석할 것인지에 대한 연구 설계와 분석방법에 대해 설명한다.</w:t>
      </w:r>
      <w:r>
        <w:rPr>
          <w:rFonts w:ascii="나눔명조" w:eastAsia="나눔명조" w:hAnsi="나눔명조"/>
          <w:sz w:val="20"/>
          <w:szCs w:val="22"/>
        </w:rPr>
        <w:t xml:space="preserve"> </w:t>
      </w:r>
      <w:r>
        <w:rPr>
          <w:rFonts w:ascii="나눔명조" w:eastAsia="나눔명조" w:hAnsi="나눔명조" w:hint="eastAsia"/>
          <w:sz w:val="20"/>
          <w:szCs w:val="22"/>
        </w:rPr>
        <w:t>제4장에서는 로지스틱 회귀분석을 통한 분석 결과를 제시하고,</w:t>
      </w:r>
      <w:r>
        <w:rPr>
          <w:rFonts w:ascii="나눔명조" w:eastAsia="나눔명조" w:hAnsi="나눔명조"/>
          <w:sz w:val="20"/>
          <w:szCs w:val="22"/>
        </w:rPr>
        <w:t xml:space="preserve"> </w:t>
      </w:r>
      <w:r>
        <w:rPr>
          <w:rFonts w:ascii="나눔명조" w:eastAsia="나눔명조" w:hAnsi="나눔명조" w:hint="eastAsia"/>
          <w:sz w:val="20"/>
          <w:szCs w:val="22"/>
        </w:rPr>
        <w:t>제5장을 통해 본 연구의 결론과 함의로 마무리 짓는다.</w:t>
      </w:r>
    </w:p>
    <w:p w14:paraId="1A802A9D" w14:textId="62754316" w:rsidR="007811CC" w:rsidRPr="00750801" w:rsidRDefault="00857CBB" w:rsidP="00265BC3">
      <w:pPr>
        <w:widowControl/>
        <w:wordWrap/>
        <w:autoSpaceDE/>
        <w:autoSpaceDN/>
        <w:spacing w:before="120" w:after="120" w:line="276" w:lineRule="auto"/>
        <w:rPr>
          <w:rFonts w:eastAsia="나눔명조"/>
          <w:sz w:val="20"/>
          <w:szCs w:val="22"/>
        </w:rPr>
      </w:pPr>
      <w:r w:rsidRPr="00750801">
        <w:rPr>
          <w:rFonts w:eastAsia="나눔명조"/>
          <w:sz w:val="20"/>
          <w:szCs w:val="22"/>
        </w:rPr>
        <w:br w:type="page"/>
      </w:r>
    </w:p>
    <w:p w14:paraId="41EF82F4" w14:textId="1EA99D3E" w:rsidR="001D51F4" w:rsidRPr="00BB2CCE" w:rsidRDefault="00750801" w:rsidP="006A2C1F">
      <w:pPr>
        <w:pStyle w:val="1"/>
      </w:pPr>
      <w:r w:rsidRPr="00BB2CCE">
        <w:rPr>
          <w:rFonts w:hint="eastAsia"/>
        </w:rPr>
        <w:lastRenderedPageBreak/>
        <w:t>공</w:t>
      </w:r>
      <w:r w:rsidR="00B251E8">
        <w:rPr>
          <w:rFonts w:hint="eastAsia"/>
        </w:rPr>
        <w:t>공</w:t>
      </w:r>
      <w:r w:rsidRPr="00BB2CCE">
        <w:rPr>
          <w:rFonts w:hint="eastAsia"/>
        </w:rPr>
        <w:t>봉사동기의</w:t>
      </w:r>
      <w:r w:rsidRPr="00BB2CCE">
        <w:rPr>
          <w:rFonts w:hint="eastAsia"/>
        </w:rPr>
        <w:t xml:space="preserve"> </w:t>
      </w:r>
      <w:r w:rsidRPr="00BB2CCE">
        <w:rPr>
          <w:rFonts w:hint="eastAsia"/>
        </w:rPr>
        <w:t>결정요인에</w:t>
      </w:r>
      <w:r w:rsidRPr="00BB2CCE">
        <w:rPr>
          <w:rFonts w:hint="eastAsia"/>
        </w:rPr>
        <w:t xml:space="preserve"> </w:t>
      </w:r>
      <w:r w:rsidRPr="00BB2CCE">
        <w:rPr>
          <w:rFonts w:hint="eastAsia"/>
        </w:rPr>
        <w:t>대한</w:t>
      </w:r>
      <w:r w:rsidRPr="00BB2CCE">
        <w:rPr>
          <w:rFonts w:hint="eastAsia"/>
        </w:rPr>
        <w:t xml:space="preserve"> </w:t>
      </w:r>
      <w:r w:rsidR="001B2696">
        <w:rPr>
          <w:rFonts w:hint="eastAsia"/>
        </w:rPr>
        <w:t>이론적</w:t>
      </w:r>
      <w:r w:rsidR="001B2696">
        <w:rPr>
          <w:rFonts w:hint="eastAsia"/>
        </w:rPr>
        <w:t xml:space="preserve"> </w:t>
      </w:r>
      <w:r w:rsidR="001B2696">
        <w:rPr>
          <w:rFonts w:hint="eastAsia"/>
        </w:rPr>
        <w:t>논의</w:t>
      </w:r>
      <w:r w:rsidR="001B2696">
        <w:rPr>
          <w:rFonts w:hint="eastAsia"/>
        </w:rPr>
        <w:t xml:space="preserve"> </w:t>
      </w:r>
      <w:r w:rsidR="001B2696">
        <w:rPr>
          <w:rFonts w:hint="eastAsia"/>
        </w:rPr>
        <w:t>및</w:t>
      </w:r>
      <w:r w:rsidR="001B2696">
        <w:rPr>
          <w:rFonts w:hint="eastAsia"/>
        </w:rPr>
        <w:t xml:space="preserve"> </w:t>
      </w:r>
      <w:r w:rsidR="001B2696">
        <w:rPr>
          <w:rFonts w:hint="eastAsia"/>
        </w:rPr>
        <w:t>연구가설</w:t>
      </w:r>
    </w:p>
    <w:p w14:paraId="1C7FB424" w14:textId="77777777" w:rsidR="001D51F4" w:rsidRPr="00B251E8" w:rsidRDefault="001D51F4" w:rsidP="00265BC3">
      <w:pPr>
        <w:wordWrap/>
        <w:spacing w:before="120" w:after="120" w:line="276" w:lineRule="auto"/>
        <w:rPr>
          <w:rFonts w:eastAsia="나눔명조"/>
          <w:smallCaps/>
          <w:sz w:val="20"/>
          <w:szCs w:val="22"/>
        </w:rPr>
      </w:pPr>
    </w:p>
    <w:p w14:paraId="1BD00D48" w14:textId="04BCBA3D" w:rsidR="0005167B" w:rsidRPr="00265BC3" w:rsidRDefault="0005167B" w:rsidP="006A2C1F">
      <w:pPr>
        <w:pStyle w:val="2"/>
      </w:pPr>
      <w:r w:rsidRPr="00265BC3">
        <w:rPr>
          <w:rFonts w:hint="eastAsia"/>
        </w:rPr>
        <w:t xml:space="preserve">1. </w:t>
      </w:r>
      <w:r w:rsidRPr="00265BC3">
        <w:rPr>
          <w:rFonts w:hint="eastAsia"/>
        </w:rPr>
        <w:t>공</w:t>
      </w:r>
      <w:r w:rsidR="00B251E8" w:rsidRPr="00265BC3">
        <w:rPr>
          <w:rFonts w:hint="eastAsia"/>
        </w:rPr>
        <w:t>공</w:t>
      </w:r>
      <w:r w:rsidRPr="00265BC3">
        <w:rPr>
          <w:rFonts w:hint="eastAsia"/>
        </w:rPr>
        <w:t>봉사동기</w:t>
      </w:r>
      <w:r w:rsidRPr="00265BC3">
        <w:rPr>
          <w:rFonts w:hint="eastAsia"/>
        </w:rPr>
        <w:t xml:space="preserve"> (Public Service Motivation)</w:t>
      </w:r>
    </w:p>
    <w:p w14:paraId="7E27C75C" w14:textId="77777777" w:rsidR="00265BC3" w:rsidRDefault="00265BC3" w:rsidP="00265BC3">
      <w:pPr>
        <w:wordWrap/>
        <w:adjustRightInd w:val="0"/>
        <w:spacing w:before="120" w:after="120" w:line="276" w:lineRule="auto"/>
        <w:ind w:rightChars="-23" w:right="-55"/>
        <w:rPr>
          <w:rFonts w:eastAsia="나눔명조"/>
          <w:sz w:val="20"/>
          <w:szCs w:val="22"/>
        </w:rPr>
      </w:pPr>
    </w:p>
    <w:p w14:paraId="5A1CB588" w14:textId="29FB76EF" w:rsidR="00D932A5" w:rsidRDefault="00CA221C" w:rsidP="34D5D6E7">
      <w:pPr>
        <w:wordWrap/>
        <w:adjustRightInd w:val="0"/>
        <w:spacing w:before="120" w:after="120" w:line="276" w:lineRule="auto"/>
        <w:ind w:rightChars="-23" w:right="-55"/>
        <w:rPr>
          <w:rFonts w:eastAsia="나눔명조"/>
          <w:sz w:val="20"/>
          <w:szCs w:val="22"/>
        </w:rPr>
      </w:pPr>
      <w:r>
        <w:rPr>
          <w:rFonts w:eastAsia="나눔명조" w:hint="eastAsia"/>
          <w:sz w:val="20"/>
          <w:szCs w:val="22"/>
        </w:rPr>
        <w:t>공공봉사동기</w:t>
      </w:r>
      <w:r w:rsidR="00626E94">
        <w:rPr>
          <w:rFonts w:eastAsia="나눔명조" w:hint="eastAsia"/>
          <w:sz w:val="20"/>
          <w:szCs w:val="22"/>
        </w:rPr>
        <w:t>는</w:t>
      </w:r>
      <w:r w:rsidR="00626E94">
        <w:rPr>
          <w:rFonts w:eastAsia="나눔명조" w:hint="eastAsia"/>
          <w:sz w:val="20"/>
          <w:szCs w:val="22"/>
        </w:rPr>
        <w:t xml:space="preserve"> </w:t>
      </w:r>
      <w:r w:rsidR="00626E94">
        <w:rPr>
          <w:rFonts w:eastAsia="나눔명조" w:hint="eastAsia"/>
          <w:sz w:val="20"/>
          <w:szCs w:val="22"/>
        </w:rPr>
        <w:t>일반적으로</w:t>
      </w:r>
      <w:r w:rsidR="004E69F6">
        <w:rPr>
          <w:rFonts w:eastAsia="나눔명조" w:hint="eastAsia"/>
          <w:sz w:val="20"/>
          <w:szCs w:val="22"/>
        </w:rPr>
        <w:t xml:space="preserve"> </w:t>
      </w:r>
      <w:r w:rsidRPr="00CA221C">
        <w:rPr>
          <w:rFonts w:eastAsia="나눔명조" w:hint="eastAsia"/>
          <w:sz w:val="20"/>
          <w:szCs w:val="22"/>
        </w:rPr>
        <w:t>정의는</w:t>
      </w:r>
      <w:r w:rsidR="00626E94">
        <w:rPr>
          <w:rFonts w:eastAsia="나눔명조" w:hint="eastAsia"/>
          <w:sz w:val="20"/>
          <w:szCs w:val="22"/>
        </w:rPr>
        <w:t xml:space="preserve"> </w:t>
      </w:r>
      <w:r w:rsidR="00626E94">
        <w:rPr>
          <w:rFonts w:eastAsia="나눔명조"/>
          <w:sz w:val="20"/>
          <w:szCs w:val="22"/>
        </w:rPr>
        <w:t>“</w:t>
      </w:r>
      <w:r w:rsidR="00626E94">
        <w:rPr>
          <w:rFonts w:eastAsia="나눔명조" w:hint="eastAsia"/>
          <w:sz w:val="20"/>
          <w:szCs w:val="22"/>
        </w:rPr>
        <w:t>공공기관과</w:t>
      </w:r>
      <w:r w:rsidR="00626E94">
        <w:rPr>
          <w:rFonts w:eastAsia="나눔명조" w:hint="eastAsia"/>
          <w:sz w:val="20"/>
          <w:szCs w:val="22"/>
        </w:rPr>
        <w:t xml:space="preserve"> </w:t>
      </w:r>
      <w:r w:rsidR="00626E94">
        <w:rPr>
          <w:rFonts w:eastAsia="나눔명조" w:hint="eastAsia"/>
          <w:sz w:val="20"/>
          <w:szCs w:val="22"/>
        </w:rPr>
        <w:t>정부조직에서</w:t>
      </w:r>
      <w:r w:rsidR="00626E94">
        <w:rPr>
          <w:rFonts w:eastAsia="나눔명조" w:hint="eastAsia"/>
          <w:sz w:val="20"/>
          <w:szCs w:val="22"/>
        </w:rPr>
        <w:t xml:space="preserve"> </w:t>
      </w:r>
      <w:r w:rsidR="00626E94">
        <w:rPr>
          <w:rFonts w:eastAsia="나눔명조" w:hint="eastAsia"/>
          <w:sz w:val="20"/>
          <w:szCs w:val="22"/>
        </w:rPr>
        <w:t>고유하게</w:t>
      </w:r>
      <w:r w:rsidR="00626E94">
        <w:rPr>
          <w:rFonts w:eastAsia="나눔명조" w:hint="eastAsia"/>
          <w:sz w:val="20"/>
          <w:szCs w:val="22"/>
        </w:rPr>
        <w:t xml:space="preserve"> </w:t>
      </w:r>
      <w:r w:rsidR="00626E94">
        <w:rPr>
          <w:rFonts w:eastAsia="나눔명조" w:hint="eastAsia"/>
          <w:sz w:val="20"/>
          <w:szCs w:val="22"/>
        </w:rPr>
        <w:t>나타나는</w:t>
      </w:r>
      <w:r w:rsidR="00626E94">
        <w:rPr>
          <w:rFonts w:eastAsia="나눔명조" w:hint="eastAsia"/>
          <w:sz w:val="20"/>
          <w:szCs w:val="22"/>
        </w:rPr>
        <w:t xml:space="preserve"> </w:t>
      </w:r>
      <w:r w:rsidR="00626E94">
        <w:rPr>
          <w:rFonts w:eastAsia="나눔명조" w:hint="eastAsia"/>
          <w:sz w:val="20"/>
          <w:szCs w:val="22"/>
        </w:rPr>
        <w:t>동기에</w:t>
      </w:r>
      <w:r w:rsidR="00626E94">
        <w:rPr>
          <w:rFonts w:eastAsia="나눔명조" w:hint="eastAsia"/>
          <w:sz w:val="20"/>
          <w:szCs w:val="22"/>
        </w:rPr>
        <w:t xml:space="preserve"> </w:t>
      </w:r>
      <w:r w:rsidR="00626E94">
        <w:rPr>
          <w:rFonts w:eastAsia="나눔명조" w:hint="eastAsia"/>
          <w:sz w:val="20"/>
          <w:szCs w:val="22"/>
        </w:rPr>
        <w:t>대응하는</w:t>
      </w:r>
      <w:r w:rsidR="00626E94">
        <w:rPr>
          <w:rFonts w:eastAsia="나눔명조" w:hint="eastAsia"/>
          <w:sz w:val="20"/>
          <w:szCs w:val="22"/>
        </w:rPr>
        <w:t xml:space="preserve"> </w:t>
      </w:r>
      <w:r w:rsidR="00626E94">
        <w:rPr>
          <w:rFonts w:eastAsia="나눔명조" w:hint="eastAsia"/>
          <w:sz w:val="20"/>
          <w:szCs w:val="22"/>
        </w:rPr>
        <w:t>개인의</w:t>
      </w:r>
      <w:r w:rsidR="00626E94">
        <w:rPr>
          <w:rFonts w:eastAsia="나눔명조" w:hint="eastAsia"/>
          <w:sz w:val="20"/>
          <w:szCs w:val="22"/>
        </w:rPr>
        <w:t xml:space="preserve"> </w:t>
      </w:r>
      <w:r w:rsidR="00626E94">
        <w:rPr>
          <w:rFonts w:eastAsia="나눔명조" w:hint="eastAsia"/>
          <w:sz w:val="20"/>
          <w:szCs w:val="22"/>
        </w:rPr>
        <w:t>성향</w:t>
      </w:r>
      <w:r w:rsidR="00626E94">
        <w:rPr>
          <w:rFonts w:eastAsia="나눔명조" w:hint="eastAsia"/>
          <w:sz w:val="20"/>
          <w:szCs w:val="22"/>
        </w:rPr>
        <w:t xml:space="preserve"> (</w:t>
      </w:r>
      <w:r w:rsidR="00626E94" w:rsidRPr="0005167B">
        <w:rPr>
          <w:rFonts w:eastAsia="나눔명조" w:hint="eastAsia"/>
          <w:sz w:val="20"/>
          <w:szCs w:val="22"/>
        </w:rPr>
        <w:t>Perry &amp; Wise 1990</w:t>
      </w:r>
      <w:r w:rsidR="00626E94">
        <w:rPr>
          <w:rFonts w:eastAsia="나눔명조"/>
          <w:sz w:val="20"/>
          <w:szCs w:val="22"/>
        </w:rPr>
        <w:t>:368</w:t>
      </w:r>
      <w:r w:rsidR="00626E94" w:rsidRPr="0005167B">
        <w:rPr>
          <w:rFonts w:eastAsia="나눔명조" w:hint="eastAsia"/>
          <w:sz w:val="20"/>
          <w:szCs w:val="22"/>
        </w:rPr>
        <w:t>)</w:t>
      </w:r>
      <w:r w:rsidR="00626E94">
        <w:rPr>
          <w:rFonts w:eastAsia="나눔명조"/>
          <w:sz w:val="20"/>
          <w:szCs w:val="22"/>
        </w:rPr>
        <w:t>”</w:t>
      </w:r>
      <w:r w:rsidR="00626E94">
        <w:rPr>
          <w:rFonts w:eastAsia="나눔명조" w:hint="eastAsia"/>
          <w:sz w:val="20"/>
          <w:szCs w:val="22"/>
        </w:rPr>
        <w:t>으로</w:t>
      </w:r>
      <w:r w:rsidR="00626E94">
        <w:rPr>
          <w:rFonts w:eastAsia="나눔명조" w:hint="eastAsia"/>
          <w:sz w:val="20"/>
          <w:szCs w:val="22"/>
        </w:rPr>
        <w:t xml:space="preserve">, </w:t>
      </w:r>
      <w:r w:rsidR="0005167B" w:rsidRPr="0005167B">
        <w:rPr>
          <w:rFonts w:eastAsia="나눔명조" w:hint="eastAsia"/>
          <w:sz w:val="20"/>
          <w:szCs w:val="22"/>
        </w:rPr>
        <w:t>공</w:t>
      </w:r>
      <w:r w:rsidR="00B251E8">
        <w:rPr>
          <w:rFonts w:eastAsia="나눔명조" w:hint="eastAsia"/>
          <w:sz w:val="20"/>
          <w:szCs w:val="22"/>
        </w:rPr>
        <w:t>공</w:t>
      </w:r>
      <w:r w:rsidR="0005167B" w:rsidRPr="0005167B">
        <w:rPr>
          <w:rFonts w:eastAsia="나눔명조" w:hint="eastAsia"/>
          <w:sz w:val="20"/>
          <w:szCs w:val="22"/>
        </w:rPr>
        <w:t>봉사동기</w:t>
      </w:r>
      <w:r w:rsidR="00626E94">
        <w:rPr>
          <w:rFonts w:eastAsia="나눔명조" w:hint="eastAsia"/>
          <w:sz w:val="20"/>
          <w:szCs w:val="22"/>
        </w:rPr>
        <w:t>는</w:t>
      </w:r>
      <w:r w:rsidR="00626E94">
        <w:rPr>
          <w:rFonts w:eastAsia="나눔명조" w:hint="eastAsia"/>
          <w:sz w:val="20"/>
          <w:szCs w:val="22"/>
        </w:rPr>
        <w:t xml:space="preserve"> </w:t>
      </w:r>
      <w:r w:rsidR="0005167B" w:rsidRPr="0005167B">
        <w:rPr>
          <w:rFonts w:eastAsia="나눔명조" w:hint="eastAsia"/>
          <w:sz w:val="20"/>
          <w:szCs w:val="22"/>
        </w:rPr>
        <w:t>합리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 xml:space="preserve">(rational motives), </w:t>
      </w:r>
      <w:r w:rsidR="0005167B" w:rsidRPr="0005167B">
        <w:rPr>
          <w:rFonts w:eastAsia="나눔명조" w:hint="eastAsia"/>
          <w:sz w:val="20"/>
          <w:szCs w:val="22"/>
        </w:rPr>
        <w:t>규범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 xml:space="preserve">(norm-based motives), </w:t>
      </w:r>
      <w:r w:rsidR="0005167B" w:rsidRPr="0005167B">
        <w:rPr>
          <w:rFonts w:eastAsia="나눔명조" w:hint="eastAsia"/>
          <w:sz w:val="20"/>
          <w:szCs w:val="22"/>
        </w:rPr>
        <w:t>정서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affective motives)</w:t>
      </w:r>
      <w:r w:rsidR="007B3BFC">
        <w:rPr>
          <w:rFonts w:eastAsia="나눔명조"/>
          <w:sz w:val="20"/>
          <w:szCs w:val="22"/>
        </w:rPr>
        <w:t xml:space="preserve"> </w:t>
      </w:r>
      <w:r w:rsidR="007B3BFC">
        <w:rPr>
          <w:rFonts w:eastAsia="나눔명조" w:hint="eastAsia"/>
          <w:sz w:val="20"/>
          <w:szCs w:val="22"/>
        </w:rPr>
        <w:t>등</w:t>
      </w:r>
      <w:r w:rsidR="0005167B" w:rsidRPr="0005167B">
        <w:rPr>
          <w:rFonts w:eastAsia="나눔명조" w:hint="eastAsia"/>
          <w:sz w:val="20"/>
          <w:szCs w:val="22"/>
        </w:rPr>
        <w:t xml:space="preserve"> </w:t>
      </w:r>
      <w:r w:rsidR="0005167B" w:rsidRPr="0005167B">
        <w:rPr>
          <w:rFonts w:eastAsia="나눔명조" w:hint="eastAsia"/>
          <w:sz w:val="20"/>
          <w:szCs w:val="22"/>
        </w:rPr>
        <w:t>세</w:t>
      </w:r>
      <w:r w:rsidR="0005167B" w:rsidRPr="0005167B">
        <w:rPr>
          <w:rFonts w:eastAsia="나눔명조" w:hint="eastAsia"/>
          <w:sz w:val="20"/>
          <w:szCs w:val="22"/>
        </w:rPr>
        <w:t xml:space="preserve"> </w:t>
      </w:r>
      <w:r w:rsidR="0005167B" w:rsidRPr="0005167B">
        <w:rPr>
          <w:rFonts w:eastAsia="나눔명조" w:hint="eastAsia"/>
          <w:sz w:val="20"/>
          <w:szCs w:val="22"/>
        </w:rPr>
        <w:t>가지</w:t>
      </w:r>
      <w:r w:rsidR="0005167B" w:rsidRPr="0005167B">
        <w:rPr>
          <w:rFonts w:eastAsia="나눔명조" w:hint="eastAsia"/>
          <w:sz w:val="20"/>
          <w:szCs w:val="22"/>
        </w:rPr>
        <w:t xml:space="preserve"> </w:t>
      </w:r>
      <w:r w:rsidR="0005167B" w:rsidRPr="0005167B">
        <w:rPr>
          <w:rFonts w:eastAsia="나눔명조" w:hint="eastAsia"/>
          <w:sz w:val="20"/>
          <w:szCs w:val="22"/>
        </w:rPr>
        <w:t>차원으로</w:t>
      </w:r>
      <w:r w:rsidR="0005167B" w:rsidRPr="0005167B">
        <w:rPr>
          <w:rFonts w:eastAsia="나눔명조" w:hint="eastAsia"/>
          <w:sz w:val="20"/>
          <w:szCs w:val="22"/>
        </w:rPr>
        <w:t xml:space="preserve"> </w:t>
      </w:r>
      <w:r w:rsidR="0005167B" w:rsidRPr="0005167B">
        <w:rPr>
          <w:rFonts w:eastAsia="나눔명조" w:hint="eastAsia"/>
          <w:sz w:val="20"/>
          <w:szCs w:val="22"/>
        </w:rPr>
        <w:t>나누어</w:t>
      </w:r>
      <w:r w:rsidR="0005167B" w:rsidRPr="0005167B">
        <w:rPr>
          <w:rFonts w:eastAsia="나눔명조" w:hint="eastAsia"/>
          <w:sz w:val="20"/>
          <w:szCs w:val="22"/>
        </w:rPr>
        <w:t xml:space="preserve"> </w:t>
      </w:r>
      <w:r w:rsidR="0005167B" w:rsidRPr="0005167B">
        <w:rPr>
          <w:rFonts w:eastAsia="나눔명조" w:hint="eastAsia"/>
          <w:sz w:val="20"/>
          <w:szCs w:val="22"/>
        </w:rPr>
        <w:t>설명</w:t>
      </w:r>
      <w:r w:rsidR="00626E94">
        <w:rPr>
          <w:rFonts w:eastAsia="나눔명조" w:hint="eastAsia"/>
          <w:sz w:val="20"/>
          <w:szCs w:val="22"/>
        </w:rPr>
        <w:t>할</w:t>
      </w:r>
      <w:r w:rsidR="00626E94">
        <w:rPr>
          <w:rFonts w:eastAsia="나눔명조" w:hint="eastAsia"/>
          <w:sz w:val="20"/>
          <w:szCs w:val="22"/>
        </w:rPr>
        <w:t xml:space="preserve"> </w:t>
      </w:r>
      <w:r w:rsidR="00626E94">
        <w:rPr>
          <w:rFonts w:eastAsia="나눔명조" w:hint="eastAsia"/>
          <w:sz w:val="20"/>
          <w:szCs w:val="22"/>
        </w:rPr>
        <w:t>수</w:t>
      </w:r>
      <w:r w:rsidR="00626E94">
        <w:rPr>
          <w:rFonts w:eastAsia="나눔명조" w:hint="eastAsia"/>
          <w:sz w:val="20"/>
          <w:szCs w:val="22"/>
        </w:rPr>
        <w:t xml:space="preserve"> </w:t>
      </w:r>
      <w:r w:rsidR="00626E94">
        <w:rPr>
          <w:rFonts w:eastAsia="나눔명조" w:hint="eastAsia"/>
          <w:sz w:val="20"/>
          <w:szCs w:val="22"/>
        </w:rPr>
        <w:t>있고</w:t>
      </w:r>
      <w:r w:rsidR="00626E94">
        <w:rPr>
          <w:rFonts w:eastAsia="나눔명조" w:hint="eastAsia"/>
          <w:sz w:val="20"/>
          <w:szCs w:val="22"/>
        </w:rPr>
        <w:t>,</w:t>
      </w:r>
      <w:r>
        <w:rPr>
          <w:rFonts w:eastAsia="나눔명조" w:hint="eastAsia"/>
          <w:sz w:val="20"/>
          <w:szCs w:val="22"/>
        </w:rPr>
        <w:t xml:space="preserve"> </w:t>
      </w:r>
      <w:r>
        <w:rPr>
          <w:rFonts w:eastAsia="나눔명조" w:hint="eastAsia"/>
          <w:sz w:val="20"/>
          <w:szCs w:val="22"/>
        </w:rPr>
        <w:t>각</w:t>
      </w:r>
      <w:r>
        <w:rPr>
          <w:rFonts w:eastAsia="나눔명조" w:hint="eastAsia"/>
          <w:sz w:val="20"/>
          <w:szCs w:val="22"/>
        </w:rPr>
        <w:t xml:space="preserve"> </w:t>
      </w:r>
      <w:r>
        <w:rPr>
          <w:rFonts w:eastAsia="나눔명조" w:hint="eastAsia"/>
          <w:sz w:val="20"/>
          <w:szCs w:val="22"/>
        </w:rPr>
        <w:t>차원에</w:t>
      </w:r>
      <w:r>
        <w:rPr>
          <w:rFonts w:eastAsia="나눔명조" w:hint="eastAsia"/>
          <w:sz w:val="20"/>
          <w:szCs w:val="22"/>
        </w:rPr>
        <w:t xml:space="preserve"> </w:t>
      </w:r>
      <w:r>
        <w:rPr>
          <w:rFonts w:eastAsia="나눔명조" w:hint="eastAsia"/>
          <w:sz w:val="20"/>
          <w:szCs w:val="22"/>
        </w:rPr>
        <w:t>따라</w:t>
      </w:r>
      <w:r>
        <w:rPr>
          <w:rFonts w:eastAsia="나눔명조" w:hint="eastAsia"/>
          <w:sz w:val="20"/>
          <w:szCs w:val="22"/>
        </w:rPr>
        <w:t xml:space="preserve"> </w:t>
      </w:r>
      <w:r>
        <w:rPr>
          <w:rFonts w:eastAsia="나눔명조" w:hint="eastAsia"/>
          <w:sz w:val="20"/>
          <w:szCs w:val="22"/>
        </w:rPr>
        <w:t>공공</w:t>
      </w:r>
      <w:r>
        <w:rPr>
          <w:rFonts w:eastAsia="나눔명조" w:hint="eastAsia"/>
          <w:sz w:val="20"/>
          <w:szCs w:val="22"/>
        </w:rPr>
        <w:t xml:space="preserve"> </w:t>
      </w:r>
      <w:r>
        <w:rPr>
          <w:rFonts w:eastAsia="나눔명조" w:hint="eastAsia"/>
          <w:sz w:val="20"/>
          <w:szCs w:val="22"/>
        </w:rPr>
        <w:t>정책에</w:t>
      </w:r>
      <w:r>
        <w:rPr>
          <w:rFonts w:eastAsia="나눔명조" w:hint="eastAsia"/>
          <w:sz w:val="20"/>
          <w:szCs w:val="22"/>
        </w:rPr>
        <w:t xml:space="preserve"> </w:t>
      </w:r>
      <w:r>
        <w:rPr>
          <w:rFonts w:eastAsia="나눔명조" w:hint="eastAsia"/>
          <w:sz w:val="20"/>
          <w:szCs w:val="22"/>
        </w:rPr>
        <w:t>호감도</w:t>
      </w:r>
      <w:r>
        <w:rPr>
          <w:rFonts w:eastAsia="나눔명조" w:hint="eastAsia"/>
          <w:sz w:val="20"/>
          <w:szCs w:val="22"/>
        </w:rPr>
        <w:t>,</w:t>
      </w:r>
      <w:r>
        <w:rPr>
          <w:rFonts w:eastAsia="나눔명조"/>
          <w:sz w:val="20"/>
          <w:szCs w:val="22"/>
        </w:rPr>
        <w:t xml:space="preserve"> </w:t>
      </w:r>
      <w:r>
        <w:rPr>
          <w:rFonts w:eastAsia="나눔명조" w:hint="eastAsia"/>
          <w:sz w:val="20"/>
          <w:szCs w:val="22"/>
        </w:rPr>
        <w:t>공익에</w:t>
      </w:r>
      <w:r>
        <w:rPr>
          <w:rFonts w:eastAsia="나눔명조" w:hint="eastAsia"/>
          <w:sz w:val="20"/>
          <w:szCs w:val="22"/>
        </w:rPr>
        <w:t xml:space="preserve"> </w:t>
      </w:r>
      <w:r>
        <w:rPr>
          <w:rFonts w:eastAsia="나눔명조" w:hint="eastAsia"/>
          <w:sz w:val="20"/>
          <w:szCs w:val="22"/>
        </w:rPr>
        <w:t>대한</w:t>
      </w:r>
      <w:r>
        <w:rPr>
          <w:rFonts w:eastAsia="나눔명조" w:hint="eastAsia"/>
          <w:sz w:val="20"/>
          <w:szCs w:val="22"/>
        </w:rPr>
        <w:t xml:space="preserve"> </w:t>
      </w:r>
      <w:r>
        <w:rPr>
          <w:rFonts w:eastAsia="나눔명조" w:hint="eastAsia"/>
          <w:sz w:val="20"/>
          <w:szCs w:val="22"/>
        </w:rPr>
        <w:t>몰입</w:t>
      </w:r>
      <w:r>
        <w:rPr>
          <w:rFonts w:eastAsia="나눔명조" w:hint="eastAsia"/>
          <w:sz w:val="20"/>
          <w:szCs w:val="22"/>
        </w:rPr>
        <w:t>,</w:t>
      </w:r>
      <w:r>
        <w:rPr>
          <w:rFonts w:eastAsia="나눔명조"/>
          <w:sz w:val="20"/>
          <w:szCs w:val="22"/>
        </w:rPr>
        <w:t xml:space="preserve"> </w:t>
      </w:r>
      <w:r>
        <w:rPr>
          <w:rFonts w:eastAsia="나눔명조" w:hint="eastAsia"/>
          <w:sz w:val="20"/>
          <w:szCs w:val="22"/>
        </w:rPr>
        <w:t>동정심과</w:t>
      </w:r>
      <w:r>
        <w:rPr>
          <w:rFonts w:eastAsia="나눔명조" w:hint="eastAsia"/>
          <w:sz w:val="20"/>
          <w:szCs w:val="22"/>
        </w:rPr>
        <w:t xml:space="preserve"> </w:t>
      </w:r>
      <w:r>
        <w:rPr>
          <w:rFonts w:eastAsia="나눔명조" w:hint="eastAsia"/>
          <w:sz w:val="20"/>
          <w:szCs w:val="22"/>
        </w:rPr>
        <w:t>자기희생</w:t>
      </w:r>
      <w:r w:rsidR="00626E94">
        <w:rPr>
          <w:rFonts w:eastAsia="나눔명조" w:hint="eastAsia"/>
          <w:sz w:val="20"/>
          <w:szCs w:val="22"/>
        </w:rPr>
        <w:t xml:space="preserve"> </w:t>
      </w:r>
      <w:r w:rsidR="00626E94">
        <w:rPr>
          <w:rFonts w:eastAsia="나눔명조" w:hint="eastAsia"/>
          <w:sz w:val="20"/>
          <w:szCs w:val="22"/>
        </w:rPr>
        <w:t>등의</w:t>
      </w:r>
      <w:r w:rsidR="00626E94">
        <w:rPr>
          <w:rFonts w:eastAsia="나눔명조" w:hint="eastAsia"/>
          <w:sz w:val="20"/>
          <w:szCs w:val="22"/>
        </w:rPr>
        <w:t xml:space="preserve"> </w:t>
      </w:r>
      <w:r w:rsidR="00626E94">
        <w:rPr>
          <w:rFonts w:eastAsia="나눔명조" w:hint="eastAsia"/>
          <w:sz w:val="20"/>
          <w:szCs w:val="22"/>
        </w:rPr>
        <w:t>네</w:t>
      </w:r>
      <w:r w:rsidR="00626E94">
        <w:rPr>
          <w:rFonts w:eastAsia="나눔명조" w:hint="eastAsia"/>
          <w:sz w:val="20"/>
          <w:szCs w:val="22"/>
        </w:rPr>
        <w:t xml:space="preserve"> </w:t>
      </w:r>
      <w:r w:rsidR="00626E94">
        <w:rPr>
          <w:rFonts w:eastAsia="나눔명조" w:hint="eastAsia"/>
          <w:sz w:val="20"/>
          <w:szCs w:val="22"/>
        </w:rPr>
        <w:t>가지</w:t>
      </w:r>
      <w:r w:rsidR="00626E94">
        <w:rPr>
          <w:rFonts w:eastAsia="나눔명조" w:hint="eastAsia"/>
          <w:sz w:val="20"/>
          <w:szCs w:val="22"/>
        </w:rPr>
        <w:t xml:space="preserve"> </w:t>
      </w:r>
      <w:r w:rsidR="00626E94">
        <w:rPr>
          <w:rFonts w:eastAsia="나눔명조" w:hint="eastAsia"/>
          <w:sz w:val="20"/>
          <w:szCs w:val="22"/>
        </w:rPr>
        <w:t>구성</w:t>
      </w:r>
      <w:r w:rsidR="00D932A5">
        <w:rPr>
          <w:rFonts w:eastAsia="나눔명조" w:hint="eastAsia"/>
          <w:sz w:val="20"/>
          <w:szCs w:val="22"/>
        </w:rPr>
        <w:t>요소를</w:t>
      </w:r>
      <w:r w:rsidR="00626E94">
        <w:rPr>
          <w:rFonts w:eastAsia="나눔명조" w:hint="eastAsia"/>
          <w:sz w:val="20"/>
          <w:szCs w:val="22"/>
        </w:rPr>
        <w:t xml:space="preserve"> </w:t>
      </w:r>
      <w:r w:rsidR="00626E94">
        <w:rPr>
          <w:rFonts w:eastAsia="나눔명조" w:hint="eastAsia"/>
          <w:sz w:val="20"/>
          <w:szCs w:val="22"/>
        </w:rPr>
        <w:t>포함한다</w:t>
      </w:r>
      <w:r w:rsidR="00626E94">
        <w:rPr>
          <w:rFonts w:eastAsia="나눔명조" w:hint="eastAsia"/>
          <w:sz w:val="20"/>
          <w:szCs w:val="22"/>
        </w:rPr>
        <w:t>(</w:t>
      </w:r>
      <w:r w:rsidR="00626E94">
        <w:rPr>
          <w:rFonts w:eastAsia="나눔명조"/>
          <w:sz w:val="20"/>
          <w:szCs w:val="22"/>
        </w:rPr>
        <w:t>Perry 1996)</w:t>
      </w:r>
      <w:r w:rsidR="00626E94">
        <w:rPr>
          <w:rFonts w:eastAsia="나눔명조" w:hint="eastAsia"/>
          <w:sz w:val="20"/>
          <w:szCs w:val="22"/>
        </w:rPr>
        <w:t xml:space="preserve">. </w:t>
      </w:r>
      <w:r w:rsidR="00626E94">
        <w:rPr>
          <w:rFonts w:eastAsia="나눔명조" w:hint="eastAsia"/>
          <w:sz w:val="20"/>
          <w:szCs w:val="22"/>
        </w:rPr>
        <w:t>이</w:t>
      </w:r>
      <w:r w:rsidR="00626E94">
        <w:rPr>
          <w:rFonts w:eastAsia="나눔명조" w:hint="eastAsia"/>
          <w:sz w:val="20"/>
          <w:szCs w:val="22"/>
        </w:rPr>
        <w:t xml:space="preserve"> </w:t>
      </w:r>
      <w:r w:rsidR="00626E94">
        <w:rPr>
          <w:rFonts w:eastAsia="나눔명조" w:hint="eastAsia"/>
          <w:sz w:val="20"/>
          <w:szCs w:val="22"/>
        </w:rPr>
        <w:t>네</w:t>
      </w:r>
      <w:r w:rsidR="00626E94">
        <w:rPr>
          <w:rFonts w:eastAsia="나눔명조" w:hint="eastAsia"/>
          <w:sz w:val="20"/>
          <w:szCs w:val="22"/>
        </w:rPr>
        <w:t xml:space="preserve"> </w:t>
      </w:r>
      <w:r w:rsidR="00626E94">
        <w:rPr>
          <w:rFonts w:eastAsia="나눔명조" w:hint="eastAsia"/>
          <w:sz w:val="20"/>
          <w:szCs w:val="22"/>
        </w:rPr>
        <w:t>가지</w:t>
      </w:r>
      <w:r w:rsidR="00626E94">
        <w:rPr>
          <w:rFonts w:eastAsia="나눔명조" w:hint="eastAsia"/>
          <w:sz w:val="20"/>
          <w:szCs w:val="22"/>
        </w:rPr>
        <w:t xml:space="preserve"> </w:t>
      </w:r>
      <w:r w:rsidR="00626E94">
        <w:rPr>
          <w:rFonts w:eastAsia="나눔명조" w:hint="eastAsia"/>
          <w:sz w:val="20"/>
          <w:szCs w:val="22"/>
        </w:rPr>
        <w:t>구성요소는</w:t>
      </w:r>
      <w:r w:rsidR="00626E94">
        <w:rPr>
          <w:rFonts w:eastAsia="나눔명조" w:hint="eastAsia"/>
          <w:sz w:val="20"/>
          <w:szCs w:val="22"/>
        </w:rPr>
        <w:t xml:space="preserve"> </w:t>
      </w:r>
      <w:r w:rsidR="00D932A5">
        <w:rPr>
          <w:rFonts w:eastAsia="나눔명조" w:hint="eastAsia"/>
          <w:sz w:val="20"/>
          <w:szCs w:val="22"/>
        </w:rPr>
        <w:t>이미</w:t>
      </w:r>
      <w:r w:rsidR="00D932A5">
        <w:rPr>
          <w:rFonts w:eastAsia="나눔명조" w:hint="eastAsia"/>
          <w:sz w:val="20"/>
          <w:szCs w:val="22"/>
        </w:rPr>
        <w:t xml:space="preserve"> </w:t>
      </w:r>
      <w:r w:rsidR="00626E94">
        <w:rPr>
          <w:rFonts w:eastAsia="나눔명조" w:hint="eastAsia"/>
          <w:sz w:val="20"/>
          <w:szCs w:val="22"/>
        </w:rPr>
        <w:t>여러</w:t>
      </w:r>
      <w:r w:rsidR="00626E94">
        <w:rPr>
          <w:rFonts w:eastAsia="나눔명조"/>
          <w:sz w:val="20"/>
          <w:szCs w:val="22"/>
        </w:rPr>
        <w:t xml:space="preserve"> </w:t>
      </w:r>
      <w:r w:rsidR="00626E94" w:rsidRPr="0005167B">
        <w:rPr>
          <w:rFonts w:eastAsia="나눔명조"/>
          <w:sz w:val="20"/>
          <w:szCs w:val="22"/>
        </w:rPr>
        <w:t>연구</w:t>
      </w:r>
      <w:r w:rsidR="00D932A5" w:rsidRPr="0005167B">
        <w:rPr>
          <w:rFonts w:eastAsia="나눔명조" w:hint="eastAsia"/>
          <w:sz w:val="20"/>
          <w:szCs w:val="22"/>
        </w:rPr>
        <w:t>(Andersen, Heinesen, Pedersen 2014; Bellé 2013)</w:t>
      </w:r>
      <w:r w:rsidR="00626E94" w:rsidRPr="0005167B">
        <w:rPr>
          <w:rFonts w:eastAsia="나눔명조"/>
          <w:sz w:val="20"/>
          <w:szCs w:val="22"/>
        </w:rPr>
        <w:t>에서</w:t>
      </w:r>
      <w:r w:rsidR="00626E94">
        <w:rPr>
          <w:rFonts w:eastAsia="나눔명조" w:hint="eastAsia"/>
          <w:sz w:val="20"/>
          <w:szCs w:val="22"/>
        </w:rPr>
        <w:t xml:space="preserve"> </w:t>
      </w:r>
      <w:r w:rsidR="00626E94">
        <w:rPr>
          <w:rFonts w:eastAsia="나눔명조" w:hint="eastAsia"/>
          <w:sz w:val="20"/>
          <w:szCs w:val="22"/>
        </w:rPr>
        <w:t>공공봉사동기</w:t>
      </w:r>
      <w:r w:rsidR="00D932A5">
        <w:rPr>
          <w:rFonts w:eastAsia="나눔명조" w:hint="eastAsia"/>
          <w:sz w:val="20"/>
          <w:szCs w:val="22"/>
        </w:rPr>
        <w:t>를</w:t>
      </w:r>
      <w:r w:rsidR="00D932A5">
        <w:rPr>
          <w:rFonts w:eastAsia="나눔명조" w:hint="eastAsia"/>
          <w:sz w:val="20"/>
          <w:szCs w:val="22"/>
        </w:rPr>
        <w:t xml:space="preserve"> </w:t>
      </w:r>
      <w:r w:rsidR="00D932A5">
        <w:rPr>
          <w:rFonts w:eastAsia="나눔명조" w:hint="eastAsia"/>
          <w:sz w:val="20"/>
          <w:szCs w:val="22"/>
        </w:rPr>
        <w:t>측정하기에</w:t>
      </w:r>
      <w:r w:rsidR="00626E94">
        <w:rPr>
          <w:rFonts w:eastAsia="나눔명조" w:hint="eastAsia"/>
          <w:sz w:val="20"/>
          <w:szCs w:val="22"/>
        </w:rPr>
        <w:t xml:space="preserve"> </w:t>
      </w:r>
      <w:r w:rsidR="00626E94">
        <w:rPr>
          <w:rFonts w:eastAsia="나눔명조" w:hint="eastAsia"/>
          <w:sz w:val="20"/>
          <w:szCs w:val="22"/>
        </w:rPr>
        <w:t>적절한</w:t>
      </w:r>
      <w:r w:rsidR="00626E94">
        <w:rPr>
          <w:rFonts w:eastAsia="나눔명조" w:hint="eastAsia"/>
          <w:sz w:val="20"/>
          <w:szCs w:val="22"/>
        </w:rPr>
        <w:t xml:space="preserve"> </w:t>
      </w:r>
      <w:r w:rsidR="00626E94">
        <w:rPr>
          <w:rFonts w:eastAsia="나눔명조" w:hint="eastAsia"/>
          <w:sz w:val="20"/>
          <w:szCs w:val="22"/>
        </w:rPr>
        <w:t>요소임이</w:t>
      </w:r>
      <w:r w:rsidR="00626E94">
        <w:rPr>
          <w:rFonts w:eastAsia="나눔명조" w:hint="eastAsia"/>
          <w:sz w:val="20"/>
          <w:szCs w:val="22"/>
        </w:rPr>
        <w:t xml:space="preserve"> </w:t>
      </w:r>
      <w:r w:rsidR="005E3844">
        <w:rPr>
          <w:rFonts w:eastAsia="나눔명조" w:hint="eastAsia"/>
          <w:sz w:val="20"/>
          <w:szCs w:val="22"/>
        </w:rPr>
        <w:t>입증되었다</w:t>
      </w:r>
      <w:r w:rsidR="0005167B" w:rsidRPr="0005167B">
        <w:rPr>
          <w:rFonts w:eastAsia="나눔명조" w:hint="eastAsia"/>
          <w:sz w:val="20"/>
          <w:szCs w:val="22"/>
        </w:rPr>
        <w:t xml:space="preserve">. </w:t>
      </w:r>
      <w:r w:rsidR="00D932A5">
        <w:rPr>
          <w:rFonts w:eastAsia="나눔명조" w:hint="eastAsia"/>
          <w:sz w:val="20"/>
          <w:szCs w:val="22"/>
        </w:rPr>
        <w:t>하지만</w:t>
      </w:r>
      <w:r w:rsidR="00D932A5">
        <w:rPr>
          <w:rFonts w:eastAsia="나눔명조" w:hint="eastAsia"/>
          <w:sz w:val="20"/>
          <w:szCs w:val="22"/>
        </w:rPr>
        <w:t xml:space="preserve"> </w:t>
      </w:r>
      <w:r w:rsidR="00D932A5">
        <w:rPr>
          <w:rFonts w:eastAsia="나눔명조" w:hint="eastAsia"/>
          <w:sz w:val="20"/>
          <w:szCs w:val="22"/>
        </w:rPr>
        <w:t>공공봉사동기는</w:t>
      </w:r>
      <w:r w:rsidR="00D932A5">
        <w:rPr>
          <w:rFonts w:eastAsia="나눔명조" w:hint="eastAsia"/>
          <w:sz w:val="20"/>
          <w:szCs w:val="22"/>
        </w:rPr>
        <w:t xml:space="preserve"> </w:t>
      </w:r>
      <w:r w:rsidR="00D932A5">
        <w:rPr>
          <w:rFonts w:eastAsia="나눔명조" w:hint="eastAsia"/>
          <w:sz w:val="20"/>
          <w:szCs w:val="22"/>
        </w:rPr>
        <w:t>여전히</w:t>
      </w:r>
      <w:r w:rsidR="00D932A5">
        <w:rPr>
          <w:rFonts w:eastAsia="나눔명조" w:hint="eastAsia"/>
          <w:sz w:val="20"/>
          <w:szCs w:val="22"/>
        </w:rPr>
        <w:t xml:space="preserve"> </w:t>
      </w:r>
      <w:r w:rsidR="00D932A5">
        <w:rPr>
          <w:rFonts w:eastAsia="나눔명조" w:hint="eastAsia"/>
          <w:sz w:val="20"/>
          <w:szCs w:val="22"/>
        </w:rPr>
        <w:t>개념적으로</w:t>
      </w:r>
      <w:r w:rsidR="00D932A5">
        <w:rPr>
          <w:rFonts w:eastAsia="나눔명조" w:hint="eastAsia"/>
          <w:sz w:val="20"/>
          <w:szCs w:val="22"/>
        </w:rPr>
        <w:t xml:space="preserve"> </w:t>
      </w:r>
      <w:r w:rsidR="00D932A5">
        <w:rPr>
          <w:rFonts w:eastAsia="나눔명조" w:hint="eastAsia"/>
          <w:sz w:val="20"/>
          <w:szCs w:val="22"/>
        </w:rPr>
        <w:t>모호한</w:t>
      </w:r>
      <w:r w:rsidR="00D932A5">
        <w:rPr>
          <w:rFonts w:eastAsia="나눔명조" w:hint="eastAsia"/>
          <w:sz w:val="20"/>
          <w:szCs w:val="22"/>
        </w:rPr>
        <w:t xml:space="preserve"> </w:t>
      </w:r>
      <w:r w:rsidR="00D932A5">
        <w:rPr>
          <w:rFonts w:eastAsia="나눔명조" w:hint="eastAsia"/>
          <w:sz w:val="20"/>
          <w:szCs w:val="22"/>
        </w:rPr>
        <w:t>부분이</w:t>
      </w:r>
      <w:r w:rsidR="00D932A5">
        <w:rPr>
          <w:rFonts w:eastAsia="나눔명조" w:hint="eastAsia"/>
          <w:sz w:val="20"/>
          <w:szCs w:val="22"/>
        </w:rPr>
        <w:t xml:space="preserve"> </w:t>
      </w:r>
      <w:r w:rsidR="00D932A5">
        <w:rPr>
          <w:rFonts w:eastAsia="나눔명조" w:hint="eastAsia"/>
          <w:sz w:val="20"/>
          <w:szCs w:val="22"/>
        </w:rPr>
        <w:t>있으므로</w:t>
      </w:r>
      <w:r w:rsidR="00D932A5">
        <w:rPr>
          <w:rFonts w:eastAsia="나눔명조" w:hint="eastAsia"/>
          <w:sz w:val="20"/>
          <w:szCs w:val="22"/>
        </w:rPr>
        <w:t xml:space="preserve"> </w:t>
      </w:r>
      <w:r w:rsidR="00D932A5">
        <w:rPr>
          <w:rFonts w:eastAsia="나눔명조" w:hint="eastAsia"/>
          <w:sz w:val="20"/>
          <w:szCs w:val="22"/>
        </w:rPr>
        <w:t>명확한</w:t>
      </w:r>
      <w:r w:rsidR="00D932A5">
        <w:rPr>
          <w:rFonts w:eastAsia="나눔명조" w:hint="eastAsia"/>
          <w:sz w:val="20"/>
          <w:szCs w:val="22"/>
        </w:rPr>
        <w:t xml:space="preserve"> </w:t>
      </w:r>
      <w:r w:rsidR="00D932A5">
        <w:rPr>
          <w:rFonts w:eastAsia="나눔명조" w:hint="eastAsia"/>
          <w:sz w:val="20"/>
          <w:szCs w:val="22"/>
        </w:rPr>
        <w:t>개념화에</w:t>
      </w:r>
      <w:r w:rsidR="00D932A5">
        <w:rPr>
          <w:rFonts w:eastAsia="나눔명조" w:hint="eastAsia"/>
          <w:sz w:val="20"/>
          <w:szCs w:val="22"/>
        </w:rPr>
        <w:t xml:space="preserve"> </w:t>
      </w:r>
      <w:r w:rsidR="00D932A5">
        <w:rPr>
          <w:rFonts w:eastAsia="나눔명조" w:hint="eastAsia"/>
          <w:sz w:val="20"/>
          <w:szCs w:val="22"/>
        </w:rPr>
        <w:t>더욱</w:t>
      </w:r>
      <w:r w:rsidR="00D932A5">
        <w:rPr>
          <w:rFonts w:eastAsia="나눔명조" w:hint="eastAsia"/>
          <w:sz w:val="20"/>
          <w:szCs w:val="22"/>
        </w:rPr>
        <w:t xml:space="preserve"> </w:t>
      </w:r>
      <w:r w:rsidR="00D932A5">
        <w:rPr>
          <w:rFonts w:eastAsia="나눔명조" w:hint="eastAsia"/>
          <w:sz w:val="20"/>
          <w:szCs w:val="22"/>
        </w:rPr>
        <w:t>유의해야</w:t>
      </w:r>
      <w:r w:rsidR="00D932A5">
        <w:rPr>
          <w:rFonts w:eastAsia="나눔명조" w:hint="eastAsia"/>
          <w:sz w:val="20"/>
          <w:szCs w:val="22"/>
        </w:rPr>
        <w:t xml:space="preserve"> </w:t>
      </w:r>
      <w:r w:rsidR="00D932A5">
        <w:rPr>
          <w:rFonts w:eastAsia="나눔명조" w:hint="eastAsia"/>
          <w:sz w:val="20"/>
          <w:szCs w:val="22"/>
        </w:rPr>
        <w:t>하며</w:t>
      </w:r>
      <w:r w:rsidR="00D932A5" w:rsidRPr="0005167B">
        <w:rPr>
          <w:rFonts w:eastAsia="나눔명조" w:hint="eastAsia"/>
          <w:sz w:val="20"/>
          <w:szCs w:val="22"/>
        </w:rPr>
        <w:t xml:space="preserve">(Bozeman &amp; </w:t>
      </w:r>
      <w:proofErr w:type="spellStart"/>
      <w:r w:rsidR="00D932A5" w:rsidRPr="0005167B">
        <w:rPr>
          <w:rFonts w:eastAsia="나눔명조" w:hint="eastAsia"/>
          <w:sz w:val="20"/>
          <w:szCs w:val="22"/>
        </w:rPr>
        <w:t>Su</w:t>
      </w:r>
      <w:proofErr w:type="spellEnd"/>
      <w:r w:rsidR="00D932A5" w:rsidRPr="0005167B">
        <w:rPr>
          <w:rFonts w:eastAsia="나눔명조" w:hint="eastAsia"/>
          <w:sz w:val="20"/>
          <w:szCs w:val="22"/>
        </w:rPr>
        <w:t xml:space="preserve"> 2015</w:t>
      </w:r>
      <w:r w:rsidR="00D932A5">
        <w:rPr>
          <w:rFonts w:eastAsia="나눔명조"/>
          <w:sz w:val="20"/>
          <w:szCs w:val="22"/>
        </w:rPr>
        <w:t xml:space="preserve">; </w:t>
      </w:r>
      <w:r w:rsidR="00D932A5" w:rsidRPr="0005167B">
        <w:rPr>
          <w:rFonts w:eastAsia="나눔명조" w:hint="eastAsia"/>
          <w:sz w:val="20"/>
          <w:szCs w:val="22"/>
        </w:rPr>
        <w:t>Ritz, Brewer, and Neumann 2016)</w:t>
      </w:r>
      <w:r w:rsidR="00D932A5">
        <w:rPr>
          <w:rFonts w:eastAsia="나눔명조" w:hint="eastAsia"/>
          <w:sz w:val="20"/>
          <w:szCs w:val="22"/>
        </w:rPr>
        <w:t>,</w:t>
      </w:r>
      <w:r w:rsidR="00D932A5">
        <w:rPr>
          <w:rFonts w:eastAsia="나눔명조"/>
          <w:sz w:val="20"/>
          <w:szCs w:val="22"/>
        </w:rPr>
        <w:t xml:space="preserve"> </w:t>
      </w:r>
      <w:r w:rsidR="00D932A5">
        <w:rPr>
          <w:rFonts w:eastAsia="나눔명조" w:hint="eastAsia"/>
          <w:sz w:val="20"/>
          <w:szCs w:val="22"/>
        </w:rPr>
        <w:t>이를</w:t>
      </w:r>
      <w:r w:rsidR="00D932A5">
        <w:rPr>
          <w:rFonts w:eastAsia="나눔명조" w:hint="eastAsia"/>
          <w:sz w:val="20"/>
          <w:szCs w:val="22"/>
        </w:rPr>
        <w:t xml:space="preserve"> </w:t>
      </w:r>
      <w:r w:rsidR="00D932A5">
        <w:rPr>
          <w:rFonts w:eastAsia="나눔명조" w:hint="eastAsia"/>
          <w:sz w:val="20"/>
          <w:szCs w:val="22"/>
        </w:rPr>
        <w:t>위해</w:t>
      </w:r>
      <w:r w:rsidR="00D932A5">
        <w:rPr>
          <w:rFonts w:eastAsia="나눔명조" w:hint="eastAsia"/>
          <w:sz w:val="20"/>
          <w:szCs w:val="22"/>
        </w:rPr>
        <w:t xml:space="preserve"> </w:t>
      </w:r>
      <w:r w:rsidR="00D932A5">
        <w:rPr>
          <w:rFonts w:eastAsia="나눔명조" w:hint="eastAsia"/>
          <w:sz w:val="20"/>
          <w:szCs w:val="22"/>
        </w:rPr>
        <w:t>여타</w:t>
      </w:r>
      <w:r w:rsidR="00D932A5">
        <w:rPr>
          <w:rFonts w:eastAsia="나눔명조" w:hint="eastAsia"/>
          <w:sz w:val="20"/>
          <w:szCs w:val="22"/>
        </w:rPr>
        <w:t xml:space="preserve"> </w:t>
      </w:r>
      <w:r w:rsidR="00D932A5">
        <w:rPr>
          <w:rFonts w:eastAsia="나눔명조" w:hint="eastAsia"/>
          <w:sz w:val="20"/>
          <w:szCs w:val="22"/>
        </w:rPr>
        <w:t>연구에서</w:t>
      </w:r>
      <w:r w:rsidR="00D932A5">
        <w:rPr>
          <w:rFonts w:eastAsia="나눔명조" w:hint="eastAsia"/>
          <w:sz w:val="20"/>
          <w:szCs w:val="22"/>
        </w:rPr>
        <w:t xml:space="preserve"> </w:t>
      </w:r>
      <w:r w:rsidR="00D932A5">
        <w:rPr>
          <w:rFonts w:eastAsia="나눔명조" w:hint="eastAsia"/>
          <w:sz w:val="20"/>
          <w:szCs w:val="22"/>
        </w:rPr>
        <w:t>공공봉사동기가</w:t>
      </w:r>
      <w:r w:rsidR="00D932A5">
        <w:rPr>
          <w:rFonts w:eastAsia="나눔명조" w:hint="eastAsia"/>
          <w:sz w:val="20"/>
          <w:szCs w:val="22"/>
        </w:rPr>
        <w:t xml:space="preserve"> </w:t>
      </w:r>
      <w:r w:rsidR="00D932A5">
        <w:rPr>
          <w:rFonts w:eastAsia="나눔명조" w:hint="eastAsia"/>
          <w:sz w:val="20"/>
          <w:szCs w:val="22"/>
        </w:rPr>
        <w:t>어떻게</w:t>
      </w:r>
      <w:r w:rsidR="00D932A5">
        <w:rPr>
          <w:rFonts w:eastAsia="나눔명조" w:hint="eastAsia"/>
          <w:sz w:val="20"/>
          <w:szCs w:val="22"/>
        </w:rPr>
        <w:t xml:space="preserve"> </w:t>
      </w:r>
      <w:r w:rsidR="00D932A5">
        <w:rPr>
          <w:rFonts w:eastAsia="나눔명조" w:hint="eastAsia"/>
          <w:sz w:val="20"/>
          <w:szCs w:val="22"/>
        </w:rPr>
        <w:t>다뤄지고</w:t>
      </w:r>
      <w:r w:rsidR="00D932A5">
        <w:rPr>
          <w:rFonts w:eastAsia="나눔명조" w:hint="eastAsia"/>
          <w:sz w:val="20"/>
          <w:szCs w:val="22"/>
        </w:rPr>
        <w:t xml:space="preserve"> </w:t>
      </w:r>
      <w:r w:rsidR="00D932A5">
        <w:rPr>
          <w:rFonts w:eastAsia="나눔명조" w:hint="eastAsia"/>
          <w:sz w:val="20"/>
          <w:szCs w:val="22"/>
        </w:rPr>
        <w:t>있는지</w:t>
      </w:r>
      <w:r w:rsidR="00466F2E">
        <w:rPr>
          <w:rFonts w:eastAsia="나눔명조" w:hint="eastAsia"/>
          <w:sz w:val="20"/>
          <w:szCs w:val="22"/>
        </w:rPr>
        <w:t xml:space="preserve"> </w:t>
      </w:r>
      <w:r w:rsidR="00D932A5">
        <w:rPr>
          <w:rFonts w:eastAsia="나눔명조" w:hint="eastAsia"/>
          <w:sz w:val="20"/>
          <w:szCs w:val="22"/>
        </w:rPr>
        <w:t>확인하고자</w:t>
      </w:r>
      <w:r w:rsidR="00D932A5">
        <w:rPr>
          <w:rFonts w:eastAsia="나눔명조" w:hint="eastAsia"/>
          <w:sz w:val="20"/>
          <w:szCs w:val="22"/>
        </w:rPr>
        <w:t xml:space="preserve"> </w:t>
      </w:r>
      <w:r w:rsidR="00D932A5">
        <w:rPr>
          <w:rFonts w:eastAsia="나눔명조" w:hint="eastAsia"/>
          <w:sz w:val="20"/>
          <w:szCs w:val="22"/>
        </w:rPr>
        <w:t>한다</w:t>
      </w:r>
      <w:r w:rsidR="0005167B" w:rsidRPr="0005167B">
        <w:rPr>
          <w:rFonts w:eastAsia="나눔명조" w:hint="eastAsia"/>
          <w:sz w:val="20"/>
          <w:szCs w:val="22"/>
        </w:rPr>
        <w:t>.</w:t>
      </w:r>
    </w:p>
    <w:p w14:paraId="3E122BEB" w14:textId="77777777" w:rsidR="00130C0C" w:rsidRDefault="00466F2E" w:rsidP="34D5D6E7">
      <w:pPr>
        <w:wordWrap/>
        <w:adjustRightInd w:val="0"/>
        <w:spacing w:before="120" w:after="120" w:line="276" w:lineRule="auto"/>
        <w:ind w:rightChars="-23" w:right="-55"/>
        <w:rPr>
          <w:rFonts w:eastAsia="나눔명조"/>
          <w:sz w:val="20"/>
          <w:szCs w:val="20"/>
        </w:rPr>
      </w:pPr>
      <w:r>
        <w:rPr>
          <w:rFonts w:eastAsia="나눔명조" w:hint="eastAsia"/>
          <w:sz w:val="20"/>
          <w:szCs w:val="20"/>
        </w:rPr>
        <w:t>우선</w:t>
      </w:r>
      <w:r>
        <w:rPr>
          <w:rFonts w:eastAsia="나눔명조" w:hint="eastAsia"/>
          <w:sz w:val="20"/>
          <w:szCs w:val="20"/>
        </w:rPr>
        <w:t xml:space="preserve">, </w:t>
      </w:r>
      <w:r>
        <w:rPr>
          <w:rFonts w:eastAsia="나눔명조" w:hint="eastAsia"/>
          <w:sz w:val="20"/>
          <w:szCs w:val="20"/>
        </w:rPr>
        <w:t>공공봉사동기는</w:t>
      </w:r>
      <w:r>
        <w:rPr>
          <w:rFonts w:eastAsia="나눔명조" w:hint="eastAsia"/>
          <w:sz w:val="20"/>
          <w:szCs w:val="20"/>
        </w:rPr>
        <w:t xml:space="preserve"> </w:t>
      </w:r>
      <w:r>
        <w:rPr>
          <w:rFonts w:eastAsia="나눔명조" w:hint="eastAsia"/>
          <w:sz w:val="20"/>
          <w:szCs w:val="20"/>
        </w:rPr>
        <w:t>윤리나</w:t>
      </w:r>
      <w:r>
        <w:rPr>
          <w:rFonts w:eastAsia="나눔명조" w:hint="eastAsia"/>
          <w:sz w:val="20"/>
          <w:szCs w:val="20"/>
        </w:rPr>
        <w:t xml:space="preserve"> </w:t>
      </w:r>
      <w:r>
        <w:rPr>
          <w:rFonts w:eastAsia="나눔명조" w:hint="eastAsia"/>
          <w:sz w:val="20"/>
          <w:szCs w:val="20"/>
        </w:rPr>
        <w:t>역할과</w:t>
      </w:r>
      <w:r>
        <w:rPr>
          <w:rFonts w:eastAsia="나눔명조" w:hint="eastAsia"/>
          <w:sz w:val="20"/>
          <w:szCs w:val="20"/>
        </w:rPr>
        <w:t xml:space="preserve"> </w:t>
      </w:r>
      <w:r>
        <w:rPr>
          <w:rFonts w:eastAsia="나눔명조" w:hint="eastAsia"/>
          <w:sz w:val="20"/>
          <w:szCs w:val="20"/>
        </w:rPr>
        <w:t>같은</w:t>
      </w:r>
      <w:r>
        <w:rPr>
          <w:rFonts w:eastAsia="나눔명조" w:hint="eastAsia"/>
          <w:sz w:val="20"/>
          <w:szCs w:val="20"/>
        </w:rPr>
        <w:t xml:space="preserve"> </w:t>
      </w:r>
      <w:r>
        <w:rPr>
          <w:rFonts w:eastAsia="나눔명조" w:hint="eastAsia"/>
          <w:sz w:val="20"/>
          <w:szCs w:val="20"/>
        </w:rPr>
        <w:t>가치기반</w:t>
      </w:r>
      <w:r>
        <w:rPr>
          <w:rFonts w:eastAsia="나눔명조" w:hint="eastAsia"/>
          <w:sz w:val="20"/>
          <w:szCs w:val="20"/>
        </w:rPr>
        <w:t xml:space="preserve"> </w:t>
      </w:r>
      <w:r>
        <w:rPr>
          <w:rFonts w:eastAsia="나눔명조" w:hint="eastAsia"/>
          <w:sz w:val="20"/>
          <w:szCs w:val="20"/>
        </w:rPr>
        <w:t>행동</w:t>
      </w:r>
      <w:r>
        <w:rPr>
          <w:rFonts w:eastAsia="나눔명조" w:hint="eastAsia"/>
          <w:sz w:val="20"/>
          <w:szCs w:val="20"/>
        </w:rPr>
        <w:t xml:space="preserve"> </w:t>
      </w:r>
      <w:r>
        <w:rPr>
          <w:rFonts w:eastAsia="나눔명조" w:hint="eastAsia"/>
          <w:sz w:val="20"/>
          <w:szCs w:val="20"/>
        </w:rPr>
        <w:t>결정</w:t>
      </w:r>
      <w:r>
        <w:rPr>
          <w:rFonts w:eastAsia="나눔명조" w:hint="eastAsia"/>
          <w:sz w:val="20"/>
          <w:szCs w:val="20"/>
        </w:rPr>
        <w:t xml:space="preserve"> </w:t>
      </w:r>
      <w:r>
        <w:rPr>
          <w:rFonts w:eastAsia="나눔명조" w:hint="eastAsia"/>
          <w:sz w:val="20"/>
          <w:szCs w:val="20"/>
        </w:rPr>
        <w:t>요인이며</w:t>
      </w:r>
      <w:r>
        <w:rPr>
          <w:rFonts w:eastAsia="나눔명조" w:hint="eastAsia"/>
          <w:sz w:val="20"/>
          <w:szCs w:val="20"/>
        </w:rPr>
        <w:t>,</w:t>
      </w:r>
      <w:r>
        <w:rPr>
          <w:rFonts w:eastAsia="나눔명조"/>
          <w:sz w:val="20"/>
          <w:szCs w:val="20"/>
        </w:rPr>
        <w:t xml:space="preserve"> </w:t>
      </w:r>
      <w:r>
        <w:rPr>
          <w:rFonts w:eastAsia="나눔명조" w:hint="eastAsia"/>
          <w:sz w:val="20"/>
          <w:szCs w:val="20"/>
        </w:rPr>
        <w:t>이때</w:t>
      </w:r>
      <w:r>
        <w:rPr>
          <w:rFonts w:eastAsia="나눔명조" w:hint="eastAsia"/>
          <w:sz w:val="20"/>
          <w:szCs w:val="20"/>
        </w:rPr>
        <w:t xml:space="preserve"> </w:t>
      </w:r>
      <w:r>
        <w:rPr>
          <w:rFonts w:eastAsia="나눔명조" w:hint="eastAsia"/>
          <w:sz w:val="20"/>
          <w:szCs w:val="20"/>
        </w:rPr>
        <w:t>공공봉사동기</w:t>
      </w:r>
      <w:r w:rsidR="008B6616">
        <w:rPr>
          <w:rFonts w:eastAsia="나눔명조" w:hint="eastAsia"/>
          <w:sz w:val="20"/>
          <w:szCs w:val="20"/>
        </w:rPr>
        <w:t>는</w:t>
      </w:r>
      <w:r w:rsidR="008B6616">
        <w:rPr>
          <w:rFonts w:eastAsia="나눔명조" w:hint="eastAsia"/>
          <w:sz w:val="20"/>
          <w:szCs w:val="20"/>
        </w:rPr>
        <w:t xml:space="preserve"> </w:t>
      </w:r>
      <w:r>
        <w:rPr>
          <w:rFonts w:eastAsia="나눔명조" w:hint="eastAsia"/>
          <w:sz w:val="20"/>
          <w:szCs w:val="20"/>
        </w:rPr>
        <w:t>사적이익이나</w:t>
      </w:r>
      <w:r>
        <w:rPr>
          <w:rFonts w:eastAsia="나눔명조"/>
          <w:sz w:val="20"/>
          <w:szCs w:val="20"/>
        </w:rPr>
        <w:t xml:space="preserve"> </w:t>
      </w:r>
      <w:r>
        <w:rPr>
          <w:rFonts w:eastAsia="나눔명조" w:hint="eastAsia"/>
          <w:sz w:val="20"/>
          <w:szCs w:val="20"/>
        </w:rPr>
        <w:t>조직적</w:t>
      </w:r>
      <w:r>
        <w:rPr>
          <w:rFonts w:eastAsia="나눔명조" w:hint="eastAsia"/>
          <w:sz w:val="20"/>
          <w:szCs w:val="20"/>
        </w:rPr>
        <w:t xml:space="preserve"> </w:t>
      </w:r>
      <w:r>
        <w:rPr>
          <w:rFonts w:eastAsia="나눔명조" w:hint="eastAsia"/>
          <w:sz w:val="20"/>
          <w:szCs w:val="20"/>
        </w:rPr>
        <w:t>이익</w:t>
      </w:r>
      <w:r w:rsidR="008B6616">
        <w:rPr>
          <w:rFonts w:eastAsia="나눔명조" w:hint="eastAsia"/>
          <w:sz w:val="20"/>
          <w:szCs w:val="20"/>
        </w:rPr>
        <w:t>을</w:t>
      </w:r>
      <w:r w:rsidR="008B6616">
        <w:rPr>
          <w:rFonts w:eastAsia="나눔명조" w:hint="eastAsia"/>
          <w:sz w:val="20"/>
          <w:szCs w:val="20"/>
        </w:rPr>
        <w:t xml:space="preserve"> </w:t>
      </w:r>
      <w:r w:rsidR="008B6616">
        <w:rPr>
          <w:rFonts w:eastAsia="나눔명조" w:hint="eastAsia"/>
          <w:sz w:val="20"/>
          <w:szCs w:val="20"/>
        </w:rPr>
        <w:t>넘어</w:t>
      </w:r>
      <w:r w:rsidR="008B6616">
        <w:rPr>
          <w:rFonts w:eastAsia="나눔명조" w:hint="eastAsia"/>
          <w:sz w:val="20"/>
          <w:szCs w:val="20"/>
        </w:rPr>
        <w:t xml:space="preserve"> </w:t>
      </w:r>
      <w:r w:rsidR="008B6616">
        <w:rPr>
          <w:rFonts w:eastAsia="나눔명조" w:hint="eastAsia"/>
          <w:sz w:val="20"/>
          <w:szCs w:val="20"/>
        </w:rPr>
        <w:t>보다</w:t>
      </w:r>
      <w:r w:rsidR="008B6616">
        <w:rPr>
          <w:rFonts w:eastAsia="나눔명조"/>
          <w:sz w:val="20"/>
          <w:szCs w:val="20"/>
        </w:rPr>
        <w:t xml:space="preserve"> </w:t>
      </w:r>
      <w:r w:rsidR="008B6616">
        <w:rPr>
          <w:rFonts w:eastAsia="나눔명조" w:hint="eastAsia"/>
          <w:sz w:val="20"/>
          <w:szCs w:val="20"/>
        </w:rPr>
        <w:t>큰</w:t>
      </w:r>
      <w:r w:rsidR="008B6616">
        <w:rPr>
          <w:rFonts w:eastAsia="나눔명조" w:hint="eastAsia"/>
          <w:sz w:val="20"/>
          <w:szCs w:val="20"/>
        </w:rPr>
        <w:t xml:space="preserve"> </w:t>
      </w:r>
      <w:r w:rsidR="008B6616">
        <w:rPr>
          <w:rFonts w:eastAsia="나눔명조" w:hint="eastAsia"/>
          <w:sz w:val="20"/>
          <w:szCs w:val="20"/>
        </w:rPr>
        <w:t>정치적</w:t>
      </w:r>
      <w:r w:rsidR="008B6616">
        <w:rPr>
          <w:rFonts w:eastAsia="나눔명조" w:hint="eastAsia"/>
          <w:sz w:val="20"/>
          <w:szCs w:val="20"/>
        </w:rPr>
        <w:t xml:space="preserve"> </w:t>
      </w:r>
      <w:r w:rsidR="008B6616">
        <w:rPr>
          <w:rFonts w:eastAsia="나눔명조" w:hint="eastAsia"/>
          <w:sz w:val="20"/>
          <w:szCs w:val="20"/>
        </w:rPr>
        <w:t>제도와</w:t>
      </w:r>
      <w:r w:rsidR="008B6616">
        <w:rPr>
          <w:rFonts w:eastAsia="나눔명조" w:hint="eastAsia"/>
          <w:sz w:val="20"/>
          <w:szCs w:val="20"/>
        </w:rPr>
        <w:t xml:space="preserve"> </w:t>
      </w:r>
      <w:r w:rsidR="008B6616">
        <w:rPr>
          <w:rFonts w:eastAsia="나눔명조" w:hint="eastAsia"/>
          <w:sz w:val="20"/>
          <w:szCs w:val="20"/>
        </w:rPr>
        <w:t>관련한</w:t>
      </w:r>
      <w:r w:rsidR="008B6616">
        <w:rPr>
          <w:rFonts w:eastAsia="나눔명조" w:hint="eastAsia"/>
          <w:sz w:val="20"/>
          <w:szCs w:val="20"/>
        </w:rPr>
        <w:t xml:space="preserve"> </w:t>
      </w:r>
      <w:r w:rsidR="008B6616">
        <w:rPr>
          <w:rFonts w:eastAsia="나눔명조" w:hint="eastAsia"/>
          <w:sz w:val="20"/>
          <w:szCs w:val="20"/>
        </w:rPr>
        <w:t>이익을</w:t>
      </w:r>
      <w:r w:rsidR="008B6616">
        <w:rPr>
          <w:rFonts w:eastAsia="나눔명조" w:hint="eastAsia"/>
          <w:sz w:val="20"/>
          <w:szCs w:val="20"/>
        </w:rPr>
        <w:t xml:space="preserve"> </w:t>
      </w:r>
      <w:r w:rsidR="008B6616">
        <w:rPr>
          <w:rFonts w:eastAsia="나눔명조" w:hint="eastAsia"/>
          <w:sz w:val="20"/>
          <w:szCs w:val="20"/>
        </w:rPr>
        <w:t>고려하는</w:t>
      </w:r>
      <w:r w:rsidR="008B6616">
        <w:rPr>
          <w:rFonts w:eastAsia="나눔명조" w:hint="eastAsia"/>
          <w:sz w:val="20"/>
          <w:szCs w:val="20"/>
        </w:rPr>
        <w:t xml:space="preserve"> </w:t>
      </w:r>
      <w:r w:rsidR="008B6616">
        <w:rPr>
          <w:rFonts w:eastAsia="나눔명조" w:hint="eastAsia"/>
          <w:sz w:val="20"/>
          <w:szCs w:val="20"/>
        </w:rPr>
        <w:t>것이다</w:t>
      </w:r>
      <w:r w:rsidR="008B6616">
        <w:rPr>
          <w:rFonts w:eastAsia="나눔명조" w:hint="eastAsia"/>
          <w:sz w:val="20"/>
          <w:szCs w:val="20"/>
        </w:rPr>
        <w:t xml:space="preserve"> </w:t>
      </w:r>
      <w:r>
        <w:rPr>
          <w:rFonts w:eastAsia="나눔명조" w:hint="eastAsia"/>
          <w:sz w:val="20"/>
          <w:szCs w:val="20"/>
        </w:rPr>
        <w:t>(</w:t>
      </w:r>
      <w:r w:rsidR="34D5D6E7" w:rsidRPr="34D5D6E7">
        <w:rPr>
          <w:rFonts w:eastAsia="나눔명조"/>
          <w:sz w:val="20"/>
          <w:szCs w:val="20"/>
        </w:rPr>
        <w:t>Vandenabeele 2007)</w:t>
      </w:r>
      <w:r>
        <w:rPr>
          <w:rFonts w:eastAsia="나눔명조"/>
          <w:sz w:val="20"/>
          <w:szCs w:val="20"/>
        </w:rPr>
        <w:t xml:space="preserve">. </w:t>
      </w:r>
      <w:r w:rsidR="008B6616">
        <w:rPr>
          <w:rFonts w:eastAsia="나눔명조" w:hint="eastAsia"/>
          <w:sz w:val="20"/>
          <w:szCs w:val="20"/>
        </w:rPr>
        <w:t>물론</w:t>
      </w:r>
      <w:r w:rsidR="008B6616">
        <w:rPr>
          <w:rFonts w:eastAsia="나눔명조" w:hint="eastAsia"/>
          <w:sz w:val="20"/>
          <w:szCs w:val="20"/>
        </w:rPr>
        <w:t>,</w:t>
      </w:r>
      <w:r w:rsidR="008B6616">
        <w:rPr>
          <w:rFonts w:eastAsia="나눔명조"/>
          <w:sz w:val="20"/>
          <w:szCs w:val="20"/>
        </w:rPr>
        <w:t xml:space="preserve"> </w:t>
      </w:r>
      <w:r w:rsidR="008B6616">
        <w:rPr>
          <w:rFonts w:eastAsia="나눔명조" w:hint="eastAsia"/>
          <w:sz w:val="20"/>
          <w:szCs w:val="20"/>
        </w:rPr>
        <w:t>개인이나</w:t>
      </w:r>
      <w:r w:rsidR="008B6616">
        <w:rPr>
          <w:rFonts w:eastAsia="나눔명조" w:hint="eastAsia"/>
          <w:sz w:val="20"/>
          <w:szCs w:val="20"/>
        </w:rPr>
        <w:t xml:space="preserve"> </w:t>
      </w:r>
      <w:r w:rsidR="008B6616">
        <w:rPr>
          <w:rFonts w:eastAsia="나눔명조" w:hint="eastAsia"/>
          <w:sz w:val="20"/>
          <w:szCs w:val="20"/>
        </w:rPr>
        <w:t>조직의</w:t>
      </w:r>
      <w:r w:rsidR="008B6616">
        <w:rPr>
          <w:rFonts w:eastAsia="나눔명조" w:hint="eastAsia"/>
          <w:sz w:val="20"/>
          <w:szCs w:val="20"/>
        </w:rPr>
        <w:t xml:space="preserve"> </w:t>
      </w:r>
      <w:r w:rsidR="008B6616">
        <w:rPr>
          <w:rFonts w:eastAsia="나눔명조" w:hint="eastAsia"/>
          <w:sz w:val="20"/>
          <w:szCs w:val="20"/>
        </w:rPr>
        <w:t>이익이</w:t>
      </w:r>
      <w:r w:rsidR="008B6616">
        <w:rPr>
          <w:rFonts w:eastAsia="나눔명조" w:hint="eastAsia"/>
          <w:sz w:val="20"/>
          <w:szCs w:val="20"/>
        </w:rPr>
        <w:t xml:space="preserve"> </w:t>
      </w:r>
      <w:r w:rsidR="008B6616">
        <w:rPr>
          <w:rFonts w:eastAsia="나눔명조" w:hint="eastAsia"/>
          <w:sz w:val="20"/>
          <w:szCs w:val="20"/>
        </w:rPr>
        <w:t>공공의</w:t>
      </w:r>
      <w:r w:rsidR="008B6616">
        <w:rPr>
          <w:rFonts w:eastAsia="나눔명조" w:hint="eastAsia"/>
          <w:sz w:val="20"/>
          <w:szCs w:val="20"/>
        </w:rPr>
        <w:t xml:space="preserve"> </w:t>
      </w:r>
      <w:r w:rsidR="008B6616">
        <w:rPr>
          <w:rFonts w:eastAsia="나눔명조" w:hint="eastAsia"/>
          <w:sz w:val="20"/>
          <w:szCs w:val="20"/>
        </w:rPr>
        <w:t>이익과</w:t>
      </w:r>
      <w:r w:rsidR="008B6616">
        <w:rPr>
          <w:rFonts w:eastAsia="나눔명조" w:hint="eastAsia"/>
          <w:sz w:val="20"/>
          <w:szCs w:val="20"/>
        </w:rPr>
        <w:t xml:space="preserve"> </w:t>
      </w:r>
      <w:r w:rsidR="008B6616">
        <w:rPr>
          <w:rFonts w:eastAsia="나눔명조" w:hint="eastAsia"/>
          <w:sz w:val="20"/>
          <w:szCs w:val="20"/>
        </w:rPr>
        <w:t>일치할</w:t>
      </w:r>
      <w:r w:rsidR="008B6616">
        <w:rPr>
          <w:rFonts w:eastAsia="나눔명조" w:hint="eastAsia"/>
          <w:sz w:val="20"/>
          <w:szCs w:val="20"/>
        </w:rPr>
        <w:t xml:space="preserve"> </w:t>
      </w:r>
      <w:r w:rsidR="008B6616">
        <w:rPr>
          <w:rFonts w:eastAsia="나눔명조" w:hint="eastAsia"/>
          <w:sz w:val="20"/>
          <w:szCs w:val="20"/>
        </w:rPr>
        <w:t>수</w:t>
      </w:r>
      <w:r w:rsidR="008B6616">
        <w:rPr>
          <w:rFonts w:eastAsia="나눔명조" w:hint="eastAsia"/>
          <w:sz w:val="20"/>
          <w:szCs w:val="20"/>
        </w:rPr>
        <w:t xml:space="preserve"> </w:t>
      </w:r>
      <w:r w:rsidR="008B6616">
        <w:rPr>
          <w:rFonts w:eastAsia="나눔명조" w:hint="eastAsia"/>
          <w:sz w:val="20"/>
          <w:szCs w:val="20"/>
        </w:rPr>
        <w:t>없다는</w:t>
      </w:r>
      <w:r w:rsidR="008B6616">
        <w:rPr>
          <w:rFonts w:eastAsia="나눔명조" w:hint="eastAsia"/>
          <w:sz w:val="20"/>
          <w:szCs w:val="20"/>
        </w:rPr>
        <w:t xml:space="preserve"> </w:t>
      </w:r>
      <w:r w:rsidR="008B6616">
        <w:rPr>
          <w:rFonts w:eastAsia="나눔명조" w:hint="eastAsia"/>
          <w:sz w:val="20"/>
          <w:szCs w:val="20"/>
        </w:rPr>
        <w:t>의미는</w:t>
      </w:r>
      <w:r w:rsidR="008B6616">
        <w:rPr>
          <w:rFonts w:eastAsia="나눔명조" w:hint="eastAsia"/>
          <w:sz w:val="20"/>
          <w:szCs w:val="20"/>
        </w:rPr>
        <w:t xml:space="preserve"> </w:t>
      </w:r>
      <w:r w:rsidR="008B6616">
        <w:rPr>
          <w:rFonts w:eastAsia="나눔명조" w:hint="eastAsia"/>
          <w:sz w:val="20"/>
          <w:szCs w:val="20"/>
        </w:rPr>
        <w:t>아니다</w:t>
      </w:r>
      <w:r w:rsidR="008B6616">
        <w:rPr>
          <w:rFonts w:eastAsia="나눔명조" w:hint="eastAsia"/>
          <w:sz w:val="20"/>
          <w:szCs w:val="20"/>
        </w:rPr>
        <w:t>.</w:t>
      </w:r>
      <w:r w:rsidR="008B6616">
        <w:rPr>
          <w:rFonts w:eastAsia="나눔명조"/>
          <w:sz w:val="20"/>
          <w:szCs w:val="20"/>
        </w:rPr>
        <w:t xml:space="preserve"> </w:t>
      </w:r>
      <w:r w:rsidR="008B6616">
        <w:rPr>
          <w:rFonts w:eastAsia="나눔명조" w:hint="eastAsia"/>
          <w:sz w:val="20"/>
          <w:szCs w:val="20"/>
        </w:rPr>
        <w:t>다만</w:t>
      </w:r>
      <w:r w:rsidR="008B6616">
        <w:rPr>
          <w:rFonts w:eastAsia="나눔명조" w:hint="eastAsia"/>
          <w:sz w:val="20"/>
          <w:szCs w:val="20"/>
        </w:rPr>
        <w:t>,</w:t>
      </w:r>
      <w:r w:rsidR="008B6616">
        <w:rPr>
          <w:rFonts w:eastAsia="나눔명조"/>
          <w:sz w:val="20"/>
          <w:szCs w:val="20"/>
        </w:rPr>
        <w:t xml:space="preserve"> </w:t>
      </w:r>
      <w:r w:rsidR="008B6616">
        <w:rPr>
          <w:rFonts w:eastAsia="나눔명조" w:hint="eastAsia"/>
          <w:sz w:val="20"/>
          <w:szCs w:val="20"/>
        </w:rPr>
        <w:t>사익</w:t>
      </w:r>
      <w:r w:rsidR="008B6616">
        <w:rPr>
          <w:rFonts w:eastAsia="나눔명조" w:hint="eastAsia"/>
          <w:sz w:val="20"/>
          <w:szCs w:val="20"/>
        </w:rPr>
        <w:t xml:space="preserve"> </w:t>
      </w:r>
      <w:r w:rsidR="008B6616">
        <w:rPr>
          <w:rFonts w:eastAsia="나눔명조" w:hint="eastAsia"/>
          <w:sz w:val="20"/>
          <w:szCs w:val="20"/>
        </w:rPr>
        <w:t>및</w:t>
      </w:r>
      <w:r w:rsidR="008B6616">
        <w:rPr>
          <w:rFonts w:eastAsia="나눔명조" w:hint="eastAsia"/>
          <w:sz w:val="20"/>
          <w:szCs w:val="20"/>
        </w:rPr>
        <w:t xml:space="preserve"> </w:t>
      </w:r>
      <w:r w:rsidR="008B6616">
        <w:rPr>
          <w:rFonts w:eastAsia="나눔명조" w:hint="eastAsia"/>
          <w:sz w:val="20"/>
          <w:szCs w:val="20"/>
        </w:rPr>
        <w:t>조직</w:t>
      </w:r>
      <w:r w:rsidR="008B6616">
        <w:rPr>
          <w:rFonts w:eastAsia="나눔명조" w:hint="eastAsia"/>
          <w:sz w:val="20"/>
          <w:szCs w:val="20"/>
        </w:rPr>
        <w:t xml:space="preserve"> </w:t>
      </w:r>
      <w:r w:rsidR="008B6616">
        <w:rPr>
          <w:rFonts w:eastAsia="나눔명조" w:hint="eastAsia"/>
          <w:sz w:val="20"/>
          <w:szCs w:val="20"/>
        </w:rPr>
        <w:t>이익과</w:t>
      </w:r>
      <w:r w:rsidR="008B6616">
        <w:rPr>
          <w:rFonts w:eastAsia="나눔명조" w:hint="eastAsia"/>
          <w:sz w:val="20"/>
          <w:szCs w:val="20"/>
        </w:rPr>
        <w:t xml:space="preserve"> </w:t>
      </w:r>
      <w:r w:rsidR="008B6616">
        <w:rPr>
          <w:rFonts w:eastAsia="나눔명조" w:hint="eastAsia"/>
          <w:sz w:val="20"/>
          <w:szCs w:val="20"/>
        </w:rPr>
        <w:t>공공이익이</w:t>
      </w:r>
      <w:r w:rsidR="008B6616">
        <w:rPr>
          <w:rFonts w:eastAsia="나눔명조" w:hint="eastAsia"/>
          <w:sz w:val="20"/>
          <w:szCs w:val="20"/>
        </w:rPr>
        <w:t xml:space="preserve"> </w:t>
      </w:r>
      <w:r w:rsidR="008B6616">
        <w:rPr>
          <w:rFonts w:eastAsia="나눔명조" w:hint="eastAsia"/>
          <w:sz w:val="20"/>
          <w:szCs w:val="20"/>
        </w:rPr>
        <w:t>상존할</w:t>
      </w:r>
      <w:r w:rsidR="008B6616">
        <w:rPr>
          <w:rFonts w:eastAsia="나눔명조" w:hint="eastAsia"/>
          <w:sz w:val="20"/>
          <w:szCs w:val="20"/>
        </w:rPr>
        <w:t xml:space="preserve"> </w:t>
      </w:r>
      <w:r w:rsidR="008B6616">
        <w:rPr>
          <w:rFonts w:eastAsia="나눔명조" w:hint="eastAsia"/>
          <w:sz w:val="20"/>
          <w:szCs w:val="20"/>
        </w:rPr>
        <w:t>때</w:t>
      </w:r>
      <w:r w:rsidR="008B6616">
        <w:rPr>
          <w:rFonts w:eastAsia="나눔명조" w:hint="eastAsia"/>
          <w:sz w:val="20"/>
          <w:szCs w:val="20"/>
        </w:rPr>
        <w:t>,</w:t>
      </w:r>
      <w:r w:rsidR="008B6616">
        <w:rPr>
          <w:rFonts w:eastAsia="나눔명조"/>
          <w:sz w:val="20"/>
          <w:szCs w:val="20"/>
        </w:rPr>
        <w:t xml:space="preserve"> </w:t>
      </w:r>
      <w:r w:rsidR="008B6616">
        <w:rPr>
          <w:rFonts w:eastAsia="나눔명조" w:hint="eastAsia"/>
          <w:sz w:val="20"/>
          <w:szCs w:val="20"/>
        </w:rPr>
        <w:t>공공이익이</w:t>
      </w:r>
      <w:r w:rsidR="008B6616">
        <w:rPr>
          <w:rFonts w:eastAsia="나눔명조" w:hint="eastAsia"/>
          <w:sz w:val="20"/>
          <w:szCs w:val="20"/>
        </w:rPr>
        <w:t xml:space="preserve"> </w:t>
      </w:r>
      <w:r w:rsidR="008B6616">
        <w:rPr>
          <w:rFonts w:eastAsia="나눔명조" w:hint="eastAsia"/>
          <w:sz w:val="20"/>
          <w:szCs w:val="20"/>
        </w:rPr>
        <w:t>다른</w:t>
      </w:r>
      <w:r w:rsidR="008B6616">
        <w:rPr>
          <w:rFonts w:eastAsia="나눔명조" w:hint="eastAsia"/>
          <w:sz w:val="20"/>
          <w:szCs w:val="20"/>
        </w:rPr>
        <w:t xml:space="preserve"> </w:t>
      </w:r>
      <w:r w:rsidR="008B6616">
        <w:rPr>
          <w:rFonts w:eastAsia="나눔명조" w:hint="eastAsia"/>
          <w:sz w:val="20"/>
          <w:szCs w:val="20"/>
        </w:rPr>
        <w:t>이익보다</w:t>
      </w:r>
      <w:r w:rsidR="008B6616">
        <w:rPr>
          <w:rFonts w:eastAsia="나눔명조" w:hint="eastAsia"/>
          <w:sz w:val="20"/>
          <w:szCs w:val="20"/>
        </w:rPr>
        <w:t xml:space="preserve"> </w:t>
      </w:r>
      <w:r w:rsidR="008B6616">
        <w:rPr>
          <w:rFonts w:eastAsia="나눔명조" w:hint="eastAsia"/>
          <w:sz w:val="20"/>
          <w:szCs w:val="20"/>
        </w:rPr>
        <w:t>중시된다는</w:t>
      </w:r>
      <w:r w:rsidR="008B6616">
        <w:rPr>
          <w:rFonts w:eastAsia="나눔명조" w:hint="eastAsia"/>
          <w:sz w:val="20"/>
          <w:szCs w:val="20"/>
        </w:rPr>
        <w:t xml:space="preserve"> </w:t>
      </w:r>
      <w:r w:rsidR="008B6616">
        <w:rPr>
          <w:rFonts w:eastAsia="나눔명조" w:hint="eastAsia"/>
          <w:sz w:val="20"/>
          <w:szCs w:val="20"/>
        </w:rPr>
        <w:t>의미이다</w:t>
      </w:r>
      <w:r w:rsidR="008B6616">
        <w:rPr>
          <w:rFonts w:eastAsia="나눔명조" w:hint="eastAsia"/>
          <w:sz w:val="20"/>
          <w:szCs w:val="20"/>
        </w:rPr>
        <w:t>.</w:t>
      </w:r>
      <w:r w:rsidR="008B6616">
        <w:rPr>
          <w:rFonts w:eastAsia="나눔명조"/>
          <w:sz w:val="20"/>
          <w:szCs w:val="20"/>
        </w:rPr>
        <w:t xml:space="preserve"> </w:t>
      </w:r>
      <w:r w:rsidR="34D5D6E7" w:rsidRPr="34D5D6E7">
        <w:rPr>
          <w:rFonts w:eastAsia="나눔명조"/>
          <w:sz w:val="20"/>
          <w:szCs w:val="20"/>
        </w:rPr>
        <w:t>둘째</w:t>
      </w:r>
      <w:r w:rsidR="34D5D6E7" w:rsidRPr="34D5D6E7">
        <w:rPr>
          <w:rFonts w:eastAsia="나눔명조"/>
          <w:sz w:val="20"/>
          <w:szCs w:val="20"/>
        </w:rPr>
        <w:t xml:space="preserve">, </w:t>
      </w:r>
      <w:r w:rsidR="008B6616">
        <w:rPr>
          <w:rFonts w:eastAsia="나눔명조" w:hint="eastAsia"/>
          <w:sz w:val="20"/>
          <w:szCs w:val="20"/>
        </w:rPr>
        <w:t>공공봉사동기는</w:t>
      </w:r>
      <w:r w:rsidR="009C5E43">
        <w:rPr>
          <w:rFonts w:eastAsia="나눔명조" w:hint="eastAsia"/>
          <w:sz w:val="20"/>
          <w:szCs w:val="20"/>
        </w:rPr>
        <w:t xml:space="preserve"> </w:t>
      </w:r>
      <w:r w:rsidR="009C5E43">
        <w:rPr>
          <w:rFonts w:eastAsia="나눔명조" w:hint="eastAsia"/>
          <w:sz w:val="20"/>
          <w:szCs w:val="20"/>
        </w:rPr>
        <w:t>이타심을</w:t>
      </w:r>
      <w:r w:rsidR="009C5E43">
        <w:rPr>
          <w:rFonts w:eastAsia="나눔명조" w:hint="eastAsia"/>
          <w:sz w:val="20"/>
          <w:szCs w:val="20"/>
        </w:rPr>
        <w:t xml:space="preserve"> </w:t>
      </w:r>
      <w:r w:rsidR="009C5E43">
        <w:rPr>
          <w:rFonts w:eastAsia="나눔명조" w:hint="eastAsia"/>
          <w:sz w:val="20"/>
          <w:szCs w:val="20"/>
        </w:rPr>
        <w:t>기반으로</w:t>
      </w:r>
      <w:r w:rsidR="009C5E43">
        <w:rPr>
          <w:rFonts w:eastAsia="나눔명조" w:hint="eastAsia"/>
          <w:sz w:val="20"/>
          <w:szCs w:val="20"/>
        </w:rPr>
        <w:t xml:space="preserve"> </w:t>
      </w:r>
      <w:r w:rsidR="009C5E43">
        <w:rPr>
          <w:rFonts w:eastAsia="나눔명조" w:hint="eastAsia"/>
          <w:sz w:val="20"/>
          <w:szCs w:val="20"/>
        </w:rPr>
        <w:t>한</w:t>
      </w:r>
      <w:r w:rsidR="009C5E43">
        <w:rPr>
          <w:rFonts w:eastAsia="나눔명조" w:hint="eastAsia"/>
          <w:sz w:val="20"/>
          <w:szCs w:val="20"/>
        </w:rPr>
        <w:t xml:space="preserve"> </w:t>
      </w:r>
      <w:r w:rsidR="009C5E43">
        <w:rPr>
          <w:rFonts w:eastAsia="나눔명조" w:hint="eastAsia"/>
          <w:sz w:val="20"/>
          <w:szCs w:val="20"/>
        </w:rPr>
        <w:t>동기를</w:t>
      </w:r>
      <w:r w:rsidR="009C5E43">
        <w:rPr>
          <w:rFonts w:eastAsia="나눔명조" w:hint="eastAsia"/>
          <w:sz w:val="20"/>
          <w:szCs w:val="20"/>
        </w:rPr>
        <w:t xml:space="preserve"> </w:t>
      </w:r>
      <w:r w:rsidR="009C5E43">
        <w:rPr>
          <w:rFonts w:eastAsia="나눔명조" w:hint="eastAsia"/>
          <w:sz w:val="20"/>
          <w:szCs w:val="20"/>
        </w:rPr>
        <w:t>지칭</w:t>
      </w:r>
      <w:r w:rsidR="009C5E43">
        <w:rPr>
          <w:rFonts w:eastAsia="나눔명조" w:hint="eastAsia"/>
          <w:sz w:val="20"/>
          <w:szCs w:val="20"/>
        </w:rPr>
        <w:t>(</w:t>
      </w:r>
      <w:r w:rsidR="009C5E43" w:rsidRPr="34D5D6E7">
        <w:rPr>
          <w:rFonts w:eastAsia="나눔명조"/>
          <w:sz w:val="20"/>
          <w:szCs w:val="20"/>
        </w:rPr>
        <w:t>Rainey and Steinbauer 1999)</w:t>
      </w:r>
      <w:r w:rsidR="009C5E43">
        <w:rPr>
          <w:rFonts w:eastAsia="나눔명조" w:hint="eastAsia"/>
          <w:sz w:val="20"/>
          <w:szCs w:val="20"/>
        </w:rPr>
        <w:t>하며</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이때</w:t>
      </w:r>
      <w:r w:rsidR="009C5E43">
        <w:rPr>
          <w:rFonts w:eastAsia="나눔명조" w:hint="eastAsia"/>
          <w:sz w:val="20"/>
          <w:szCs w:val="20"/>
        </w:rPr>
        <w:t xml:space="preserve"> </w:t>
      </w:r>
      <w:r w:rsidR="009C5E43">
        <w:rPr>
          <w:rFonts w:eastAsia="나눔명조" w:hint="eastAsia"/>
          <w:sz w:val="20"/>
          <w:szCs w:val="20"/>
        </w:rPr>
        <w:t>이타심은</w:t>
      </w:r>
      <w:r w:rsidR="009C5E43">
        <w:rPr>
          <w:rFonts w:eastAsia="나눔명조" w:hint="eastAsia"/>
          <w:sz w:val="20"/>
          <w:szCs w:val="20"/>
        </w:rPr>
        <w:t xml:space="preserve"> </w:t>
      </w:r>
      <w:r w:rsidR="009C5E43">
        <w:rPr>
          <w:rFonts w:eastAsia="나눔명조" w:hint="eastAsia"/>
          <w:sz w:val="20"/>
          <w:szCs w:val="20"/>
        </w:rPr>
        <w:t>지역사회</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국가</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인류</w:t>
      </w:r>
      <w:r w:rsidR="009C5E43">
        <w:rPr>
          <w:rFonts w:eastAsia="나눔명조" w:hint="eastAsia"/>
          <w:sz w:val="20"/>
          <w:szCs w:val="20"/>
        </w:rPr>
        <w:t xml:space="preserve"> </w:t>
      </w:r>
      <w:r w:rsidR="009C5E43">
        <w:rPr>
          <w:rFonts w:eastAsia="나눔명조" w:hint="eastAsia"/>
          <w:sz w:val="20"/>
          <w:szCs w:val="20"/>
        </w:rPr>
        <w:t>전반에</w:t>
      </w:r>
      <w:r w:rsidR="009C5E43">
        <w:rPr>
          <w:rFonts w:eastAsia="나눔명조" w:hint="eastAsia"/>
          <w:sz w:val="20"/>
          <w:szCs w:val="20"/>
        </w:rPr>
        <w:t xml:space="preserve"> </w:t>
      </w:r>
      <w:r w:rsidR="009C5E43">
        <w:rPr>
          <w:rFonts w:eastAsia="나눔명조" w:hint="eastAsia"/>
          <w:sz w:val="20"/>
          <w:szCs w:val="20"/>
        </w:rPr>
        <w:t>도움이</w:t>
      </w:r>
      <w:r w:rsidR="009C5E43">
        <w:rPr>
          <w:rFonts w:eastAsia="나눔명조" w:hint="eastAsia"/>
          <w:sz w:val="20"/>
          <w:szCs w:val="20"/>
        </w:rPr>
        <w:t xml:space="preserve"> </w:t>
      </w:r>
      <w:r w:rsidR="009C5E43">
        <w:rPr>
          <w:rFonts w:eastAsia="나눔명조" w:hint="eastAsia"/>
          <w:sz w:val="20"/>
          <w:szCs w:val="20"/>
        </w:rPr>
        <w:t>되고자</w:t>
      </w:r>
      <w:r w:rsidR="009C5E43">
        <w:rPr>
          <w:rFonts w:eastAsia="나눔명조" w:hint="eastAsia"/>
          <w:sz w:val="20"/>
          <w:szCs w:val="20"/>
        </w:rPr>
        <w:t xml:space="preserve"> </w:t>
      </w:r>
      <w:r w:rsidR="009C5E43">
        <w:rPr>
          <w:rFonts w:eastAsia="나눔명조" w:hint="eastAsia"/>
          <w:sz w:val="20"/>
          <w:szCs w:val="20"/>
        </w:rPr>
        <w:t>하는</w:t>
      </w:r>
      <w:r w:rsidR="009C5E43">
        <w:rPr>
          <w:rFonts w:eastAsia="나눔명조" w:hint="eastAsia"/>
          <w:sz w:val="20"/>
          <w:szCs w:val="20"/>
        </w:rPr>
        <w:t xml:space="preserve"> </w:t>
      </w:r>
      <w:r w:rsidR="009C5E43">
        <w:rPr>
          <w:rFonts w:eastAsia="나눔명조" w:hint="eastAsia"/>
          <w:sz w:val="20"/>
          <w:szCs w:val="20"/>
        </w:rPr>
        <w:t>성향을</w:t>
      </w:r>
      <w:r w:rsidR="009C5E43">
        <w:rPr>
          <w:rFonts w:eastAsia="나눔명조" w:hint="eastAsia"/>
          <w:sz w:val="20"/>
          <w:szCs w:val="20"/>
        </w:rPr>
        <w:t xml:space="preserve"> </w:t>
      </w:r>
      <w:r w:rsidR="009C5E43">
        <w:rPr>
          <w:rFonts w:eastAsia="나눔명조" w:hint="eastAsia"/>
          <w:sz w:val="20"/>
          <w:szCs w:val="20"/>
        </w:rPr>
        <w:t>의미한다</w:t>
      </w:r>
      <w:r w:rsidR="009C5E43">
        <w:rPr>
          <w:rFonts w:eastAsia="나눔명조" w:hint="eastAsia"/>
          <w:sz w:val="20"/>
          <w:szCs w:val="20"/>
        </w:rPr>
        <w:t>.</w:t>
      </w:r>
      <w:r w:rsidR="00130C0C">
        <w:rPr>
          <w:rFonts w:eastAsia="나눔명조"/>
          <w:sz w:val="20"/>
          <w:szCs w:val="20"/>
        </w:rPr>
        <w:t xml:space="preserve"> </w:t>
      </w:r>
      <w:r w:rsidR="00130C0C">
        <w:rPr>
          <w:rFonts w:eastAsia="나눔명조" w:hint="eastAsia"/>
          <w:sz w:val="20"/>
          <w:szCs w:val="20"/>
        </w:rPr>
        <w:t>세번째로</w:t>
      </w:r>
      <w:r w:rsidR="34D5D6E7" w:rsidRPr="34D5D6E7">
        <w:rPr>
          <w:rFonts w:eastAsia="나눔명조"/>
          <w:sz w:val="20"/>
          <w:szCs w:val="20"/>
        </w:rPr>
        <w:t xml:space="preserve">, </w:t>
      </w:r>
      <w:r w:rsidR="00130C0C">
        <w:rPr>
          <w:rFonts w:eastAsia="나눔명조" w:hint="eastAsia"/>
          <w:sz w:val="20"/>
          <w:szCs w:val="20"/>
        </w:rPr>
        <w:t>공공봉사동기는</w:t>
      </w:r>
      <w:r w:rsidR="00130C0C">
        <w:rPr>
          <w:rFonts w:eastAsia="나눔명조" w:hint="eastAsia"/>
          <w:sz w:val="20"/>
          <w:szCs w:val="20"/>
        </w:rPr>
        <w:t xml:space="preserve"> </w:t>
      </w:r>
      <w:r w:rsidR="00130C0C">
        <w:rPr>
          <w:rFonts w:eastAsia="나눔명조" w:hint="eastAsia"/>
          <w:sz w:val="20"/>
          <w:szCs w:val="20"/>
        </w:rPr>
        <w:t>조직구성원에게</w:t>
      </w:r>
      <w:r w:rsidR="00130C0C">
        <w:rPr>
          <w:rFonts w:eastAsia="나눔명조" w:hint="eastAsia"/>
          <w:sz w:val="20"/>
          <w:szCs w:val="20"/>
        </w:rPr>
        <w:t xml:space="preserve"> </w:t>
      </w:r>
      <w:r w:rsidR="00130C0C">
        <w:rPr>
          <w:rFonts w:eastAsia="나눔명조" w:hint="eastAsia"/>
          <w:sz w:val="20"/>
          <w:szCs w:val="20"/>
        </w:rPr>
        <w:t>동기부여</w:t>
      </w:r>
      <w:r w:rsidR="00130C0C">
        <w:rPr>
          <w:rFonts w:eastAsia="나눔명조" w:hint="eastAsia"/>
          <w:sz w:val="20"/>
          <w:szCs w:val="20"/>
        </w:rPr>
        <w:t xml:space="preserve"> </w:t>
      </w:r>
      <w:r w:rsidR="00130C0C">
        <w:rPr>
          <w:rFonts w:eastAsia="나눔명조" w:hint="eastAsia"/>
          <w:sz w:val="20"/>
          <w:szCs w:val="20"/>
        </w:rPr>
        <w:t>심리를</w:t>
      </w:r>
      <w:r w:rsidR="00130C0C">
        <w:rPr>
          <w:rFonts w:eastAsia="나눔명조" w:hint="eastAsia"/>
          <w:sz w:val="20"/>
          <w:szCs w:val="20"/>
        </w:rPr>
        <w:t xml:space="preserve"> </w:t>
      </w:r>
      <w:r w:rsidR="00130C0C">
        <w:rPr>
          <w:rFonts w:eastAsia="나눔명조" w:hint="eastAsia"/>
          <w:sz w:val="20"/>
          <w:szCs w:val="20"/>
        </w:rPr>
        <w:t>부과할</w:t>
      </w:r>
      <w:r w:rsidR="00130C0C">
        <w:rPr>
          <w:rFonts w:eastAsia="나눔명조" w:hint="eastAsia"/>
          <w:sz w:val="20"/>
          <w:szCs w:val="20"/>
        </w:rPr>
        <w:t xml:space="preserve"> </w:t>
      </w:r>
      <w:r w:rsidR="00130C0C">
        <w:rPr>
          <w:rFonts w:eastAsia="나눔명조" w:hint="eastAsia"/>
          <w:sz w:val="20"/>
          <w:szCs w:val="20"/>
        </w:rPr>
        <w:t>수</w:t>
      </w:r>
      <w:r w:rsidR="00130C0C">
        <w:rPr>
          <w:rFonts w:eastAsia="나눔명조" w:hint="eastAsia"/>
          <w:sz w:val="20"/>
          <w:szCs w:val="20"/>
        </w:rPr>
        <w:t xml:space="preserve"> </w:t>
      </w:r>
      <w:r w:rsidR="00130C0C">
        <w:rPr>
          <w:rFonts w:eastAsia="나눔명조" w:hint="eastAsia"/>
          <w:sz w:val="20"/>
          <w:szCs w:val="20"/>
        </w:rPr>
        <w:t>있다</w:t>
      </w:r>
      <w:r w:rsidR="34D5D6E7" w:rsidRPr="34D5D6E7">
        <w:rPr>
          <w:rFonts w:eastAsia="나눔명조"/>
          <w:sz w:val="20"/>
          <w:szCs w:val="20"/>
        </w:rPr>
        <w:t xml:space="preserve">. </w:t>
      </w:r>
      <w:r w:rsidR="00130C0C">
        <w:rPr>
          <w:rFonts w:eastAsia="나눔명조" w:hint="eastAsia"/>
          <w:sz w:val="20"/>
          <w:szCs w:val="20"/>
        </w:rPr>
        <w:t>동기부여란</w:t>
      </w:r>
      <w:r w:rsidR="00130C0C">
        <w:rPr>
          <w:rFonts w:eastAsia="나눔명조" w:hint="eastAsia"/>
          <w:sz w:val="20"/>
          <w:szCs w:val="20"/>
        </w:rPr>
        <w:t xml:space="preserve"> </w:t>
      </w:r>
      <w:r w:rsidR="00130C0C">
        <w:rPr>
          <w:rFonts w:eastAsia="나눔명조" w:hint="eastAsia"/>
          <w:sz w:val="20"/>
          <w:szCs w:val="20"/>
        </w:rPr>
        <w:t>목표</w:t>
      </w:r>
      <w:r w:rsidR="00130C0C">
        <w:rPr>
          <w:rFonts w:eastAsia="나눔명조" w:hint="eastAsia"/>
          <w:sz w:val="20"/>
          <w:szCs w:val="20"/>
        </w:rPr>
        <w:t xml:space="preserve"> </w:t>
      </w:r>
      <w:r w:rsidR="00130C0C">
        <w:rPr>
          <w:rFonts w:eastAsia="나눔명조" w:hint="eastAsia"/>
          <w:sz w:val="20"/>
          <w:szCs w:val="20"/>
        </w:rPr>
        <w:t>행동을</w:t>
      </w:r>
      <w:r w:rsidR="00130C0C">
        <w:rPr>
          <w:rFonts w:eastAsia="나눔명조" w:hint="eastAsia"/>
          <w:sz w:val="20"/>
          <w:szCs w:val="20"/>
        </w:rPr>
        <w:t xml:space="preserve"> </w:t>
      </w:r>
      <w:r w:rsidR="00130C0C">
        <w:rPr>
          <w:rFonts w:eastAsia="나눔명조" w:hint="eastAsia"/>
          <w:sz w:val="20"/>
          <w:szCs w:val="20"/>
        </w:rPr>
        <w:t>실현하게</w:t>
      </w:r>
      <w:r w:rsidR="00130C0C">
        <w:rPr>
          <w:rFonts w:eastAsia="나눔명조" w:hint="eastAsia"/>
          <w:sz w:val="20"/>
          <w:szCs w:val="20"/>
        </w:rPr>
        <w:t xml:space="preserve"> </w:t>
      </w:r>
      <w:r w:rsidR="00130C0C">
        <w:rPr>
          <w:rFonts w:eastAsia="나눔명조" w:hint="eastAsia"/>
          <w:sz w:val="20"/>
          <w:szCs w:val="20"/>
        </w:rPr>
        <w:t>되는</w:t>
      </w:r>
      <w:r w:rsidR="00130C0C">
        <w:rPr>
          <w:rFonts w:eastAsia="나눔명조" w:hint="eastAsia"/>
          <w:sz w:val="20"/>
          <w:szCs w:val="20"/>
        </w:rPr>
        <w:t xml:space="preserve"> </w:t>
      </w:r>
      <w:r w:rsidR="00130C0C">
        <w:rPr>
          <w:rFonts w:eastAsia="나눔명조" w:hint="eastAsia"/>
          <w:sz w:val="20"/>
          <w:szCs w:val="20"/>
        </w:rPr>
        <w:t>모든</w:t>
      </w:r>
      <w:r w:rsidR="00130C0C">
        <w:rPr>
          <w:rFonts w:eastAsia="나눔명조" w:hint="eastAsia"/>
          <w:sz w:val="20"/>
          <w:szCs w:val="20"/>
        </w:rPr>
        <w:t xml:space="preserve"> </w:t>
      </w:r>
      <w:r w:rsidR="00130C0C">
        <w:rPr>
          <w:rFonts w:eastAsia="나눔명조" w:hint="eastAsia"/>
          <w:sz w:val="20"/>
          <w:szCs w:val="20"/>
        </w:rPr>
        <w:t>과정을</w:t>
      </w:r>
      <w:r w:rsidR="00130C0C">
        <w:rPr>
          <w:rFonts w:eastAsia="나눔명조" w:hint="eastAsia"/>
          <w:sz w:val="20"/>
          <w:szCs w:val="20"/>
        </w:rPr>
        <w:t xml:space="preserve"> </w:t>
      </w:r>
      <w:r w:rsidR="00130C0C">
        <w:rPr>
          <w:rFonts w:eastAsia="나눔명조" w:hint="eastAsia"/>
          <w:sz w:val="20"/>
          <w:szCs w:val="20"/>
        </w:rPr>
        <w:t>포괄하는</w:t>
      </w:r>
      <w:r w:rsidR="00130C0C">
        <w:rPr>
          <w:rFonts w:eastAsia="나눔명조" w:hint="eastAsia"/>
          <w:sz w:val="20"/>
          <w:szCs w:val="20"/>
        </w:rPr>
        <w:t xml:space="preserve"> </w:t>
      </w:r>
      <w:r w:rsidR="00130C0C">
        <w:rPr>
          <w:rFonts w:eastAsia="나눔명조" w:hint="eastAsia"/>
          <w:sz w:val="20"/>
          <w:szCs w:val="20"/>
        </w:rPr>
        <w:t>용어이며</w:t>
      </w:r>
      <w:r w:rsidR="00130C0C">
        <w:rPr>
          <w:rFonts w:eastAsia="나눔명조" w:hint="eastAsia"/>
          <w:sz w:val="20"/>
          <w:szCs w:val="20"/>
        </w:rPr>
        <w:t>,</w:t>
      </w:r>
      <w:r w:rsidR="00130C0C">
        <w:rPr>
          <w:rFonts w:eastAsia="나눔명조"/>
          <w:sz w:val="20"/>
          <w:szCs w:val="20"/>
        </w:rPr>
        <w:t xml:space="preserve"> </w:t>
      </w:r>
      <w:r w:rsidR="00130C0C">
        <w:rPr>
          <w:rFonts w:eastAsia="나눔명조" w:hint="eastAsia"/>
          <w:sz w:val="20"/>
          <w:szCs w:val="20"/>
        </w:rPr>
        <w:t>동기부여는</w:t>
      </w:r>
      <w:r w:rsidR="00130C0C">
        <w:rPr>
          <w:rFonts w:eastAsia="나눔명조" w:hint="eastAsia"/>
          <w:sz w:val="20"/>
          <w:szCs w:val="20"/>
        </w:rPr>
        <w:t xml:space="preserve"> </w:t>
      </w:r>
      <w:r w:rsidR="34D5D6E7" w:rsidRPr="34D5D6E7">
        <w:rPr>
          <w:rFonts w:eastAsia="나눔명조"/>
          <w:sz w:val="20"/>
          <w:szCs w:val="20"/>
        </w:rPr>
        <w:t>개인의</w:t>
      </w:r>
      <w:r w:rsidR="34D5D6E7" w:rsidRPr="34D5D6E7">
        <w:rPr>
          <w:rFonts w:eastAsia="나눔명조"/>
          <w:sz w:val="20"/>
          <w:szCs w:val="20"/>
        </w:rPr>
        <w:t xml:space="preserve"> </w:t>
      </w:r>
      <w:r w:rsidR="34D5D6E7" w:rsidRPr="34D5D6E7">
        <w:rPr>
          <w:rFonts w:eastAsia="나눔명조"/>
          <w:sz w:val="20"/>
          <w:szCs w:val="20"/>
        </w:rPr>
        <w:t>가치</w:t>
      </w:r>
      <w:r w:rsidR="00130C0C">
        <w:rPr>
          <w:rFonts w:eastAsia="나눔명조" w:hint="eastAsia"/>
          <w:sz w:val="20"/>
          <w:szCs w:val="20"/>
        </w:rPr>
        <w:t>와</w:t>
      </w:r>
      <w:r w:rsidR="00130C0C">
        <w:rPr>
          <w:rFonts w:eastAsia="나눔명조" w:hint="eastAsia"/>
          <w:sz w:val="20"/>
          <w:szCs w:val="20"/>
        </w:rPr>
        <w:t xml:space="preserve"> </w:t>
      </w:r>
      <w:r w:rsidR="00130C0C">
        <w:rPr>
          <w:rFonts w:eastAsia="나눔명조" w:hint="eastAsia"/>
          <w:sz w:val="20"/>
          <w:szCs w:val="20"/>
        </w:rPr>
        <w:t>주변</w:t>
      </w:r>
      <w:r w:rsidR="00130C0C">
        <w:rPr>
          <w:rFonts w:eastAsia="나눔명조" w:hint="eastAsia"/>
          <w:sz w:val="20"/>
          <w:szCs w:val="20"/>
        </w:rPr>
        <w:t xml:space="preserve"> </w:t>
      </w:r>
      <w:r w:rsidR="00130C0C">
        <w:rPr>
          <w:rFonts w:eastAsia="나눔명조" w:hint="eastAsia"/>
          <w:sz w:val="20"/>
          <w:szCs w:val="20"/>
        </w:rPr>
        <w:t>상황이</w:t>
      </w:r>
      <w:r w:rsidR="00130C0C">
        <w:rPr>
          <w:rFonts w:eastAsia="나눔명조" w:hint="eastAsia"/>
          <w:sz w:val="20"/>
          <w:szCs w:val="20"/>
        </w:rPr>
        <w:t xml:space="preserve"> </w:t>
      </w:r>
      <w:r w:rsidR="00130C0C">
        <w:rPr>
          <w:rFonts w:eastAsia="나눔명조" w:hint="eastAsia"/>
          <w:sz w:val="20"/>
          <w:szCs w:val="20"/>
        </w:rPr>
        <w:t>상호작용을</w:t>
      </w:r>
      <w:r w:rsidR="00130C0C">
        <w:rPr>
          <w:rFonts w:eastAsia="나눔명조" w:hint="eastAsia"/>
          <w:sz w:val="20"/>
          <w:szCs w:val="20"/>
        </w:rPr>
        <w:t xml:space="preserve"> </w:t>
      </w:r>
      <w:r w:rsidR="00130C0C">
        <w:rPr>
          <w:rFonts w:eastAsia="나눔명조" w:hint="eastAsia"/>
          <w:sz w:val="20"/>
          <w:szCs w:val="20"/>
        </w:rPr>
        <w:t>할</w:t>
      </w:r>
      <w:r w:rsidR="00130C0C">
        <w:rPr>
          <w:rFonts w:eastAsia="나눔명조" w:hint="eastAsia"/>
          <w:sz w:val="20"/>
          <w:szCs w:val="20"/>
        </w:rPr>
        <w:t xml:space="preserve"> </w:t>
      </w:r>
      <w:r w:rsidR="00130C0C">
        <w:rPr>
          <w:rFonts w:eastAsia="나눔명조" w:hint="eastAsia"/>
          <w:sz w:val="20"/>
          <w:szCs w:val="20"/>
        </w:rPr>
        <w:t>때</w:t>
      </w:r>
      <w:r w:rsidR="00130C0C">
        <w:rPr>
          <w:rFonts w:eastAsia="나눔명조" w:hint="eastAsia"/>
          <w:sz w:val="20"/>
          <w:szCs w:val="20"/>
        </w:rPr>
        <w:t xml:space="preserve"> </w:t>
      </w:r>
      <w:r w:rsidR="00130C0C">
        <w:rPr>
          <w:rFonts w:eastAsia="나눔명조" w:hint="eastAsia"/>
          <w:sz w:val="20"/>
          <w:szCs w:val="20"/>
        </w:rPr>
        <w:t>발생하고</w:t>
      </w:r>
      <w:r w:rsidR="00130C0C">
        <w:rPr>
          <w:rFonts w:eastAsia="나눔명조" w:hint="eastAsia"/>
          <w:sz w:val="20"/>
          <w:szCs w:val="20"/>
        </w:rPr>
        <w:t xml:space="preserve"> </w:t>
      </w:r>
      <w:r w:rsidR="00130C0C">
        <w:rPr>
          <w:rFonts w:eastAsia="나눔명조" w:hint="eastAsia"/>
          <w:sz w:val="20"/>
          <w:szCs w:val="20"/>
        </w:rPr>
        <w:t>발행</w:t>
      </w:r>
      <w:r w:rsidR="00130C0C">
        <w:rPr>
          <w:rFonts w:eastAsia="나눔명조" w:hint="eastAsia"/>
          <w:sz w:val="20"/>
          <w:szCs w:val="20"/>
        </w:rPr>
        <w:t xml:space="preserve"> </w:t>
      </w:r>
      <w:r w:rsidR="00130C0C">
        <w:rPr>
          <w:rFonts w:eastAsia="나눔명조" w:hint="eastAsia"/>
          <w:sz w:val="20"/>
          <w:szCs w:val="20"/>
        </w:rPr>
        <w:t>후에는</w:t>
      </w:r>
      <w:r w:rsidR="00130C0C">
        <w:rPr>
          <w:rFonts w:eastAsia="나눔명조" w:hint="eastAsia"/>
          <w:sz w:val="20"/>
          <w:szCs w:val="20"/>
        </w:rPr>
        <w:t xml:space="preserve"> </w:t>
      </w:r>
      <w:r w:rsidR="00130C0C">
        <w:rPr>
          <w:rFonts w:eastAsia="나눔명조" w:hint="eastAsia"/>
          <w:sz w:val="20"/>
          <w:szCs w:val="20"/>
        </w:rPr>
        <w:t>목표행동</w:t>
      </w:r>
      <w:r w:rsidR="00130C0C">
        <w:rPr>
          <w:rFonts w:eastAsia="나눔명조" w:hint="eastAsia"/>
          <w:sz w:val="20"/>
          <w:szCs w:val="20"/>
        </w:rPr>
        <w:t xml:space="preserve"> </w:t>
      </w:r>
      <w:r w:rsidR="00130C0C">
        <w:rPr>
          <w:rFonts w:eastAsia="나눔명조" w:hint="eastAsia"/>
          <w:sz w:val="20"/>
          <w:szCs w:val="20"/>
        </w:rPr>
        <w:t>성취를</w:t>
      </w:r>
      <w:r w:rsidR="00130C0C">
        <w:rPr>
          <w:rFonts w:eastAsia="나눔명조" w:hint="eastAsia"/>
          <w:sz w:val="20"/>
          <w:szCs w:val="20"/>
        </w:rPr>
        <w:t xml:space="preserve"> </w:t>
      </w:r>
      <w:r w:rsidR="00130C0C">
        <w:rPr>
          <w:rFonts w:eastAsia="나눔명조" w:hint="eastAsia"/>
          <w:sz w:val="20"/>
          <w:szCs w:val="20"/>
        </w:rPr>
        <w:t>촉진한다</w:t>
      </w:r>
      <w:r w:rsidR="00130C0C" w:rsidRPr="00130C0C">
        <w:rPr>
          <w:rFonts w:eastAsia="나눔명조"/>
          <w:sz w:val="20"/>
          <w:szCs w:val="20"/>
        </w:rPr>
        <w:t>(</w:t>
      </w:r>
      <w:proofErr w:type="spellStart"/>
      <w:r w:rsidR="00130C0C" w:rsidRPr="00130C0C">
        <w:rPr>
          <w:rFonts w:eastAsia="나눔명조"/>
          <w:sz w:val="20"/>
          <w:szCs w:val="20"/>
        </w:rPr>
        <w:t>Heckhausen</w:t>
      </w:r>
      <w:proofErr w:type="spellEnd"/>
      <w:r w:rsidR="00130C0C" w:rsidRPr="00130C0C">
        <w:rPr>
          <w:rFonts w:eastAsia="나눔명조"/>
          <w:sz w:val="20"/>
          <w:szCs w:val="20"/>
        </w:rPr>
        <w:t xml:space="preserve"> 2008)</w:t>
      </w:r>
      <w:r w:rsidR="00130C0C">
        <w:rPr>
          <w:rFonts w:eastAsia="나눔명조" w:hint="eastAsia"/>
          <w:sz w:val="20"/>
          <w:szCs w:val="20"/>
        </w:rPr>
        <w:t>.</w:t>
      </w:r>
      <w:r w:rsidR="00130C0C">
        <w:rPr>
          <w:rFonts w:eastAsia="나눔명조"/>
          <w:sz w:val="20"/>
          <w:szCs w:val="20"/>
        </w:rPr>
        <w:t xml:space="preserve"> </w:t>
      </w:r>
      <w:r w:rsidR="00130C0C">
        <w:rPr>
          <w:rFonts w:eastAsia="나눔명조" w:hint="eastAsia"/>
          <w:sz w:val="20"/>
          <w:szCs w:val="20"/>
        </w:rPr>
        <w:t>위와</w:t>
      </w:r>
      <w:r w:rsidR="00130C0C">
        <w:rPr>
          <w:rFonts w:eastAsia="나눔명조" w:hint="eastAsia"/>
          <w:sz w:val="20"/>
          <w:szCs w:val="20"/>
        </w:rPr>
        <w:t xml:space="preserve"> </w:t>
      </w:r>
      <w:r w:rsidR="00130C0C">
        <w:rPr>
          <w:rFonts w:eastAsia="나눔명조" w:hint="eastAsia"/>
          <w:sz w:val="20"/>
          <w:szCs w:val="20"/>
        </w:rPr>
        <w:t>같은</w:t>
      </w:r>
      <w:r w:rsidR="00130C0C">
        <w:rPr>
          <w:rFonts w:eastAsia="나눔명조" w:hint="eastAsia"/>
          <w:sz w:val="20"/>
          <w:szCs w:val="20"/>
        </w:rPr>
        <w:t xml:space="preserve"> </w:t>
      </w:r>
      <w:r w:rsidR="00130C0C">
        <w:rPr>
          <w:rFonts w:eastAsia="나눔명조" w:hint="eastAsia"/>
          <w:sz w:val="20"/>
          <w:szCs w:val="20"/>
        </w:rPr>
        <w:t>요소들을</w:t>
      </w:r>
      <w:r w:rsidR="00130C0C">
        <w:rPr>
          <w:rFonts w:eastAsia="나눔명조" w:hint="eastAsia"/>
          <w:sz w:val="20"/>
          <w:szCs w:val="20"/>
        </w:rPr>
        <w:t xml:space="preserve"> </w:t>
      </w:r>
      <w:r w:rsidR="00130C0C">
        <w:rPr>
          <w:rFonts w:eastAsia="나눔명조" w:hint="eastAsia"/>
          <w:sz w:val="20"/>
          <w:szCs w:val="20"/>
        </w:rPr>
        <w:t>통합해</w:t>
      </w:r>
      <w:r w:rsidR="00130C0C">
        <w:rPr>
          <w:rFonts w:eastAsia="나눔명조" w:hint="eastAsia"/>
          <w:sz w:val="20"/>
          <w:szCs w:val="20"/>
        </w:rPr>
        <w:t xml:space="preserve"> </w:t>
      </w:r>
      <w:r w:rsidR="00130C0C">
        <w:rPr>
          <w:rFonts w:eastAsia="나눔명조" w:hint="eastAsia"/>
          <w:sz w:val="20"/>
          <w:szCs w:val="20"/>
        </w:rPr>
        <w:t>보자면</w:t>
      </w:r>
      <w:r w:rsidR="00130C0C">
        <w:rPr>
          <w:rFonts w:eastAsia="나눔명조" w:hint="eastAsia"/>
          <w:sz w:val="20"/>
          <w:szCs w:val="20"/>
        </w:rPr>
        <w:t>,</w:t>
      </w:r>
      <w:r w:rsidR="00130C0C">
        <w:rPr>
          <w:rFonts w:eastAsia="나눔명조"/>
          <w:sz w:val="20"/>
          <w:szCs w:val="20"/>
        </w:rPr>
        <w:t xml:space="preserve"> </w:t>
      </w:r>
      <w:r w:rsidR="00130C0C">
        <w:rPr>
          <w:rFonts w:eastAsia="나눔명조" w:hint="eastAsia"/>
          <w:sz w:val="20"/>
          <w:szCs w:val="20"/>
        </w:rPr>
        <w:t>공공봉사동기는</w:t>
      </w:r>
      <w:r w:rsidR="00130C0C">
        <w:rPr>
          <w:rFonts w:eastAsia="나눔명조" w:hint="eastAsia"/>
          <w:sz w:val="20"/>
          <w:szCs w:val="20"/>
        </w:rPr>
        <w:t xml:space="preserve"> </w:t>
      </w:r>
      <w:r w:rsidR="00130C0C">
        <w:rPr>
          <w:rFonts w:eastAsia="나눔명조" w:hint="eastAsia"/>
          <w:sz w:val="20"/>
          <w:szCs w:val="20"/>
        </w:rPr>
        <w:t>구성원이</w:t>
      </w:r>
      <w:r w:rsidR="00130C0C">
        <w:rPr>
          <w:rFonts w:eastAsia="나눔명조" w:hint="eastAsia"/>
          <w:sz w:val="20"/>
          <w:szCs w:val="20"/>
        </w:rPr>
        <w:t xml:space="preserve"> </w:t>
      </w:r>
      <w:r w:rsidR="00130C0C">
        <w:rPr>
          <w:rFonts w:eastAsia="나눔명조" w:hint="eastAsia"/>
          <w:sz w:val="20"/>
          <w:szCs w:val="20"/>
        </w:rPr>
        <w:t>중시하는</w:t>
      </w:r>
      <w:r w:rsidR="00130C0C">
        <w:rPr>
          <w:rFonts w:eastAsia="나눔명조" w:hint="eastAsia"/>
          <w:sz w:val="20"/>
          <w:szCs w:val="20"/>
        </w:rPr>
        <w:t xml:space="preserve"> </w:t>
      </w:r>
      <w:r w:rsidR="00130C0C">
        <w:rPr>
          <w:rFonts w:eastAsia="나눔명조" w:hint="eastAsia"/>
          <w:sz w:val="20"/>
          <w:szCs w:val="20"/>
        </w:rPr>
        <w:t>가치나</w:t>
      </w:r>
      <w:r w:rsidR="00130C0C">
        <w:rPr>
          <w:rFonts w:eastAsia="나눔명조" w:hint="eastAsia"/>
          <w:sz w:val="20"/>
          <w:szCs w:val="20"/>
        </w:rPr>
        <w:t xml:space="preserve"> </w:t>
      </w:r>
      <w:r w:rsidR="00130C0C">
        <w:rPr>
          <w:rFonts w:eastAsia="나눔명조" w:hint="eastAsia"/>
          <w:sz w:val="20"/>
          <w:szCs w:val="20"/>
        </w:rPr>
        <w:t>신념이</w:t>
      </w:r>
      <w:r w:rsidR="00130C0C">
        <w:rPr>
          <w:rFonts w:eastAsia="나눔명조" w:hint="eastAsia"/>
          <w:sz w:val="20"/>
          <w:szCs w:val="20"/>
        </w:rPr>
        <w:t xml:space="preserve"> </w:t>
      </w:r>
      <w:r w:rsidR="00130C0C">
        <w:rPr>
          <w:rFonts w:eastAsia="나눔명조" w:hint="eastAsia"/>
          <w:sz w:val="20"/>
          <w:szCs w:val="20"/>
        </w:rPr>
        <w:t>사익과</w:t>
      </w:r>
      <w:r w:rsidR="00130C0C">
        <w:rPr>
          <w:rFonts w:eastAsia="나눔명조" w:hint="eastAsia"/>
          <w:sz w:val="20"/>
          <w:szCs w:val="20"/>
        </w:rPr>
        <w:t xml:space="preserve"> </w:t>
      </w:r>
      <w:r w:rsidR="00130C0C">
        <w:rPr>
          <w:rFonts w:eastAsia="나눔명조" w:hint="eastAsia"/>
          <w:sz w:val="20"/>
          <w:szCs w:val="20"/>
        </w:rPr>
        <w:t>조직이익을</w:t>
      </w:r>
      <w:r w:rsidR="00130C0C">
        <w:rPr>
          <w:rFonts w:eastAsia="나눔명조" w:hint="eastAsia"/>
          <w:sz w:val="20"/>
          <w:szCs w:val="20"/>
        </w:rPr>
        <w:t xml:space="preserve"> </w:t>
      </w:r>
      <w:r w:rsidR="00130C0C">
        <w:rPr>
          <w:rFonts w:eastAsia="나눔명조" w:hint="eastAsia"/>
          <w:sz w:val="20"/>
          <w:szCs w:val="20"/>
        </w:rPr>
        <w:t>넘어</w:t>
      </w:r>
      <w:r w:rsidR="00130C0C">
        <w:rPr>
          <w:rFonts w:eastAsia="나눔명조" w:hint="eastAsia"/>
          <w:sz w:val="20"/>
          <w:szCs w:val="20"/>
        </w:rPr>
        <w:t xml:space="preserve"> </w:t>
      </w:r>
      <w:r w:rsidR="00130C0C">
        <w:rPr>
          <w:rFonts w:eastAsia="나눔명조" w:hint="eastAsia"/>
          <w:sz w:val="20"/>
          <w:szCs w:val="20"/>
        </w:rPr>
        <w:t>더</w:t>
      </w:r>
      <w:r w:rsidR="00130C0C">
        <w:rPr>
          <w:rFonts w:eastAsia="나눔명조" w:hint="eastAsia"/>
          <w:sz w:val="20"/>
          <w:szCs w:val="20"/>
        </w:rPr>
        <w:t xml:space="preserve"> </w:t>
      </w:r>
      <w:r w:rsidR="00130C0C">
        <w:rPr>
          <w:rFonts w:eastAsia="나눔명조" w:hint="eastAsia"/>
          <w:sz w:val="20"/>
          <w:szCs w:val="20"/>
        </w:rPr>
        <w:t>큰</w:t>
      </w:r>
      <w:r w:rsidR="00130C0C">
        <w:rPr>
          <w:rFonts w:eastAsia="나눔명조" w:hint="eastAsia"/>
          <w:sz w:val="20"/>
          <w:szCs w:val="20"/>
        </w:rPr>
        <w:t xml:space="preserve"> </w:t>
      </w:r>
      <w:r w:rsidR="00130C0C">
        <w:rPr>
          <w:rFonts w:eastAsia="나눔명조" w:hint="eastAsia"/>
          <w:sz w:val="20"/>
          <w:szCs w:val="20"/>
        </w:rPr>
        <w:t>공공</w:t>
      </w:r>
      <w:r w:rsidR="00130C0C">
        <w:rPr>
          <w:rFonts w:eastAsia="나눔명조" w:hint="eastAsia"/>
          <w:sz w:val="20"/>
          <w:szCs w:val="20"/>
        </w:rPr>
        <w:t xml:space="preserve"> </w:t>
      </w:r>
      <w:r w:rsidR="00130C0C">
        <w:rPr>
          <w:rFonts w:eastAsia="나눔명조" w:hint="eastAsia"/>
          <w:sz w:val="20"/>
          <w:szCs w:val="20"/>
        </w:rPr>
        <w:t>이익을</w:t>
      </w:r>
      <w:r w:rsidR="00130C0C">
        <w:rPr>
          <w:rFonts w:eastAsia="나눔명조" w:hint="eastAsia"/>
          <w:sz w:val="20"/>
          <w:szCs w:val="20"/>
        </w:rPr>
        <w:t xml:space="preserve"> </w:t>
      </w:r>
      <w:r w:rsidR="00130C0C">
        <w:rPr>
          <w:rFonts w:eastAsia="나눔명조" w:hint="eastAsia"/>
          <w:sz w:val="20"/>
          <w:szCs w:val="20"/>
        </w:rPr>
        <w:t>지향하고</w:t>
      </w:r>
      <w:r w:rsidR="00130C0C">
        <w:rPr>
          <w:rFonts w:eastAsia="나눔명조" w:hint="eastAsia"/>
          <w:sz w:val="20"/>
          <w:szCs w:val="20"/>
        </w:rPr>
        <w:t>,</w:t>
      </w:r>
      <w:r w:rsidR="34D5D6E7" w:rsidRPr="34D5D6E7">
        <w:rPr>
          <w:rFonts w:eastAsia="나눔명조"/>
          <w:sz w:val="20"/>
          <w:szCs w:val="20"/>
        </w:rPr>
        <w:t xml:space="preserve"> </w:t>
      </w:r>
      <w:r w:rsidR="00130C0C">
        <w:rPr>
          <w:rFonts w:eastAsia="나눔명조" w:hint="eastAsia"/>
          <w:sz w:val="20"/>
          <w:szCs w:val="20"/>
        </w:rPr>
        <w:t>목표</w:t>
      </w:r>
      <w:r w:rsidR="00130C0C">
        <w:rPr>
          <w:rFonts w:eastAsia="나눔명조" w:hint="eastAsia"/>
          <w:sz w:val="20"/>
          <w:szCs w:val="20"/>
        </w:rPr>
        <w:t xml:space="preserve"> </w:t>
      </w:r>
      <w:r w:rsidR="00130C0C">
        <w:rPr>
          <w:rFonts w:eastAsia="나눔명조" w:hint="eastAsia"/>
          <w:sz w:val="20"/>
          <w:szCs w:val="20"/>
        </w:rPr>
        <w:t>행동을</w:t>
      </w:r>
      <w:r w:rsidR="00130C0C">
        <w:rPr>
          <w:rFonts w:eastAsia="나눔명조" w:hint="eastAsia"/>
          <w:sz w:val="20"/>
          <w:szCs w:val="20"/>
        </w:rPr>
        <w:t xml:space="preserve"> </w:t>
      </w:r>
      <w:r w:rsidR="00130C0C">
        <w:rPr>
          <w:rFonts w:eastAsia="나눔명조" w:hint="eastAsia"/>
          <w:sz w:val="20"/>
          <w:szCs w:val="20"/>
        </w:rPr>
        <w:t>촉진하는</w:t>
      </w:r>
      <w:r w:rsidR="00130C0C">
        <w:rPr>
          <w:rFonts w:eastAsia="나눔명조" w:hint="eastAsia"/>
          <w:sz w:val="20"/>
          <w:szCs w:val="20"/>
        </w:rPr>
        <w:t xml:space="preserve"> </w:t>
      </w:r>
      <w:r w:rsidR="00130C0C">
        <w:rPr>
          <w:rFonts w:eastAsia="나눔명조" w:hint="eastAsia"/>
          <w:sz w:val="20"/>
          <w:szCs w:val="20"/>
        </w:rPr>
        <w:t>동기를</w:t>
      </w:r>
      <w:r w:rsidR="00130C0C">
        <w:rPr>
          <w:rFonts w:eastAsia="나눔명조" w:hint="eastAsia"/>
          <w:sz w:val="20"/>
          <w:szCs w:val="20"/>
        </w:rPr>
        <w:t xml:space="preserve"> </w:t>
      </w:r>
      <w:r w:rsidR="00130C0C">
        <w:rPr>
          <w:rFonts w:eastAsia="나눔명조" w:hint="eastAsia"/>
          <w:sz w:val="20"/>
          <w:szCs w:val="20"/>
        </w:rPr>
        <w:t>부여하고</w:t>
      </w:r>
      <w:r w:rsidR="00130C0C">
        <w:rPr>
          <w:rFonts w:eastAsia="나눔명조" w:hint="eastAsia"/>
          <w:sz w:val="20"/>
          <w:szCs w:val="20"/>
        </w:rPr>
        <w:t xml:space="preserve"> </w:t>
      </w:r>
      <w:r w:rsidR="00130C0C">
        <w:rPr>
          <w:rFonts w:eastAsia="나눔명조" w:hint="eastAsia"/>
          <w:sz w:val="20"/>
          <w:szCs w:val="20"/>
        </w:rPr>
        <w:t>유도할</w:t>
      </w:r>
      <w:r w:rsidR="00130C0C">
        <w:rPr>
          <w:rFonts w:eastAsia="나눔명조" w:hint="eastAsia"/>
          <w:sz w:val="20"/>
          <w:szCs w:val="20"/>
        </w:rPr>
        <w:t xml:space="preserve"> </w:t>
      </w:r>
      <w:r w:rsidR="00130C0C">
        <w:rPr>
          <w:rFonts w:eastAsia="나눔명조" w:hint="eastAsia"/>
          <w:sz w:val="20"/>
          <w:szCs w:val="20"/>
        </w:rPr>
        <w:t>수</w:t>
      </w:r>
      <w:r w:rsidR="00130C0C">
        <w:rPr>
          <w:rFonts w:eastAsia="나눔명조" w:hint="eastAsia"/>
          <w:sz w:val="20"/>
          <w:szCs w:val="20"/>
        </w:rPr>
        <w:t xml:space="preserve"> </w:t>
      </w:r>
      <w:r w:rsidR="00130C0C">
        <w:rPr>
          <w:rFonts w:eastAsia="나눔명조" w:hint="eastAsia"/>
          <w:sz w:val="20"/>
          <w:szCs w:val="20"/>
        </w:rPr>
        <w:t>있는</w:t>
      </w:r>
      <w:r w:rsidR="00130C0C">
        <w:rPr>
          <w:rFonts w:eastAsia="나눔명조" w:hint="eastAsia"/>
          <w:sz w:val="20"/>
          <w:szCs w:val="20"/>
        </w:rPr>
        <w:t xml:space="preserve"> </w:t>
      </w:r>
      <w:r w:rsidR="00130C0C">
        <w:rPr>
          <w:rFonts w:eastAsia="나눔명조" w:hint="eastAsia"/>
          <w:sz w:val="20"/>
          <w:szCs w:val="20"/>
        </w:rPr>
        <w:t>개인의</w:t>
      </w:r>
      <w:r w:rsidR="00130C0C">
        <w:rPr>
          <w:rFonts w:eastAsia="나눔명조" w:hint="eastAsia"/>
          <w:sz w:val="20"/>
          <w:szCs w:val="20"/>
        </w:rPr>
        <w:t xml:space="preserve"> </w:t>
      </w:r>
      <w:r w:rsidR="00130C0C">
        <w:rPr>
          <w:rFonts w:eastAsia="나눔명조" w:hint="eastAsia"/>
          <w:sz w:val="20"/>
          <w:szCs w:val="20"/>
        </w:rPr>
        <w:t>성향과</w:t>
      </w:r>
      <w:r w:rsidR="00130C0C">
        <w:rPr>
          <w:rFonts w:eastAsia="나눔명조" w:hint="eastAsia"/>
          <w:sz w:val="20"/>
          <w:szCs w:val="20"/>
        </w:rPr>
        <w:t xml:space="preserve"> </w:t>
      </w:r>
      <w:r w:rsidR="00130C0C">
        <w:rPr>
          <w:rFonts w:eastAsia="나눔명조" w:hint="eastAsia"/>
          <w:sz w:val="20"/>
          <w:szCs w:val="20"/>
        </w:rPr>
        <w:t>태도라고</w:t>
      </w:r>
      <w:r w:rsidR="00130C0C">
        <w:rPr>
          <w:rFonts w:eastAsia="나눔명조" w:hint="eastAsia"/>
          <w:sz w:val="20"/>
          <w:szCs w:val="20"/>
        </w:rPr>
        <w:t xml:space="preserve"> </w:t>
      </w:r>
      <w:r w:rsidR="00130C0C">
        <w:rPr>
          <w:rFonts w:eastAsia="나눔명조" w:hint="eastAsia"/>
          <w:sz w:val="20"/>
          <w:szCs w:val="20"/>
        </w:rPr>
        <w:t>묘사할</w:t>
      </w:r>
      <w:r w:rsidR="00130C0C">
        <w:rPr>
          <w:rFonts w:eastAsia="나눔명조" w:hint="eastAsia"/>
          <w:sz w:val="20"/>
          <w:szCs w:val="20"/>
        </w:rPr>
        <w:t xml:space="preserve"> </w:t>
      </w:r>
      <w:r w:rsidR="00130C0C">
        <w:rPr>
          <w:rFonts w:eastAsia="나눔명조" w:hint="eastAsia"/>
          <w:sz w:val="20"/>
          <w:szCs w:val="20"/>
        </w:rPr>
        <w:t>수</w:t>
      </w:r>
      <w:r w:rsidR="00130C0C">
        <w:rPr>
          <w:rFonts w:eastAsia="나눔명조" w:hint="eastAsia"/>
          <w:sz w:val="20"/>
          <w:szCs w:val="20"/>
        </w:rPr>
        <w:t xml:space="preserve"> </w:t>
      </w:r>
      <w:r w:rsidR="00130C0C">
        <w:rPr>
          <w:rFonts w:eastAsia="나눔명조" w:hint="eastAsia"/>
          <w:sz w:val="20"/>
          <w:szCs w:val="20"/>
        </w:rPr>
        <w:t>있다</w:t>
      </w:r>
      <w:r w:rsidR="00130C0C">
        <w:rPr>
          <w:rFonts w:eastAsia="나눔명조" w:hint="eastAsia"/>
          <w:sz w:val="20"/>
          <w:szCs w:val="20"/>
        </w:rPr>
        <w:t>.</w:t>
      </w:r>
      <w:r w:rsidR="00130C0C">
        <w:rPr>
          <w:rFonts w:eastAsia="나눔명조"/>
          <w:sz w:val="20"/>
          <w:szCs w:val="20"/>
        </w:rPr>
        <w:t xml:space="preserve"> </w:t>
      </w:r>
    </w:p>
    <w:p w14:paraId="57892CBB" w14:textId="1EDC118E" w:rsidR="00CA221C" w:rsidRPr="00D932A5" w:rsidRDefault="00677F47" w:rsidP="00677F47">
      <w:pPr>
        <w:wordWrap/>
        <w:adjustRightInd w:val="0"/>
        <w:spacing w:before="120" w:after="120" w:line="276" w:lineRule="auto"/>
        <w:ind w:rightChars="-23" w:right="-55"/>
        <w:rPr>
          <w:rFonts w:eastAsia="나눔명조"/>
          <w:sz w:val="20"/>
          <w:szCs w:val="22"/>
        </w:rPr>
      </w:pPr>
      <w:r>
        <w:rPr>
          <w:rFonts w:eastAsia="나눔명조" w:hint="eastAsia"/>
          <w:sz w:val="20"/>
          <w:szCs w:val="20"/>
        </w:rPr>
        <w:t>또한</w:t>
      </w:r>
      <w:r>
        <w:rPr>
          <w:rFonts w:eastAsia="나눔명조" w:hint="eastAsia"/>
          <w:sz w:val="20"/>
          <w:szCs w:val="20"/>
        </w:rPr>
        <w:t xml:space="preserve"> </w:t>
      </w:r>
      <w:r>
        <w:rPr>
          <w:rFonts w:eastAsia="나눔명조" w:hint="eastAsia"/>
          <w:sz w:val="20"/>
          <w:szCs w:val="20"/>
        </w:rPr>
        <w:t>공공봉사동기는</w:t>
      </w:r>
      <w:r>
        <w:rPr>
          <w:rFonts w:eastAsia="나눔명조" w:hint="eastAsia"/>
          <w:sz w:val="20"/>
          <w:szCs w:val="20"/>
        </w:rPr>
        <w:t xml:space="preserve"> </w:t>
      </w:r>
      <w:r>
        <w:rPr>
          <w:rFonts w:eastAsia="나눔명조" w:hint="eastAsia"/>
          <w:sz w:val="20"/>
          <w:szCs w:val="20"/>
        </w:rPr>
        <w:t>공공가치</w:t>
      </w:r>
      <w:r>
        <w:rPr>
          <w:rFonts w:eastAsia="나눔명조" w:hint="eastAsia"/>
          <w:sz w:val="20"/>
          <w:szCs w:val="20"/>
        </w:rPr>
        <w:t xml:space="preserve"> </w:t>
      </w:r>
      <w:r>
        <w:rPr>
          <w:rFonts w:eastAsia="나눔명조" w:hint="eastAsia"/>
          <w:sz w:val="20"/>
          <w:szCs w:val="20"/>
        </w:rPr>
        <w:t>개념과</w:t>
      </w:r>
      <w:r>
        <w:rPr>
          <w:rFonts w:eastAsia="나눔명조" w:hint="eastAsia"/>
          <w:sz w:val="20"/>
          <w:szCs w:val="20"/>
        </w:rPr>
        <w:t xml:space="preserve"> </w:t>
      </w:r>
      <w:r>
        <w:rPr>
          <w:rFonts w:eastAsia="나눔명조" w:hint="eastAsia"/>
          <w:sz w:val="20"/>
          <w:szCs w:val="20"/>
        </w:rPr>
        <w:t>구별되어야</w:t>
      </w:r>
      <w:r>
        <w:rPr>
          <w:rFonts w:eastAsia="나눔명조" w:hint="eastAsia"/>
          <w:sz w:val="20"/>
          <w:szCs w:val="20"/>
        </w:rPr>
        <w:t xml:space="preserve"> </w:t>
      </w:r>
      <w:r>
        <w:rPr>
          <w:rFonts w:eastAsia="나눔명조" w:hint="eastAsia"/>
          <w:sz w:val="20"/>
          <w:szCs w:val="20"/>
        </w:rPr>
        <w:t>한다</w:t>
      </w:r>
      <w:r>
        <w:rPr>
          <w:rFonts w:eastAsia="나눔명조" w:hint="eastAsia"/>
          <w:sz w:val="20"/>
          <w:szCs w:val="20"/>
        </w:rPr>
        <w:t>.</w:t>
      </w:r>
      <w:r>
        <w:rPr>
          <w:rFonts w:eastAsia="나눔명조"/>
          <w:sz w:val="20"/>
          <w:szCs w:val="20"/>
        </w:rPr>
        <w:t xml:space="preserve"> </w:t>
      </w:r>
      <w:r>
        <w:rPr>
          <w:rFonts w:eastAsia="나눔명조" w:hint="eastAsia"/>
          <w:sz w:val="20"/>
          <w:szCs w:val="20"/>
        </w:rPr>
        <w:t>공공가치는</w:t>
      </w:r>
      <w:r>
        <w:rPr>
          <w:rFonts w:eastAsia="나눔명조" w:hint="eastAsia"/>
          <w:sz w:val="20"/>
          <w:szCs w:val="20"/>
        </w:rPr>
        <w:t xml:space="preserve"> </w:t>
      </w:r>
      <w:r>
        <w:rPr>
          <w:rFonts w:eastAsia="나눔명조" w:hint="eastAsia"/>
          <w:sz w:val="20"/>
          <w:szCs w:val="20"/>
        </w:rPr>
        <w:t>타인과</w:t>
      </w:r>
      <w:r>
        <w:rPr>
          <w:rFonts w:eastAsia="나눔명조" w:hint="eastAsia"/>
          <w:sz w:val="20"/>
          <w:szCs w:val="20"/>
        </w:rPr>
        <w:t xml:space="preserve"> </w:t>
      </w:r>
      <w:r>
        <w:rPr>
          <w:rFonts w:eastAsia="나눔명조" w:hint="eastAsia"/>
          <w:sz w:val="20"/>
          <w:szCs w:val="20"/>
        </w:rPr>
        <w:t>사회에</w:t>
      </w:r>
      <w:r>
        <w:rPr>
          <w:rFonts w:eastAsia="나눔명조" w:hint="eastAsia"/>
          <w:sz w:val="20"/>
          <w:szCs w:val="20"/>
        </w:rPr>
        <w:t xml:space="preserve"> </w:t>
      </w:r>
      <w:r>
        <w:rPr>
          <w:rFonts w:eastAsia="나눔명조" w:hint="eastAsia"/>
          <w:sz w:val="20"/>
          <w:szCs w:val="20"/>
        </w:rPr>
        <w:t>무엇이</w:t>
      </w:r>
      <w:r>
        <w:rPr>
          <w:rFonts w:eastAsia="나눔명조" w:hint="eastAsia"/>
          <w:sz w:val="20"/>
          <w:szCs w:val="20"/>
        </w:rPr>
        <w:t xml:space="preserve"> </w:t>
      </w:r>
      <w:r w:rsidR="003E56D7">
        <w:rPr>
          <w:rFonts w:eastAsia="나눔명조" w:hint="eastAsia"/>
          <w:sz w:val="20"/>
          <w:szCs w:val="20"/>
        </w:rPr>
        <w:t>바람직한</w:t>
      </w:r>
      <w:r w:rsidR="003E56D7">
        <w:rPr>
          <w:rFonts w:eastAsia="나눔명조" w:hint="eastAsia"/>
          <w:sz w:val="20"/>
          <w:szCs w:val="20"/>
        </w:rPr>
        <w:t xml:space="preserve"> </w:t>
      </w:r>
      <w:r w:rsidR="003E56D7">
        <w:rPr>
          <w:rFonts w:eastAsia="나눔명조" w:hint="eastAsia"/>
          <w:sz w:val="20"/>
          <w:szCs w:val="20"/>
        </w:rPr>
        <w:t>지</w:t>
      </w:r>
      <w:r>
        <w:rPr>
          <w:rFonts w:eastAsia="나눔명조" w:hint="eastAsia"/>
          <w:sz w:val="20"/>
          <w:szCs w:val="20"/>
        </w:rPr>
        <w:t xml:space="preserve"> </w:t>
      </w:r>
      <w:r>
        <w:rPr>
          <w:rFonts w:eastAsia="나눔명조" w:hint="eastAsia"/>
          <w:sz w:val="20"/>
          <w:szCs w:val="20"/>
        </w:rPr>
        <w:t>고민하고</w:t>
      </w:r>
      <w:r>
        <w:rPr>
          <w:rFonts w:eastAsia="나눔명조" w:hint="eastAsia"/>
          <w:sz w:val="20"/>
          <w:szCs w:val="20"/>
        </w:rPr>
        <w:t xml:space="preserve"> </w:t>
      </w:r>
      <w:r>
        <w:rPr>
          <w:rFonts w:eastAsia="나눔명조" w:hint="eastAsia"/>
          <w:sz w:val="20"/>
          <w:szCs w:val="20"/>
        </w:rPr>
        <w:t>이해하는</w:t>
      </w:r>
      <w:r>
        <w:rPr>
          <w:rFonts w:eastAsia="나눔명조" w:hint="eastAsia"/>
          <w:sz w:val="20"/>
          <w:szCs w:val="20"/>
        </w:rPr>
        <w:t xml:space="preserve"> </w:t>
      </w:r>
      <w:r>
        <w:rPr>
          <w:rFonts w:eastAsia="나눔명조" w:hint="eastAsia"/>
          <w:sz w:val="20"/>
          <w:szCs w:val="20"/>
        </w:rPr>
        <w:t>것이라면</w:t>
      </w:r>
      <w:r>
        <w:rPr>
          <w:rFonts w:eastAsia="나눔명조" w:hint="eastAsia"/>
          <w:sz w:val="20"/>
          <w:szCs w:val="20"/>
        </w:rPr>
        <w:t>,</w:t>
      </w:r>
      <w:r>
        <w:rPr>
          <w:rFonts w:eastAsia="나눔명조"/>
          <w:sz w:val="20"/>
          <w:szCs w:val="20"/>
        </w:rPr>
        <w:t xml:space="preserve"> </w:t>
      </w:r>
      <w:r>
        <w:rPr>
          <w:rFonts w:eastAsia="나눔명조" w:hint="eastAsia"/>
          <w:sz w:val="20"/>
          <w:szCs w:val="20"/>
        </w:rPr>
        <w:t>공공봉사동기는</w:t>
      </w:r>
      <w:r>
        <w:rPr>
          <w:rFonts w:eastAsia="나눔명조"/>
          <w:sz w:val="20"/>
          <w:szCs w:val="20"/>
        </w:rPr>
        <w:t xml:space="preserve"> </w:t>
      </w:r>
      <w:r>
        <w:rPr>
          <w:rFonts w:eastAsia="나눔명조" w:hint="eastAsia"/>
          <w:sz w:val="20"/>
          <w:szCs w:val="20"/>
        </w:rPr>
        <w:t>개인이</w:t>
      </w:r>
      <w:r>
        <w:rPr>
          <w:rFonts w:eastAsia="나눔명조" w:hint="eastAsia"/>
          <w:sz w:val="20"/>
          <w:szCs w:val="20"/>
        </w:rPr>
        <w:t xml:space="preserve"> </w:t>
      </w:r>
      <w:r>
        <w:rPr>
          <w:rFonts w:eastAsia="나눔명조" w:hint="eastAsia"/>
          <w:sz w:val="20"/>
          <w:szCs w:val="20"/>
        </w:rPr>
        <w:t>공공서비스를</w:t>
      </w:r>
      <w:r>
        <w:rPr>
          <w:rFonts w:eastAsia="나눔명조" w:hint="eastAsia"/>
          <w:sz w:val="20"/>
          <w:szCs w:val="20"/>
        </w:rPr>
        <w:t xml:space="preserve"> </w:t>
      </w:r>
      <w:r>
        <w:rPr>
          <w:rFonts w:eastAsia="나눔명조" w:hint="eastAsia"/>
          <w:sz w:val="20"/>
          <w:szCs w:val="20"/>
        </w:rPr>
        <w:t>제공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는</w:t>
      </w:r>
      <w:r>
        <w:rPr>
          <w:rFonts w:eastAsia="나눔명조" w:hint="eastAsia"/>
          <w:sz w:val="20"/>
          <w:szCs w:val="20"/>
        </w:rPr>
        <w:t xml:space="preserve"> </w:t>
      </w:r>
      <w:r>
        <w:rPr>
          <w:rFonts w:eastAsia="나눔명조" w:hint="eastAsia"/>
          <w:sz w:val="20"/>
          <w:szCs w:val="20"/>
        </w:rPr>
        <w:t>에너지</w:t>
      </w:r>
      <w:r>
        <w:rPr>
          <w:rFonts w:eastAsia="나눔명조" w:hint="eastAsia"/>
          <w:sz w:val="20"/>
          <w:szCs w:val="20"/>
        </w:rPr>
        <w:t xml:space="preserve"> </w:t>
      </w:r>
      <w:r>
        <w:rPr>
          <w:rFonts w:eastAsia="나눔명조" w:hint="eastAsia"/>
          <w:sz w:val="20"/>
          <w:szCs w:val="20"/>
        </w:rPr>
        <w:t>공급하는</w:t>
      </w:r>
      <w:r>
        <w:rPr>
          <w:rFonts w:eastAsia="나눔명조" w:hint="eastAsia"/>
          <w:sz w:val="20"/>
          <w:szCs w:val="20"/>
        </w:rPr>
        <w:t xml:space="preserve"> </w:t>
      </w:r>
      <w:r>
        <w:rPr>
          <w:rFonts w:eastAsia="나눔명조" w:hint="eastAsia"/>
          <w:sz w:val="20"/>
          <w:szCs w:val="20"/>
        </w:rPr>
        <w:t>원천이다</w:t>
      </w:r>
      <w:r>
        <w:rPr>
          <w:rFonts w:eastAsia="나눔명조" w:hint="eastAsia"/>
          <w:sz w:val="20"/>
          <w:szCs w:val="20"/>
        </w:rPr>
        <w:t>(</w:t>
      </w:r>
      <w:r w:rsidR="34D5D6E7" w:rsidRPr="34D5D6E7">
        <w:rPr>
          <w:rFonts w:eastAsia="나눔명조"/>
          <w:sz w:val="20"/>
          <w:szCs w:val="20"/>
        </w:rPr>
        <w:t>Andersen et al. 2013)</w:t>
      </w:r>
      <w:r>
        <w:rPr>
          <w:rFonts w:eastAsia="나눔명조"/>
          <w:sz w:val="20"/>
          <w:szCs w:val="20"/>
        </w:rPr>
        <w:t xml:space="preserve">. </w:t>
      </w:r>
      <w:r>
        <w:rPr>
          <w:rFonts w:eastAsia="나눔명조" w:hint="eastAsia"/>
          <w:sz w:val="20"/>
          <w:szCs w:val="20"/>
        </w:rPr>
        <w:t>즉</w:t>
      </w:r>
      <w:r>
        <w:rPr>
          <w:rFonts w:eastAsia="나눔명조" w:hint="eastAsia"/>
          <w:sz w:val="20"/>
          <w:szCs w:val="20"/>
        </w:rPr>
        <w:t>,</w:t>
      </w:r>
      <w:r>
        <w:rPr>
          <w:rFonts w:eastAsia="나눔명조"/>
          <w:sz w:val="20"/>
          <w:szCs w:val="20"/>
        </w:rPr>
        <w:t xml:space="preserve"> </w:t>
      </w:r>
      <w:r>
        <w:rPr>
          <w:rFonts w:eastAsia="나눔명조" w:hint="eastAsia"/>
          <w:sz w:val="20"/>
          <w:szCs w:val="20"/>
        </w:rPr>
        <w:t>가치관은</w:t>
      </w:r>
      <w:r>
        <w:rPr>
          <w:rFonts w:eastAsia="나눔명조" w:hint="eastAsia"/>
          <w:sz w:val="20"/>
          <w:szCs w:val="20"/>
        </w:rPr>
        <w:t xml:space="preserve"> </w:t>
      </w:r>
      <w:r>
        <w:rPr>
          <w:rFonts w:eastAsia="나눔명조" w:hint="eastAsia"/>
          <w:sz w:val="20"/>
          <w:szCs w:val="20"/>
        </w:rPr>
        <w:t>행동의</w:t>
      </w:r>
      <w:r>
        <w:rPr>
          <w:rFonts w:eastAsia="나눔명조" w:hint="eastAsia"/>
          <w:sz w:val="20"/>
          <w:szCs w:val="20"/>
        </w:rPr>
        <w:t xml:space="preserve"> </w:t>
      </w:r>
      <w:r>
        <w:rPr>
          <w:rFonts w:eastAsia="나눔명조" w:hint="eastAsia"/>
          <w:sz w:val="20"/>
          <w:szCs w:val="20"/>
        </w:rPr>
        <w:t>방향을</w:t>
      </w:r>
      <w:r>
        <w:rPr>
          <w:rFonts w:eastAsia="나눔명조" w:hint="eastAsia"/>
          <w:sz w:val="20"/>
          <w:szCs w:val="20"/>
        </w:rPr>
        <w:t xml:space="preserve"> </w:t>
      </w:r>
      <w:r>
        <w:rPr>
          <w:rFonts w:eastAsia="나눔명조" w:hint="eastAsia"/>
          <w:sz w:val="20"/>
          <w:szCs w:val="20"/>
        </w:rPr>
        <w:t>설정하는</w:t>
      </w:r>
      <w:r>
        <w:rPr>
          <w:rFonts w:eastAsia="나눔명조" w:hint="eastAsia"/>
          <w:sz w:val="20"/>
          <w:szCs w:val="20"/>
        </w:rPr>
        <w:t xml:space="preserve"> </w:t>
      </w:r>
      <w:r>
        <w:rPr>
          <w:rFonts w:eastAsia="나눔명조" w:hint="eastAsia"/>
          <w:sz w:val="20"/>
          <w:szCs w:val="20"/>
        </w:rPr>
        <w:t>반면</w:t>
      </w:r>
      <w:r>
        <w:rPr>
          <w:rFonts w:eastAsia="나눔명조" w:hint="eastAsia"/>
          <w:sz w:val="20"/>
          <w:szCs w:val="20"/>
        </w:rPr>
        <w:t>,</w:t>
      </w:r>
      <w:r>
        <w:rPr>
          <w:rFonts w:eastAsia="나눔명조"/>
          <w:sz w:val="20"/>
          <w:szCs w:val="20"/>
        </w:rPr>
        <w:t xml:space="preserve"> </w:t>
      </w:r>
      <w:r>
        <w:rPr>
          <w:rFonts w:eastAsia="나눔명조" w:hint="eastAsia"/>
          <w:sz w:val="20"/>
          <w:szCs w:val="20"/>
        </w:rPr>
        <w:t>동기는</w:t>
      </w:r>
      <w:r>
        <w:rPr>
          <w:rFonts w:eastAsia="나눔명조" w:hint="eastAsia"/>
          <w:sz w:val="20"/>
          <w:szCs w:val="20"/>
        </w:rPr>
        <w:t xml:space="preserve"> </w:t>
      </w:r>
      <w:r>
        <w:rPr>
          <w:rFonts w:eastAsia="나눔명조" w:hint="eastAsia"/>
          <w:sz w:val="20"/>
          <w:szCs w:val="20"/>
        </w:rPr>
        <w:t>행동을</w:t>
      </w:r>
      <w:r>
        <w:rPr>
          <w:rFonts w:eastAsia="나눔명조" w:hint="eastAsia"/>
          <w:sz w:val="20"/>
          <w:szCs w:val="20"/>
        </w:rPr>
        <w:t xml:space="preserve"> </w:t>
      </w:r>
      <w:r>
        <w:rPr>
          <w:rFonts w:eastAsia="나눔명조" w:hint="eastAsia"/>
          <w:sz w:val="20"/>
          <w:szCs w:val="20"/>
        </w:rPr>
        <w:t>실행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는</w:t>
      </w:r>
      <w:r>
        <w:rPr>
          <w:rFonts w:eastAsia="나눔명조" w:hint="eastAsia"/>
          <w:sz w:val="20"/>
          <w:szCs w:val="20"/>
        </w:rPr>
        <w:t xml:space="preserve"> </w:t>
      </w:r>
      <w:r>
        <w:rPr>
          <w:rFonts w:eastAsia="나눔명조" w:hint="eastAsia"/>
          <w:sz w:val="20"/>
          <w:szCs w:val="20"/>
        </w:rPr>
        <w:t>활력과</w:t>
      </w:r>
      <w:r>
        <w:rPr>
          <w:rFonts w:eastAsia="나눔명조"/>
          <w:sz w:val="20"/>
          <w:szCs w:val="20"/>
        </w:rPr>
        <w:t xml:space="preserve"> </w:t>
      </w:r>
      <w:r>
        <w:rPr>
          <w:rFonts w:eastAsia="나눔명조" w:hint="eastAsia"/>
          <w:sz w:val="20"/>
          <w:szCs w:val="20"/>
        </w:rPr>
        <w:t>행동을</w:t>
      </w:r>
      <w:r>
        <w:rPr>
          <w:rFonts w:eastAsia="나눔명조" w:hint="eastAsia"/>
          <w:sz w:val="20"/>
          <w:szCs w:val="20"/>
        </w:rPr>
        <w:t xml:space="preserve"> </w:t>
      </w:r>
      <w:r>
        <w:rPr>
          <w:rFonts w:eastAsia="나눔명조" w:hint="eastAsia"/>
          <w:sz w:val="20"/>
          <w:szCs w:val="20"/>
        </w:rPr>
        <w:t>지속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는</w:t>
      </w:r>
      <w:r>
        <w:rPr>
          <w:rFonts w:eastAsia="나눔명조" w:hint="eastAsia"/>
          <w:sz w:val="20"/>
          <w:szCs w:val="20"/>
        </w:rPr>
        <w:t xml:space="preserve"> </w:t>
      </w:r>
      <w:r>
        <w:rPr>
          <w:rFonts w:eastAsia="나눔명조" w:hint="eastAsia"/>
          <w:sz w:val="20"/>
          <w:szCs w:val="20"/>
        </w:rPr>
        <w:t>자극을</w:t>
      </w:r>
      <w:r>
        <w:rPr>
          <w:rFonts w:eastAsia="나눔명조" w:hint="eastAsia"/>
          <w:sz w:val="20"/>
          <w:szCs w:val="20"/>
        </w:rPr>
        <w:t xml:space="preserve"> </w:t>
      </w:r>
      <w:r>
        <w:rPr>
          <w:rFonts w:eastAsia="나눔명조" w:hint="eastAsia"/>
          <w:sz w:val="20"/>
          <w:szCs w:val="20"/>
        </w:rPr>
        <w:t>의미한다</w:t>
      </w:r>
      <w:r>
        <w:rPr>
          <w:rFonts w:eastAsia="나눔명조"/>
          <w:sz w:val="20"/>
          <w:szCs w:val="20"/>
        </w:rPr>
        <w:t xml:space="preserve">. </w:t>
      </w:r>
      <w:r>
        <w:rPr>
          <w:rFonts w:eastAsia="나눔명조" w:hint="eastAsia"/>
          <w:sz w:val="20"/>
          <w:szCs w:val="20"/>
        </w:rPr>
        <w:t>따라서</w:t>
      </w:r>
      <w:r>
        <w:rPr>
          <w:rFonts w:eastAsia="나눔명조" w:hint="eastAsia"/>
          <w:sz w:val="20"/>
          <w:szCs w:val="20"/>
        </w:rPr>
        <w:t xml:space="preserve"> </w:t>
      </w:r>
      <w:r>
        <w:rPr>
          <w:rFonts w:eastAsia="나눔명조" w:hint="eastAsia"/>
          <w:sz w:val="20"/>
          <w:szCs w:val="20"/>
        </w:rPr>
        <w:t>공공봉사동기는</w:t>
      </w:r>
      <w:r>
        <w:rPr>
          <w:rFonts w:eastAsia="나눔명조" w:hint="eastAsia"/>
          <w:sz w:val="20"/>
          <w:szCs w:val="20"/>
        </w:rPr>
        <w:t xml:space="preserve"> </w:t>
      </w:r>
      <w:r>
        <w:rPr>
          <w:rFonts w:eastAsia="나눔명조" w:hint="eastAsia"/>
          <w:sz w:val="20"/>
          <w:szCs w:val="20"/>
        </w:rPr>
        <w:t>타인과</w:t>
      </w:r>
      <w:r>
        <w:rPr>
          <w:rFonts w:eastAsia="나눔명조" w:hint="eastAsia"/>
          <w:sz w:val="20"/>
          <w:szCs w:val="20"/>
        </w:rPr>
        <w:t xml:space="preserve"> </w:t>
      </w:r>
      <w:r>
        <w:rPr>
          <w:rFonts w:eastAsia="나눔명조" w:hint="eastAsia"/>
          <w:sz w:val="20"/>
          <w:szCs w:val="20"/>
        </w:rPr>
        <w:t>사회의</w:t>
      </w:r>
      <w:r>
        <w:rPr>
          <w:rFonts w:eastAsia="나눔명조" w:hint="eastAsia"/>
          <w:sz w:val="20"/>
          <w:szCs w:val="20"/>
        </w:rPr>
        <w:t xml:space="preserve"> </w:t>
      </w:r>
      <w:r>
        <w:rPr>
          <w:rFonts w:eastAsia="나눔명조" w:hint="eastAsia"/>
          <w:sz w:val="20"/>
          <w:szCs w:val="20"/>
        </w:rPr>
        <w:t>행복을</w:t>
      </w:r>
      <w:r>
        <w:rPr>
          <w:rFonts w:eastAsia="나눔명조" w:hint="eastAsia"/>
          <w:sz w:val="20"/>
          <w:szCs w:val="20"/>
        </w:rPr>
        <w:t xml:space="preserve"> </w:t>
      </w:r>
      <w:r>
        <w:rPr>
          <w:rFonts w:eastAsia="나눔명조" w:hint="eastAsia"/>
          <w:sz w:val="20"/>
          <w:szCs w:val="20"/>
        </w:rPr>
        <w:t>보다</w:t>
      </w:r>
      <w:r>
        <w:rPr>
          <w:rFonts w:eastAsia="나눔명조" w:hint="eastAsia"/>
          <w:sz w:val="20"/>
          <w:szCs w:val="20"/>
        </w:rPr>
        <w:t xml:space="preserve"> </w:t>
      </w:r>
      <w:r>
        <w:rPr>
          <w:rFonts w:eastAsia="나눔명조" w:hint="eastAsia"/>
          <w:sz w:val="20"/>
          <w:szCs w:val="20"/>
        </w:rPr>
        <w:t>널리</w:t>
      </w:r>
      <w:r>
        <w:rPr>
          <w:rFonts w:eastAsia="나눔명조" w:hint="eastAsia"/>
          <w:sz w:val="20"/>
          <w:szCs w:val="20"/>
        </w:rPr>
        <w:t xml:space="preserve"> </w:t>
      </w:r>
      <w:r>
        <w:rPr>
          <w:rFonts w:eastAsia="나눔명조" w:hint="eastAsia"/>
          <w:sz w:val="20"/>
          <w:szCs w:val="20"/>
        </w:rPr>
        <w:t>향상시키고자</w:t>
      </w:r>
      <w:r>
        <w:rPr>
          <w:rFonts w:eastAsia="나눔명조" w:hint="eastAsia"/>
          <w:sz w:val="20"/>
          <w:szCs w:val="20"/>
        </w:rPr>
        <w:t xml:space="preserve"> </w:t>
      </w:r>
      <w:r>
        <w:rPr>
          <w:rFonts w:eastAsia="나눔명조" w:hint="eastAsia"/>
          <w:sz w:val="20"/>
          <w:szCs w:val="20"/>
        </w:rPr>
        <w:t>바람직한</w:t>
      </w:r>
      <w:r>
        <w:rPr>
          <w:rFonts w:eastAsia="나눔명조" w:hint="eastAsia"/>
          <w:sz w:val="20"/>
          <w:szCs w:val="20"/>
        </w:rPr>
        <w:t xml:space="preserve"> </w:t>
      </w:r>
      <w:r>
        <w:rPr>
          <w:rFonts w:eastAsia="나눔명조" w:hint="eastAsia"/>
          <w:sz w:val="20"/>
          <w:szCs w:val="20"/>
        </w:rPr>
        <w:t>공공서비스에</w:t>
      </w:r>
      <w:r>
        <w:rPr>
          <w:rFonts w:eastAsia="나눔명조" w:hint="eastAsia"/>
          <w:sz w:val="20"/>
          <w:szCs w:val="20"/>
        </w:rPr>
        <w:t xml:space="preserve"> </w:t>
      </w:r>
      <w:r>
        <w:rPr>
          <w:rFonts w:eastAsia="나눔명조" w:hint="eastAsia"/>
          <w:sz w:val="20"/>
          <w:szCs w:val="20"/>
        </w:rPr>
        <w:t>기여하려는</w:t>
      </w:r>
      <w:r>
        <w:rPr>
          <w:rFonts w:eastAsia="나눔명조" w:hint="eastAsia"/>
          <w:sz w:val="20"/>
          <w:szCs w:val="20"/>
        </w:rPr>
        <w:t xml:space="preserve"> </w:t>
      </w:r>
      <w:r>
        <w:rPr>
          <w:rFonts w:eastAsia="나눔명조" w:hint="eastAsia"/>
          <w:sz w:val="20"/>
          <w:szCs w:val="20"/>
        </w:rPr>
        <w:t>개인의</w:t>
      </w:r>
      <w:r>
        <w:rPr>
          <w:rFonts w:eastAsia="나눔명조" w:hint="eastAsia"/>
          <w:sz w:val="20"/>
          <w:szCs w:val="20"/>
        </w:rPr>
        <w:t xml:space="preserve"> </w:t>
      </w:r>
      <w:r>
        <w:rPr>
          <w:rFonts w:eastAsia="나눔명조" w:hint="eastAsia"/>
          <w:sz w:val="20"/>
          <w:szCs w:val="20"/>
        </w:rPr>
        <w:t>잠재적</w:t>
      </w:r>
      <w:r>
        <w:rPr>
          <w:rFonts w:eastAsia="나눔명조" w:hint="eastAsia"/>
          <w:sz w:val="20"/>
          <w:szCs w:val="20"/>
        </w:rPr>
        <w:t xml:space="preserve"> </w:t>
      </w:r>
      <w:r>
        <w:rPr>
          <w:rFonts w:eastAsia="나눔명조" w:hint="eastAsia"/>
          <w:sz w:val="20"/>
          <w:szCs w:val="20"/>
        </w:rPr>
        <w:t>의지</w:t>
      </w:r>
      <w:r w:rsidRPr="004F1444">
        <w:rPr>
          <w:rFonts w:eastAsia="나눔명조" w:hint="eastAsia"/>
          <w:sz w:val="20"/>
          <w:szCs w:val="20"/>
        </w:rPr>
        <w:t>라</w:t>
      </w:r>
      <w:r w:rsidRPr="004F1444">
        <w:rPr>
          <w:rFonts w:eastAsia="나눔명조" w:hint="eastAsia"/>
          <w:sz w:val="20"/>
          <w:szCs w:val="20"/>
        </w:rPr>
        <w:t xml:space="preserve"> </w:t>
      </w:r>
      <w:r w:rsidRPr="004F1444">
        <w:rPr>
          <w:rFonts w:eastAsia="나눔명조" w:hint="eastAsia"/>
          <w:sz w:val="20"/>
          <w:szCs w:val="20"/>
        </w:rPr>
        <w:t>할</w:t>
      </w:r>
      <w:r w:rsidRPr="004F1444">
        <w:rPr>
          <w:rFonts w:eastAsia="나눔명조" w:hint="eastAsia"/>
          <w:sz w:val="20"/>
          <w:szCs w:val="20"/>
        </w:rPr>
        <w:t xml:space="preserve"> </w:t>
      </w:r>
      <w:r w:rsidRPr="004F1444">
        <w:rPr>
          <w:rFonts w:eastAsia="나눔명조" w:hint="eastAsia"/>
          <w:sz w:val="20"/>
          <w:szCs w:val="20"/>
        </w:rPr>
        <w:t>수</w:t>
      </w:r>
      <w:r w:rsidRPr="004F1444">
        <w:rPr>
          <w:rFonts w:eastAsia="나눔명조" w:hint="eastAsia"/>
          <w:sz w:val="20"/>
          <w:szCs w:val="20"/>
        </w:rPr>
        <w:t xml:space="preserve"> </w:t>
      </w:r>
      <w:r w:rsidRPr="004F1444">
        <w:rPr>
          <w:rFonts w:eastAsia="나눔명조" w:hint="eastAsia"/>
          <w:sz w:val="20"/>
          <w:szCs w:val="20"/>
        </w:rPr>
        <w:t>있다</w:t>
      </w:r>
      <w:r w:rsidRPr="004F1444">
        <w:rPr>
          <w:rFonts w:eastAsia="나눔명조" w:hint="eastAsia"/>
          <w:sz w:val="20"/>
          <w:szCs w:val="20"/>
        </w:rPr>
        <w:t>.</w:t>
      </w:r>
      <w:r w:rsidR="004F1444">
        <w:rPr>
          <w:rFonts w:eastAsia="나눔명조"/>
          <w:sz w:val="20"/>
          <w:szCs w:val="20"/>
        </w:rPr>
        <w:t xml:space="preserve"> </w:t>
      </w:r>
      <w:r w:rsidRPr="004F1444">
        <w:rPr>
          <w:rFonts w:eastAsia="나눔명조" w:hint="eastAsia"/>
          <w:sz w:val="20"/>
          <w:szCs w:val="20"/>
        </w:rPr>
        <w:t>정리하자면</w:t>
      </w:r>
      <w:r w:rsidRPr="004F1444">
        <w:rPr>
          <w:rFonts w:eastAsia="나눔명조" w:hint="eastAsia"/>
          <w:sz w:val="20"/>
          <w:szCs w:val="20"/>
        </w:rPr>
        <w:t>,</w:t>
      </w:r>
      <w:r w:rsidRPr="004F1444">
        <w:rPr>
          <w:rFonts w:eastAsia="나눔명조"/>
          <w:sz w:val="20"/>
          <w:szCs w:val="20"/>
        </w:rPr>
        <w:t xml:space="preserve"> </w:t>
      </w:r>
      <w:r w:rsidRPr="004F1444">
        <w:rPr>
          <w:rFonts w:eastAsia="나눔명조" w:hint="eastAsia"/>
          <w:sz w:val="20"/>
          <w:szCs w:val="20"/>
        </w:rPr>
        <w:t>공공봉사동기를</w:t>
      </w:r>
      <w:r w:rsidRPr="004F1444">
        <w:rPr>
          <w:rFonts w:eastAsia="나눔명조" w:hint="eastAsia"/>
          <w:sz w:val="20"/>
          <w:szCs w:val="20"/>
        </w:rPr>
        <w:t xml:space="preserve"> </w:t>
      </w:r>
      <w:r w:rsidRPr="004F1444">
        <w:rPr>
          <w:rFonts w:eastAsia="나눔명조"/>
          <w:sz w:val="20"/>
          <w:szCs w:val="20"/>
        </w:rPr>
        <w:t>“</w:t>
      </w:r>
      <w:r w:rsidRPr="004F1444">
        <w:rPr>
          <w:rFonts w:eastAsia="나눔명조" w:hint="eastAsia"/>
          <w:sz w:val="20"/>
          <w:szCs w:val="20"/>
        </w:rPr>
        <w:t>타인과</w:t>
      </w:r>
      <w:r w:rsidRPr="004F1444">
        <w:rPr>
          <w:rFonts w:eastAsia="나눔명조" w:hint="eastAsia"/>
          <w:sz w:val="20"/>
          <w:szCs w:val="20"/>
        </w:rPr>
        <w:t xml:space="preserve"> </w:t>
      </w:r>
      <w:r w:rsidRPr="004F1444">
        <w:rPr>
          <w:rFonts w:eastAsia="나눔명조" w:hint="eastAsia"/>
          <w:sz w:val="20"/>
          <w:szCs w:val="20"/>
        </w:rPr>
        <w:t>사회를</w:t>
      </w:r>
      <w:r w:rsidRPr="004F1444">
        <w:rPr>
          <w:rFonts w:eastAsia="나눔명조" w:hint="eastAsia"/>
          <w:sz w:val="20"/>
          <w:szCs w:val="20"/>
        </w:rPr>
        <w:t xml:space="preserve"> </w:t>
      </w:r>
      <w:r w:rsidRPr="004F1444">
        <w:rPr>
          <w:rFonts w:eastAsia="나눔명조" w:hint="eastAsia"/>
          <w:sz w:val="20"/>
          <w:szCs w:val="20"/>
        </w:rPr>
        <w:t>위해</w:t>
      </w:r>
      <w:r w:rsidRPr="004F1444">
        <w:rPr>
          <w:rFonts w:eastAsia="나눔명조" w:hint="eastAsia"/>
          <w:sz w:val="20"/>
          <w:szCs w:val="20"/>
        </w:rPr>
        <w:t xml:space="preserve"> </w:t>
      </w:r>
      <w:r w:rsidRPr="004F1444">
        <w:rPr>
          <w:rFonts w:eastAsia="나눔명조" w:hint="eastAsia"/>
          <w:sz w:val="20"/>
          <w:szCs w:val="20"/>
        </w:rPr>
        <w:t>노력하는</w:t>
      </w:r>
      <w:r w:rsidR="004F1444" w:rsidRPr="004F1444">
        <w:rPr>
          <w:rFonts w:eastAsia="나눔명조" w:hint="eastAsia"/>
          <w:sz w:val="20"/>
          <w:szCs w:val="20"/>
        </w:rPr>
        <w:t xml:space="preserve"> </w:t>
      </w:r>
      <w:r w:rsidRPr="004F1444">
        <w:rPr>
          <w:rFonts w:eastAsia="나눔명조" w:hint="eastAsia"/>
          <w:sz w:val="20"/>
          <w:szCs w:val="20"/>
        </w:rPr>
        <w:t>사람들에게</w:t>
      </w:r>
      <w:r w:rsidRPr="004F1444">
        <w:rPr>
          <w:rFonts w:eastAsia="나눔명조" w:hint="eastAsia"/>
          <w:sz w:val="20"/>
          <w:szCs w:val="20"/>
        </w:rPr>
        <w:t xml:space="preserve"> </w:t>
      </w:r>
      <w:r w:rsidRPr="004F1444">
        <w:rPr>
          <w:rFonts w:eastAsia="나눔명조" w:hint="eastAsia"/>
          <w:sz w:val="20"/>
          <w:szCs w:val="20"/>
        </w:rPr>
        <w:t>서비스를</w:t>
      </w:r>
      <w:r w:rsidRPr="004F1444">
        <w:rPr>
          <w:rFonts w:eastAsia="나눔명조" w:hint="eastAsia"/>
          <w:sz w:val="20"/>
          <w:szCs w:val="20"/>
        </w:rPr>
        <w:t xml:space="preserve"> </w:t>
      </w:r>
      <w:r w:rsidRPr="004F1444">
        <w:rPr>
          <w:rFonts w:eastAsia="나눔명조" w:hint="eastAsia"/>
          <w:sz w:val="20"/>
          <w:szCs w:val="20"/>
        </w:rPr>
        <w:t>제공한다는</w:t>
      </w:r>
      <w:r w:rsidRPr="004F1444">
        <w:rPr>
          <w:rFonts w:eastAsia="나눔명조" w:hint="eastAsia"/>
          <w:sz w:val="20"/>
          <w:szCs w:val="20"/>
        </w:rPr>
        <w:t xml:space="preserve"> </w:t>
      </w:r>
      <w:r w:rsidRPr="004F1444">
        <w:rPr>
          <w:rFonts w:eastAsia="나눔명조" w:hint="eastAsia"/>
          <w:sz w:val="20"/>
          <w:szCs w:val="20"/>
        </w:rPr>
        <w:t>개인의</w:t>
      </w:r>
      <w:r w:rsidRPr="004F1444">
        <w:rPr>
          <w:rFonts w:eastAsia="나눔명조" w:hint="eastAsia"/>
          <w:sz w:val="20"/>
          <w:szCs w:val="20"/>
        </w:rPr>
        <w:t xml:space="preserve"> </w:t>
      </w:r>
      <w:r w:rsidRPr="004F1444">
        <w:rPr>
          <w:rFonts w:eastAsia="나눔명조" w:hint="eastAsia"/>
          <w:sz w:val="20"/>
          <w:szCs w:val="20"/>
        </w:rPr>
        <w:t>방침</w:t>
      </w:r>
      <w:r w:rsidRPr="004F1444">
        <w:rPr>
          <w:rFonts w:eastAsia="나눔명조" w:hint="eastAsia"/>
          <w:sz w:val="20"/>
          <w:szCs w:val="20"/>
        </w:rPr>
        <w:t>(</w:t>
      </w:r>
      <w:proofErr w:type="spellStart"/>
      <w:r w:rsidR="34D5D6E7" w:rsidRPr="004F1444">
        <w:rPr>
          <w:rFonts w:eastAsia="나눔명조"/>
          <w:sz w:val="20"/>
          <w:szCs w:val="20"/>
        </w:rPr>
        <w:t>Hondeghem</w:t>
      </w:r>
      <w:proofErr w:type="spellEnd"/>
      <w:r w:rsidRPr="004F1444">
        <w:rPr>
          <w:rFonts w:eastAsia="나눔명조"/>
          <w:sz w:val="20"/>
          <w:szCs w:val="20"/>
        </w:rPr>
        <w:t xml:space="preserve"> and</w:t>
      </w:r>
      <w:r w:rsidR="34D5D6E7" w:rsidRPr="004F1444">
        <w:rPr>
          <w:rFonts w:eastAsia="나눔명조"/>
          <w:sz w:val="20"/>
          <w:szCs w:val="20"/>
        </w:rPr>
        <w:t xml:space="preserve"> Perry 2009</w:t>
      </w:r>
      <w:r w:rsidR="004F1444" w:rsidRPr="004F1444">
        <w:rPr>
          <w:rFonts w:eastAsia="나눔명조"/>
          <w:sz w:val="20"/>
          <w:szCs w:val="20"/>
        </w:rPr>
        <w:t>: 6</w:t>
      </w:r>
      <w:r w:rsidR="34D5D6E7" w:rsidRPr="004F1444">
        <w:rPr>
          <w:rFonts w:eastAsia="나눔명조"/>
          <w:sz w:val="20"/>
          <w:szCs w:val="20"/>
        </w:rPr>
        <w:t>)</w:t>
      </w:r>
      <w:r w:rsidRPr="004F1444">
        <w:rPr>
          <w:rFonts w:eastAsia="나눔명조"/>
          <w:sz w:val="20"/>
          <w:szCs w:val="20"/>
        </w:rPr>
        <w:t>”</w:t>
      </w:r>
      <w:r w:rsidRPr="004F1444">
        <w:rPr>
          <w:rFonts w:eastAsia="나눔명조" w:hint="eastAsia"/>
          <w:sz w:val="20"/>
          <w:szCs w:val="20"/>
        </w:rPr>
        <w:t>라고</w:t>
      </w:r>
      <w:r w:rsidR="004F1444" w:rsidRPr="004F1444">
        <w:rPr>
          <w:rFonts w:eastAsia="나눔명조" w:hint="eastAsia"/>
          <w:sz w:val="20"/>
          <w:szCs w:val="20"/>
        </w:rPr>
        <w:t xml:space="preserve"> </w:t>
      </w:r>
      <w:r w:rsidR="004F1444" w:rsidRPr="004F1444">
        <w:rPr>
          <w:rFonts w:eastAsia="나눔명조" w:hint="eastAsia"/>
          <w:sz w:val="20"/>
          <w:szCs w:val="20"/>
        </w:rPr>
        <w:t>할</w:t>
      </w:r>
      <w:r w:rsidR="004F1444" w:rsidRPr="004F1444">
        <w:rPr>
          <w:rFonts w:eastAsia="나눔명조" w:hint="eastAsia"/>
          <w:sz w:val="20"/>
          <w:szCs w:val="20"/>
        </w:rPr>
        <w:t xml:space="preserve"> </w:t>
      </w:r>
      <w:r w:rsidR="004F1444" w:rsidRPr="004F1444">
        <w:rPr>
          <w:rFonts w:eastAsia="나눔명조" w:hint="eastAsia"/>
          <w:sz w:val="20"/>
          <w:szCs w:val="20"/>
        </w:rPr>
        <w:t>때</w:t>
      </w:r>
      <w:r w:rsidR="004F1444" w:rsidRPr="004F1444">
        <w:rPr>
          <w:rFonts w:eastAsia="나눔명조" w:hint="eastAsia"/>
          <w:sz w:val="20"/>
          <w:szCs w:val="20"/>
        </w:rPr>
        <w:t>,</w:t>
      </w:r>
      <w:r w:rsidR="004F1444" w:rsidRPr="004F1444">
        <w:rPr>
          <w:rFonts w:eastAsia="나눔명조"/>
          <w:sz w:val="20"/>
          <w:szCs w:val="20"/>
        </w:rPr>
        <w:t xml:space="preserve"> </w:t>
      </w:r>
      <w:r w:rsidRPr="004F1444">
        <w:rPr>
          <w:rFonts w:eastAsia="나눔명조" w:hint="eastAsia"/>
          <w:sz w:val="20"/>
          <w:szCs w:val="20"/>
        </w:rPr>
        <w:t>개인이</w:t>
      </w:r>
      <w:r w:rsidRPr="004F1444">
        <w:rPr>
          <w:rFonts w:eastAsia="나눔명조" w:hint="eastAsia"/>
          <w:sz w:val="20"/>
          <w:szCs w:val="20"/>
        </w:rPr>
        <w:t xml:space="preserve"> </w:t>
      </w:r>
      <w:r w:rsidRPr="004F1444">
        <w:rPr>
          <w:rFonts w:eastAsia="나눔명조" w:hint="eastAsia"/>
          <w:sz w:val="20"/>
          <w:szCs w:val="20"/>
        </w:rPr>
        <w:t>타인과</w:t>
      </w:r>
      <w:r w:rsidRPr="004F1444">
        <w:rPr>
          <w:rFonts w:eastAsia="나눔명조" w:hint="eastAsia"/>
          <w:sz w:val="20"/>
          <w:szCs w:val="20"/>
        </w:rPr>
        <w:t xml:space="preserve"> </w:t>
      </w:r>
      <w:r w:rsidRPr="004F1444">
        <w:rPr>
          <w:rFonts w:eastAsia="나눔명조" w:hint="eastAsia"/>
          <w:sz w:val="20"/>
          <w:szCs w:val="20"/>
        </w:rPr>
        <w:t>사회를</w:t>
      </w:r>
      <w:r w:rsidRPr="004F1444">
        <w:rPr>
          <w:rFonts w:eastAsia="나눔명조" w:hint="eastAsia"/>
          <w:sz w:val="20"/>
          <w:szCs w:val="20"/>
        </w:rPr>
        <w:t xml:space="preserve"> </w:t>
      </w:r>
      <w:r w:rsidRPr="004F1444">
        <w:rPr>
          <w:rFonts w:eastAsia="나눔명조" w:hint="eastAsia"/>
          <w:sz w:val="20"/>
          <w:szCs w:val="20"/>
        </w:rPr>
        <w:t>위해</w:t>
      </w:r>
      <w:r w:rsidRPr="004F1444">
        <w:rPr>
          <w:rFonts w:eastAsia="나눔명조" w:hint="eastAsia"/>
          <w:sz w:val="20"/>
          <w:szCs w:val="20"/>
        </w:rPr>
        <w:t xml:space="preserve"> </w:t>
      </w:r>
      <w:r w:rsidRPr="004F1444">
        <w:rPr>
          <w:rFonts w:eastAsia="나눔명조" w:hint="eastAsia"/>
          <w:sz w:val="20"/>
          <w:szCs w:val="20"/>
        </w:rPr>
        <w:t>봉사</w:t>
      </w:r>
      <w:r w:rsidR="004F1444" w:rsidRPr="004F1444">
        <w:rPr>
          <w:rFonts w:eastAsia="나눔명조" w:hint="eastAsia"/>
          <w:sz w:val="20"/>
          <w:szCs w:val="20"/>
        </w:rPr>
        <w:t>,</w:t>
      </w:r>
      <w:r w:rsidR="004F1444" w:rsidRPr="004F1444">
        <w:rPr>
          <w:rFonts w:eastAsia="나눔명조"/>
          <w:sz w:val="20"/>
          <w:szCs w:val="20"/>
        </w:rPr>
        <w:t xml:space="preserve"> </w:t>
      </w:r>
      <w:r w:rsidR="004F1444" w:rsidRPr="004F1444">
        <w:rPr>
          <w:rFonts w:eastAsia="나눔명조" w:hint="eastAsia"/>
          <w:sz w:val="20"/>
          <w:szCs w:val="20"/>
        </w:rPr>
        <w:t>즉</w:t>
      </w:r>
      <w:r w:rsidR="004F1444" w:rsidRPr="004F1444">
        <w:rPr>
          <w:rFonts w:eastAsia="나눔명조" w:hint="eastAsia"/>
          <w:sz w:val="20"/>
          <w:szCs w:val="20"/>
        </w:rPr>
        <w:t xml:space="preserve"> </w:t>
      </w:r>
      <w:r w:rsidR="004F1444" w:rsidRPr="004F1444">
        <w:rPr>
          <w:rFonts w:eastAsia="나눔명조"/>
          <w:sz w:val="20"/>
          <w:szCs w:val="20"/>
        </w:rPr>
        <w:t>“</w:t>
      </w:r>
      <w:r w:rsidR="004F1444" w:rsidRPr="004F1444">
        <w:rPr>
          <w:rFonts w:eastAsia="나눔명조" w:hint="eastAsia"/>
          <w:sz w:val="20"/>
          <w:szCs w:val="20"/>
        </w:rPr>
        <w:t>선행</w:t>
      </w:r>
      <w:r w:rsidR="004F1444" w:rsidRPr="004F1444">
        <w:rPr>
          <w:rFonts w:eastAsia="나눔명조"/>
          <w:sz w:val="20"/>
          <w:szCs w:val="20"/>
        </w:rPr>
        <w:t>”</w:t>
      </w:r>
      <w:r w:rsidR="004F1444" w:rsidRPr="004F1444">
        <w:rPr>
          <w:rFonts w:eastAsia="나눔명조" w:hint="eastAsia"/>
          <w:sz w:val="20"/>
          <w:szCs w:val="20"/>
        </w:rPr>
        <w:t>을</w:t>
      </w:r>
      <w:r w:rsidR="004F1444" w:rsidRPr="004F1444">
        <w:rPr>
          <w:rFonts w:eastAsia="나눔명조" w:hint="eastAsia"/>
          <w:sz w:val="20"/>
          <w:szCs w:val="20"/>
        </w:rPr>
        <w:t xml:space="preserve"> </w:t>
      </w:r>
      <w:r w:rsidR="004F1444" w:rsidRPr="004F1444">
        <w:rPr>
          <w:rFonts w:eastAsia="나눔명조" w:hint="eastAsia"/>
          <w:sz w:val="20"/>
          <w:szCs w:val="20"/>
        </w:rPr>
        <w:t>하고</w:t>
      </w:r>
      <w:r w:rsidR="004F1444" w:rsidRPr="004F1444">
        <w:rPr>
          <w:rFonts w:eastAsia="나눔명조" w:hint="eastAsia"/>
          <w:sz w:val="20"/>
          <w:szCs w:val="20"/>
        </w:rPr>
        <w:t xml:space="preserve"> </w:t>
      </w:r>
      <w:r w:rsidR="004F1444" w:rsidRPr="004F1444">
        <w:rPr>
          <w:rFonts w:eastAsia="나눔명조" w:hint="eastAsia"/>
          <w:sz w:val="20"/>
          <w:szCs w:val="20"/>
        </w:rPr>
        <w:t>싶어하는</w:t>
      </w:r>
      <w:r w:rsidR="004F1444" w:rsidRPr="004F1444">
        <w:rPr>
          <w:rFonts w:eastAsia="나눔명조" w:hint="eastAsia"/>
          <w:sz w:val="20"/>
          <w:szCs w:val="20"/>
        </w:rPr>
        <w:t xml:space="preserve"> </w:t>
      </w:r>
      <w:proofErr w:type="spellStart"/>
      <w:r w:rsidR="004F1444" w:rsidRPr="004F1444">
        <w:rPr>
          <w:rFonts w:eastAsia="나눔명조" w:hint="eastAsia"/>
          <w:sz w:val="20"/>
          <w:szCs w:val="20"/>
        </w:rPr>
        <w:t>친사회적</w:t>
      </w:r>
      <w:proofErr w:type="spellEnd"/>
      <w:r w:rsidR="004F1444" w:rsidRPr="004F1444">
        <w:rPr>
          <w:rFonts w:eastAsia="나눔명조" w:hint="eastAsia"/>
          <w:sz w:val="20"/>
          <w:szCs w:val="20"/>
        </w:rPr>
        <w:t xml:space="preserve"> </w:t>
      </w:r>
      <w:r w:rsidR="004F1444" w:rsidRPr="004F1444">
        <w:rPr>
          <w:rFonts w:eastAsia="나눔명조" w:hint="eastAsia"/>
          <w:sz w:val="20"/>
          <w:szCs w:val="20"/>
        </w:rPr>
        <w:t>동기라</w:t>
      </w:r>
      <w:r w:rsidR="004F1444" w:rsidRPr="004F1444">
        <w:rPr>
          <w:rFonts w:eastAsia="나눔명조" w:hint="eastAsia"/>
          <w:sz w:val="20"/>
          <w:szCs w:val="20"/>
        </w:rPr>
        <w:t xml:space="preserve"> </w:t>
      </w:r>
      <w:r w:rsidR="004F1444" w:rsidRPr="004F1444">
        <w:rPr>
          <w:rFonts w:eastAsia="나눔명조" w:hint="eastAsia"/>
          <w:sz w:val="20"/>
          <w:szCs w:val="20"/>
        </w:rPr>
        <w:t>볼</w:t>
      </w:r>
      <w:r w:rsidR="004F1444" w:rsidRPr="004F1444">
        <w:rPr>
          <w:rFonts w:eastAsia="나눔명조" w:hint="eastAsia"/>
          <w:sz w:val="20"/>
          <w:szCs w:val="20"/>
        </w:rPr>
        <w:t xml:space="preserve"> </w:t>
      </w:r>
      <w:r w:rsidR="004F1444" w:rsidRPr="004F1444">
        <w:rPr>
          <w:rFonts w:eastAsia="나눔명조" w:hint="eastAsia"/>
          <w:sz w:val="20"/>
          <w:szCs w:val="20"/>
        </w:rPr>
        <w:t>수</w:t>
      </w:r>
      <w:r w:rsidR="004F1444" w:rsidRPr="004F1444">
        <w:rPr>
          <w:rFonts w:eastAsia="나눔명조" w:hint="eastAsia"/>
          <w:sz w:val="20"/>
          <w:szCs w:val="20"/>
        </w:rPr>
        <w:t xml:space="preserve"> </w:t>
      </w:r>
      <w:r w:rsidR="004F1444" w:rsidRPr="004F1444">
        <w:rPr>
          <w:rFonts w:eastAsia="나눔명조" w:hint="eastAsia"/>
          <w:sz w:val="20"/>
          <w:szCs w:val="20"/>
        </w:rPr>
        <w:t>있다</w:t>
      </w:r>
      <w:r w:rsidRPr="004F1444">
        <w:rPr>
          <w:rFonts w:eastAsia="나눔명조" w:hint="eastAsia"/>
          <w:sz w:val="20"/>
          <w:szCs w:val="20"/>
        </w:rPr>
        <w:t>(</w:t>
      </w:r>
      <w:r w:rsidRPr="004F1444">
        <w:rPr>
          <w:rFonts w:eastAsia="나눔명조"/>
          <w:sz w:val="20"/>
          <w:szCs w:val="20"/>
        </w:rPr>
        <w:t>Jensen</w:t>
      </w:r>
      <w:r w:rsidR="004F1444" w:rsidRPr="004F1444">
        <w:rPr>
          <w:rFonts w:eastAsia="나눔명조"/>
          <w:sz w:val="20"/>
          <w:szCs w:val="20"/>
        </w:rPr>
        <w:t xml:space="preserve"> </w:t>
      </w:r>
      <w:r w:rsidR="004F1444" w:rsidRPr="004F1444">
        <w:rPr>
          <w:rFonts w:eastAsia="나눔명조" w:hint="eastAsia"/>
          <w:sz w:val="20"/>
          <w:szCs w:val="20"/>
        </w:rPr>
        <w:t xml:space="preserve">et </w:t>
      </w:r>
      <w:r w:rsidR="004F1444" w:rsidRPr="004F1444">
        <w:rPr>
          <w:rFonts w:eastAsia="나눔명조"/>
          <w:sz w:val="20"/>
          <w:szCs w:val="20"/>
        </w:rPr>
        <w:t>al 201</w:t>
      </w:r>
      <w:r w:rsidR="00037B39">
        <w:rPr>
          <w:rFonts w:eastAsia="나눔명조"/>
          <w:sz w:val="20"/>
          <w:szCs w:val="20"/>
        </w:rPr>
        <w:t>9</w:t>
      </w:r>
      <w:r w:rsidR="004F1444" w:rsidRPr="004F1444">
        <w:rPr>
          <w:rFonts w:eastAsia="나눔명조"/>
          <w:sz w:val="20"/>
          <w:szCs w:val="20"/>
        </w:rPr>
        <w:t>)</w:t>
      </w:r>
      <w:r w:rsidRPr="004F1444">
        <w:rPr>
          <w:rFonts w:eastAsia="나눔명조" w:hint="eastAsia"/>
          <w:sz w:val="20"/>
          <w:szCs w:val="20"/>
        </w:rPr>
        <w:t>.</w:t>
      </w:r>
      <w:r w:rsidR="004F1444" w:rsidRPr="004F1444">
        <w:rPr>
          <w:rFonts w:eastAsia="나눔명조"/>
          <w:sz w:val="20"/>
          <w:szCs w:val="20"/>
        </w:rPr>
        <w:t xml:space="preserve"> </w:t>
      </w:r>
      <w:r w:rsidR="004F1444" w:rsidRPr="004F1444">
        <w:rPr>
          <w:rFonts w:eastAsia="나눔명조" w:hint="eastAsia"/>
          <w:sz w:val="20"/>
          <w:szCs w:val="20"/>
        </w:rPr>
        <w:t>본</w:t>
      </w:r>
      <w:r w:rsidR="004F1444" w:rsidRPr="004F1444">
        <w:rPr>
          <w:rFonts w:eastAsia="나눔명조" w:hint="eastAsia"/>
          <w:sz w:val="20"/>
          <w:szCs w:val="20"/>
        </w:rPr>
        <w:t xml:space="preserve"> </w:t>
      </w:r>
      <w:r w:rsidR="004F1444" w:rsidRPr="004F1444">
        <w:rPr>
          <w:rFonts w:eastAsia="나눔명조" w:hint="eastAsia"/>
          <w:sz w:val="20"/>
          <w:szCs w:val="20"/>
        </w:rPr>
        <w:t>연구는</w:t>
      </w:r>
      <w:r w:rsidR="004F1444" w:rsidRPr="004F1444">
        <w:rPr>
          <w:rFonts w:eastAsia="나눔명조" w:hint="eastAsia"/>
          <w:sz w:val="20"/>
          <w:szCs w:val="20"/>
        </w:rPr>
        <w:t xml:space="preserve"> </w:t>
      </w:r>
      <w:r w:rsidR="004F1444" w:rsidRPr="004F1444">
        <w:rPr>
          <w:rFonts w:eastAsia="나눔명조" w:hint="eastAsia"/>
          <w:sz w:val="20"/>
          <w:szCs w:val="20"/>
        </w:rPr>
        <w:t>제시된</w:t>
      </w:r>
      <w:r w:rsidR="004F1444" w:rsidRPr="004F1444">
        <w:rPr>
          <w:rFonts w:eastAsia="나눔명조" w:hint="eastAsia"/>
          <w:sz w:val="20"/>
          <w:szCs w:val="20"/>
        </w:rPr>
        <w:t xml:space="preserve"> </w:t>
      </w:r>
      <w:r w:rsidR="004F1444" w:rsidRPr="004F1444">
        <w:rPr>
          <w:rFonts w:eastAsia="나눔명조" w:hint="eastAsia"/>
          <w:sz w:val="20"/>
          <w:szCs w:val="20"/>
        </w:rPr>
        <w:t>여러</w:t>
      </w:r>
      <w:r w:rsidR="004F1444" w:rsidRPr="004F1444">
        <w:rPr>
          <w:rFonts w:eastAsia="나눔명조" w:hint="eastAsia"/>
          <w:sz w:val="20"/>
          <w:szCs w:val="20"/>
        </w:rPr>
        <w:t xml:space="preserve"> </w:t>
      </w:r>
      <w:r w:rsidR="004F1444" w:rsidRPr="004F1444">
        <w:rPr>
          <w:rFonts w:eastAsia="나눔명조" w:hint="eastAsia"/>
          <w:sz w:val="20"/>
          <w:szCs w:val="20"/>
        </w:rPr>
        <w:t>공공봉사동기</w:t>
      </w:r>
      <w:r w:rsidR="004F1444" w:rsidRPr="004F1444">
        <w:rPr>
          <w:rFonts w:eastAsia="나눔명조" w:hint="eastAsia"/>
          <w:sz w:val="20"/>
          <w:szCs w:val="20"/>
        </w:rPr>
        <w:t xml:space="preserve"> </w:t>
      </w:r>
      <w:r w:rsidR="004F1444" w:rsidRPr="004F1444">
        <w:rPr>
          <w:rFonts w:eastAsia="나눔명조" w:hint="eastAsia"/>
          <w:sz w:val="20"/>
          <w:szCs w:val="20"/>
        </w:rPr>
        <w:t>개념</w:t>
      </w:r>
      <w:r w:rsidR="004F1444" w:rsidRPr="004F1444">
        <w:rPr>
          <w:rFonts w:eastAsia="나눔명조" w:hint="eastAsia"/>
          <w:sz w:val="20"/>
          <w:szCs w:val="20"/>
        </w:rPr>
        <w:t xml:space="preserve"> </w:t>
      </w:r>
      <w:r w:rsidR="004F1444" w:rsidRPr="004F1444">
        <w:rPr>
          <w:rFonts w:eastAsia="나눔명조" w:hint="eastAsia"/>
          <w:sz w:val="20"/>
          <w:szCs w:val="20"/>
        </w:rPr>
        <w:t>중</w:t>
      </w:r>
      <w:r w:rsidR="004F1444" w:rsidRPr="004F1444">
        <w:rPr>
          <w:rFonts w:eastAsia="나눔명조" w:hint="eastAsia"/>
          <w:sz w:val="20"/>
          <w:szCs w:val="20"/>
        </w:rPr>
        <w:t xml:space="preserve"> </w:t>
      </w:r>
      <w:r w:rsidR="004F1444" w:rsidRPr="004F1444">
        <w:rPr>
          <w:rFonts w:eastAsia="나눔명조" w:hint="eastAsia"/>
          <w:sz w:val="20"/>
          <w:szCs w:val="20"/>
        </w:rPr>
        <w:t>사회를</w:t>
      </w:r>
      <w:r w:rsidR="004F1444" w:rsidRPr="004F1444">
        <w:rPr>
          <w:rFonts w:eastAsia="나눔명조" w:hint="eastAsia"/>
          <w:sz w:val="20"/>
          <w:szCs w:val="20"/>
        </w:rPr>
        <w:t xml:space="preserve"> </w:t>
      </w:r>
      <w:r w:rsidR="004F1444" w:rsidRPr="004F1444">
        <w:rPr>
          <w:rFonts w:eastAsia="나눔명조" w:hint="eastAsia"/>
          <w:sz w:val="20"/>
          <w:szCs w:val="20"/>
        </w:rPr>
        <w:t>위해</w:t>
      </w:r>
      <w:r w:rsidR="004F1444" w:rsidRPr="004F1444">
        <w:rPr>
          <w:rFonts w:eastAsia="나눔명조" w:hint="eastAsia"/>
          <w:sz w:val="20"/>
          <w:szCs w:val="20"/>
        </w:rPr>
        <w:t xml:space="preserve"> </w:t>
      </w:r>
      <w:r w:rsidR="004F1444" w:rsidRPr="004F1444">
        <w:rPr>
          <w:rFonts w:eastAsia="나눔명조" w:hint="eastAsia"/>
          <w:sz w:val="20"/>
          <w:szCs w:val="20"/>
        </w:rPr>
        <w:t>봉사하고자</w:t>
      </w:r>
      <w:r w:rsidR="004F1444" w:rsidRPr="004F1444">
        <w:rPr>
          <w:rFonts w:eastAsia="나눔명조" w:hint="eastAsia"/>
          <w:sz w:val="20"/>
          <w:szCs w:val="20"/>
        </w:rPr>
        <w:t xml:space="preserve"> </w:t>
      </w:r>
      <w:r w:rsidR="004F1444" w:rsidRPr="004F1444">
        <w:rPr>
          <w:rFonts w:eastAsia="나눔명조" w:hint="eastAsia"/>
          <w:sz w:val="20"/>
          <w:szCs w:val="20"/>
        </w:rPr>
        <w:t>하고</w:t>
      </w:r>
      <w:r w:rsidR="004F1444" w:rsidRPr="004F1444">
        <w:rPr>
          <w:rFonts w:eastAsia="나눔명조" w:hint="eastAsia"/>
          <w:sz w:val="20"/>
          <w:szCs w:val="20"/>
        </w:rPr>
        <w:t xml:space="preserve"> </w:t>
      </w:r>
      <w:r w:rsidR="004F1444" w:rsidRPr="004F1444">
        <w:rPr>
          <w:rFonts w:eastAsia="나눔명조" w:hint="eastAsia"/>
          <w:sz w:val="20"/>
          <w:szCs w:val="20"/>
        </w:rPr>
        <w:t>선행을</w:t>
      </w:r>
      <w:r w:rsidR="004F1444" w:rsidRPr="004F1444">
        <w:rPr>
          <w:rFonts w:eastAsia="나눔명조" w:hint="eastAsia"/>
          <w:sz w:val="20"/>
          <w:szCs w:val="20"/>
        </w:rPr>
        <w:t xml:space="preserve"> </w:t>
      </w:r>
      <w:r w:rsidR="004F1444" w:rsidRPr="004F1444">
        <w:rPr>
          <w:rFonts w:eastAsia="나눔명조" w:hint="eastAsia"/>
          <w:sz w:val="20"/>
          <w:szCs w:val="20"/>
        </w:rPr>
        <w:t>강조하는</w:t>
      </w:r>
      <w:r w:rsidR="004F1444" w:rsidRPr="004F1444">
        <w:rPr>
          <w:rFonts w:eastAsia="나눔명조" w:hint="eastAsia"/>
          <w:sz w:val="20"/>
          <w:szCs w:val="20"/>
        </w:rPr>
        <w:t xml:space="preserve"> </w:t>
      </w:r>
      <w:proofErr w:type="spellStart"/>
      <w:r w:rsidR="004F1444" w:rsidRPr="004F1444">
        <w:rPr>
          <w:rFonts w:eastAsia="나눔명조" w:hint="eastAsia"/>
          <w:sz w:val="20"/>
          <w:szCs w:val="20"/>
        </w:rPr>
        <w:t>친사회적</w:t>
      </w:r>
      <w:proofErr w:type="spellEnd"/>
      <w:r w:rsidR="004F1444" w:rsidRPr="004F1444">
        <w:rPr>
          <w:rFonts w:eastAsia="나눔명조" w:hint="eastAsia"/>
          <w:sz w:val="20"/>
          <w:szCs w:val="20"/>
        </w:rPr>
        <w:t xml:space="preserve"> </w:t>
      </w:r>
      <w:r w:rsidR="004F1444" w:rsidRPr="004F1444">
        <w:rPr>
          <w:rFonts w:eastAsia="나눔명조" w:hint="eastAsia"/>
          <w:sz w:val="20"/>
          <w:szCs w:val="20"/>
        </w:rPr>
        <w:t>동기라는</w:t>
      </w:r>
      <w:r w:rsidR="004F1444" w:rsidRPr="004F1444">
        <w:rPr>
          <w:rFonts w:eastAsia="나눔명조" w:hint="eastAsia"/>
          <w:sz w:val="20"/>
          <w:szCs w:val="20"/>
        </w:rPr>
        <w:t xml:space="preserve"> </w:t>
      </w:r>
      <w:r w:rsidR="004F1444" w:rsidRPr="004F1444">
        <w:rPr>
          <w:rFonts w:eastAsia="나눔명조" w:hint="eastAsia"/>
          <w:sz w:val="20"/>
          <w:szCs w:val="20"/>
        </w:rPr>
        <w:t>정의에</w:t>
      </w:r>
      <w:r w:rsidR="004F1444" w:rsidRPr="004F1444">
        <w:rPr>
          <w:rFonts w:eastAsia="나눔명조"/>
          <w:sz w:val="20"/>
          <w:szCs w:val="20"/>
        </w:rPr>
        <w:t xml:space="preserve"> </w:t>
      </w:r>
      <w:r w:rsidR="004F1444" w:rsidRPr="004F1444">
        <w:rPr>
          <w:rFonts w:eastAsia="나눔명조" w:hint="eastAsia"/>
          <w:sz w:val="20"/>
          <w:szCs w:val="20"/>
        </w:rPr>
        <w:t>동의한다</w:t>
      </w:r>
      <w:r w:rsidR="004F1444" w:rsidRPr="004F1444">
        <w:rPr>
          <w:rFonts w:eastAsia="나눔명조" w:hint="eastAsia"/>
          <w:sz w:val="20"/>
          <w:szCs w:val="20"/>
        </w:rPr>
        <w:t>.</w:t>
      </w:r>
      <w:r w:rsidR="004F1444" w:rsidRPr="004F1444">
        <w:rPr>
          <w:rFonts w:eastAsia="나눔명조"/>
          <w:sz w:val="20"/>
          <w:szCs w:val="20"/>
        </w:rPr>
        <w:t xml:space="preserve"> </w:t>
      </w:r>
      <w:r w:rsidR="004F1444" w:rsidRPr="004F1444">
        <w:rPr>
          <w:rFonts w:eastAsia="나눔명조" w:hint="eastAsia"/>
          <w:sz w:val="20"/>
          <w:szCs w:val="20"/>
        </w:rPr>
        <w:t>따라서</w:t>
      </w:r>
      <w:r w:rsidR="004F1444" w:rsidRPr="004F1444">
        <w:rPr>
          <w:rFonts w:eastAsia="나눔명조" w:hint="eastAsia"/>
          <w:sz w:val="20"/>
          <w:szCs w:val="20"/>
        </w:rPr>
        <w:t xml:space="preserve"> </w:t>
      </w:r>
      <w:r w:rsidR="004F1444" w:rsidRPr="004F1444">
        <w:rPr>
          <w:rFonts w:eastAsia="나눔명조" w:hint="eastAsia"/>
          <w:sz w:val="20"/>
          <w:szCs w:val="20"/>
        </w:rPr>
        <w:t>본</w:t>
      </w:r>
      <w:r w:rsidR="004F1444" w:rsidRPr="004F1444">
        <w:rPr>
          <w:rFonts w:eastAsia="나눔명조" w:hint="eastAsia"/>
          <w:sz w:val="20"/>
          <w:szCs w:val="20"/>
        </w:rPr>
        <w:t xml:space="preserve"> </w:t>
      </w:r>
      <w:r w:rsidR="004F1444" w:rsidRPr="004F1444">
        <w:rPr>
          <w:rFonts w:eastAsia="나눔명조" w:hint="eastAsia"/>
          <w:sz w:val="20"/>
          <w:szCs w:val="20"/>
        </w:rPr>
        <w:t>연구에서는</w:t>
      </w:r>
      <w:r w:rsidR="004F1444" w:rsidRPr="004F1444">
        <w:rPr>
          <w:rFonts w:eastAsia="나눔명조" w:hint="eastAsia"/>
          <w:sz w:val="20"/>
          <w:szCs w:val="20"/>
        </w:rPr>
        <w:t xml:space="preserve"> </w:t>
      </w:r>
      <w:r w:rsidR="004F1444" w:rsidRPr="004F1444">
        <w:rPr>
          <w:rFonts w:eastAsia="나눔명조" w:hint="eastAsia"/>
          <w:sz w:val="20"/>
          <w:szCs w:val="20"/>
        </w:rPr>
        <w:t>공공봉사동기를</w:t>
      </w:r>
      <w:r w:rsidR="004F1444" w:rsidRPr="004F1444">
        <w:rPr>
          <w:rFonts w:eastAsia="나눔명조" w:hint="eastAsia"/>
          <w:sz w:val="20"/>
          <w:szCs w:val="20"/>
        </w:rPr>
        <w:t xml:space="preserve"> </w:t>
      </w:r>
      <w:r w:rsidR="34D5D6E7" w:rsidRPr="004F1444">
        <w:rPr>
          <w:rFonts w:eastAsia="나눔명조"/>
          <w:sz w:val="20"/>
          <w:szCs w:val="20"/>
        </w:rPr>
        <w:t>사익이</w:t>
      </w:r>
      <w:r w:rsidR="34D5D6E7" w:rsidRPr="004F1444">
        <w:rPr>
          <w:rFonts w:eastAsia="나눔명조"/>
          <w:sz w:val="20"/>
          <w:szCs w:val="20"/>
        </w:rPr>
        <w:t xml:space="preserve"> </w:t>
      </w:r>
      <w:r w:rsidR="34D5D6E7" w:rsidRPr="004F1444">
        <w:rPr>
          <w:rFonts w:eastAsia="나눔명조"/>
          <w:sz w:val="20"/>
          <w:szCs w:val="20"/>
        </w:rPr>
        <w:t>아닌</w:t>
      </w:r>
      <w:r w:rsidR="34D5D6E7" w:rsidRPr="004F1444">
        <w:rPr>
          <w:rFonts w:eastAsia="나눔명조"/>
          <w:sz w:val="20"/>
          <w:szCs w:val="20"/>
        </w:rPr>
        <w:t xml:space="preserve"> </w:t>
      </w:r>
      <w:r w:rsidR="34D5D6E7" w:rsidRPr="004F1444">
        <w:rPr>
          <w:rFonts w:eastAsia="나눔명조"/>
          <w:sz w:val="20"/>
          <w:szCs w:val="20"/>
        </w:rPr>
        <w:t>공익을</w:t>
      </w:r>
      <w:r w:rsidR="34D5D6E7" w:rsidRPr="004F1444">
        <w:rPr>
          <w:rFonts w:eastAsia="나눔명조"/>
          <w:sz w:val="20"/>
          <w:szCs w:val="20"/>
        </w:rPr>
        <w:t xml:space="preserve"> </w:t>
      </w:r>
      <w:r w:rsidR="34D5D6E7" w:rsidRPr="004F1444">
        <w:rPr>
          <w:rFonts w:eastAsia="나눔명조"/>
          <w:sz w:val="20"/>
          <w:szCs w:val="20"/>
        </w:rPr>
        <w:t>추구하며</w:t>
      </w:r>
      <w:r w:rsidR="34D5D6E7" w:rsidRPr="004F1444">
        <w:rPr>
          <w:rFonts w:eastAsia="나눔명조"/>
          <w:sz w:val="20"/>
          <w:szCs w:val="20"/>
        </w:rPr>
        <w:t xml:space="preserve">, </w:t>
      </w:r>
      <w:r w:rsidR="34D5D6E7" w:rsidRPr="004F1444">
        <w:rPr>
          <w:rFonts w:eastAsia="나눔명조"/>
          <w:sz w:val="20"/>
          <w:szCs w:val="20"/>
        </w:rPr>
        <w:t>국</w:t>
      </w:r>
      <w:r w:rsidR="004F1444" w:rsidRPr="004F1444">
        <w:rPr>
          <w:rFonts w:eastAsia="나눔명조" w:hint="eastAsia"/>
          <w:sz w:val="20"/>
          <w:szCs w:val="20"/>
        </w:rPr>
        <w:t>민과</w:t>
      </w:r>
      <w:r w:rsidR="004F1444" w:rsidRPr="004F1444">
        <w:rPr>
          <w:rFonts w:eastAsia="나눔명조" w:hint="eastAsia"/>
          <w:sz w:val="20"/>
          <w:szCs w:val="20"/>
        </w:rPr>
        <w:t xml:space="preserve"> </w:t>
      </w:r>
      <w:r w:rsidR="004F1444" w:rsidRPr="004F1444">
        <w:rPr>
          <w:rFonts w:eastAsia="나눔명조" w:hint="eastAsia"/>
          <w:sz w:val="20"/>
          <w:szCs w:val="20"/>
        </w:rPr>
        <w:t>사회</w:t>
      </w:r>
      <w:r w:rsidR="003E56D7">
        <w:rPr>
          <w:rFonts w:eastAsia="나눔명조" w:hint="eastAsia"/>
          <w:sz w:val="20"/>
          <w:szCs w:val="20"/>
        </w:rPr>
        <w:t>를</w:t>
      </w:r>
      <w:r w:rsidR="34D5D6E7" w:rsidRPr="004F1444">
        <w:rPr>
          <w:rFonts w:eastAsia="나눔명조"/>
          <w:sz w:val="20"/>
          <w:szCs w:val="20"/>
        </w:rPr>
        <w:t xml:space="preserve"> </w:t>
      </w:r>
      <w:r w:rsidR="34D5D6E7" w:rsidRPr="004F1444">
        <w:rPr>
          <w:rFonts w:eastAsia="나눔명조"/>
          <w:sz w:val="20"/>
          <w:szCs w:val="20"/>
        </w:rPr>
        <w:t>위해</w:t>
      </w:r>
      <w:r w:rsidR="34D5D6E7" w:rsidRPr="004F1444">
        <w:rPr>
          <w:rFonts w:eastAsia="나눔명조"/>
          <w:sz w:val="20"/>
          <w:szCs w:val="20"/>
        </w:rPr>
        <w:t xml:space="preserve"> </w:t>
      </w:r>
      <w:r w:rsidR="34D5D6E7" w:rsidRPr="004F1444">
        <w:rPr>
          <w:rFonts w:eastAsia="나눔명조"/>
          <w:sz w:val="20"/>
          <w:szCs w:val="20"/>
        </w:rPr>
        <w:t>자발적으로</w:t>
      </w:r>
      <w:r w:rsidR="34D5D6E7" w:rsidRPr="004F1444">
        <w:rPr>
          <w:rFonts w:eastAsia="나눔명조"/>
          <w:sz w:val="20"/>
          <w:szCs w:val="20"/>
        </w:rPr>
        <w:t xml:space="preserve"> </w:t>
      </w:r>
      <w:r w:rsidR="34D5D6E7" w:rsidRPr="004F1444">
        <w:rPr>
          <w:rFonts w:eastAsia="나눔명조"/>
          <w:sz w:val="20"/>
          <w:szCs w:val="20"/>
        </w:rPr>
        <w:t>봉사를</w:t>
      </w:r>
      <w:r w:rsidR="34D5D6E7" w:rsidRPr="004F1444">
        <w:rPr>
          <w:rFonts w:eastAsia="나눔명조"/>
          <w:sz w:val="20"/>
          <w:szCs w:val="20"/>
        </w:rPr>
        <w:t xml:space="preserve"> </w:t>
      </w:r>
      <w:r w:rsidR="34D5D6E7" w:rsidRPr="004F1444">
        <w:rPr>
          <w:rFonts w:eastAsia="나눔명조"/>
          <w:sz w:val="20"/>
          <w:szCs w:val="20"/>
        </w:rPr>
        <w:t>하려는</w:t>
      </w:r>
      <w:r w:rsidR="34D5D6E7" w:rsidRPr="004F1444">
        <w:rPr>
          <w:rFonts w:eastAsia="나눔명조"/>
          <w:sz w:val="20"/>
          <w:szCs w:val="20"/>
        </w:rPr>
        <w:t xml:space="preserve"> </w:t>
      </w:r>
      <w:r w:rsidR="34D5D6E7" w:rsidRPr="004F1444">
        <w:rPr>
          <w:rFonts w:eastAsia="나눔명조"/>
          <w:sz w:val="20"/>
          <w:szCs w:val="20"/>
        </w:rPr>
        <w:t>개인의</w:t>
      </w:r>
      <w:r w:rsidR="34D5D6E7" w:rsidRPr="004F1444">
        <w:rPr>
          <w:rFonts w:eastAsia="나눔명조"/>
          <w:sz w:val="20"/>
          <w:szCs w:val="20"/>
        </w:rPr>
        <w:t xml:space="preserve"> </w:t>
      </w:r>
      <w:r w:rsidR="34D5D6E7" w:rsidRPr="004F1444">
        <w:rPr>
          <w:rFonts w:eastAsia="나눔명조"/>
          <w:sz w:val="20"/>
          <w:szCs w:val="20"/>
        </w:rPr>
        <w:t>성향</w:t>
      </w:r>
      <w:r w:rsidR="004F1444" w:rsidRPr="004F1444">
        <w:rPr>
          <w:rFonts w:eastAsia="나눔명조" w:hint="eastAsia"/>
          <w:sz w:val="20"/>
          <w:szCs w:val="20"/>
        </w:rPr>
        <w:t>이라고</w:t>
      </w:r>
      <w:r w:rsidR="004F1444" w:rsidRPr="004F1444">
        <w:rPr>
          <w:rFonts w:eastAsia="나눔명조" w:hint="eastAsia"/>
          <w:sz w:val="20"/>
          <w:szCs w:val="20"/>
        </w:rPr>
        <w:t xml:space="preserve"> </w:t>
      </w:r>
      <w:r w:rsidR="004F1444" w:rsidRPr="004F1444">
        <w:rPr>
          <w:rFonts w:eastAsia="나눔명조" w:hint="eastAsia"/>
          <w:sz w:val="20"/>
          <w:szCs w:val="20"/>
        </w:rPr>
        <w:t>정의하고</w:t>
      </w:r>
      <w:r w:rsidR="004F1444" w:rsidRPr="004F1444">
        <w:rPr>
          <w:rFonts w:eastAsia="나눔명조" w:hint="eastAsia"/>
          <w:sz w:val="20"/>
          <w:szCs w:val="20"/>
        </w:rPr>
        <w:t>,</w:t>
      </w:r>
      <w:r w:rsidR="004F1444" w:rsidRPr="004F1444">
        <w:rPr>
          <w:rFonts w:eastAsia="나눔명조"/>
          <w:sz w:val="20"/>
          <w:szCs w:val="20"/>
        </w:rPr>
        <w:t xml:space="preserve"> </w:t>
      </w:r>
      <w:r w:rsidR="004F1444" w:rsidRPr="004F1444">
        <w:rPr>
          <w:rFonts w:eastAsia="나눔명조" w:hint="eastAsia"/>
          <w:sz w:val="20"/>
          <w:szCs w:val="20"/>
        </w:rPr>
        <w:t>이</w:t>
      </w:r>
      <w:r w:rsidR="004F1444" w:rsidRPr="004F1444">
        <w:rPr>
          <w:rFonts w:eastAsia="나눔명조" w:hint="eastAsia"/>
          <w:sz w:val="20"/>
          <w:szCs w:val="20"/>
        </w:rPr>
        <w:t xml:space="preserve"> </w:t>
      </w:r>
      <w:r w:rsidR="004F1444" w:rsidRPr="004F1444">
        <w:rPr>
          <w:rFonts w:eastAsia="나눔명조" w:hint="eastAsia"/>
          <w:sz w:val="20"/>
          <w:szCs w:val="20"/>
        </w:rPr>
        <w:t>개념에</w:t>
      </w:r>
      <w:r w:rsidR="004F1444" w:rsidRPr="004F1444">
        <w:rPr>
          <w:rFonts w:eastAsia="나눔명조" w:hint="eastAsia"/>
          <w:sz w:val="20"/>
          <w:szCs w:val="20"/>
        </w:rPr>
        <w:t xml:space="preserve"> </w:t>
      </w:r>
      <w:r w:rsidR="004F1444" w:rsidRPr="004F1444">
        <w:rPr>
          <w:rFonts w:eastAsia="나눔명조" w:hint="eastAsia"/>
          <w:sz w:val="20"/>
          <w:szCs w:val="20"/>
        </w:rPr>
        <w:t>맞춰</w:t>
      </w:r>
      <w:r w:rsidR="004F1444" w:rsidRPr="004F1444">
        <w:rPr>
          <w:rFonts w:eastAsia="나눔명조" w:hint="eastAsia"/>
          <w:sz w:val="20"/>
          <w:szCs w:val="20"/>
        </w:rPr>
        <w:t xml:space="preserve"> </w:t>
      </w:r>
      <w:r w:rsidR="004F1444" w:rsidRPr="004F1444">
        <w:rPr>
          <w:rFonts w:eastAsia="나눔명조" w:hint="eastAsia"/>
          <w:sz w:val="20"/>
          <w:szCs w:val="20"/>
        </w:rPr>
        <w:t>연구를</w:t>
      </w:r>
      <w:r w:rsidR="004F1444" w:rsidRPr="004F1444">
        <w:rPr>
          <w:rFonts w:eastAsia="나눔명조" w:hint="eastAsia"/>
          <w:sz w:val="20"/>
          <w:szCs w:val="20"/>
        </w:rPr>
        <w:t xml:space="preserve"> </w:t>
      </w:r>
      <w:r w:rsidR="004F1444" w:rsidRPr="004F1444">
        <w:rPr>
          <w:rFonts w:eastAsia="나눔명조" w:hint="eastAsia"/>
          <w:sz w:val="20"/>
          <w:szCs w:val="20"/>
        </w:rPr>
        <w:t>진행하고자</w:t>
      </w:r>
      <w:r w:rsidR="004F1444" w:rsidRPr="004F1444">
        <w:rPr>
          <w:rFonts w:eastAsia="나눔명조" w:hint="eastAsia"/>
          <w:sz w:val="20"/>
          <w:szCs w:val="20"/>
        </w:rPr>
        <w:t xml:space="preserve"> </w:t>
      </w:r>
      <w:r w:rsidR="004F1444" w:rsidRPr="004F1444">
        <w:rPr>
          <w:rFonts w:eastAsia="나눔명조" w:hint="eastAsia"/>
          <w:sz w:val="20"/>
          <w:szCs w:val="20"/>
        </w:rPr>
        <w:t>한다</w:t>
      </w:r>
      <w:r w:rsidR="004F1444" w:rsidRPr="004F1444">
        <w:rPr>
          <w:rFonts w:eastAsia="나눔명조" w:hint="eastAsia"/>
          <w:sz w:val="20"/>
          <w:szCs w:val="20"/>
        </w:rPr>
        <w:t>.</w:t>
      </w:r>
      <w:r w:rsidR="004F1444">
        <w:rPr>
          <w:rFonts w:eastAsia="나눔명조"/>
          <w:sz w:val="20"/>
          <w:szCs w:val="20"/>
        </w:rPr>
        <w:t xml:space="preserve"> </w:t>
      </w:r>
    </w:p>
    <w:p w14:paraId="4F19DB10" w14:textId="06D73A99" w:rsidR="001B2696" w:rsidRDefault="003E56D7" w:rsidP="00265BC3">
      <w:pPr>
        <w:wordWrap/>
        <w:adjustRightInd w:val="0"/>
        <w:spacing w:before="120" w:after="120" w:line="276" w:lineRule="auto"/>
        <w:ind w:rightChars="-23" w:right="-55"/>
        <w:rPr>
          <w:rFonts w:eastAsia="나눔명조"/>
          <w:sz w:val="20"/>
          <w:szCs w:val="22"/>
        </w:rPr>
      </w:pPr>
      <w:r>
        <w:rPr>
          <w:rFonts w:eastAsia="나눔명조" w:hint="eastAsia"/>
          <w:sz w:val="20"/>
          <w:szCs w:val="22"/>
        </w:rPr>
        <w:t>공공봉사동기를</w:t>
      </w:r>
      <w:r>
        <w:rPr>
          <w:rFonts w:eastAsia="나눔명조" w:hint="eastAsia"/>
          <w:sz w:val="20"/>
          <w:szCs w:val="22"/>
        </w:rPr>
        <w:t xml:space="preserve"> </w:t>
      </w:r>
      <w:r>
        <w:rPr>
          <w:rFonts w:eastAsia="나눔명조" w:hint="eastAsia"/>
          <w:sz w:val="20"/>
          <w:szCs w:val="22"/>
        </w:rPr>
        <w:t>측정하는</w:t>
      </w:r>
      <w:r>
        <w:rPr>
          <w:rFonts w:eastAsia="나눔명조" w:hint="eastAsia"/>
          <w:sz w:val="20"/>
          <w:szCs w:val="22"/>
        </w:rPr>
        <w:t xml:space="preserve"> </w:t>
      </w:r>
      <w:r>
        <w:rPr>
          <w:rFonts w:eastAsia="나눔명조" w:hint="eastAsia"/>
          <w:sz w:val="20"/>
          <w:szCs w:val="22"/>
        </w:rPr>
        <w:t>척도로는</w:t>
      </w:r>
      <w:r>
        <w:rPr>
          <w:rFonts w:eastAsia="나눔명조" w:hint="eastAsia"/>
          <w:sz w:val="20"/>
          <w:szCs w:val="22"/>
        </w:rPr>
        <w:t xml:space="preserve"> </w:t>
      </w:r>
      <w:r>
        <w:rPr>
          <w:rFonts w:eastAsia="나눔명조" w:hint="eastAsia"/>
          <w:sz w:val="20"/>
          <w:szCs w:val="22"/>
        </w:rPr>
        <w:t>앞서</w:t>
      </w:r>
      <w:r>
        <w:rPr>
          <w:rFonts w:eastAsia="나눔명조" w:hint="eastAsia"/>
          <w:sz w:val="20"/>
          <w:szCs w:val="22"/>
        </w:rPr>
        <w:t xml:space="preserve"> </w:t>
      </w:r>
      <w:r>
        <w:rPr>
          <w:rFonts w:eastAsia="나눔명조" w:hint="eastAsia"/>
          <w:sz w:val="20"/>
          <w:szCs w:val="22"/>
        </w:rPr>
        <w:t>언급했던</w:t>
      </w:r>
      <w:r>
        <w:rPr>
          <w:rFonts w:eastAsia="나눔명조" w:hint="eastAsia"/>
          <w:sz w:val="20"/>
          <w:szCs w:val="22"/>
        </w:rPr>
        <w:t xml:space="preserve"> </w:t>
      </w:r>
      <w:r w:rsidR="001B2696">
        <w:rPr>
          <w:rFonts w:eastAsia="나눔명조" w:hint="eastAsia"/>
          <w:sz w:val="20"/>
          <w:szCs w:val="22"/>
        </w:rPr>
        <w:t>공공정책</w:t>
      </w:r>
      <w:r w:rsidR="001B2696">
        <w:rPr>
          <w:rFonts w:eastAsia="나눔명조" w:hint="eastAsia"/>
          <w:sz w:val="20"/>
          <w:szCs w:val="22"/>
        </w:rPr>
        <w:t xml:space="preserve"> </w:t>
      </w:r>
      <w:r w:rsidR="001B2696">
        <w:rPr>
          <w:rFonts w:eastAsia="나눔명조" w:hint="eastAsia"/>
          <w:sz w:val="20"/>
          <w:szCs w:val="22"/>
        </w:rPr>
        <w:t>호감도</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공공가치</w:t>
      </w:r>
      <w:r w:rsidR="001B2696">
        <w:rPr>
          <w:rFonts w:eastAsia="나눔명조" w:hint="eastAsia"/>
          <w:sz w:val="20"/>
          <w:szCs w:val="22"/>
        </w:rPr>
        <w:t xml:space="preserve"> </w:t>
      </w:r>
      <w:r w:rsidR="001B2696">
        <w:rPr>
          <w:rFonts w:eastAsia="나눔명조" w:hint="eastAsia"/>
          <w:sz w:val="20"/>
          <w:szCs w:val="22"/>
        </w:rPr>
        <w:t>몰입</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동정심</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자기희생</w:t>
      </w:r>
      <w:r>
        <w:rPr>
          <w:rFonts w:eastAsia="나눔명조" w:hint="eastAsia"/>
          <w:sz w:val="20"/>
          <w:szCs w:val="22"/>
        </w:rPr>
        <w:t>이라는</w:t>
      </w:r>
      <w:r>
        <w:rPr>
          <w:rFonts w:eastAsia="나눔명조" w:hint="eastAsia"/>
          <w:sz w:val="20"/>
          <w:szCs w:val="22"/>
        </w:rPr>
        <w:t xml:space="preserve"> </w:t>
      </w:r>
      <w:r>
        <w:rPr>
          <w:rFonts w:eastAsia="나눔명조" w:hint="eastAsia"/>
          <w:sz w:val="20"/>
          <w:szCs w:val="22"/>
        </w:rPr>
        <w:t>네가지</w:t>
      </w:r>
      <w:r>
        <w:rPr>
          <w:rFonts w:eastAsia="나눔명조" w:hint="eastAsia"/>
          <w:sz w:val="20"/>
          <w:szCs w:val="22"/>
        </w:rPr>
        <w:t xml:space="preserve"> </w:t>
      </w:r>
      <w:r>
        <w:rPr>
          <w:rFonts w:eastAsia="나눔명조" w:hint="eastAsia"/>
          <w:sz w:val="20"/>
          <w:szCs w:val="22"/>
        </w:rPr>
        <w:t>구성요소가</w:t>
      </w:r>
      <w:r>
        <w:rPr>
          <w:rFonts w:eastAsia="나눔명조" w:hint="eastAsia"/>
          <w:sz w:val="20"/>
          <w:szCs w:val="22"/>
        </w:rPr>
        <w:t xml:space="preserve"> </w:t>
      </w:r>
      <w:r>
        <w:rPr>
          <w:rFonts w:eastAsia="나눔명조" w:hint="eastAsia"/>
          <w:sz w:val="20"/>
          <w:szCs w:val="22"/>
        </w:rPr>
        <w:t>가장</w:t>
      </w:r>
      <w:r>
        <w:rPr>
          <w:rFonts w:eastAsia="나눔명조" w:hint="eastAsia"/>
          <w:sz w:val="20"/>
          <w:szCs w:val="22"/>
        </w:rPr>
        <w:t xml:space="preserve"> </w:t>
      </w:r>
      <w:r>
        <w:rPr>
          <w:rFonts w:eastAsia="나눔명조" w:hint="eastAsia"/>
          <w:sz w:val="20"/>
          <w:szCs w:val="22"/>
        </w:rPr>
        <w:t>일반적으로</w:t>
      </w:r>
      <w:r>
        <w:rPr>
          <w:rFonts w:eastAsia="나눔명조" w:hint="eastAsia"/>
          <w:sz w:val="20"/>
          <w:szCs w:val="22"/>
        </w:rPr>
        <w:t xml:space="preserve"> </w:t>
      </w:r>
      <w:r>
        <w:rPr>
          <w:rFonts w:eastAsia="나눔명조" w:hint="eastAsia"/>
          <w:sz w:val="20"/>
          <w:szCs w:val="22"/>
        </w:rPr>
        <w:t>활용된다</w:t>
      </w:r>
      <w:r>
        <w:rPr>
          <w:rFonts w:eastAsia="나눔명조" w:hint="eastAsia"/>
          <w:sz w:val="20"/>
          <w:szCs w:val="22"/>
        </w:rPr>
        <w:t>(P</w:t>
      </w:r>
      <w:r>
        <w:rPr>
          <w:rFonts w:eastAsia="나눔명조"/>
          <w:sz w:val="20"/>
          <w:szCs w:val="22"/>
        </w:rPr>
        <w:t xml:space="preserve">erry </w:t>
      </w:r>
      <w:proofErr w:type="gramStart"/>
      <w:r>
        <w:rPr>
          <w:rFonts w:eastAsia="나눔명조"/>
          <w:sz w:val="20"/>
          <w:szCs w:val="22"/>
        </w:rPr>
        <w:t>1996;</w:t>
      </w:r>
      <w:r>
        <w:rPr>
          <w:rFonts w:eastAsia="나눔명조" w:hint="eastAsia"/>
          <w:sz w:val="20"/>
          <w:szCs w:val="22"/>
        </w:rPr>
        <w:t>이근주</w:t>
      </w:r>
      <w:proofErr w:type="gramEnd"/>
      <w:r>
        <w:rPr>
          <w:rFonts w:eastAsia="나눔명조"/>
          <w:sz w:val="20"/>
          <w:szCs w:val="22"/>
        </w:rPr>
        <w:t xml:space="preserve"> 2005). </w:t>
      </w:r>
      <w:r w:rsidR="001B2696">
        <w:rPr>
          <w:rFonts w:eastAsia="나눔명조" w:hint="eastAsia"/>
          <w:sz w:val="20"/>
          <w:szCs w:val="22"/>
        </w:rPr>
        <w:t>공공정</w:t>
      </w:r>
      <w:r w:rsidR="00265BC3">
        <w:rPr>
          <w:rFonts w:eastAsia="나눔명조" w:hint="eastAsia"/>
          <w:sz w:val="20"/>
          <w:szCs w:val="22"/>
        </w:rPr>
        <w:t>책</w:t>
      </w:r>
      <w:r w:rsidR="001B2696">
        <w:rPr>
          <w:rFonts w:eastAsia="나눔명조" w:hint="eastAsia"/>
          <w:sz w:val="20"/>
          <w:szCs w:val="22"/>
        </w:rPr>
        <w:t xml:space="preserve"> </w:t>
      </w:r>
      <w:r w:rsidR="001B2696">
        <w:rPr>
          <w:rFonts w:eastAsia="나눔명조" w:hint="eastAsia"/>
          <w:sz w:val="20"/>
          <w:szCs w:val="22"/>
        </w:rPr>
        <w:t>호감도는</w:t>
      </w:r>
      <w:r w:rsidR="001B2696">
        <w:rPr>
          <w:rFonts w:eastAsia="나눔명조" w:hint="eastAsia"/>
          <w:sz w:val="20"/>
          <w:szCs w:val="22"/>
        </w:rPr>
        <w:t xml:space="preserve"> </w:t>
      </w:r>
      <w:r w:rsidR="001B2696" w:rsidRPr="0005167B">
        <w:rPr>
          <w:rFonts w:eastAsia="나눔명조" w:hint="eastAsia"/>
          <w:sz w:val="20"/>
          <w:szCs w:val="22"/>
        </w:rPr>
        <w:t>합리적</w:t>
      </w:r>
      <w:r w:rsidR="001B2696" w:rsidRPr="0005167B">
        <w:rPr>
          <w:rFonts w:eastAsia="나눔명조" w:hint="eastAsia"/>
          <w:sz w:val="20"/>
          <w:szCs w:val="22"/>
        </w:rPr>
        <w:t xml:space="preserve"> </w:t>
      </w:r>
      <w:r w:rsidR="001B2696" w:rsidRPr="0005167B">
        <w:rPr>
          <w:rFonts w:eastAsia="나눔명조" w:hint="eastAsia"/>
          <w:sz w:val="20"/>
          <w:szCs w:val="22"/>
        </w:rPr>
        <w:t>동기</w:t>
      </w:r>
      <w:r>
        <w:rPr>
          <w:rFonts w:eastAsia="나눔명조" w:hint="eastAsia"/>
          <w:sz w:val="20"/>
          <w:szCs w:val="22"/>
        </w:rPr>
        <w:t xml:space="preserve"> </w:t>
      </w:r>
      <w:r>
        <w:rPr>
          <w:rFonts w:eastAsia="나눔명조" w:hint="eastAsia"/>
          <w:sz w:val="20"/>
          <w:szCs w:val="22"/>
        </w:rPr>
        <w:t>차원</w:t>
      </w:r>
      <w:r w:rsidR="001B2696">
        <w:rPr>
          <w:rFonts w:eastAsia="나눔명조" w:hint="eastAsia"/>
          <w:sz w:val="20"/>
          <w:szCs w:val="22"/>
        </w:rPr>
        <w:t>에</w:t>
      </w:r>
      <w:r w:rsidR="001B2696">
        <w:rPr>
          <w:rFonts w:eastAsia="나눔명조" w:hint="eastAsia"/>
          <w:sz w:val="20"/>
          <w:szCs w:val="22"/>
        </w:rPr>
        <w:t xml:space="preserve"> </w:t>
      </w:r>
      <w:r w:rsidR="001B2696">
        <w:rPr>
          <w:rFonts w:eastAsia="나눔명조" w:hint="eastAsia"/>
          <w:sz w:val="20"/>
          <w:szCs w:val="22"/>
        </w:rPr>
        <w:t>속하며</w:t>
      </w:r>
      <w:r w:rsidR="001B2696">
        <w:rPr>
          <w:rFonts w:eastAsia="나눔명조" w:hint="eastAsia"/>
          <w:sz w:val="20"/>
          <w:szCs w:val="22"/>
        </w:rPr>
        <w:t>,</w:t>
      </w:r>
      <w:r w:rsidR="001B2696" w:rsidRPr="0005167B">
        <w:rPr>
          <w:rFonts w:eastAsia="나눔명조" w:hint="eastAsia"/>
          <w:sz w:val="20"/>
          <w:szCs w:val="22"/>
        </w:rPr>
        <w:t xml:space="preserve"> </w:t>
      </w:r>
      <w:r w:rsidRPr="003E56D7">
        <w:rPr>
          <w:rFonts w:eastAsia="나눔명조" w:hint="eastAsia"/>
          <w:sz w:val="20"/>
          <w:szCs w:val="22"/>
        </w:rPr>
        <w:t>정책과정에</w:t>
      </w:r>
      <w:r w:rsidRPr="003E56D7">
        <w:rPr>
          <w:rFonts w:eastAsia="나눔명조" w:hint="eastAsia"/>
          <w:sz w:val="20"/>
          <w:szCs w:val="22"/>
        </w:rPr>
        <w:t xml:space="preserve"> </w:t>
      </w:r>
      <w:r w:rsidRPr="003E56D7">
        <w:rPr>
          <w:rFonts w:eastAsia="나눔명조" w:hint="eastAsia"/>
          <w:sz w:val="20"/>
          <w:szCs w:val="22"/>
        </w:rPr>
        <w:t>적극적으로</w:t>
      </w:r>
      <w:r w:rsidRPr="003E56D7">
        <w:rPr>
          <w:rFonts w:eastAsia="나눔명조" w:hint="eastAsia"/>
          <w:sz w:val="20"/>
          <w:szCs w:val="22"/>
        </w:rPr>
        <w:t xml:space="preserve"> </w:t>
      </w:r>
      <w:r w:rsidRPr="003E56D7">
        <w:rPr>
          <w:rFonts w:eastAsia="나눔명조" w:hint="eastAsia"/>
          <w:sz w:val="20"/>
          <w:szCs w:val="22"/>
        </w:rPr>
        <w:t>참여하고</w:t>
      </w:r>
      <w:r w:rsidRPr="003E56D7">
        <w:rPr>
          <w:rFonts w:eastAsia="나눔명조" w:hint="eastAsia"/>
          <w:sz w:val="20"/>
          <w:szCs w:val="22"/>
        </w:rPr>
        <w:t xml:space="preserve"> </w:t>
      </w:r>
      <w:r w:rsidRPr="003E56D7">
        <w:rPr>
          <w:rFonts w:eastAsia="나눔명조" w:hint="eastAsia"/>
          <w:sz w:val="20"/>
          <w:szCs w:val="22"/>
        </w:rPr>
        <w:t>정책과정을</w:t>
      </w:r>
      <w:r w:rsidRPr="003E56D7">
        <w:rPr>
          <w:rFonts w:eastAsia="나눔명조" w:hint="eastAsia"/>
          <w:sz w:val="20"/>
          <w:szCs w:val="22"/>
        </w:rPr>
        <w:t xml:space="preserve"> </w:t>
      </w:r>
      <w:r w:rsidRPr="003E56D7">
        <w:rPr>
          <w:rFonts w:eastAsia="나눔명조" w:hint="eastAsia"/>
          <w:sz w:val="20"/>
          <w:szCs w:val="22"/>
        </w:rPr>
        <w:t>이행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보다</w:t>
      </w:r>
      <w:r w:rsidRPr="003E56D7">
        <w:rPr>
          <w:rFonts w:eastAsia="나눔명조" w:hint="eastAsia"/>
          <w:sz w:val="20"/>
          <w:szCs w:val="22"/>
        </w:rPr>
        <w:t xml:space="preserve"> </w:t>
      </w:r>
      <w:r w:rsidRPr="003E56D7">
        <w:rPr>
          <w:rFonts w:eastAsia="나눔명조" w:hint="eastAsia"/>
          <w:sz w:val="20"/>
          <w:szCs w:val="22"/>
        </w:rPr>
        <w:t>큰</w:t>
      </w:r>
      <w:r w:rsidRPr="003E56D7">
        <w:rPr>
          <w:rFonts w:eastAsia="나눔명조" w:hint="eastAsia"/>
          <w:sz w:val="20"/>
          <w:szCs w:val="22"/>
        </w:rPr>
        <w:t xml:space="preserve"> </w:t>
      </w:r>
      <w:r w:rsidRPr="003E56D7">
        <w:rPr>
          <w:rFonts w:eastAsia="나눔명조" w:hint="eastAsia"/>
          <w:sz w:val="20"/>
          <w:szCs w:val="22"/>
        </w:rPr>
        <w:t>사회적</w:t>
      </w:r>
      <w:r w:rsidRPr="003E56D7">
        <w:rPr>
          <w:rFonts w:eastAsia="나눔명조" w:hint="eastAsia"/>
          <w:sz w:val="20"/>
          <w:szCs w:val="22"/>
        </w:rPr>
        <w:t xml:space="preserve"> </w:t>
      </w:r>
      <w:r w:rsidRPr="003E56D7">
        <w:rPr>
          <w:rFonts w:eastAsia="나눔명조" w:hint="eastAsia"/>
          <w:sz w:val="20"/>
          <w:szCs w:val="22"/>
        </w:rPr>
        <w:t>선으로</w:t>
      </w:r>
      <w:r w:rsidRPr="003E56D7">
        <w:rPr>
          <w:rFonts w:eastAsia="나눔명조" w:hint="eastAsia"/>
          <w:sz w:val="20"/>
          <w:szCs w:val="22"/>
        </w:rPr>
        <w:t xml:space="preserve"> </w:t>
      </w:r>
      <w:r w:rsidRPr="003E56D7">
        <w:rPr>
          <w:rFonts w:eastAsia="나눔명조" w:hint="eastAsia"/>
          <w:sz w:val="20"/>
          <w:szCs w:val="22"/>
        </w:rPr>
        <w:t>인식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의미한다</w:t>
      </w:r>
      <w:r w:rsidRPr="003E56D7">
        <w:rPr>
          <w:rFonts w:eastAsia="나눔명조" w:hint="eastAsia"/>
          <w:sz w:val="20"/>
          <w:szCs w:val="22"/>
        </w:rPr>
        <w:t xml:space="preserve">. </w:t>
      </w:r>
      <w:r w:rsidRPr="003E56D7">
        <w:rPr>
          <w:rFonts w:eastAsia="나눔명조" w:hint="eastAsia"/>
          <w:sz w:val="20"/>
          <w:szCs w:val="22"/>
        </w:rPr>
        <w:t>규범적</w:t>
      </w:r>
      <w:r w:rsidRPr="003E56D7">
        <w:rPr>
          <w:rFonts w:eastAsia="나눔명조" w:hint="eastAsia"/>
          <w:sz w:val="20"/>
          <w:szCs w:val="22"/>
        </w:rPr>
        <w:t xml:space="preserve"> </w:t>
      </w:r>
      <w:r w:rsidRPr="003E56D7">
        <w:rPr>
          <w:rFonts w:eastAsia="나눔명조" w:hint="eastAsia"/>
          <w:sz w:val="20"/>
          <w:szCs w:val="22"/>
        </w:rPr>
        <w:t>차원에서</w:t>
      </w:r>
      <w:r w:rsidRPr="003E56D7">
        <w:rPr>
          <w:rFonts w:eastAsia="나눔명조" w:hint="eastAsia"/>
          <w:sz w:val="20"/>
          <w:szCs w:val="22"/>
        </w:rPr>
        <w:t xml:space="preserve"> </w:t>
      </w:r>
      <w:r w:rsidRPr="003E56D7">
        <w:rPr>
          <w:rFonts w:eastAsia="나눔명조" w:hint="eastAsia"/>
          <w:sz w:val="20"/>
          <w:szCs w:val="22"/>
        </w:rPr>
        <w:t>공공가치</w:t>
      </w:r>
      <w:r w:rsidRPr="003E56D7">
        <w:rPr>
          <w:rFonts w:eastAsia="나눔명조" w:hint="eastAsia"/>
          <w:sz w:val="20"/>
          <w:szCs w:val="22"/>
        </w:rPr>
        <w:t xml:space="preserve"> </w:t>
      </w:r>
      <w:r w:rsidRPr="003E56D7">
        <w:rPr>
          <w:rFonts w:eastAsia="나눔명조" w:hint="eastAsia"/>
          <w:sz w:val="20"/>
          <w:szCs w:val="22"/>
        </w:rPr>
        <w:t>몰입은</w:t>
      </w:r>
      <w:r w:rsidRPr="003E56D7">
        <w:rPr>
          <w:rFonts w:eastAsia="나눔명조" w:hint="eastAsia"/>
          <w:sz w:val="20"/>
          <w:szCs w:val="22"/>
        </w:rPr>
        <w:t xml:space="preserve"> </w:t>
      </w:r>
      <w:r w:rsidRPr="003E56D7">
        <w:rPr>
          <w:rFonts w:eastAsia="나눔명조" w:hint="eastAsia"/>
          <w:sz w:val="20"/>
          <w:szCs w:val="22"/>
        </w:rPr>
        <w:t>공익과</w:t>
      </w:r>
      <w:r w:rsidRPr="003E56D7">
        <w:rPr>
          <w:rFonts w:eastAsia="나눔명조" w:hint="eastAsia"/>
          <w:sz w:val="20"/>
          <w:szCs w:val="22"/>
        </w:rPr>
        <w:t xml:space="preserve"> </w:t>
      </w:r>
      <w:r w:rsidRPr="003E56D7">
        <w:rPr>
          <w:rFonts w:eastAsia="나눔명조" w:hint="eastAsia"/>
          <w:sz w:val="20"/>
          <w:szCs w:val="22"/>
        </w:rPr>
        <w:lastRenderedPageBreak/>
        <w:t>사회봉사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욕구</w:t>
      </w:r>
      <w:r w:rsidRPr="003E56D7">
        <w:rPr>
          <w:rFonts w:eastAsia="나눔명조" w:hint="eastAsia"/>
          <w:sz w:val="20"/>
          <w:szCs w:val="22"/>
        </w:rPr>
        <w:t xml:space="preserve"> </w:t>
      </w:r>
      <w:r w:rsidRPr="003E56D7">
        <w:rPr>
          <w:rFonts w:eastAsia="나눔명조" w:hint="eastAsia"/>
          <w:sz w:val="20"/>
          <w:szCs w:val="22"/>
        </w:rPr>
        <w:t>그리고</w:t>
      </w:r>
      <w:r w:rsidRPr="003E56D7">
        <w:rPr>
          <w:rFonts w:eastAsia="나눔명조" w:hint="eastAsia"/>
          <w:sz w:val="20"/>
          <w:szCs w:val="22"/>
        </w:rPr>
        <w:t xml:space="preserve"> </w:t>
      </w:r>
      <w:r w:rsidRPr="003E56D7">
        <w:rPr>
          <w:rFonts w:eastAsia="나눔명조" w:hint="eastAsia"/>
          <w:sz w:val="20"/>
          <w:szCs w:val="22"/>
        </w:rPr>
        <w:t>공공가치</w:t>
      </w:r>
      <w:r w:rsidRPr="003E56D7">
        <w:rPr>
          <w:rFonts w:eastAsia="나눔명조" w:hint="eastAsia"/>
          <w:sz w:val="20"/>
          <w:szCs w:val="22"/>
        </w:rPr>
        <w:t xml:space="preserve"> </w:t>
      </w:r>
      <w:r w:rsidRPr="003E56D7">
        <w:rPr>
          <w:rFonts w:eastAsia="나눔명조" w:hint="eastAsia"/>
          <w:sz w:val="20"/>
          <w:szCs w:val="22"/>
        </w:rPr>
        <w:t>실현에</w:t>
      </w:r>
      <w:r w:rsidRPr="003E56D7">
        <w:rPr>
          <w:rFonts w:eastAsia="나눔명조" w:hint="eastAsia"/>
          <w:sz w:val="20"/>
          <w:szCs w:val="22"/>
        </w:rPr>
        <w:t xml:space="preserve"> </w:t>
      </w:r>
      <w:r w:rsidRPr="003E56D7">
        <w:rPr>
          <w:rFonts w:eastAsia="나눔명조" w:hint="eastAsia"/>
          <w:sz w:val="20"/>
          <w:szCs w:val="22"/>
        </w:rPr>
        <w:t>몰입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가리킨다</w:t>
      </w:r>
      <w:r w:rsidRPr="003E56D7">
        <w:rPr>
          <w:rFonts w:eastAsia="나눔명조" w:hint="eastAsia"/>
          <w:sz w:val="20"/>
          <w:szCs w:val="22"/>
        </w:rPr>
        <w:t xml:space="preserve">. </w:t>
      </w:r>
      <w:r w:rsidRPr="003E56D7">
        <w:rPr>
          <w:rFonts w:eastAsia="나눔명조" w:hint="eastAsia"/>
          <w:sz w:val="20"/>
          <w:szCs w:val="22"/>
        </w:rPr>
        <w:t>감성적</w:t>
      </w:r>
      <w:r w:rsidRPr="003E56D7">
        <w:rPr>
          <w:rFonts w:eastAsia="나눔명조" w:hint="eastAsia"/>
          <w:sz w:val="20"/>
          <w:szCs w:val="22"/>
        </w:rPr>
        <w:t xml:space="preserve"> </w:t>
      </w:r>
      <w:r w:rsidRPr="003E56D7">
        <w:rPr>
          <w:rFonts w:eastAsia="나눔명조" w:hint="eastAsia"/>
          <w:sz w:val="20"/>
          <w:szCs w:val="22"/>
        </w:rPr>
        <w:t>차원에서</w:t>
      </w:r>
      <w:r w:rsidRPr="003E56D7">
        <w:rPr>
          <w:rFonts w:eastAsia="나눔명조" w:hint="eastAsia"/>
          <w:sz w:val="20"/>
          <w:szCs w:val="22"/>
        </w:rPr>
        <w:t xml:space="preserve"> </w:t>
      </w:r>
      <w:r w:rsidRPr="003E56D7">
        <w:rPr>
          <w:rFonts w:eastAsia="나눔명조" w:hint="eastAsia"/>
          <w:sz w:val="20"/>
          <w:szCs w:val="22"/>
        </w:rPr>
        <w:t>동정심과</w:t>
      </w:r>
      <w:r w:rsidRPr="003E56D7">
        <w:rPr>
          <w:rFonts w:eastAsia="나눔명조" w:hint="eastAsia"/>
          <w:sz w:val="20"/>
          <w:szCs w:val="22"/>
        </w:rPr>
        <w:t xml:space="preserve"> </w:t>
      </w:r>
      <w:r w:rsidRPr="003E56D7">
        <w:rPr>
          <w:rFonts w:eastAsia="나눔명조" w:hint="eastAsia"/>
          <w:sz w:val="20"/>
          <w:szCs w:val="22"/>
        </w:rPr>
        <w:t>자기희생은</w:t>
      </w:r>
      <w:r w:rsidRPr="003E56D7">
        <w:rPr>
          <w:rFonts w:eastAsia="나눔명조" w:hint="eastAsia"/>
          <w:sz w:val="20"/>
          <w:szCs w:val="22"/>
        </w:rPr>
        <w:t xml:space="preserve"> </w:t>
      </w:r>
      <w:r w:rsidRPr="003E56D7">
        <w:rPr>
          <w:rFonts w:eastAsia="나눔명조" w:hint="eastAsia"/>
          <w:sz w:val="20"/>
          <w:szCs w:val="22"/>
        </w:rPr>
        <w:t>각각</w:t>
      </w:r>
      <w:r w:rsidRPr="003E56D7">
        <w:rPr>
          <w:rFonts w:eastAsia="나눔명조" w:hint="eastAsia"/>
          <w:sz w:val="20"/>
          <w:szCs w:val="22"/>
        </w:rPr>
        <w:t xml:space="preserve"> </w:t>
      </w:r>
      <w:r w:rsidRPr="003E56D7">
        <w:rPr>
          <w:rFonts w:eastAsia="나눔명조" w:hint="eastAsia"/>
          <w:sz w:val="20"/>
          <w:szCs w:val="22"/>
        </w:rPr>
        <w:t>사회적</w:t>
      </w:r>
      <w:r w:rsidRPr="003E56D7">
        <w:rPr>
          <w:rFonts w:eastAsia="나눔명조" w:hint="eastAsia"/>
          <w:sz w:val="20"/>
          <w:szCs w:val="22"/>
        </w:rPr>
        <w:t xml:space="preserve"> </w:t>
      </w:r>
      <w:r w:rsidRPr="003E56D7">
        <w:rPr>
          <w:rFonts w:eastAsia="나눔명조" w:hint="eastAsia"/>
          <w:sz w:val="20"/>
          <w:szCs w:val="22"/>
        </w:rPr>
        <w:t>약자와</w:t>
      </w:r>
      <w:r w:rsidRPr="003E56D7">
        <w:rPr>
          <w:rFonts w:eastAsia="나눔명조" w:hint="eastAsia"/>
          <w:sz w:val="20"/>
          <w:szCs w:val="22"/>
        </w:rPr>
        <w:t xml:space="preserve"> </w:t>
      </w:r>
      <w:r w:rsidRPr="003E56D7">
        <w:rPr>
          <w:rFonts w:eastAsia="나눔명조" w:hint="eastAsia"/>
          <w:sz w:val="20"/>
          <w:szCs w:val="22"/>
        </w:rPr>
        <w:t>사회문제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관심</w:t>
      </w:r>
      <w:r w:rsidRPr="003E56D7">
        <w:rPr>
          <w:rFonts w:eastAsia="나눔명조" w:hint="eastAsia"/>
          <w:sz w:val="20"/>
          <w:szCs w:val="22"/>
        </w:rPr>
        <w:t xml:space="preserve">, </w:t>
      </w:r>
      <w:r w:rsidRPr="003E56D7">
        <w:rPr>
          <w:rFonts w:eastAsia="나눔명조" w:hint="eastAsia"/>
          <w:sz w:val="20"/>
          <w:szCs w:val="22"/>
        </w:rPr>
        <w:t>그리고</w:t>
      </w:r>
      <w:r w:rsidRPr="003E56D7">
        <w:rPr>
          <w:rFonts w:eastAsia="나눔명조" w:hint="eastAsia"/>
          <w:sz w:val="20"/>
          <w:szCs w:val="22"/>
        </w:rPr>
        <w:t xml:space="preserve"> </w:t>
      </w:r>
      <w:r w:rsidRPr="003E56D7">
        <w:rPr>
          <w:rFonts w:eastAsia="나눔명조" w:hint="eastAsia"/>
          <w:sz w:val="20"/>
          <w:szCs w:val="22"/>
        </w:rPr>
        <w:t>공익</w:t>
      </w:r>
      <w:r w:rsidRPr="003E56D7">
        <w:rPr>
          <w:rFonts w:eastAsia="나눔명조" w:hint="eastAsia"/>
          <w:sz w:val="20"/>
          <w:szCs w:val="22"/>
        </w:rPr>
        <w:t xml:space="preserve"> </w:t>
      </w:r>
      <w:r w:rsidRPr="003E56D7">
        <w:rPr>
          <w:rFonts w:eastAsia="나눔명조" w:hint="eastAsia"/>
          <w:sz w:val="20"/>
          <w:szCs w:val="22"/>
        </w:rPr>
        <w:t>관련</w:t>
      </w:r>
      <w:r w:rsidRPr="003E56D7">
        <w:rPr>
          <w:rFonts w:eastAsia="나눔명조" w:hint="eastAsia"/>
          <w:sz w:val="20"/>
          <w:szCs w:val="22"/>
        </w:rPr>
        <w:t xml:space="preserve"> </w:t>
      </w:r>
      <w:r w:rsidRPr="003E56D7">
        <w:rPr>
          <w:rFonts w:eastAsia="나눔명조" w:hint="eastAsia"/>
          <w:sz w:val="20"/>
          <w:szCs w:val="22"/>
        </w:rPr>
        <w:t>문제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해결의지와</w:t>
      </w:r>
      <w:r w:rsidRPr="003E56D7">
        <w:rPr>
          <w:rFonts w:eastAsia="나눔명조" w:hint="eastAsia"/>
          <w:sz w:val="20"/>
          <w:szCs w:val="22"/>
        </w:rPr>
        <w:t xml:space="preserve"> </w:t>
      </w:r>
      <w:r w:rsidRPr="003E56D7">
        <w:rPr>
          <w:rFonts w:eastAsia="나눔명조" w:hint="eastAsia"/>
          <w:sz w:val="20"/>
          <w:szCs w:val="22"/>
        </w:rPr>
        <w:t>노력으로</w:t>
      </w:r>
      <w:r w:rsidRPr="003E56D7">
        <w:rPr>
          <w:rFonts w:eastAsia="나눔명조" w:hint="eastAsia"/>
          <w:sz w:val="20"/>
          <w:szCs w:val="22"/>
        </w:rPr>
        <w:t xml:space="preserve"> </w:t>
      </w:r>
      <w:r w:rsidRPr="003E56D7">
        <w:rPr>
          <w:rFonts w:eastAsia="나눔명조" w:hint="eastAsia"/>
          <w:sz w:val="20"/>
          <w:szCs w:val="22"/>
        </w:rPr>
        <w:t>해석할</w:t>
      </w:r>
      <w:r w:rsidRPr="003E56D7">
        <w:rPr>
          <w:rFonts w:eastAsia="나눔명조" w:hint="eastAsia"/>
          <w:sz w:val="20"/>
          <w:szCs w:val="22"/>
        </w:rPr>
        <w:t xml:space="preserve"> </w:t>
      </w:r>
      <w:r w:rsidRPr="003E56D7">
        <w:rPr>
          <w:rFonts w:eastAsia="나눔명조" w:hint="eastAsia"/>
          <w:sz w:val="20"/>
          <w:szCs w:val="22"/>
        </w:rPr>
        <w:t>수</w:t>
      </w:r>
      <w:r w:rsidRPr="003E56D7">
        <w:rPr>
          <w:rFonts w:eastAsia="나눔명조" w:hint="eastAsia"/>
          <w:sz w:val="20"/>
          <w:szCs w:val="22"/>
        </w:rPr>
        <w:t xml:space="preserve"> </w:t>
      </w:r>
      <w:r w:rsidRPr="003E56D7">
        <w:rPr>
          <w:rFonts w:eastAsia="나눔명조" w:hint="eastAsia"/>
          <w:sz w:val="20"/>
          <w:szCs w:val="22"/>
        </w:rPr>
        <w:t>있다</w:t>
      </w:r>
      <w:r w:rsidRPr="003E56D7">
        <w:rPr>
          <w:rFonts w:eastAsia="나눔명조" w:hint="eastAsia"/>
          <w:sz w:val="20"/>
          <w:szCs w:val="22"/>
        </w:rPr>
        <w:t>.</w:t>
      </w:r>
      <w:r>
        <w:rPr>
          <w:rFonts w:eastAsia="나눔명조"/>
          <w:sz w:val="20"/>
          <w:szCs w:val="22"/>
        </w:rPr>
        <w:t xml:space="preserve"> </w:t>
      </w:r>
      <w:r w:rsidR="001B2696" w:rsidRPr="00CF6179">
        <w:rPr>
          <w:rFonts w:eastAsia="나눔명조" w:hint="eastAsia"/>
          <w:sz w:val="20"/>
          <w:szCs w:val="22"/>
        </w:rPr>
        <w:t>여기서</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이란</w:t>
      </w:r>
      <w:r w:rsidR="001B2696" w:rsidRPr="00CF6179">
        <w:rPr>
          <w:rFonts w:eastAsia="나눔명조"/>
          <w:sz w:val="20"/>
          <w:szCs w:val="22"/>
        </w:rPr>
        <w:t xml:space="preserve">, </w:t>
      </w:r>
      <w:r w:rsidR="001B2696" w:rsidRPr="00CF6179">
        <w:rPr>
          <w:rFonts w:eastAsia="나눔명조"/>
          <w:sz w:val="20"/>
          <w:szCs w:val="22"/>
        </w:rPr>
        <w:t>의무감에</w:t>
      </w:r>
      <w:r w:rsidR="001B2696" w:rsidRPr="00CF6179">
        <w:rPr>
          <w:rFonts w:eastAsia="나눔명조" w:hint="eastAsia"/>
          <w:sz w:val="20"/>
          <w:szCs w:val="22"/>
        </w:rPr>
        <w:t xml:space="preserve"> </w:t>
      </w:r>
      <w:r w:rsidR="001B2696" w:rsidRPr="00CF6179">
        <w:rPr>
          <w:rFonts w:eastAsia="나눔명조" w:hint="eastAsia"/>
          <w:sz w:val="20"/>
          <w:szCs w:val="22"/>
        </w:rPr>
        <w:t>근거한</w:t>
      </w:r>
      <w:r>
        <w:rPr>
          <w:rFonts w:eastAsia="나눔명조" w:hint="eastAsia"/>
          <w:sz w:val="20"/>
          <w:szCs w:val="22"/>
        </w:rPr>
        <w:t xml:space="preserve"> </w:t>
      </w:r>
      <w:r w:rsidR="001B2696" w:rsidRPr="00CF6179">
        <w:rPr>
          <w:rFonts w:eastAsia="나눔명조" w:hint="eastAsia"/>
          <w:sz w:val="20"/>
          <w:szCs w:val="22"/>
        </w:rPr>
        <w:t>비자발적</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이</w:t>
      </w:r>
      <w:r w:rsidR="001B2696" w:rsidRPr="00CF6179">
        <w:rPr>
          <w:rFonts w:eastAsia="나눔명조" w:hint="eastAsia"/>
          <w:sz w:val="20"/>
          <w:szCs w:val="22"/>
        </w:rPr>
        <w:t xml:space="preserve"> </w:t>
      </w:r>
      <w:r w:rsidR="001B2696" w:rsidRPr="00CF6179">
        <w:rPr>
          <w:rFonts w:eastAsia="나눔명조" w:hint="eastAsia"/>
          <w:sz w:val="20"/>
          <w:szCs w:val="22"/>
        </w:rPr>
        <w:t>아니라</w:t>
      </w:r>
      <w:r w:rsidR="001B2696" w:rsidRPr="00CF6179">
        <w:rPr>
          <w:rFonts w:eastAsia="나눔명조" w:hint="eastAsia"/>
          <w:sz w:val="20"/>
          <w:szCs w:val="22"/>
        </w:rPr>
        <w:t xml:space="preserve"> </w:t>
      </w:r>
      <w:r w:rsidR="001B2696" w:rsidRPr="00CF6179">
        <w:rPr>
          <w:rFonts w:eastAsia="나눔명조" w:hint="eastAsia"/>
          <w:sz w:val="20"/>
          <w:szCs w:val="22"/>
        </w:rPr>
        <w:t>스스로의</w:t>
      </w:r>
      <w:r w:rsidR="001B2696" w:rsidRPr="00CF6179">
        <w:rPr>
          <w:rFonts w:eastAsia="나눔명조" w:hint="eastAsia"/>
          <w:sz w:val="20"/>
          <w:szCs w:val="22"/>
        </w:rPr>
        <w:t xml:space="preserve"> </w:t>
      </w:r>
      <w:r w:rsidR="001B2696" w:rsidRPr="00CF6179">
        <w:rPr>
          <w:rFonts w:eastAsia="나눔명조" w:hint="eastAsia"/>
          <w:sz w:val="20"/>
          <w:szCs w:val="22"/>
        </w:rPr>
        <w:t>자율적</w:t>
      </w:r>
      <w:r w:rsidR="001B2696" w:rsidRPr="00CF6179">
        <w:rPr>
          <w:rFonts w:eastAsia="나눔명조" w:hint="eastAsia"/>
          <w:sz w:val="20"/>
          <w:szCs w:val="22"/>
        </w:rPr>
        <w:t xml:space="preserve"> </w:t>
      </w:r>
      <w:r w:rsidR="001B2696" w:rsidRPr="00CF6179">
        <w:rPr>
          <w:rFonts w:eastAsia="나눔명조" w:hint="eastAsia"/>
          <w:sz w:val="20"/>
          <w:szCs w:val="22"/>
        </w:rPr>
        <w:t>결정에</w:t>
      </w:r>
      <w:r w:rsidR="001B2696" w:rsidRPr="00CF6179">
        <w:rPr>
          <w:rFonts w:eastAsia="나눔명조" w:hint="eastAsia"/>
          <w:sz w:val="20"/>
          <w:szCs w:val="22"/>
        </w:rPr>
        <w:t xml:space="preserve"> </w:t>
      </w:r>
      <w:r w:rsidR="001B2696" w:rsidRPr="00CF6179">
        <w:rPr>
          <w:rFonts w:eastAsia="나눔명조" w:hint="eastAsia"/>
          <w:sz w:val="20"/>
          <w:szCs w:val="22"/>
        </w:rPr>
        <w:t>근거한</w:t>
      </w:r>
      <w:r w:rsidR="001B2696" w:rsidRPr="00CF6179">
        <w:rPr>
          <w:rFonts w:eastAsia="나눔명조" w:hint="eastAsia"/>
          <w:sz w:val="20"/>
          <w:szCs w:val="22"/>
        </w:rPr>
        <w:t xml:space="preserve"> </w:t>
      </w:r>
      <w:r w:rsidR="001B2696" w:rsidRPr="00CF6179">
        <w:rPr>
          <w:rFonts w:eastAsia="나눔명조" w:hint="eastAsia"/>
          <w:sz w:val="20"/>
          <w:szCs w:val="22"/>
        </w:rPr>
        <w:t>자발적인</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을</w:t>
      </w:r>
      <w:r w:rsidR="001B2696" w:rsidRPr="00CF6179">
        <w:rPr>
          <w:rFonts w:eastAsia="나눔명조" w:hint="eastAsia"/>
          <w:sz w:val="20"/>
          <w:szCs w:val="22"/>
        </w:rPr>
        <w:t xml:space="preserve"> </w:t>
      </w:r>
      <w:r w:rsidR="001B2696" w:rsidRPr="00CF6179">
        <w:rPr>
          <w:rFonts w:eastAsia="나눔명조" w:hint="eastAsia"/>
          <w:sz w:val="20"/>
          <w:szCs w:val="22"/>
        </w:rPr>
        <w:t>뜻한다</w:t>
      </w:r>
      <w:r w:rsidR="001B2696" w:rsidRPr="00CF6179">
        <w:rPr>
          <w:rFonts w:eastAsia="나눔명조"/>
          <w:sz w:val="20"/>
          <w:szCs w:val="22"/>
        </w:rPr>
        <w:t>.</w:t>
      </w:r>
    </w:p>
    <w:p w14:paraId="3B06BF18" w14:textId="73DCC3DF" w:rsidR="00F10AC3" w:rsidRDefault="34D5D6E7" w:rsidP="34D5D6E7">
      <w:pPr>
        <w:wordWrap/>
        <w:adjustRightInd w:val="0"/>
        <w:spacing w:before="120" w:after="120" w:line="276" w:lineRule="auto"/>
        <w:ind w:rightChars="-23" w:right="-55"/>
        <w:rPr>
          <w:rFonts w:eastAsia="나눔명조"/>
          <w:sz w:val="20"/>
          <w:szCs w:val="20"/>
        </w:rPr>
      </w:pPr>
      <w:r w:rsidRPr="34D5D6E7">
        <w:rPr>
          <w:rFonts w:eastAsia="나눔명조"/>
          <w:sz w:val="20"/>
          <w:szCs w:val="20"/>
        </w:rPr>
        <w:t>이에</w:t>
      </w:r>
      <w:r w:rsidRPr="34D5D6E7">
        <w:rPr>
          <w:rFonts w:eastAsia="나눔명조"/>
          <w:sz w:val="20"/>
          <w:szCs w:val="20"/>
        </w:rPr>
        <w:t xml:space="preserve"> </w:t>
      </w:r>
      <w:r w:rsidRPr="34D5D6E7">
        <w:rPr>
          <w:rFonts w:eastAsia="나눔명조"/>
          <w:sz w:val="20"/>
          <w:szCs w:val="20"/>
        </w:rPr>
        <w:t>따라</w:t>
      </w:r>
      <w:r w:rsidRPr="34D5D6E7">
        <w:rPr>
          <w:rFonts w:eastAsia="나눔명조"/>
          <w:sz w:val="20"/>
          <w:szCs w:val="20"/>
        </w:rPr>
        <w:t xml:space="preserve"> </w:t>
      </w:r>
      <w:r w:rsidRPr="34D5D6E7">
        <w:rPr>
          <w:rFonts w:eastAsia="나눔명조"/>
          <w:sz w:val="20"/>
          <w:szCs w:val="20"/>
        </w:rPr>
        <w:t>본</w:t>
      </w:r>
      <w:r w:rsidRPr="34D5D6E7">
        <w:rPr>
          <w:rFonts w:eastAsia="나눔명조"/>
          <w:sz w:val="20"/>
          <w:szCs w:val="20"/>
        </w:rPr>
        <w:t xml:space="preserve"> </w:t>
      </w:r>
      <w:r w:rsidRPr="34D5D6E7">
        <w:rPr>
          <w:rFonts w:eastAsia="나눔명조"/>
          <w:sz w:val="20"/>
          <w:szCs w:val="20"/>
        </w:rPr>
        <w:t>연구는</w:t>
      </w:r>
      <w:r w:rsidR="003E56D7">
        <w:rPr>
          <w:rFonts w:eastAsia="나눔명조" w:hint="eastAsia"/>
          <w:sz w:val="20"/>
          <w:szCs w:val="20"/>
        </w:rPr>
        <w:t xml:space="preserve"> </w:t>
      </w:r>
      <w:r w:rsidR="003E56D7">
        <w:rPr>
          <w:rFonts w:eastAsia="나눔명조" w:hint="eastAsia"/>
          <w:sz w:val="20"/>
          <w:szCs w:val="20"/>
        </w:rPr>
        <w:t>공공봉사동기를</w:t>
      </w:r>
      <w:r w:rsidR="003E56D7">
        <w:rPr>
          <w:rFonts w:eastAsia="나눔명조" w:hint="eastAsia"/>
          <w:sz w:val="20"/>
          <w:szCs w:val="20"/>
        </w:rPr>
        <w:t xml:space="preserve"> </w:t>
      </w:r>
      <w:r w:rsidR="003E56D7">
        <w:rPr>
          <w:rFonts w:eastAsia="나눔명조" w:hint="eastAsia"/>
          <w:sz w:val="20"/>
          <w:szCs w:val="20"/>
        </w:rPr>
        <w:t>사회약자와</w:t>
      </w:r>
      <w:r w:rsidR="003E56D7">
        <w:rPr>
          <w:rFonts w:eastAsia="나눔명조" w:hint="eastAsia"/>
          <w:sz w:val="20"/>
          <w:szCs w:val="20"/>
        </w:rPr>
        <w:t xml:space="preserve"> </w:t>
      </w:r>
      <w:r w:rsidR="003E56D7">
        <w:rPr>
          <w:rFonts w:eastAsia="나눔명조" w:hint="eastAsia"/>
          <w:sz w:val="20"/>
          <w:szCs w:val="20"/>
        </w:rPr>
        <w:t>사회문제에</w:t>
      </w:r>
      <w:r w:rsidR="003E56D7">
        <w:rPr>
          <w:rFonts w:eastAsia="나눔명조" w:hint="eastAsia"/>
          <w:sz w:val="20"/>
          <w:szCs w:val="20"/>
        </w:rPr>
        <w:t xml:space="preserve"> </w:t>
      </w:r>
      <w:r w:rsidR="003E56D7">
        <w:rPr>
          <w:rFonts w:eastAsia="나눔명조" w:hint="eastAsia"/>
          <w:sz w:val="20"/>
          <w:szCs w:val="20"/>
        </w:rPr>
        <w:t>관심을</w:t>
      </w:r>
      <w:r w:rsidR="003E56D7">
        <w:rPr>
          <w:rFonts w:eastAsia="나눔명조" w:hint="eastAsia"/>
          <w:sz w:val="20"/>
          <w:szCs w:val="20"/>
        </w:rPr>
        <w:t xml:space="preserve"> </w:t>
      </w:r>
      <w:r w:rsidR="003E56D7">
        <w:rPr>
          <w:rFonts w:eastAsia="나눔명조" w:hint="eastAsia"/>
          <w:sz w:val="20"/>
          <w:szCs w:val="20"/>
        </w:rPr>
        <w:t>갖고</w:t>
      </w:r>
      <w:r w:rsidR="003E56D7">
        <w:rPr>
          <w:rFonts w:eastAsia="나눔명조" w:hint="eastAsia"/>
          <w:sz w:val="20"/>
          <w:szCs w:val="20"/>
        </w:rPr>
        <w:t xml:space="preserve"> </w:t>
      </w:r>
      <w:r w:rsidR="003E56D7">
        <w:rPr>
          <w:rFonts w:eastAsia="나눔명조" w:hint="eastAsia"/>
          <w:sz w:val="20"/>
          <w:szCs w:val="20"/>
        </w:rPr>
        <w:t>이타심을</w:t>
      </w:r>
      <w:r w:rsidR="003E56D7">
        <w:rPr>
          <w:rFonts w:eastAsia="나눔명조" w:hint="eastAsia"/>
          <w:sz w:val="20"/>
          <w:szCs w:val="20"/>
        </w:rPr>
        <w:t xml:space="preserve"> </w:t>
      </w:r>
      <w:r w:rsidR="003E56D7">
        <w:rPr>
          <w:rFonts w:eastAsia="나눔명조" w:hint="eastAsia"/>
          <w:sz w:val="20"/>
          <w:szCs w:val="20"/>
        </w:rPr>
        <w:t>발휘하며</w:t>
      </w:r>
      <w:r w:rsidR="003E56D7">
        <w:rPr>
          <w:rFonts w:eastAsia="나눔명조" w:hint="eastAsia"/>
          <w:sz w:val="20"/>
          <w:szCs w:val="20"/>
        </w:rPr>
        <w:t>,</w:t>
      </w:r>
      <w:r w:rsidR="003E56D7">
        <w:rPr>
          <w:rFonts w:eastAsia="나눔명조"/>
          <w:sz w:val="20"/>
          <w:szCs w:val="20"/>
        </w:rPr>
        <w:t xml:space="preserve"> </w:t>
      </w:r>
      <w:r w:rsidR="003E56D7">
        <w:rPr>
          <w:rFonts w:eastAsia="나눔명조" w:hint="eastAsia"/>
          <w:sz w:val="20"/>
          <w:szCs w:val="20"/>
        </w:rPr>
        <w:t>이러한</w:t>
      </w:r>
      <w:r w:rsidR="003E56D7">
        <w:rPr>
          <w:rFonts w:eastAsia="나눔명조" w:hint="eastAsia"/>
          <w:sz w:val="20"/>
          <w:szCs w:val="20"/>
        </w:rPr>
        <w:t xml:space="preserve"> </w:t>
      </w:r>
      <w:r w:rsidR="003E56D7">
        <w:rPr>
          <w:rFonts w:eastAsia="나눔명조" w:hint="eastAsia"/>
          <w:sz w:val="20"/>
          <w:szCs w:val="20"/>
        </w:rPr>
        <w:t>사회</w:t>
      </w:r>
      <w:r w:rsidR="003E56D7">
        <w:rPr>
          <w:rFonts w:eastAsia="나눔명조" w:hint="eastAsia"/>
          <w:sz w:val="20"/>
          <w:szCs w:val="20"/>
        </w:rPr>
        <w:t xml:space="preserve"> </w:t>
      </w:r>
      <w:r w:rsidR="003E56D7">
        <w:rPr>
          <w:rFonts w:eastAsia="나눔명조" w:hint="eastAsia"/>
          <w:sz w:val="20"/>
          <w:szCs w:val="20"/>
        </w:rPr>
        <w:t>문제를</w:t>
      </w:r>
      <w:r w:rsidR="003E56D7">
        <w:rPr>
          <w:rFonts w:eastAsia="나눔명조" w:hint="eastAsia"/>
          <w:sz w:val="20"/>
          <w:szCs w:val="20"/>
        </w:rPr>
        <w:t xml:space="preserve"> </w:t>
      </w:r>
      <w:r w:rsidR="003E56D7">
        <w:rPr>
          <w:rFonts w:eastAsia="나눔명조" w:hint="eastAsia"/>
          <w:sz w:val="20"/>
          <w:szCs w:val="20"/>
        </w:rPr>
        <w:t>해결하기</w:t>
      </w:r>
      <w:r w:rsidR="003E56D7">
        <w:rPr>
          <w:rFonts w:eastAsia="나눔명조" w:hint="eastAsia"/>
          <w:sz w:val="20"/>
          <w:szCs w:val="20"/>
        </w:rPr>
        <w:t xml:space="preserve"> </w:t>
      </w:r>
      <w:r w:rsidR="003E56D7">
        <w:rPr>
          <w:rFonts w:eastAsia="나눔명조" w:hint="eastAsia"/>
          <w:sz w:val="20"/>
          <w:szCs w:val="20"/>
        </w:rPr>
        <w:t>위해</w:t>
      </w:r>
      <w:r w:rsidR="003E56D7">
        <w:rPr>
          <w:rFonts w:eastAsia="나눔명조" w:hint="eastAsia"/>
          <w:sz w:val="20"/>
          <w:szCs w:val="20"/>
        </w:rPr>
        <w:t xml:space="preserve"> </w:t>
      </w:r>
      <w:r w:rsidR="003E56D7">
        <w:rPr>
          <w:rFonts w:eastAsia="나눔명조" w:hint="eastAsia"/>
          <w:sz w:val="20"/>
          <w:szCs w:val="20"/>
        </w:rPr>
        <w:t>자발적으로</w:t>
      </w:r>
      <w:r w:rsidR="003E56D7">
        <w:rPr>
          <w:rFonts w:eastAsia="나눔명조" w:hint="eastAsia"/>
          <w:sz w:val="20"/>
          <w:szCs w:val="20"/>
        </w:rPr>
        <w:t xml:space="preserve"> </w:t>
      </w:r>
      <w:r w:rsidR="003E56D7">
        <w:rPr>
          <w:rFonts w:eastAsia="나눔명조" w:hint="eastAsia"/>
          <w:sz w:val="20"/>
          <w:szCs w:val="20"/>
        </w:rPr>
        <w:t>봉사하며</w:t>
      </w:r>
      <w:r w:rsidR="003E56D7">
        <w:rPr>
          <w:rFonts w:eastAsia="나눔명조" w:hint="eastAsia"/>
          <w:sz w:val="20"/>
          <w:szCs w:val="20"/>
        </w:rPr>
        <w:t xml:space="preserve"> </w:t>
      </w:r>
      <w:proofErr w:type="spellStart"/>
      <w:r w:rsidR="003E56D7">
        <w:rPr>
          <w:rFonts w:eastAsia="나눔명조" w:hint="eastAsia"/>
          <w:sz w:val="20"/>
          <w:szCs w:val="20"/>
        </w:rPr>
        <w:t>친사회적</w:t>
      </w:r>
      <w:proofErr w:type="spellEnd"/>
      <w:r w:rsidR="003E56D7">
        <w:rPr>
          <w:rFonts w:eastAsia="나눔명조" w:hint="eastAsia"/>
          <w:sz w:val="20"/>
          <w:szCs w:val="20"/>
        </w:rPr>
        <w:t xml:space="preserve"> </w:t>
      </w:r>
      <w:r w:rsidR="003E56D7">
        <w:rPr>
          <w:rFonts w:eastAsia="나눔명조" w:hint="eastAsia"/>
          <w:sz w:val="20"/>
          <w:szCs w:val="20"/>
        </w:rPr>
        <w:t>정책</w:t>
      </w:r>
      <w:r w:rsidR="003E56D7">
        <w:rPr>
          <w:rFonts w:eastAsia="나눔명조" w:hint="eastAsia"/>
          <w:sz w:val="20"/>
          <w:szCs w:val="20"/>
        </w:rPr>
        <w:t xml:space="preserve"> </w:t>
      </w:r>
      <w:r w:rsidR="003E56D7">
        <w:rPr>
          <w:rFonts w:eastAsia="나눔명조" w:hint="eastAsia"/>
          <w:sz w:val="20"/>
          <w:szCs w:val="20"/>
        </w:rPr>
        <w:t>과정에</w:t>
      </w:r>
      <w:r w:rsidR="003E56D7">
        <w:rPr>
          <w:rFonts w:eastAsia="나눔명조" w:hint="eastAsia"/>
          <w:sz w:val="20"/>
          <w:szCs w:val="20"/>
        </w:rPr>
        <w:t xml:space="preserve"> </w:t>
      </w:r>
      <w:r w:rsidR="003E56D7">
        <w:rPr>
          <w:rFonts w:eastAsia="나눔명조" w:hint="eastAsia"/>
          <w:sz w:val="20"/>
          <w:szCs w:val="20"/>
        </w:rPr>
        <w:t>적극적으로</w:t>
      </w:r>
      <w:r w:rsidR="003E56D7">
        <w:rPr>
          <w:rFonts w:eastAsia="나눔명조" w:hint="eastAsia"/>
          <w:sz w:val="20"/>
          <w:szCs w:val="20"/>
        </w:rPr>
        <w:t xml:space="preserve"> </w:t>
      </w:r>
      <w:r w:rsidR="003E56D7">
        <w:rPr>
          <w:rFonts w:eastAsia="나눔명조" w:hint="eastAsia"/>
          <w:sz w:val="20"/>
          <w:szCs w:val="20"/>
        </w:rPr>
        <w:t>개입하는</w:t>
      </w:r>
      <w:r w:rsidR="003E56D7">
        <w:rPr>
          <w:rFonts w:eastAsia="나눔명조" w:hint="eastAsia"/>
          <w:sz w:val="20"/>
          <w:szCs w:val="20"/>
        </w:rPr>
        <w:t xml:space="preserve"> </w:t>
      </w:r>
      <w:r w:rsidR="003E56D7">
        <w:rPr>
          <w:rFonts w:eastAsia="나눔명조" w:hint="eastAsia"/>
          <w:sz w:val="20"/>
          <w:szCs w:val="20"/>
        </w:rPr>
        <w:t>개인의</w:t>
      </w:r>
      <w:r w:rsidR="003E56D7">
        <w:rPr>
          <w:rFonts w:eastAsia="나눔명조" w:hint="eastAsia"/>
          <w:sz w:val="20"/>
          <w:szCs w:val="20"/>
        </w:rPr>
        <w:t xml:space="preserve"> </w:t>
      </w:r>
      <w:r w:rsidR="003E56D7">
        <w:rPr>
          <w:rFonts w:eastAsia="나눔명조" w:hint="eastAsia"/>
          <w:sz w:val="20"/>
          <w:szCs w:val="20"/>
        </w:rPr>
        <w:t>성향이라고</w:t>
      </w:r>
      <w:r w:rsidR="003E56D7">
        <w:rPr>
          <w:rFonts w:eastAsia="나눔명조" w:hint="eastAsia"/>
          <w:sz w:val="20"/>
          <w:szCs w:val="20"/>
        </w:rPr>
        <w:t xml:space="preserve"> </w:t>
      </w:r>
      <w:r w:rsidR="003E56D7">
        <w:rPr>
          <w:rFonts w:eastAsia="나눔명조" w:hint="eastAsia"/>
          <w:sz w:val="20"/>
          <w:szCs w:val="20"/>
        </w:rPr>
        <w:t>정의한다</w:t>
      </w:r>
      <w:r w:rsidR="003E56D7">
        <w:rPr>
          <w:rFonts w:eastAsia="나눔명조" w:hint="eastAsia"/>
          <w:sz w:val="20"/>
          <w:szCs w:val="20"/>
        </w:rPr>
        <w:t>.</w:t>
      </w:r>
      <w:r w:rsidRPr="34D5D6E7">
        <w:rPr>
          <w:rFonts w:eastAsia="나눔명조"/>
          <w:sz w:val="20"/>
          <w:szCs w:val="20"/>
        </w:rPr>
        <w:t xml:space="preserve"> </w:t>
      </w:r>
      <w:r w:rsidR="003E56D7">
        <w:rPr>
          <w:rFonts w:eastAsia="나눔명조" w:hint="eastAsia"/>
          <w:sz w:val="20"/>
          <w:szCs w:val="20"/>
        </w:rPr>
        <w:t>따라서</w:t>
      </w:r>
      <w:r w:rsidR="003E56D7">
        <w:rPr>
          <w:rFonts w:eastAsia="나눔명조" w:hint="eastAsia"/>
          <w:sz w:val="20"/>
          <w:szCs w:val="20"/>
        </w:rPr>
        <w:t xml:space="preserve"> </w:t>
      </w:r>
      <w:r w:rsidRPr="34D5D6E7">
        <w:rPr>
          <w:rFonts w:eastAsia="나눔명조"/>
          <w:sz w:val="20"/>
          <w:szCs w:val="20"/>
        </w:rPr>
        <w:t>2020</w:t>
      </w:r>
      <w:r w:rsidRPr="34D5D6E7">
        <w:rPr>
          <w:rFonts w:eastAsia="나눔명조"/>
          <w:sz w:val="20"/>
          <w:szCs w:val="20"/>
        </w:rPr>
        <w:t>년</w:t>
      </w:r>
      <w:r w:rsidRPr="34D5D6E7">
        <w:rPr>
          <w:rFonts w:eastAsia="나눔명조"/>
          <w:sz w:val="20"/>
          <w:szCs w:val="20"/>
        </w:rPr>
        <w:t xml:space="preserve"> </w:t>
      </w:r>
      <w:r w:rsidRPr="34D5D6E7">
        <w:rPr>
          <w:rFonts w:eastAsia="나눔명조"/>
          <w:sz w:val="20"/>
          <w:szCs w:val="20"/>
        </w:rPr>
        <w:t>공직생활실태조사에서</w:t>
      </w:r>
      <w:r w:rsidRPr="34D5D6E7">
        <w:rPr>
          <w:rFonts w:eastAsia="나눔명조"/>
          <w:sz w:val="20"/>
          <w:szCs w:val="20"/>
        </w:rPr>
        <w:t xml:space="preserve"> 29</w:t>
      </w:r>
      <w:r w:rsidRPr="34D5D6E7">
        <w:rPr>
          <w:rFonts w:eastAsia="나눔명조"/>
          <w:sz w:val="20"/>
          <w:szCs w:val="20"/>
        </w:rPr>
        <w:t>번</w:t>
      </w:r>
      <w:r w:rsidRPr="34D5D6E7">
        <w:rPr>
          <w:rFonts w:eastAsia="나눔명조"/>
          <w:sz w:val="20"/>
          <w:szCs w:val="20"/>
        </w:rPr>
        <w:t xml:space="preserve"> </w:t>
      </w:r>
      <w:r w:rsidRPr="34D5D6E7">
        <w:rPr>
          <w:rFonts w:eastAsia="나눔명조"/>
          <w:sz w:val="20"/>
          <w:szCs w:val="20"/>
        </w:rPr>
        <w:t>공공봉사동기와</w:t>
      </w:r>
      <w:r w:rsidRPr="34D5D6E7">
        <w:rPr>
          <w:rFonts w:eastAsia="나눔명조"/>
          <w:sz w:val="20"/>
          <w:szCs w:val="20"/>
        </w:rPr>
        <w:t xml:space="preserve"> </w:t>
      </w:r>
      <w:r w:rsidRPr="34D5D6E7">
        <w:rPr>
          <w:rFonts w:eastAsia="나눔명조"/>
          <w:sz w:val="20"/>
          <w:szCs w:val="20"/>
        </w:rPr>
        <w:t>관련한</w:t>
      </w:r>
      <w:r w:rsidRPr="34D5D6E7">
        <w:rPr>
          <w:rFonts w:eastAsia="나눔명조"/>
          <w:sz w:val="20"/>
          <w:szCs w:val="20"/>
        </w:rPr>
        <w:t xml:space="preserve"> </w:t>
      </w:r>
      <w:r w:rsidRPr="34D5D6E7">
        <w:rPr>
          <w:rFonts w:eastAsia="나눔명조"/>
          <w:sz w:val="20"/>
          <w:szCs w:val="20"/>
        </w:rPr>
        <w:t>문항</w:t>
      </w:r>
      <w:r w:rsidRPr="34D5D6E7">
        <w:rPr>
          <w:rFonts w:eastAsia="나눔명조"/>
          <w:sz w:val="20"/>
          <w:szCs w:val="20"/>
        </w:rPr>
        <w:t xml:space="preserve"> </w:t>
      </w:r>
      <w:r w:rsidRPr="34D5D6E7">
        <w:rPr>
          <w:rFonts w:eastAsia="나눔명조"/>
          <w:sz w:val="20"/>
          <w:szCs w:val="20"/>
        </w:rPr>
        <w:t>중</w:t>
      </w:r>
      <w:r w:rsidRPr="34D5D6E7">
        <w:rPr>
          <w:rFonts w:eastAsia="나눔명조"/>
          <w:sz w:val="20"/>
          <w:szCs w:val="20"/>
        </w:rPr>
        <w:t xml:space="preserve"> 3</w:t>
      </w:r>
      <w:r w:rsidRPr="34D5D6E7">
        <w:rPr>
          <w:rFonts w:eastAsia="나눔명조"/>
          <w:sz w:val="20"/>
          <w:szCs w:val="20"/>
        </w:rPr>
        <w:t>번</w:t>
      </w:r>
      <w:r w:rsidR="003E56D7">
        <w:rPr>
          <w:rFonts w:eastAsia="나눔명조" w:hint="eastAsia"/>
          <w:sz w:val="20"/>
          <w:szCs w:val="20"/>
        </w:rPr>
        <w:t xml:space="preserve"> </w:t>
      </w:r>
      <w:r w:rsidR="003E56D7">
        <w:rPr>
          <w:rFonts w:eastAsia="나눔명조" w:hint="eastAsia"/>
          <w:sz w:val="20"/>
          <w:szCs w:val="20"/>
        </w:rPr>
        <w:t>항목</w:t>
      </w:r>
      <w:r w:rsidRPr="34D5D6E7">
        <w:rPr>
          <w:rFonts w:eastAsia="나눔명조"/>
          <w:sz w:val="20"/>
          <w:szCs w:val="20"/>
        </w:rPr>
        <w:t xml:space="preserve"> “</w:t>
      </w:r>
      <w:r w:rsidRPr="34D5D6E7">
        <w:rPr>
          <w:rFonts w:eastAsia="나눔명조"/>
          <w:sz w:val="20"/>
          <w:szCs w:val="20"/>
        </w:rPr>
        <w:t>나에게는</w:t>
      </w:r>
      <w:r w:rsidRPr="34D5D6E7">
        <w:rPr>
          <w:rFonts w:eastAsia="나눔명조"/>
          <w:sz w:val="20"/>
          <w:szCs w:val="20"/>
        </w:rPr>
        <w:t xml:space="preserve"> </w:t>
      </w:r>
      <w:r w:rsidRPr="34D5D6E7">
        <w:rPr>
          <w:rFonts w:eastAsia="나눔명조"/>
          <w:sz w:val="20"/>
          <w:szCs w:val="20"/>
        </w:rPr>
        <w:t>사회에</w:t>
      </w:r>
      <w:r w:rsidRPr="34D5D6E7">
        <w:rPr>
          <w:rFonts w:eastAsia="나눔명조"/>
          <w:sz w:val="20"/>
          <w:szCs w:val="20"/>
        </w:rPr>
        <w:t xml:space="preserve"> </w:t>
      </w:r>
      <w:r w:rsidRPr="34D5D6E7">
        <w:rPr>
          <w:rFonts w:eastAsia="나눔명조"/>
          <w:sz w:val="20"/>
          <w:szCs w:val="20"/>
        </w:rPr>
        <w:t>어떤</w:t>
      </w:r>
      <w:r w:rsidRPr="34D5D6E7">
        <w:rPr>
          <w:rFonts w:eastAsia="나눔명조"/>
          <w:sz w:val="20"/>
          <w:szCs w:val="20"/>
        </w:rPr>
        <w:t xml:space="preserve"> </w:t>
      </w:r>
      <w:r w:rsidRPr="34D5D6E7">
        <w:rPr>
          <w:rFonts w:eastAsia="나눔명조"/>
          <w:sz w:val="20"/>
          <w:szCs w:val="20"/>
        </w:rPr>
        <w:t>바람직한</w:t>
      </w:r>
      <w:r w:rsidRPr="34D5D6E7">
        <w:rPr>
          <w:rFonts w:eastAsia="나눔명조"/>
          <w:sz w:val="20"/>
          <w:szCs w:val="20"/>
        </w:rPr>
        <w:t xml:space="preserve"> </w:t>
      </w:r>
      <w:r w:rsidRPr="34D5D6E7">
        <w:rPr>
          <w:rFonts w:eastAsia="나눔명조"/>
          <w:sz w:val="20"/>
          <w:szCs w:val="20"/>
        </w:rPr>
        <w:t>변화를</w:t>
      </w:r>
      <w:r w:rsidRPr="34D5D6E7">
        <w:rPr>
          <w:rFonts w:eastAsia="나눔명조"/>
          <w:sz w:val="20"/>
          <w:szCs w:val="20"/>
        </w:rPr>
        <w:t xml:space="preserve"> </w:t>
      </w:r>
      <w:r w:rsidRPr="34D5D6E7">
        <w:rPr>
          <w:rFonts w:eastAsia="나눔명조"/>
          <w:sz w:val="20"/>
          <w:szCs w:val="20"/>
        </w:rPr>
        <w:t>가져오는</w:t>
      </w:r>
      <w:r w:rsidRPr="34D5D6E7">
        <w:rPr>
          <w:rFonts w:eastAsia="나눔명조"/>
          <w:sz w:val="20"/>
          <w:szCs w:val="20"/>
        </w:rPr>
        <w:t xml:space="preserve"> </w:t>
      </w:r>
      <w:r w:rsidRPr="34D5D6E7">
        <w:rPr>
          <w:rFonts w:eastAsia="나눔명조"/>
          <w:sz w:val="20"/>
          <w:szCs w:val="20"/>
        </w:rPr>
        <w:t>것이</w:t>
      </w:r>
      <w:r w:rsidRPr="34D5D6E7">
        <w:rPr>
          <w:rFonts w:eastAsia="나눔명조"/>
          <w:sz w:val="20"/>
          <w:szCs w:val="20"/>
        </w:rPr>
        <w:t xml:space="preserve"> </w:t>
      </w:r>
      <w:r w:rsidRPr="34D5D6E7">
        <w:rPr>
          <w:rFonts w:eastAsia="나눔명조"/>
          <w:sz w:val="20"/>
          <w:szCs w:val="20"/>
        </w:rPr>
        <w:t>개인적인</w:t>
      </w:r>
      <w:r w:rsidRPr="34D5D6E7">
        <w:rPr>
          <w:rFonts w:eastAsia="나눔명조"/>
          <w:sz w:val="20"/>
          <w:szCs w:val="20"/>
        </w:rPr>
        <w:t xml:space="preserve"> </w:t>
      </w:r>
      <w:r w:rsidRPr="34D5D6E7">
        <w:rPr>
          <w:rFonts w:eastAsia="나눔명조"/>
          <w:sz w:val="20"/>
          <w:szCs w:val="20"/>
        </w:rPr>
        <w:t>성취보다</w:t>
      </w:r>
      <w:r w:rsidRPr="34D5D6E7">
        <w:rPr>
          <w:rFonts w:eastAsia="나눔명조"/>
          <w:sz w:val="20"/>
          <w:szCs w:val="20"/>
        </w:rPr>
        <w:t xml:space="preserve"> </w:t>
      </w:r>
      <w:r w:rsidRPr="34D5D6E7">
        <w:rPr>
          <w:rFonts w:eastAsia="나눔명조"/>
          <w:sz w:val="20"/>
          <w:szCs w:val="20"/>
        </w:rPr>
        <w:t>더욱</w:t>
      </w:r>
      <w:r w:rsidRPr="34D5D6E7">
        <w:rPr>
          <w:rFonts w:eastAsia="나눔명조"/>
          <w:sz w:val="20"/>
          <w:szCs w:val="20"/>
        </w:rPr>
        <w:t xml:space="preserve"> </w:t>
      </w:r>
      <w:r w:rsidRPr="34D5D6E7">
        <w:rPr>
          <w:rFonts w:eastAsia="나눔명조"/>
          <w:sz w:val="20"/>
          <w:szCs w:val="20"/>
        </w:rPr>
        <w:t>큰</w:t>
      </w:r>
      <w:r w:rsidRPr="34D5D6E7">
        <w:rPr>
          <w:rFonts w:eastAsia="나눔명조"/>
          <w:sz w:val="20"/>
          <w:szCs w:val="20"/>
        </w:rPr>
        <w:t xml:space="preserve"> </w:t>
      </w:r>
      <w:r w:rsidRPr="34D5D6E7">
        <w:rPr>
          <w:rFonts w:eastAsia="나눔명조"/>
          <w:sz w:val="20"/>
          <w:szCs w:val="20"/>
        </w:rPr>
        <w:t>의미가</w:t>
      </w:r>
      <w:r w:rsidRPr="34D5D6E7">
        <w:rPr>
          <w:rFonts w:eastAsia="나눔명조"/>
          <w:sz w:val="20"/>
          <w:szCs w:val="20"/>
        </w:rPr>
        <w:t xml:space="preserve"> </w:t>
      </w:r>
      <w:r w:rsidRPr="34D5D6E7">
        <w:rPr>
          <w:rFonts w:eastAsia="나눔명조"/>
          <w:sz w:val="20"/>
          <w:szCs w:val="20"/>
        </w:rPr>
        <w:t>있다</w:t>
      </w:r>
      <w:r w:rsidRPr="34D5D6E7">
        <w:rPr>
          <w:rFonts w:eastAsia="나눔명조"/>
          <w:sz w:val="20"/>
          <w:szCs w:val="20"/>
        </w:rPr>
        <w:t>”</w:t>
      </w:r>
      <w:r w:rsidR="003E56D7">
        <w:rPr>
          <w:rFonts w:eastAsia="나눔명조" w:hint="eastAsia"/>
          <w:sz w:val="20"/>
          <w:szCs w:val="20"/>
        </w:rPr>
        <w:t>가</w:t>
      </w:r>
      <w:r w:rsidR="003E56D7">
        <w:rPr>
          <w:rFonts w:eastAsia="나눔명조" w:hint="eastAsia"/>
          <w:sz w:val="20"/>
          <w:szCs w:val="20"/>
        </w:rPr>
        <w:t xml:space="preserve"> </w:t>
      </w:r>
      <w:r w:rsidR="00012453">
        <w:rPr>
          <w:rFonts w:eastAsia="나눔명조" w:hint="eastAsia"/>
          <w:sz w:val="20"/>
          <w:szCs w:val="20"/>
        </w:rPr>
        <w:t>가장</w:t>
      </w:r>
      <w:r w:rsidR="00012453">
        <w:rPr>
          <w:rFonts w:eastAsia="나눔명조" w:hint="eastAsia"/>
          <w:sz w:val="20"/>
          <w:szCs w:val="20"/>
        </w:rPr>
        <w:t xml:space="preserve"> </w:t>
      </w:r>
      <w:r w:rsidR="00012453">
        <w:rPr>
          <w:rFonts w:eastAsia="나눔명조" w:hint="eastAsia"/>
          <w:sz w:val="20"/>
          <w:szCs w:val="20"/>
        </w:rPr>
        <w:t>적합한</w:t>
      </w:r>
      <w:r w:rsidR="00012453">
        <w:rPr>
          <w:rFonts w:eastAsia="나눔명조" w:hint="eastAsia"/>
          <w:sz w:val="20"/>
          <w:szCs w:val="20"/>
        </w:rPr>
        <w:t xml:space="preserve"> </w:t>
      </w:r>
      <w:r w:rsidR="00012453">
        <w:rPr>
          <w:rFonts w:eastAsia="나눔명조" w:hint="eastAsia"/>
          <w:sz w:val="20"/>
          <w:szCs w:val="20"/>
        </w:rPr>
        <w:t>공공봉사동기</w:t>
      </w:r>
      <w:r w:rsidR="00012453">
        <w:rPr>
          <w:rFonts w:eastAsia="나눔명조"/>
          <w:sz w:val="20"/>
          <w:szCs w:val="20"/>
        </w:rPr>
        <w:t xml:space="preserve"> </w:t>
      </w:r>
      <w:r w:rsidR="00012453">
        <w:rPr>
          <w:rFonts w:eastAsia="나눔명조" w:hint="eastAsia"/>
          <w:sz w:val="20"/>
          <w:szCs w:val="20"/>
        </w:rPr>
        <w:t>측정</w:t>
      </w:r>
      <w:r w:rsidR="00012453">
        <w:rPr>
          <w:rFonts w:eastAsia="나눔명조" w:hint="eastAsia"/>
          <w:sz w:val="20"/>
          <w:szCs w:val="20"/>
        </w:rPr>
        <w:t xml:space="preserve"> </w:t>
      </w:r>
      <w:r w:rsidR="00012453">
        <w:rPr>
          <w:rFonts w:eastAsia="나눔명조" w:hint="eastAsia"/>
          <w:sz w:val="20"/>
          <w:szCs w:val="20"/>
        </w:rPr>
        <w:t>지표라고</w:t>
      </w:r>
      <w:r w:rsidR="00012453">
        <w:rPr>
          <w:rFonts w:eastAsia="나눔명조" w:hint="eastAsia"/>
          <w:sz w:val="20"/>
          <w:szCs w:val="20"/>
        </w:rPr>
        <w:t xml:space="preserve"> </w:t>
      </w:r>
      <w:r w:rsidR="00012453">
        <w:rPr>
          <w:rFonts w:eastAsia="나눔명조" w:hint="eastAsia"/>
          <w:sz w:val="20"/>
          <w:szCs w:val="20"/>
        </w:rPr>
        <w:t>판단</w:t>
      </w:r>
      <w:r w:rsidRPr="34D5D6E7">
        <w:rPr>
          <w:rFonts w:eastAsia="나눔명조"/>
          <w:sz w:val="20"/>
          <w:szCs w:val="20"/>
        </w:rPr>
        <w:t>하여</w:t>
      </w:r>
      <w:r w:rsidRPr="34D5D6E7">
        <w:rPr>
          <w:rFonts w:eastAsia="나눔명조"/>
          <w:sz w:val="20"/>
          <w:szCs w:val="20"/>
        </w:rPr>
        <w:t xml:space="preserve"> </w:t>
      </w:r>
      <w:r w:rsidRPr="34D5D6E7">
        <w:rPr>
          <w:rFonts w:eastAsia="나눔명조"/>
          <w:sz w:val="20"/>
          <w:szCs w:val="20"/>
        </w:rPr>
        <w:t>해당</w:t>
      </w:r>
      <w:r w:rsidRPr="34D5D6E7">
        <w:rPr>
          <w:rFonts w:eastAsia="나눔명조"/>
          <w:sz w:val="20"/>
          <w:szCs w:val="20"/>
        </w:rPr>
        <w:t xml:space="preserve"> </w:t>
      </w:r>
      <w:r w:rsidRPr="34D5D6E7">
        <w:rPr>
          <w:rFonts w:eastAsia="나눔명조"/>
          <w:sz w:val="20"/>
          <w:szCs w:val="20"/>
        </w:rPr>
        <w:t>문항을</w:t>
      </w:r>
      <w:r w:rsidRPr="34D5D6E7">
        <w:rPr>
          <w:rFonts w:eastAsia="나눔명조"/>
          <w:sz w:val="20"/>
          <w:szCs w:val="20"/>
        </w:rPr>
        <w:t xml:space="preserve"> </w:t>
      </w:r>
      <w:r w:rsidRPr="34D5D6E7">
        <w:rPr>
          <w:rFonts w:eastAsia="나눔명조"/>
          <w:sz w:val="20"/>
          <w:szCs w:val="20"/>
        </w:rPr>
        <w:t>활용해</w:t>
      </w:r>
      <w:r w:rsidRPr="34D5D6E7">
        <w:rPr>
          <w:rFonts w:eastAsia="나눔명조"/>
          <w:sz w:val="20"/>
          <w:szCs w:val="20"/>
        </w:rPr>
        <w:t xml:space="preserve"> </w:t>
      </w:r>
      <w:r w:rsidRPr="34D5D6E7">
        <w:rPr>
          <w:rFonts w:eastAsia="나눔명조"/>
          <w:sz w:val="20"/>
          <w:szCs w:val="20"/>
        </w:rPr>
        <w:t>공공봉사동기를</w:t>
      </w:r>
      <w:r w:rsidRPr="34D5D6E7">
        <w:rPr>
          <w:rFonts w:eastAsia="나눔명조"/>
          <w:sz w:val="20"/>
          <w:szCs w:val="20"/>
        </w:rPr>
        <w:t xml:space="preserve"> </w:t>
      </w:r>
      <w:r w:rsidRPr="34D5D6E7">
        <w:rPr>
          <w:rFonts w:eastAsia="나눔명조"/>
          <w:sz w:val="20"/>
          <w:szCs w:val="20"/>
        </w:rPr>
        <w:t>측정하고자</w:t>
      </w:r>
      <w:r w:rsidRPr="34D5D6E7">
        <w:rPr>
          <w:rFonts w:eastAsia="나눔명조"/>
          <w:sz w:val="20"/>
          <w:szCs w:val="20"/>
        </w:rPr>
        <w:t xml:space="preserve"> </w:t>
      </w:r>
      <w:r w:rsidRPr="34D5D6E7">
        <w:rPr>
          <w:rFonts w:eastAsia="나눔명조"/>
          <w:sz w:val="20"/>
          <w:szCs w:val="20"/>
        </w:rPr>
        <w:t>한다</w:t>
      </w:r>
      <w:r w:rsidRPr="34D5D6E7">
        <w:rPr>
          <w:rFonts w:eastAsia="나눔명조"/>
          <w:sz w:val="20"/>
          <w:szCs w:val="20"/>
        </w:rPr>
        <w:t xml:space="preserve">. </w:t>
      </w:r>
    </w:p>
    <w:p w14:paraId="2A6818A7" w14:textId="1A59579E" w:rsidR="001B2696" w:rsidRPr="001B2696" w:rsidRDefault="00CF7E57" w:rsidP="00265BC3">
      <w:pPr>
        <w:wordWrap/>
        <w:adjustRightInd w:val="0"/>
        <w:spacing w:before="120" w:after="120" w:line="276" w:lineRule="auto"/>
        <w:ind w:rightChars="-23" w:right="-55"/>
        <w:rPr>
          <w:rFonts w:eastAsia="나눔명조"/>
          <w:sz w:val="20"/>
          <w:szCs w:val="22"/>
        </w:rPr>
      </w:pPr>
      <w:r>
        <w:rPr>
          <w:rFonts w:eastAsia="나눔명조" w:hint="eastAsia"/>
          <w:sz w:val="20"/>
          <w:szCs w:val="22"/>
        </w:rPr>
        <w:t>국내에서</w:t>
      </w:r>
      <w:r>
        <w:rPr>
          <w:rFonts w:eastAsia="나눔명조" w:hint="eastAsia"/>
          <w:sz w:val="20"/>
          <w:szCs w:val="22"/>
        </w:rPr>
        <w:t xml:space="preserve"> </w:t>
      </w:r>
      <w:r>
        <w:rPr>
          <w:rFonts w:eastAsia="나눔명조" w:hint="eastAsia"/>
          <w:sz w:val="20"/>
          <w:szCs w:val="22"/>
        </w:rPr>
        <w:t>진행된</w:t>
      </w:r>
      <w:r>
        <w:rPr>
          <w:rFonts w:eastAsia="나눔명조" w:hint="eastAsia"/>
          <w:sz w:val="20"/>
          <w:szCs w:val="22"/>
        </w:rPr>
        <w:t xml:space="preserve"> </w:t>
      </w:r>
      <w:r>
        <w:rPr>
          <w:rFonts w:eastAsia="나눔명조" w:hint="eastAsia"/>
          <w:sz w:val="20"/>
          <w:szCs w:val="22"/>
        </w:rPr>
        <w:t>공공봉사동기</w:t>
      </w:r>
      <w:r>
        <w:rPr>
          <w:rFonts w:eastAsia="나눔명조" w:hint="eastAsia"/>
          <w:sz w:val="20"/>
          <w:szCs w:val="22"/>
        </w:rPr>
        <w:t xml:space="preserve"> </w:t>
      </w:r>
      <w:r>
        <w:rPr>
          <w:rFonts w:eastAsia="나눔명조" w:hint="eastAsia"/>
          <w:sz w:val="20"/>
          <w:szCs w:val="22"/>
        </w:rPr>
        <w:t>연구는</w:t>
      </w:r>
      <w:r>
        <w:rPr>
          <w:rFonts w:eastAsia="나눔명조" w:hint="eastAsia"/>
          <w:sz w:val="20"/>
          <w:szCs w:val="22"/>
        </w:rPr>
        <w:t xml:space="preserve"> </w:t>
      </w:r>
      <w:r>
        <w:rPr>
          <w:rFonts w:eastAsia="나눔명조" w:hint="eastAsia"/>
          <w:sz w:val="20"/>
          <w:szCs w:val="22"/>
        </w:rPr>
        <w:t>다수가</w:t>
      </w:r>
      <w:r w:rsidR="001B2696"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001B2696" w:rsidRPr="001B2696">
        <w:rPr>
          <w:rFonts w:eastAsia="나눔명조" w:hint="eastAsia"/>
          <w:sz w:val="20"/>
          <w:szCs w:val="22"/>
        </w:rPr>
        <w:t xml:space="preserve"> </w:t>
      </w:r>
      <w:r w:rsidR="001B2696" w:rsidRPr="001B2696">
        <w:rPr>
          <w:rFonts w:eastAsia="나눔명조" w:hint="eastAsia"/>
          <w:sz w:val="20"/>
          <w:szCs w:val="22"/>
        </w:rPr>
        <w:t>조직성과</w:t>
      </w:r>
      <w:r w:rsidR="001B2696" w:rsidRPr="001B2696">
        <w:rPr>
          <w:rFonts w:eastAsia="나눔명조" w:hint="eastAsia"/>
          <w:sz w:val="20"/>
          <w:szCs w:val="22"/>
        </w:rPr>
        <w:t xml:space="preserve">, </w:t>
      </w:r>
      <w:r w:rsidR="001B2696" w:rsidRPr="001B2696">
        <w:rPr>
          <w:rFonts w:eastAsia="나눔명조" w:hint="eastAsia"/>
          <w:sz w:val="20"/>
          <w:szCs w:val="22"/>
        </w:rPr>
        <w:t>조직효과성</w:t>
      </w:r>
      <w:r w:rsidR="001B2696" w:rsidRPr="001B2696">
        <w:rPr>
          <w:rFonts w:eastAsia="나눔명조" w:hint="eastAsia"/>
          <w:sz w:val="20"/>
          <w:szCs w:val="22"/>
        </w:rPr>
        <w:t xml:space="preserve">, </w:t>
      </w:r>
      <w:r w:rsidR="001B2696" w:rsidRPr="001B2696">
        <w:rPr>
          <w:rFonts w:eastAsia="나눔명조" w:hint="eastAsia"/>
          <w:sz w:val="20"/>
          <w:szCs w:val="22"/>
        </w:rPr>
        <w:t>직무만족</w:t>
      </w:r>
      <w:r w:rsidR="001B2696" w:rsidRPr="001B2696">
        <w:rPr>
          <w:rFonts w:eastAsia="나눔명조" w:hint="eastAsia"/>
          <w:sz w:val="20"/>
          <w:szCs w:val="22"/>
        </w:rPr>
        <w:t xml:space="preserve">, </w:t>
      </w:r>
      <w:r w:rsidR="001B2696" w:rsidRPr="001B2696">
        <w:rPr>
          <w:rFonts w:eastAsia="나눔명조" w:hint="eastAsia"/>
          <w:sz w:val="20"/>
          <w:szCs w:val="22"/>
        </w:rPr>
        <w:t>조직몰입</w:t>
      </w:r>
      <w:r w:rsidR="001B2696" w:rsidRPr="001B2696">
        <w:rPr>
          <w:rFonts w:eastAsia="나눔명조" w:hint="eastAsia"/>
          <w:sz w:val="20"/>
          <w:szCs w:val="22"/>
        </w:rPr>
        <w:t xml:space="preserve">, </w:t>
      </w:r>
      <w:r w:rsidR="001B2696" w:rsidRPr="001B2696">
        <w:rPr>
          <w:rFonts w:eastAsia="나눔명조" w:hint="eastAsia"/>
          <w:sz w:val="20"/>
          <w:szCs w:val="22"/>
        </w:rPr>
        <w:t>조직시민행동</w:t>
      </w:r>
      <w:r w:rsidR="001B2696" w:rsidRPr="001B2696">
        <w:rPr>
          <w:rFonts w:eastAsia="나눔명조" w:hint="eastAsia"/>
          <w:sz w:val="20"/>
          <w:szCs w:val="22"/>
        </w:rPr>
        <w:t xml:space="preserve"> </w:t>
      </w:r>
      <w:r w:rsidR="001B2696" w:rsidRPr="001B2696">
        <w:rPr>
          <w:rFonts w:eastAsia="나눔명조" w:hint="eastAsia"/>
          <w:sz w:val="20"/>
          <w:szCs w:val="22"/>
        </w:rPr>
        <w:t>등을</w:t>
      </w:r>
      <w:r w:rsidR="001B2696" w:rsidRPr="001B2696">
        <w:rPr>
          <w:rFonts w:eastAsia="나눔명조" w:hint="eastAsia"/>
          <w:sz w:val="20"/>
          <w:szCs w:val="22"/>
        </w:rPr>
        <w:t xml:space="preserve"> </w:t>
      </w:r>
      <w:r w:rsidR="001B2696" w:rsidRPr="001B2696">
        <w:rPr>
          <w:rFonts w:eastAsia="나눔명조" w:hint="eastAsia"/>
          <w:sz w:val="20"/>
          <w:szCs w:val="22"/>
        </w:rPr>
        <w:t>야기하는</w:t>
      </w:r>
      <w:r w:rsidR="001B2696" w:rsidRPr="001B2696">
        <w:rPr>
          <w:rFonts w:eastAsia="나눔명조" w:hint="eastAsia"/>
          <w:sz w:val="20"/>
          <w:szCs w:val="22"/>
        </w:rPr>
        <w:t xml:space="preserve"> </w:t>
      </w:r>
      <w:r w:rsidR="001B2696" w:rsidRPr="001B2696">
        <w:rPr>
          <w:rFonts w:eastAsia="나눔명조" w:hint="eastAsia"/>
          <w:sz w:val="20"/>
          <w:szCs w:val="22"/>
        </w:rPr>
        <w:t>독립변수로</w:t>
      </w:r>
      <w:r w:rsidR="001B2696" w:rsidRPr="001B2696">
        <w:rPr>
          <w:rFonts w:eastAsia="나눔명조" w:hint="eastAsia"/>
          <w:sz w:val="20"/>
          <w:szCs w:val="22"/>
        </w:rPr>
        <w:t xml:space="preserve"> </w:t>
      </w:r>
      <w:r w:rsidR="001B2696" w:rsidRPr="001B2696">
        <w:rPr>
          <w:rFonts w:eastAsia="나눔명조" w:hint="eastAsia"/>
          <w:sz w:val="20"/>
          <w:szCs w:val="22"/>
        </w:rPr>
        <w:t>다루고</w:t>
      </w:r>
      <w:r w:rsidR="001B2696" w:rsidRPr="001B2696">
        <w:rPr>
          <w:rFonts w:eastAsia="나눔명조" w:hint="eastAsia"/>
          <w:sz w:val="20"/>
          <w:szCs w:val="22"/>
        </w:rPr>
        <w:t xml:space="preserve"> </w:t>
      </w:r>
      <w:r w:rsidR="001B2696" w:rsidRPr="001B2696">
        <w:rPr>
          <w:rFonts w:eastAsia="나눔명조" w:hint="eastAsia"/>
          <w:sz w:val="20"/>
          <w:szCs w:val="22"/>
        </w:rPr>
        <w:t>있다</w:t>
      </w:r>
      <w:r w:rsidR="001B2696" w:rsidRPr="001B2696">
        <w:rPr>
          <w:rFonts w:eastAsia="나눔명조" w:hint="eastAsia"/>
          <w:sz w:val="20"/>
          <w:szCs w:val="22"/>
        </w:rPr>
        <w:t>.</w:t>
      </w:r>
      <w:r>
        <w:rPr>
          <w:rFonts w:eastAsia="나눔명조"/>
          <w:sz w:val="20"/>
          <w:szCs w:val="22"/>
        </w:rPr>
        <w:t xml:space="preserve"> </w:t>
      </w:r>
      <w:r w:rsidR="00012453">
        <w:rPr>
          <w:rFonts w:eastAsia="나눔명조" w:hint="eastAsia"/>
          <w:sz w:val="20"/>
          <w:szCs w:val="22"/>
        </w:rPr>
        <w:t>공공봉사동기</w:t>
      </w:r>
      <w:r>
        <w:rPr>
          <w:rFonts w:eastAsia="나눔명조" w:hint="eastAsia"/>
          <w:sz w:val="20"/>
          <w:szCs w:val="22"/>
        </w:rPr>
        <w:t>는</w:t>
      </w:r>
      <w:r w:rsidR="001B2696" w:rsidRPr="001B2696">
        <w:rPr>
          <w:rFonts w:eastAsia="나눔명조" w:hint="eastAsia"/>
          <w:sz w:val="20"/>
          <w:szCs w:val="22"/>
        </w:rPr>
        <w:t xml:space="preserve"> </w:t>
      </w:r>
      <w:r>
        <w:rPr>
          <w:rFonts w:eastAsia="나눔명조" w:hint="eastAsia"/>
          <w:sz w:val="20"/>
          <w:szCs w:val="22"/>
        </w:rPr>
        <w:t>공공조직</w:t>
      </w:r>
      <w:r>
        <w:rPr>
          <w:rFonts w:eastAsia="나눔명조" w:hint="eastAsia"/>
          <w:sz w:val="20"/>
          <w:szCs w:val="22"/>
        </w:rPr>
        <w:t xml:space="preserve"> </w:t>
      </w:r>
      <w:r>
        <w:rPr>
          <w:rFonts w:eastAsia="나눔명조" w:hint="eastAsia"/>
          <w:sz w:val="20"/>
          <w:szCs w:val="22"/>
        </w:rPr>
        <w:t>구성원</w:t>
      </w:r>
      <w:r w:rsidR="001B2696" w:rsidRPr="001B2696">
        <w:rPr>
          <w:rFonts w:eastAsia="나눔명조" w:hint="eastAsia"/>
          <w:sz w:val="20"/>
          <w:szCs w:val="22"/>
        </w:rPr>
        <w:t>들에게</w:t>
      </w:r>
      <w:r w:rsidR="001B2696" w:rsidRPr="001B2696">
        <w:rPr>
          <w:rFonts w:eastAsia="나눔명조" w:hint="eastAsia"/>
          <w:sz w:val="20"/>
          <w:szCs w:val="22"/>
        </w:rPr>
        <w:t xml:space="preserve"> </w:t>
      </w:r>
      <w:r w:rsidR="001B2696" w:rsidRPr="001B2696">
        <w:rPr>
          <w:rFonts w:eastAsia="나눔명조" w:hint="eastAsia"/>
          <w:sz w:val="20"/>
          <w:szCs w:val="22"/>
        </w:rPr>
        <w:t>나타나는</w:t>
      </w:r>
      <w:r w:rsidR="001B2696" w:rsidRPr="001B2696">
        <w:rPr>
          <w:rFonts w:eastAsia="나눔명조" w:hint="eastAsia"/>
          <w:sz w:val="20"/>
          <w:szCs w:val="22"/>
        </w:rPr>
        <w:t xml:space="preserve"> </w:t>
      </w:r>
      <w:r w:rsidR="001B2696" w:rsidRPr="001B2696">
        <w:rPr>
          <w:rFonts w:eastAsia="나눔명조" w:hint="eastAsia"/>
          <w:sz w:val="20"/>
          <w:szCs w:val="22"/>
        </w:rPr>
        <w:t>독특한</w:t>
      </w:r>
      <w:r w:rsidR="001B2696" w:rsidRPr="001B2696">
        <w:rPr>
          <w:rFonts w:eastAsia="나눔명조" w:hint="eastAsia"/>
          <w:sz w:val="20"/>
          <w:szCs w:val="22"/>
        </w:rPr>
        <w:t xml:space="preserve"> </w:t>
      </w:r>
      <w:r w:rsidR="001B2696" w:rsidRPr="001B2696">
        <w:rPr>
          <w:rFonts w:eastAsia="나눔명조" w:hint="eastAsia"/>
          <w:sz w:val="20"/>
          <w:szCs w:val="22"/>
        </w:rPr>
        <w:t>내적동기요인으로</w:t>
      </w:r>
      <w:r w:rsidR="001B2696" w:rsidRPr="001B2696">
        <w:rPr>
          <w:rFonts w:eastAsia="나눔명조" w:hint="eastAsia"/>
          <w:sz w:val="20"/>
          <w:szCs w:val="22"/>
        </w:rPr>
        <w:t xml:space="preserve"> </w:t>
      </w:r>
      <w:r w:rsidR="001B2696" w:rsidRPr="001B2696">
        <w:rPr>
          <w:rFonts w:eastAsia="나눔명조" w:hint="eastAsia"/>
          <w:sz w:val="20"/>
          <w:szCs w:val="22"/>
        </w:rPr>
        <w:t>정의하고</w:t>
      </w:r>
      <w:r>
        <w:rPr>
          <w:rFonts w:eastAsia="나눔명조" w:hint="eastAsia"/>
          <w:sz w:val="20"/>
          <w:szCs w:val="22"/>
        </w:rPr>
        <w:t xml:space="preserve"> </w:t>
      </w:r>
      <w:r>
        <w:rPr>
          <w:rFonts w:eastAsia="나눔명조" w:hint="eastAsia"/>
          <w:sz w:val="20"/>
          <w:szCs w:val="22"/>
        </w:rPr>
        <w:t>있으며</w:t>
      </w:r>
      <w:r w:rsidR="001B2696" w:rsidRPr="001B2696">
        <w:rPr>
          <w:rFonts w:eastAsia="나눔명조" w:hint="eastAsia"/>
          <w:sz w:val="20"/>
          <w:szCs w:val="22"/>
        </w:rPr>
        <w:t xml:space="preserve">, </w:t>
      </w:r>
      <w:r w:rsidR="00012453">
        <w:rPr>
          <w:rFonts w:eastAsia="나눔명조" w:hint="eastAsia"/>
          <w:sz w:val="20"/>
          <w:szCs w:val="22"/>
        </w:rPr>
        <w:t>공공봉사동기</w:t>
      </w:r>
      <w:r w:rsidR="001B2696" w:rsidRPr="001B2696">
        <w:rPr>
          <w:rFonts w:eastAsia="나눔명조" w:hint="eastAsia"/>
          <w:sz w:val="20"/>
          <w:szCs w:val="22"/>
        </w:rPr>
        <w:t xml:space="preserve"> </w:t>
      </w:r>
      <w:r w:rsidR="001B2696" w:rsidRPr="001B2696">
        <w:rPr>
          <w:rFonts w:eastAsia="나눔명조" w:hint="eastAsia"/>
          <w:sz w:val="20"/>
          <w:szCs w:val="22"/>
        </w:rPr>
        <w:t>측정지수가</w:t>
      </w:r>
      <w:r w:rsidR="001B2696" w:rsidRPr="001B2696">
        <w:rPr>
          <w:rFonts w:eastAsia="나눔명조" w:hint="eastAsia"/>
          <w:sz w:val="20"/>
          <w:szCs w:val="22"/>
        </w:rPr>
        <w:t xml:space="preserve"> </w:t>
      </w:r>
      <w:r w:rsidR="001B2696" w:rsidRPr="001B2696">
        <w:rPr>
          <w:rFonts w:eastAsia="나눔명조" w:hint="eastAsia"/>
          <w:sz w:val="20"/>
          <w:szCs w:val="22"/>
        </w:rPr>
        <w:t>높을수록</w:t>
      </w:r>
      <w:r w:rsidR="001B2696" w:rsidRPr="001B2696">
        <w:rPr>
          <w:rFonts w:eastAsia="나눔명조" w:hint="eastAsia"/>
          <w:sz w:val="20"/>
          <w:szCs w:val="22"/>
        </w:rPr>
        <w:t xml:space="preserve">, </w:t>
      </w:r>
      <w:r w:rsidR="001B2696" w:rsidRPr="001B2696">
        <w:rPr>
          <w:rFonts w:eastAsia="나눔명조" w:hint="eastAsia"/>
          <w:sz w:val="20"/>
          <w:szCs w:val="22"/>
        </w:rPr>
        <w:t>성과효율과</w:t>
      </w:r>
      <w:r w:rsidR="001B2696" w:rsidRPr="001B2696">
        <w:rPr>
          <w:rFonts w:eastAsia="나눔명조" w:hint="eastAsia"/>
          <w:sz w:val="20"/>
          <w:szCs w:val="22"/>
        </w:rPr>
        <w:t xml:space="preserve"> </w:t>
      </w:r>
      <w:r>
        <w:rPr>
          <w:rFonts w:eastAsia="나눔명조" w:hint="eastAsia"/>
          <w:sz w:val="20"/>
          <w:szCs w:val="22"/>
        </w:rPr>
        <w:t>업무</w:t>
      </w:r>
      <w:r w:rsidR="001B2696" w:rsidRPr="001B2696">
        <w:rPr>
          <w:rFonts w:eastAsia="나눔명조" w:hint="eastAsia"/>
          <w:sz w:val="20"/>
          <w:szCs w:val="22"/>
        </w:rPr>
        <w:t>효과가</w:t>
      </w:r>
      <w:r w:rsidR="001B2696" w:rsidRPr="001B2696">
        <w:rPr>
          <w:rFonts w:eastAsia="나눔명조" w:hint="eastAsia"/>
          <w:sz w:val="20"/>
          <w:szCs w:val="22"/>
        </w:rPr>
        <w:t xml:space="preserve"> </w:t>
      </w:r>
      <w:r w:rsidR="001B2696" w:rsidRPr="001B2696">
        <w:rPr>
          <w:rFonts w:eastAsia="나눔명조" w:hint="eastAsia"/>
          <w:sz w:val="20"/>
          <w:szCs w:val="22"/>
        </w:rPr>
        <w:t>증대하는</w:t>
      </w:r>
      <w:r w:rsidR="001B2696" w:rsidRPr="001B2696">
        <w:rPr>
          <w:rFonts w:eastAsia="나눔명조" w:hint="eastAsia"/>
          <w:sz w:val="20"/>
          <w:szCs w:val="22"/>
        </w:rPr>
        <w:t xml:space="preserve"> </w:t>
      </w:r>
      <w:r w:rsidR="001B2696" w:rsidRPr="001B2696">
        <w:rPr>
          <w:rFonts w:eastAsia="나눔명조" w:hint="eastAsia"/>
          <w:sz w:val="20"/>
          <w:szCs w:val="22"/>
        </w:rPr>
        <w:t>긍정적</w:t>
      </w:r>
      <w:r w:rsidR="001B2696" w:rsidRPr="001B2696">
        <w:rPr>
          <w:rFonts w:eastAsia="나눔명조" w:hint="eastAsia"/>
          <w:sz w:val="20"/>
          <w:szCs w:val="22"/>
        </w:rPr>
        <w:t xml:space="preserve"> </w:t>
      </w:r>
      <w:r w:rsidR="001B2696" w:rsidRPr="001B2696">
        <w:rPr>
          <w:rFonts w:eastAsia="나눔명조" w:hint="eastAsia"/>
          <w:sz w:val="20"/>
          <w:szCs w:val="22"/>
        </w:rPr>
        <w:t>효과를</w:t>
      </w:r>
      <w:r w:rsidR="001B2696" w:rsidRPr="001B2696">
        <w:rPr>
          <w:rFonts w:eastAsia="나눔명조" w:hint="eastAsia"/>
          <w:sz w:val="20"/>
          <w:szCs w:val="22"/>
        </w:rPr>
        <w:t xml:space="preserve"> </w:t>
      </w:r>
      <w:r w:rsidR="001B2696" w:rsidRPr="001B2696">
        <w:rPr>
          <w:rFonts w:eastAsia="나눔명조" w:hint="eastAsia"/>
          <w:sz w:val="20"/>
          <w:szCs w:val="22"/>
        </w:rPr>
        <w:t>보인다고</w:t>
      </w:r>
      <w:r w:rsidR="001B2696" w:rsidRPr="001B2696">
        <w:rPr>
          <w:rFonts w:eastAsia="나눔명조" w:hint="eastAsia"/>
          <w:sz w:val="20"/>
          <w:szCs w:val="22"/>
        </w:rPr>
        <w:t xml:space="preserve"> </w:t>
      </w:r>
      <w:r w:rsidR="001B2696" w:rsidRPr="001B2696">
        <w:rPr>
          <w:rFonts w:eastAsia="나눔명조" w:hint="eastAsia"/>
          <w:sz w:val="20"/>
          <w:szCs w:val="22"/>
        </w:rPr>
        <w:t>설명한다</w:t>
      </w:r>
      <w:r w:rsidR="001B2696" w:rsidRPr="001B2696">
        <w:rPr>
          <w:rFonts w:eastAsia="나눔명조" w:hint="eastAsia"/>
          <w:sz w:val="20"/>
          <w:szCs w:val="22"/>
        </w:rPr>
        <w:t>(</w:t>
      </w:r>
      <w:proofErr w:type="spellStart"/>
      <w:r w:rsidR="001B2696" w:rsidRPr="001B2696">
        <w:rPr>
          <w:rFonts w:eastAsia="나눔명조" w:hint="eastAsia"/>
          <w:sz w:val="20"/>
          <w:szCs w:val="22"/>
        </w:rPr>
        <w:t>이근주</w:t>
      </w:r>
      <w:proofErr w:type="spellEnd"/>
      <w:r w:rsidR="001B2696" w:rsidRPr="001B2696">
        <w:rPr>
          <w:rFonts w:eastAsia="나눔명조" w:hint="eastAsia"/>
          <w:sz w:val="20"/>
          <w:szCs w:val="22"/>
        </w:rPr>
        <w:t xml:space="preserve"> </w:t>
      </w:r>
      <w:proofErr w:type="gramStart"/>
      <w:r w:rsidR="001B2696" w:rsidRPr="001B2696">
        <w:rPr>
          <w:rFonts w:eastAsia="나눔명조" w:hint="eastAsia"/>
          <w:sz w:val="20"/>
          <w:szCs w:val="22"/>
        </w:rPr>
        <w:t>2005</w:t>
      </w:r>
      <w:r w:rsidR="00265BC3">
        <w:rPr>
          <w:rFonts w:eastAsia="나눔명조"/>
          <w:sz w:val="20"/>
          <w:szCs w:val="22"/>
        </w:rPr>
        <w:t>;</w:t>
      </w:r>
      <w:r w:rsidR="001B2696" w:rsidRPr="001B2696">
        <w:rPr>
          <w:rFonts w:eastAsia="나눔명조" w:hint="eastAsia"/>
          <w:sz w:val="20"/>
          <w:szCs w:val="22"/>
        </w:rPr>
        <w:t>임재영</w:t>
      </w:r>
      <w:proofErr w:type="gramEnd"/>
      <w:r w:rsidR="001B2696" w:rsidRPr="001B2696">
        <w:rPr>
          <w:rFonts w:eastAsia="나눔명조" w:hint="eastAsia"/>
          <w:sz w:val="20"/>
          <w:szCs w:val="22"/>
        </w:rPr>
        <w:t xml:space="preserve"> 2019;</w:t>
      </w:r>
      <w:r w:rsidR="001B2696" w:rsidRPr="001B2696">
        <w:rPr>
          <w:rFonts w:eastAsia="나눔명조" w:hint="eastAsia"/>
          <w:sz w:val="20"/>
          <w:szCs w:val="22"/>
        </w:rPr>
        <w:t>이강문</w:t>
      </w:r>
      <w:r w:rsidR="001B2696" w:rsidRPr="001B2696">
        <w:rPr>
          <w:rFonts w:eastAsia="나눔명조" w:hint="eastAsia"/>
          <w:sz w:val="20"/>
          <w:szCs w:val="22"/>
        </w:rPr>
        <w:t xml:space="preserve"> 2017;</w:t>
      </w:r>
      <w:r w:rsidR="001B2696" w:rsidRPr="001B2696">
        <w:rPr>
          <w:rFonts w:eastAsia="나눔명조" w:hint="eastAsia"/>
          <w:sz w:val="20"/>
          <w:szCs w:val="22"/>
        </w:rPr>
        <w:t>조태준</w:t>
      </w:r>
      <w:r w:rsidR="001B2696" w:rsidRPr="001B2696">
        <w:rPr>
          <w:rFonts w:eastAsia="나눔명조" w:hint="eastAsia"/>
          <w:sz w:val="20"/>
          <w:szCs w:val="22"/>
        </w:rPr>
        <w:t xml:space="preserve"> 2009</w:t>
      </w:r>
      <w:r>
        <w:rPr>
          <w:rFonts w:eastAsia="나눔명조"/>
          <w:sz w:val="20"/>
          <w:szCs w:val="22"/>
        </w:rPr>
        <w:t>;</w:t>
      </w:r>
      <w:r w:rsidR="001B2696" w:rsidRPr="001B2696">
        <w:rPr>
          <w:rFonts w:eastAsia="나눔명조" w:hint="eastAsia"/>
          <w:sz w:val="20"/>
          <w:szCs w:val="22"/>
        </w:rPr>
        <w:t>정재호</w:t>
      </w:r>
      <w:r w:rsidR="001B2696" w:rsidRPr="001B2696">
        <w:rPr>
          <w:rFonts w:eastAsia="나눔명조" w:hint="eastAsia"/>
          <w:sz w:val="20"/>
          <w:szCs w:val="22"/>
        </w:rPr>
        <w:t xml:space="preserve"> </w:t>
      </w:r>
      <w:r w:rsidR="001B2696" w:rsidRPr="001B2696">
        <w:rPr>
          <w:rFonts w:eastAsia="나눔명조" w:hint="eastAsia"/>
          <w:sz w:val="20"/>
          <w:szCs w:val="22"/>
        </w:rPr>
        <w:t>외</w:t>
      </w:r>
      <w:r w:rsidR="001B2696" w:rsidRPr="001B2696">
        <w:rPr>
          <w:rFonts w:eastAsia="나눔명조" w:hint="eastAsia"/>
          <w:sz w:val="20"/>
          <w:szCs w:val="22"/>
        </w:rPr>
        <w:t>2020;</w:t>
      </w:r>
      <w:r w:rsidR="001B2696" w:rsidRPr="001B2696">
        <w:rPr>
          <w:rFonts w:eastAsia="나눔명조" w:hint="eastAsia"/>
          <w:sz w:val="20"/>
          <w:szCs w:val="22"/>
        </w:rPr>
        <w:t>노종호</w:t>
      </w:r>
      <w:r w:rsidR="001B2696" w:rsidRPr="001B2696">
        <w:rPr>
          <w:rFonts w:eastAsia="나눔명조" w:hint="eastAsia"/>
          <w:sz w:val="20"/>
          <w:szCs w:val="22"/>
        </w:rPr>
        <w:t xml:space="preserve"> 2016;</w:t>
      </w:r>
      <w:r w:rsidR="001B2696" w:rsidRPr="001B2696">
        <w:rPr>
          <w:rFonts w:eastAsia="나눔명조" w:hint="eastAsia"/>
          <w:sz w:val="20"/>
          <w:szCs w:val="22"/>
        </w:rPr>
        <w:t>최예나</w:t>
      </w:r>
      <w:r w:rsidR="001B2696" w:rsidRPr="001B2696">
        <w:rPr>
          <w:rFonts w:eastAsia="나눔명조" w:hint="eastAsia"/>
          <w:sz w:val="20"/>
          <w:szCs w:val="22"/>
        </w:rPr>
        <w:t xml:space="preserve"> 2018). </w:t>
      </w:r>
      <w:r w:rsidR="001B2696" w:rsidRPr="001B2696">
        <w:rPr>
          <w:rFonts w:eastAsia="나눔명조" w:hint="eastAsia"/>
          <w:sz w:val="20"/>
          <w:szCs w:val="22"/>
        </w:rPr>
        <w:t>몇몇</w:t>
      </w:r>
      <w:r w:rsidR="001B2696" w:rsidRPr="001B2696">
        <w:rPr>
          <w:rFonts w:eastAsia="나눔명조" w:hint="eastAsia"/>
          <w:sz w:val="20"/>
          <w:szCs w:val="22"/>
        </w:rPr>
        <w:t xml:space="preserve"> </w:t>
      </w:r>
      <w:r w:rsidR="001B2696" w:rsidRPr="001B2696">
        <w:rPr>
          <w:rFonts w:eastAsia="나눔명조" w:hint="eastAsia"/>
          <w:sz w:val="20"/>
          <w:szCs w:val="22"/>
        </w:rPr>
        <w:t>연구는</w:t>
      </w:r>
      <w:r w:rsidR="001B2696" w:rsidRPr="001B2696">
        <w:rPr>
          <w:rFonts w:eastAsia="나눔명조" w:hint="eastAsia"/>
          <w:sz w:val="20"/>
          <w:szCs w:val="22"/>
        </w:rPr>
        <w:t xml:space="preserve"> </w:t>
      </w:r>
      <w:r w:rsidR="001B2696" w:rsidRPr="001B2696">
        <w:rPr>
          <w:rFonts w:eastAsia="나눔명조" w:hint="eastAsia"/>
          <w:sz w:val="20"/>
          <w:szCs w:val="22"/>
        </w:rPr>
        <w:t>조직시민행동</w:t>
      </w:r>
      <w:r w:rsidR="001B2696" w:rsidRPr="001B2696">
        <w:rPr>
          <w:rFonts w:eastAsia="나눔명조" w:hint="eastAsia"/>
          <w:sz w:val="20"/>
          <w:szCs w:val="22"/>
        </w:rPr>
        <w:t xml:space="preserve">, </w:t>
      </w:r>
      <w:r w:rsidR="001B2696" w:rsidRPr="001B2696">
        <w:rPr>
          <w:rFonts w:eastAsia="나눔명조" w:hint="eastAsia"/>
          <w:sz w:val="20"/>
          <w:szCs w:val="22"/>
        </w:rPr>
        <w:t>직무만족</w:t>
      </w:r>
      <w:r w:rsidR="001B2696" w:rsidRPr="001B2696">
        <w:rPr>
          <w:rFonts w:eastAsia="나눔명조" w:hint="eastAsia"/>
          <w:sz w:val="20"/>
          <w:szCs w:val="22"/>
        </w:rPr>
        <w:t xml:space="preserve">, </w:t>
      </w:r>
      <w:r w:rsidR="001B2696" w:rsidRPr="001B2696">
        <w:rPr>
          <w:rFonts w:eastAsia="나눔명조" w:hint="eastAsia"/>
          <w:sz w:val="20"/>
          <w:szCs w:val="22"/>
        </w:rPr>
        <w:t>조직몰입과</w:t>
      </w:r>
      <w:r w:rsidR="001B2696" w:rsidRPr="001B2696">
        <w:rPr>
          <w:rFonts w:eastAsia="나눔명조" w:hint="eastAsia"/>
          <w:sz w:val="20"/>
          <w:szCs w:val="22"/>
        </w:rPr>
        <w:t xml:space="preserve"> </w:t>
      </w:r>
      <w:r w:rsidR="001B2696" w:rsidRPr="001B2696">
        <w:rPr>
          <w:rFonts w:eastAsia="나눔명조" w:hint="eastAsia"/>
          <w:sz w:val="20"/>
          <w:szCs w:val="22"/>
        </w:rPr>
        <w:t>같이</w:t>
      </w:r>
      <w:r w:rsidR="001B2696" w:rsidRPr="001B2696">
        <w:rPr>
          <w:rFonts w:eastAsia="나눔명조" w:hint="eastAsia"/>
          <w:sz w:val="20"/>
          <w:szCs w:val="22"/>
        </w:rPr>
        <w:t xml:space="preserve"> </w:t>
      </w:r>
      <w:r w:rsidR="001B2696" w:rsidRPr="001B2696">
        <w:rPr>
          <w:rFonts w:eastAsia="나눔명조" w:hint="eastAsia"/>
          <w:sz w:val="20"/>
          <w:szCs w:val="22"/>
        </w:rPr>
        <w:t>직무성과와는</w:t>
      </w:r>
      <w:r w:rsidR="001B2696" w:rsidRPr="001B2696">
        <w:rPr>
          <w:rFonts w:eastAsia="나눔명조" w:hint="eastAsia"/>
          <w:sz w:val="20"/>
          <w:szCs w:val="22"/>
        </w:rPr>
        <w:t xml:space="preserve"> </w:t>
      </w:r>
      <w:r w:rsidR="001B2696" w:rsidRPr="001B2696">
        <w:rPr>
          <w:rFonts w:eastAsia="나눔명조" w:hint="eastAsia"/>
          <w:sz w:val="20"/>
          <w:szCs w:val="22"/>
        </w:rPr>
        <w:t>다른</w:t>
      </w:r>
      <w:r w:rsidR="001B2696" w:rsidRPr="001B2696">
        <w:rPr>
          <w:rFonts w:eastAsia="나눔명조" w:hint="eastAsia"/>
          <w:sz w:val="20"/>
          <w:szCs w:val="22"/>
        </w:rPr>
        <w:t xml:space="preserve"> </w:t>
      </w:r>
      <w:r w:rsidR="001B2696" w:rsidRPr="001B2696">
        <w:rPr>
          <w:rFonts w:eastAsia="나눔명조" w:hint="eastAsia"/>
          <w:sz w:val="20"/>
          <w:szCs w:val="22"/>
        </w:rPr>
        <w:t>종속변수를</w:t>
      </w:r>
      <w:r w:rsidR="001B2696" w:rsidRPr="001B2696">
        <w:rPr>
          <w:rFonts w:eastAsia="나눔명조" w:hint="eastAsia"/>
          <w:sz w:val="20"/>
          <w:szCs w:val="22"/>
        </w:rPr>
        <w:t xml:space="preserve"> </w:t>
      </w:r>
      <w:r w:rsidR="001B2696" w:rsidRPr="001B2696">
        <w:rPr>
          <w:rFonts w:eastAsia="나눔명조" w:hint="eastAsia"/>
          <w:sz w:val="20"/>
          <w:szCs w:val="22"/>
        </w:rPr>
        <w:t>활용하고</w:t>
      </w:r>
      <w:r w:rsidR="001B2696" w:rsidRPr="001B2696">
        <w:rPr>
          <w:rFonts w:eastAsia="나눔명조" w:hint="eastAsia"/>
          <w:sz w:val="20"/>
          <w:szCs w:val="22"/>
        </w:rPr>
        <w:t xml:space="preserve"> </w:t>
      </w:r>
      <w:r w:rsidR="001B2696" w:rsidRPr="001B2696">
        <w:rPr>
          <w:rFonts w:eastAsia="나눔명조" w:hint="eastAsia"/>
          <w:sz w:val="20"/>
          <w:szCs w:val="22"/>
        </w:rPr>
        <w:t>있지만</w:t>
      </w:r>
      <w:r w:rsidR="001B2696" w:rsidRPr="001B2696">
        <w:rPr>
          <w:rFonts w:eastAsia="나눔명조" w:hint="eastAsia"/>
          <w:sz w:val="20"/>
          <w:szCs w:val="22"/>
        </w:rPr>
        <w:t xml:space="preserve"> (</w:t>
      </w:r>
      <w:proofErr w:type="spellStart"/>
      <w:r w:rsidR="001B2696" w:rsidRPr="001B2696">
        <w:rPr>
          <w:rFonts w:eastAsia="나눔명조" w:hint="eastAsia"/>
          <w:sz w:val="20"/>
          <w:szCs w:val="22"/>
        </w:rPr>
        <w:t>문국경</w:t>
      </w:r>
      <w:proofErr w:type="spellEnd"/>
      <w:r w:rsidR="001B2696" w:rsidRPr="001B2696">
        <w:rPr>
          <w:rFonts w:eastAsia="나눔명조" w:hint="eastAsia"/>
          <w:sz w:val="20"/>
          <w:szCs w:val="22"/>
        </w:rPr>
        <w:t xml:space="preserve"> </w:t>
      </w:r>
      <w:r w:rsidR="001B2696" w:rsidRPr="001B2696">
        <w:rPr>
          <w:rFonts w:eastAsia="나눔명조" w:hint="eastAsia"/>
          <w:sz w:val="20"/>
          <w:szCs w:val="22"/>
        </w:rPr>
        <w:t>외</w:t>
      </w:r>
      <w:r w:rsidR="00265BC3">
        <w:rPr>
          <w:rFonts w:eastAsia="나눔명조" w:hint="eastAsia"/>
          <w:sz w:val="20"/>
          <w:szCs w:val="22"/>
        </w:rPr>
        <w:t xml:space="preserve"> </w:t>
      </w:r>
      <w:proofErr w:type="gramStart"/>
      <w:r w:rsidR="001B2696" w:rsidRPr="001B2696">
        <w:rPr>
          <w:rFonts w:eastAsia="나눔명조" w:hint="eastAsia"/>
          <w:sz w:val="20"/>
          <w:szCs w:val="22"/>
        </w:rPr>
        <w:t>2019;</w:t>
      </w:r>
      <w:r w:rsidR="001B2696" w:rsidRPr="001B2696">
        <w:rPr>
          <w:rFonts w:eastAsia="나눔명조" w:hint="eastAsia"/>
          <w:sz w:val="20"/>
          <w:szCs w:val="22"/>
        </w:rPr>
        <w:t>이혜윤</w:t>
      </w:r>
      <w:proofErr w:type="gramEnd"/>
      <w:r w:rsidR="001B2696" w:rsidRPr="001B2696">
        <w:rPr>
          <w:rFonts w:eastAsia="나눔명조" w:hint="eastAsia"/>
          <w:sz w:val="20"/>
          <w:szCs w:val="22"/>
        </w:rPr>
        <w:t xml:space="preserve"> 2017;</w:t>
      </w:r>
      <w:r w:rsidR="001B2696" w:rsidRPr="001B2696">
        <w:rPr>
          <w:rFonts w:eastAsia="나눔명조" w:hint="eastAsia"/>
          <w:sz w:val="20"/>
          <w:szCs w:val="22"/>
        </w:rPr>
        <w:t>임재영</w:t>
      </w:r>
      <w:r w:rsidR="00265BC3">
        <w:rPr>
          <w:rFonts w:eastAsia="나눔명조" w:hint="eastAsia"/>
          <w:sz w:val="20"/>
          <w:szCs w:val="22"/>
        </w:rPr>
        <w:t xml:space="preserve"> </w:t>
      </w:r>
      <w:r w:rsidR="001B2696" w:rsidRPr="001B2696">
        <w:rPr>
          <w:rFonts w:eastAsia="나눔명조" w:hint="eastAsia"/>
          <w:sz w:val="20"/>
          <w:szCs w:val="22"/>
        </w:rPr>
        <w:t>외</w:t>
      </w:r>
      <w:r w:rsidR="00265BC3">
        <w:rPr>
          <w:rFonts w:eastAsia="나눔명조" w:hint="eastAsia"/>
          <w:sz w:val="20"/>
          <w:szCs w:val="22"/>
        </w:rPr>
        <w:t xml:space="preserve"> </w:t>
      </w:r>
      <w:r w:rsidR="001B2696" w:rsidRPr="001B2696">
        <w:rPr>
          <w:rFonts w:eastAsia="나눔명조" w:hint="eastAsia"/>
          <w:sz w:val="20"/>
          <w:szCs w:val="22"/>
        </w:rPr>
        <w:t xml:space="preserve">2019), </w:t>
      </w:r>
      <w:r>
        <w:rPr>
          <w:rFonts w:eastAsia="나눔명조" w:hint="eastAsia"/>
          <w:sz w:val="20"/>
          <w:szCs w:val="22"/>
        </w:rPr>
        <w:t>위</w:t>
      </w:r>
      <w:r>
        <w:rPr>
          <w:rFonts w:eastAsia="나눔명조" w:hint="eastAsia"/>
          <w:sz w:val="20"/>
          <w:szCs w:val="22"/>
        </w:rPr>
        <w:t xml:space="preserve"> </w:t>
      </w:r>
      <w:r>
        <w:rPr>
          <w:rFonts w:eastAsia="나눔명조" w:hint="eastAsia"/>
          <w:sz w:val="20"/>
          <w:szCs w:val="22"/>
        </w:rPr>
        <w:t>요인들</w:t>
      </w:r>
      <w:r>
        <w:rPr>
          <w:rFonts w:eastAsia="나눔명조"/>
          <w:sz w:val="20"/>
          <w:szCs w:val="22"/>
        </w:rPr>
        <w:t xml:space="preserve"> </w:t>
      </w:r>
      <w:r>
        <w:rPr>
          <w:rFonts w:eastAsia="나눔명조" w:hint="eastAsia"/>
          <w:sz w:val="20"/>
          <w:szCs w:val="22"/>
        </w:rPr>
        <w:t>역시</w:t>
      </w:r>
      <w:r w:rsidR="001B2696" w:rsidRPr="001B2696">
        <w:rPr>
          <w:rFonts w:eastAsia="나눔명조" w:hint="eastAsia"/>
          <w:sz w:val="20"/>
          <w:szCs w:val="22"/>
        </w:rPr>
        <w:t xml:space="preserve"> </w:t>
      </w:r>
      <w:r w:rsidR="001B2696" w:rsidRPr="001B2696">
        <w:rPr>
          <w:rFonts w:eastAsia="나눔명조" w:hint="eastAsia"/>
          <w:sz w:val="20"/>
          <w:szCs w:val="22"/>
        </w:rPr>
        <w:t>직무</w:t>
      </w:r>
      <w:r w:rsidR="001B2696" w:rsidRPr="001B2696">
        <w:rPr>
          <w:rFonts w:eastAsia="나눔명조" w:hint="eastAsia"/>
          <w:sz w:val="20"/>
          <w:szCs w:val="22"/>
        </w:rPr>
        <w:t xml:space="preserve"> </w:t>
      </w:r>
      <w:r w:rsidR="001B2696" w:rsidRPr="001B2696">
        <w:rPr>
          <w:rFonts w:eastAsia="나눔명조" w:hint="eastAsia"/>
          <w:sz w:val="20"/>
          <w:szCs w:val="22"/>
        </w:rPr>
        <w:t>성과</w:t>
      </w:r>
      <w:r w:rsidR="001B2696" w:rsidRPr="001B2696">
        <w:rPr>
          <w:rFonts w:eastAsia="나눔명조" w:hint="eastAsia"/>
          <w:sz w:val="20"/>
          <w:szCs w:val="22"/>
        </w:rPr>
        <w:t xml:space="preserve"> </w:t>
      </w:r>
      <w:r w:rsidR="001B2696" w:rsidRPr="001B2696">
        <w:rPr>
          <w:rFonts w:eastAsia="나눔명조" w:hint="eastAsia"/>
          <w:sz w:val="20"/>
          <w:szCs w:val="22"/>
        </w:rPr>
        <w:t>향상</w:t>
      </w:r>
      <w:r>
        <w:rPr>
          <w:rFonts w:eastAsia="나눔명조" w:hint="eastAsia"/>
          <w:sz w:val="20"/>
          <w:szCs w:val="22"/>
        </w:rPr>
        <w:t>에</w:t>
      </w:r>
      <w:r>
        <w:rPr>
          <w:rFonts w:eastAsia="나눔명조" w:hint="eastAsia"/>
          <w:sz w:val="20"/>
          <w:szCs w:val="22"/>
        </w:rPr>
        <w:t xml:space="preserve"> </w:t>
      </w:r>
      <w:r w:rsidR="001B2696" w:rsidRPr="001B2696">
        <w:rPr>
          <w:rFonts w:eastAsia="나눔명조" w:hint="eastAsia"/>
          <w:sz w:val="20"/>
          <w:szCs w:val="22"/>
        </w:rPr>
        <w:t>영향을</w:t>
      </w:r>
      <w:r w:rsidR="001B2696" w:rsidRPr="001B2696">
        <w:rPr>
          <w:rFonts w:eastAsia="나눔명조" w:hint="eastAsia"/>
          <w:sz w:val="20"/>
          <w:szCs w:val="22"/>
        </w:rPr>
        <w:t xml:space="preserve"> </w:t>
      </w:r>
      <w:r w:rsidR="001B2696" w:rsidRPr="001B2696">
        <w:rPr>
          <w:rFonts w:eastAsia="나눔명조" w:hint="eastAsia"/>
          <w:sz w:val="20"/>
          <w:szCs w:val="22"/>
        </w:rPr>
        <w:t>미치는</w:t>
      </w:r>
      <w:r w:rsidR="001B2696" w:rsidRPr="001B2696">
        <w:rPr>
          <w:rFonts w:eastAsia="나눔명조" w:hint="eastAsia"/>
          <w:sz w:val="20"/>
          <w:szCs w:val="22"/>
        </w:rPr>
        <w:t xml:space="preserve"> </w:t>
      </w:r>
      <w:r w:rsidR="001B2696" w:rsidRPr="001B2696">
        <w:rPr>
          <w:rFonts w:eastAsia="나눔명조" w:hint="eastAsia"/>
          <w:sz w:val="20"/>
          <w:szCs w:val="22"/>
        </w:rPr>
        <w:t>요소</w:t>
      </w:r>
      <w:r w:rsidR="001B2696" w:rsidRPr="001B2696">
        <w:rPr>
          <w:rFonts w:eastAsia="나눔명조" w:hint="eastAsia"/>
          <w:sz w:val="20"/>
          <w:szCs w:val="22"/>
        </w:rPr>
        <w:t xml:space="preserve"> </w:t>
      </w:r>
      <w:r w:rsidR="001B2696" w:rsidRPr="001B2696">
        <w:rPr>
          <w:rFonts w:eastAsia="나눔명조" w:hint="eastAsia"/>
          <w:sz w:val="20"/>
          <w:szCs w:val="22"/>
        </w:rPr>
        <w:t>중</w:t>
      </w:r>
      <w:r w:rsidR="001B2696" w:rsidRPr="001B2696">
        <w:rPr>
          <w:rFonts w:eastAsia="나눔명조" w:hint="eastAsia"/>
          <w:sz w:val="20"/>
          <w:szCs w:val="22"/>
        </w:rPr>
        <w:t xml:space="preserve"> </w:t>
      </w:r>
      <w:r w:rsidR="001B2696" w:rsidRPr="001B2696">
        <w:rPr>
          <w:rFonts w:eastAsia="나눔명조" w:hint="eastAsia"/>
          <w:sz w:val="20"/>
          <w:szCs w:val="22"/>
        </w:rPr>
        <w:t>하나이므로</w:t>
      </w:r>
      <w:r w:rsidR="001B2696" w:rsidRPr="001B2696">
        <w:rPr>
          <w:rFonts w:eastAsia="나눔명조" w:hint="eastAsia"/>
          <w:sz w:val="20"/>
          <w:szCs w:val="22"/>
        </w:rPr>
        <w:t xml:space="preserve">, </w:t>
      </w:r>
      <w:r w:rsidR="001B2696" w:rsidRPr="001B2696">
        <w:rPr>
          <w:rFonts w:eastAsia="나눔명조" w:hint="eastAsia"/>
          <w:sz w:val="20"/>
          <w:szCs w:val="22"/>
        </w:rPr>
        <w:t>맥락적으로는</w:t>
      </w:r>
      <w:r w:rsidR="001B2696" w:rsidRPr="001B2696">
        <w:rPr>
          <w:rFonts w:eastAsia="나눔명조" w:hint="eastAsia"/>
          <w:sz w:val="20"/>
          <w:szCs w:val="22"/>
        </w:rPr>
        <w:t xml:space="preserve"> </w:t>
      </w:r>
      <w:r w:rsidR="001B2696" w:rsidRPr="001B2696">
        <w:rPr>
          <w:rFonts w:eastAsia="나눔명조" w:hint="eastAsia"/>
          <w:sz w:val="20"/>
          <w:szCs w:val="22"/>
        </w:rPr>
        <w:t>앞선</w:t>
      </w:r>
      <w:r w:rsidR="001B2696" w:rsidRPr="001B2696">
        <w:rPr>
          <w:rFonts w:eastAsia="나눔명조" w:hint="eastAsia"/>
          <w:sz w:val="20"/>
          <w:szCs w:val="22"/>
        </w:rPr>
        <w:t xml:space="preserve"> </w:t>
      </w:r>
      <w:r w:rsidR="001B2696" w:rsidRPr="001B2696">
        <w:rPr>
          <w:rFonts w:eastAsia="나눔명조" w:hint="eastAsia"/>
          <w:sz w:val="20"/>
          <w:szCs w:val="22"/>
        </w:rPr>
        <w:t>연구들과</w:t>
      </w:r>
      <w:r w:rsidR="001B2696" w:rsidRPr="001B2696">
        <w:rPr>
          <w:rFonts w:eastAsia="나눔명조" w:hint="eastAsia"/>
          <w:sz w:val="20"/>
          <w:szCs w:val="22"/>
        </w:rPr>
        <w:t xml:space="preserve"> </w:t>
      </w:r>
      <w:r w:rsidR="001B2696" w:rsidRPr="001B2696">
        <w:rPr>
          <w:rFonts w:eastAsia="나눔명조" w:hint="eastAsia"/>
          <w:sz w:val="20"/>
          <w:szCs w:val="22"/>
        </w:rPr>
        <w:t>유사하다</w:t>
      </w:r>
      <w:r w:rsidR="001B2696" w:rsidRPr="001B2696">
        <w:rPr>
          <w:rFonts w:eastAsia="나눔명조" w:hint="eastAsia"/>
          <w:sz w:val="20"/>
          <w:szCs w:val="22"/>
        </w:rPr>
        <w:t>.</w:t>
      </w:r>
    </w:p>
    <w:p w14:paraId="76869A87" w14:textId="17506CA3" w:rsidR="001B2696" w:rsidRPr="001B2696" w:rsidRDefault="001B2696" w:rsidP="00265BC3">
      <w:pPr>
        <w:wordWrap/>
        <w:adjustRightInd w:val="0"/>
        <w:spacing w:before="120" w:after="120" w:line="276" w:lineRule="auto"/>
        <w:ind w:rightChars="-23" w:right="-55"/>
        <w:rPr>
          <w:rFonts w:eastAsia="나눔명조"/>
          <w:sz w:val="20"/>
          <w:szCs w:val="22"/>
        </w:rPr>
      </w:pPr>
      <w:r w:rsidRPr="001B2696">
        <w:rPr>
          <w:rFonts w:eastAsia="나눔명조" w:hint="eastAsia"/>
          <w:sz w:val="20"/>
          <w:szCs w:val="22"/>
        </w:rPr>
        <w:t>본</w:t>
      </w:r>
      <w:r w:rsidRPr="001B2696">
        <w:rPr>
          <w:rFonts w:eastAsia="나눔명조" w:hint="eastAsia"/>
          <w:sz w:val="20"/>
          <w:szCs w:val="22"/>
        </w:rPr>
        <w:t xml:space="preserve"> </w:t>
      </w:r>
      <w:r w:rsidRPr="001B2696">
        <w:rPr>
          <w:rFonts w:eastAsia="나눔명조" w:hint="eastAsia"/>
          <w:sz w:val="20"/>
          <w:szCs w:val="22"/>
        </w:rPr>
        <w:t>연구와</w:t>
      </w:r>
      <w:r w:rsidRPr="001B2696">
        <w:rPr>
          <w:rFonts w:eastAsia="나눔명조" w:hint="eastAsia"/>
          <w:sz w:val="20"/>
          <w:szCs w:val="22"/>
        </w:rPr>
        <w:t xml:space="preserve"> </w:t>
      </w:r>
      <w:r w:rsidRPr="001B2696">
        <w:rPr>
          <w:rFonts w:eastAsia="나눔명조" w:hint="eastAsia"/>
          <w:sz w:val="20"/>
          <w:szCs w:val="22"/>
        </w:rPr>
        <w:t>같이</w:t>
      </w:r>
      <w:r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1B2696">
        <w:rPr>
          <w:rFonts w:eastAsia="나눔명조" w:hint="eastAsia"/>
          <w:sz w:val="20"/>
          <w:szCs w:val="22"/>
        </w:rPr>
        <w:t xml:space="preserve"> </w:t>
      </w:r>
      <w:r w:rsidRPr="001B2696">
        <w:rPr>
          <w:rFonts w:eastAsia="나눔명조" w:hint="eastAsia"/>
          <w:sz w:val="20"/>
          <w:szCs w:val="22"/>
        </w:rPr>
        <w:t>종속변수로</w:t>
      </w:r>
      <w:r w:rsidRPr="001B2696">
        <w:rPr>
          <w:rFonts w:eastAsia="나눔명조" w:hint="eastAsia"/>
          <w:sz w:val="20"/>
          <w:szCs w:val="22"/>
        </w:rPr>
        <w:t xml:space="preserve"> </w:t>
      </w:r>
      <w:r w:rsidRPr="001B2696">
        <w:rPr>
          <w:rFonts w:eastAsia="나눔명조" w:hint="eastAsia"/>
          <w:sz w:val="20"/>
          <w:szCs w:val="22"/>
        </w:rPr>
        <w:t>활용한</w:t>
      </w:r>
      <w:r w:rsidR="00CF7E57">
        <w:rPr>
          <w:rFonts w:eastAsia="나눔명조" w:hint="eastAsia"/>
          <w:sz w:val="20"/>
          <w:szCs w:val="22"/>
        </w:rPr>
        <w:t xml:space="preserve"> </w:t>
      </w:r>
      <w:r w:rsidR="00CF7E57">
        <w:rPr>
          <w:rFonts w:eastAsia="나눔명조" w:hint="eastAsia"/>
          <w:sz w:val="20"/>
          <w:szCs w:val="22"/>
        </w:rPr>
        <w:t>연구들은</w:t>
      </w:r>
      <w:r w:rsidR="00CF7E57">
        <w:rPr>
          <w:rFonts w:eastAsia="나눔명조" w:hint="eastAsia"/>
          <w:sz w:val="20"/>
          <w:szCs w:val="22"/>
        </w:rPr>
        <w:t xml:space="preserve"> </w:t>
      </w:r>
      <w:r w:rsidR="00CF7E57">
        <w:rPr>
          <w:rFonts w:eastAsia="나눔명조" w:hint="eastAsia"/>
          <w:sz w:val="20"/>
          <w:szCs w:val="22"/>
        </w:rPr>
        <w:t>다수가</w:t>
      </w:r>
      <w:r w:rsidRPr="001B2696">
        <w:rPr>
          <w:rFonts w:eastAsia="나눔명조" w:hint="eastAsia"/>
          <w:sz w:val="20"/>
          <w:szCs w:val="22"/>
        </w:rPr>
        <w:t xml:space="preserve"> </w:t>
      </w:r>
      <w:r w:rsidRPr="001B2696">
        <w:rPr>
          <w:rFonts w:eastAsia="나눔명조" w:hint="eastAsia"/>
          <w:sz w:val="20"/>
          <w:szCs w:val="22"/>
        </w:rPr>
        <w:t>조직문화</w:t>
      </w:r>
      <w:r w:rsidRPr="001B2696">
        <w:rPr>
          <w:rFonts w:eastAsia="나눔명조" w:hint="eastAsia"/>
          <w:sz w:val="20"/>
          <w:szCs w:val="22"/>
        </w:rPr>
        <w:t xml:space="preserve"> </w:t>
      </w:r>
      <w:r w:rsidRPr="001B2696">
        <w:rPr>
          <w:rFonts w:eastAsia="나눔명조" w:hint="eastAsia"/>
          <w:sz w:val="20"/>
          <w:szCs w:val="22"/>
        </w:rPr>
        <w:t>혹은</w:t>
      </w:r>
      <w:r w:rsidRPr="001B2696">
        <w:rPr>
          <w:rFonts w:eastAsia="나눔명조" w:hint="eastAsia"/>
          <w:sz w:val="20"/>
          <w:szCs w:val="22"/>
        </w:rPr>
        <w:t xml:space="preserve"> </w:t>
      </w:r>
      <w:r w:rsidRPr="001B2696">
        <w:rPr>
          <w:rFonts w:eastAsia="나눔명조" w:hint="eastAsia"/>
          <w:sz w:val="20"/>
          <w:szCs w:val="22"/>
        </w:rPr>
        <w:t>조직가치와</w:t>
      </w:r>
      <w:r w:rsidRPr="001B2696">
        <w:rPr>
          <w:rFonts w:eastAsia="나눔명조" w:hint="eastAsia"/>
          <w:sz w:val="20"/>
          <w:szCs w:val="22"/>
        </w:rPr>
        <w:t xml:space="preserve"> </w:t>
      </w:r>
      <w:r w:rsidRPr="001B2696">
        <w:rPr>
          <w:rFonts w:eastAsia="나눔명조" w:hint="eastAsia"/>
          <w:sz w:val="20"/>
          <w:szCs w:val="22"/>
        </w:rPr>
        <w:t>같은</w:t>
      </w:r>
      <w:r w:rsidRPr="001B2696">
        <w:rPr>
          <w:rFonts w:eastAsia="나눔명조" w:hint="eastAsia"/>
          <w:sz w:val="20"/>
          <w:szCs w:val="22"/>
        </w:rPr>
        <w:t xml:space="preserve"> </w:t>
      </w:r>
      <w:r w:rsidRPr="001B2696">
        <w:rPr>
          <w:rFonts w:eastAsia="나눔명조" w:hint="eastAsia"/>
          <w:sz w:val="20"/>
          <w:szCs w:val="22"/>
        </w:rPr>
        <w:t>조직적</w:t>
      </w:r>
      <w:r w:rsidRPr="001B2696">
        <w:rPr>
          <w:rFonts w:eastAsia="나눔명조" w:hint="eastAsia"/>
          <w:sz w:val="20"/>
          <w:szCs w:val="22"/>
        </w:rPr>
        <w:t xml:space="preserve"> </w:t>
      </w:r>
      <w:r w:rsidRPr="001B2696">
        <w:rPr>
          <w:rFonts w:eastAsia="나눔명조" w:hint="eastAsia"/>
          <w:sz w:val="20"/>
          <w:szCs w:val="22"/>
        </w:rPr>
        <w:t>요인을</w:t>
      </w:r>
      <w:r w:rsidRPr="001B2696">
        <w:rPr>
          <w:rFonts w:eastAsia="나눔명조" w:hint="eastAsia"/>
          <w:sz w:val="20"/>
          <w:szCs w:val="22"/>
        </w:rPr>
        <w:t xml:space="preserve"> </w:t>
      </w:r>
      <w:r w:rsidR="00012453">
        <w:rPr>
          <w:rFonts w:eastAsia="나눔명조" w:hint="eastAsia"/>
          <w:sz w:val="20"/>
          <w:szCs w:val="22"/>
        </w:rPr>
        <w:t>공공봉사동기</w:t>
      </w:r>
      <w:r w:rsidR="00CF7E57">
        <w:rPr>
          <w:rFonts w:eastAsia="나눔명조" w:hint="eastAsia"/>
          <w:sz w:val="20"/>
          <w:szCs w:val="22"/>
        </w:rPr>
        <w:t xml:space="preserve"> </w:t>
      </w:r>
      <w:r w:rsidR="00CF7E57">
        <w:rPr>
          <w:rFonts w:eastAsia="나눔명조" w:hint="eastAsia"/>
          <w:sz w:val="20"/>
          <w:szCs w:val="22"/>
        </w:rPr>
        <w:t>향상</w:t>
      </w:r>
      <w:r w:rsidRPr="001B2696">
        <w:rPr>
          <w:rFonts w:eastAsia="나눔명조" w:hint="eastAsia"/>
          <w:sz w:val="20"/>
          <w:szCs w:val="22"/>
        </w:rPr>
        <w:t xml:space="preserve"> </w:t>
      </w:r>
      <w:r w:rsidRPr="001B2696">
        <w:rPr>
          <w:rFonts w:eastAsia="나눔명조" w:hint="eastAsia"/>
          <w:sz w:val="20"/>
          <w:szCs w:val="22"/>
        </w:rPr>
        <w:t>요인으로</w:t>
      </w:r>
      <w:r w:rsidRPr="001B2696">
        <w:rPr>
          <w:rFonts w:eastAsia="나눔명조" w:hint="eastAsia"/>
          <w:sz w:val="20"/>
          <w:szCs w:val="22"/>
        </w:rPr>
        <w:t xml:space="preserve"> </w:t>
      </w:r>
      <w:r w:rsidRPr="001B2696">
        <w:rPr>
          <w:rFonts w:eastAsia="나눔명조" w:hint="eastAsia"/>
          <w:sz w:val="20"/>
          <w:szCs w:val="22"/>
        </w:rPr>
        <w:t>판단하고</w:t>
      </w:r>
      <w:r w:rsidRPr="001B2696">
        <w:rPr>
          <w:rFonts w:eastAsia="나눔명조" w:hint="eastAsia"/>
          <w:sz w:val="20"/>
          <w:szCs w:val="22"/>
        </w:rPr>
        <w:t xml:space="preserve"> </w:t>
      </w:r>
      <w:r w:rsidRPr="001B2696">
        <w:rPr>
          <w:rFonts w:eastAsia="나눔명조" w:hint="eastAsia"/>
          <w:sz w:val="20"/>
          <w:szCs w:val="22"/>
        </w:rPr>
        <w:t>있다</w:t>
      </w:r>
      <w:r w:rsidRPr="001B2696">
        <w:rPr>
          <w:rFonts w:eastAsia="나눔명조" w:hint="eastAsia"/>
          <w:sz w:val="20"/>
          <w:szCs w:val="22"/>
        </w:rPr>
        <w:t>(</w:t>
      </w:r>
      <w:r w:rsidRPr="001B2696">
        <w:rPr>
          <w:rFonts w:eastAsia="나눔명조" w:hint="eastAsia"/>
          <w:sz w:val="20"/>
          <w:szCs w:val="22"/>
        </w:rPr>
        <w:t>표선영</w:t>
      </w:r>
      <w:r w:rsidRPr="001B2696">
        <w:rPr>
          <w:rFonts w:eastAsia="나눔명조" w:hint="eastAsia"/>
          <w:sz w:val="20"/>
          <w:szCs w:val="22"/>
        </w:rPr>
        <w:t xml:space="preserve"> 2013; </w:t>
      </w:r>
      <w:r w:rsidRPr="001B2696">
        <w:rPr>
          <w:rFonts w:eastAsia="나눔명조" w:hint="eastAsia"/>
          <w:sz w:val="20"/>
          <w:szCs w:val="22"/>
        </w:rPr>
        <w:t>김영은</w:t>
      </w:r>
      <w:r w:rsidRPr="001B2696">
        <w:rPr>
          <w:rFonts w:eastAsia="나눔명조" w:hint="eastAsia"/>
          <w:sz w:val="20"/>
          <w:szCs w:val="22"/>
        </w:rPr>
        <w:t xml:space="preserve"> </w:t>
      </w:r>
      <w:r w:rsidRPr="001B2696">
        <w:rPr>
          <w:rFonts w:eastAsia="나눔명조" w:hint="eastAsia"/>
          <w:sz w:val="20"/>
          <w:szCs w:val="22"/>
        </w:rPr>
        <w:t>외</w:t>
      </w:r>
      <w:r w:rsidRPr="001B2696">
        <w:rPr>
          <w:rFonts w:eastAsia="나눔명조" w:hint="eastAsia"/>
          <w:sz w:val="20"/>
          <w:szCs w:val="22"/>
        </w:rPr>
        <w:t xml:space="preserve">2018; </w:t>
      </w:r>
      <w:proofErr w:type="spellStart"/>
      <w:r w:rsidRPr="001B2696">
        <w:rPr>
          <w:rFonts w:eastAsia="나눔명조" w:hint="eastAsia"/>
          <w:sz w:val="20"/>
          <w:szCs w:val="22"/>
        </w:rPr>
        <w:t>윤병훈</w:t>
      </w:r>
      <w:proofErr w:type="spellEnd"/>
      <w:r w:rsidRPr="001B2696">
        <w:rPr>
          <w:rFonts w:eastAsia="나눔명조" w:hint="eastAsia"/>
          <w:sz w:val="20"/>
          <w:szCs w:val="22"/>
        </w:rPr>
        <w:t xml:space="preserve"> </w:t>
      </w:r>
      <w:r w:rsidRPr="001B2696">
        <w:rPr>
          <w:rFonts w:eastAsia="나눔명조" w:hint="eastAsia"/>
          <w:sz w:val="20"/>
          <w:szCs w:val="22"/>
        </w:rPr>
        <w:t>외</w:t>
      </w:r>
      <w:r w:rsidRPr="001B2696">
        <w:rPr>
          <w:rFonts w:eastAsia="나눔명조" w:hint="eastAsia"/>
          <w:sz w:val="20"/>
          <w:szCs w:val="22"/>
        </w:rPr>
        <w:t xml:space="preserve">2013; </w:t>
      </w:r>
      <w:r w:rsidRPr="001B2696">
        <w:rPr>
          <w:rFonts w:eastAsia="나눔명조" w:hint="eastAsia"/>
          <w:sz w:val="20"/>
          <w:szCs w:val="22"/>
        </w:rPr>
        <w:t>전대성</w:t>
      </w:r>
      <w:r w:rsidRPr="001B2696">
        <w:rPr>
          <w:rFonts w:eastAsia="나눔명조" w:hint="eastAsia"/>
          <w:sz w:val="20"/>
          <w:szCs w:val="22"/>
        </w:rPr>
        <w:t xml:space="preserve"> </w:t>
      </w:r>
      <w:r w:rsidRPr="001B2696">
        <w:rPr>
          <w:rFonts w:eastAsia="나눔명조" w:hint="eastAsia"/>
          <w:sz w:val="20"/>
          <w:szCs w:val="22"/>
        </w:rPr>
        <w:t>외</w:t>
      </w:r>
      <w:r w:rsidRPr="001B2696">
        <w:rPr>
          <w:rFonts w:eastAsia="나눔명조" w:hint="eastAsia"/>
          <w:sz w:val="20"/>
          <w:szCs w:val="22"/>
        </w:rPr>
        <w:t xml:space="preserve">2015). </w:t>
      </w:r>
      <w:r w:rsidRPr="001B2696">
        <w:rPr>
          <w:rFonts w:eastAsia="나눔명조" w:hint="eastAsia"/>
          <w:sz w:val="20"/>
          <w:szCs w:val="22"/>
        </w:rPr>
        <w:t>하지만</w:t>
      </w:r>
      <w:r w:rsidR="00CF7E57">
        <w:rPr>
          <w:rFonts w:eastAsia="나눔명조" w:hint="eastAsia"/>
          <w:sz w:val="20"/>
          <w:szCs w:val="22"/>
        </w:rPr>
        <w:t xml:space="preserve"> </w:t>
      </w:r>
      <w:r w:rsidRPr="001B2696">
        <w:rPr>
          <w:rFonts w:eastAsia="나눔명조" w:hint="eastAsia"/>
          <w:sz w:val="20"/>
          <w:szCs w:val="22"/>
        </w:rPr>
        <w:t>조직문화</w:t>
      </w:r>
      <w:r w:rsidRPr="001B2696">
        <w:rPr>
          <w:rFonts w:eastAsia="나눔명조" w:hint="eastAsia"/>
          <w:sz w:val="20"/>
          <w:szCs w:val="22"/>
        </w:rPr>
        <w:t xml:space="preserve"> </w:t>
      </w:r>
      <w:r w:rsidRPr="001B2696">
        <w:rPr>
          <w:rFonts w:eastAsia="나눔명조" w:hint="eastAsia"/>
          <w:sz w:val="20"/>
          <w:szCs w:val="22"/>
        </w:rPr>
        <w:t>혹은</w:t>
      </w:r>
      <w:r w:rsidRPr="001B2696">
        <w:rPr>
          <w:rFonts w:eastAsia="나눔명조" w:hint="eastAsia"/>
          <w:sz w:val="20"/>
          <w:szCs w:val="22"/>
        </w:rPr>
        <w:t xml:space="preserve"> </w:t>
      </w:r>
      <w:r w:rsidRPr="001B2696">
        <w:rPr>
          <w:rFonts w:eastAsia="나눔명조" w:hint="eastAsia"/>
          <w:sz w:val="20"/>
          <w:szCs w:val="22"/>
        </w:rPr>
        <w:t>조직가치</w:t>
      </w:r>
      <w:r w:rsidR="008D02CD">
        <w:rPr>
          <w:rFonts w:eastAsia="나눔명조" w:hint="eastAsia"/>
          <w:sz w:val="20"/>
          <w:szCs w:val="22"/>
        </w:rPr>
        <w:t xml:space="preserve"> </w:t>
      </w:r>
      <w:r w:rsidR="008D02CD">
        <w:rPr>
          <w:rFonts w:eastAsia="나눔명조" w:hint="eastAsia"/>
          <w:sz w:val="20"/>
          <w:szCs w:val="22"/>
        </w:rPr>
        <w:t>등이</w:t>
      </w:r>
      <w:r w:rsidR="008D02CD">
        <w:rPr>
          <w:rFonts w:eastAsia="나눔명조" w:hint="eastAsia"/>
          <w:sz w:val="20"/>
          <w:szCs w:val="22"/>
        </w:rPr>
        <w:t xml:space="preserve"> </w:t>
      </w:r>
      <w:r w:rsidR="008D02CD">
        <w:rPr>
          <w:rFonts w:eastAsia="나눔명조" w:hint="eastAsia"/>
          <w:sz w:val="20"/>
          <w:szCs w:val="22"/>
        </w:rPr>
        <w:t>단독</w:t>
      </w:r>
      <w:r w:rsidR="008D02CD">
        <w:rPr>
          <w:rFonts w:eastAsia="나눔명조" w:hint="eastAsia"/>
          <w:sz w:val="20"/>
          <w:szCs w:val="22"/>
        </w:rPr>
        <w:t xml:space="preserve"> </w:t>
      </w:r>
      <w:r w:rsidR="008D02CD">
        <w:rPr>
          <w:rFonts w:eastAsia="나눔명조" w:hint="eastAsia"/>
          <w:sz w:val="20"/>
          <w:szCs w:val="22"/>
        </w:rPr>
        <w:t>변수로</w:t>
      </w:r>
      <w:r w:rsidR="008D02CD">
        <w:rPr>
          <w:rFonts w:eastAsia="나눔명조" w:hint="eastAsia"/>
          <w:sz w:val="20"/>
          <w:szCs w:val="22"/>
        </w:rPr>
        <w:t xml:space="preserve"> </w:t>
      </w:r>
      <w:r w:rsidRPr="001B2696">
        <w:rPr>
          <w:rFonts w:eastAsia="나눔명조" w:hint="eastAsia"/>
          <w:sz w:val="20"/>
          <w:szCs w:val="22"/>
        </w:rPr>
        <w:t>영향력을</w:t>
      </w:r>
      <w:r w:rsidRPr="001B2696">
        <w:rPr>
          <w:rFonts w:eastAsia="나눔명조" w:hint="eastAsia"/>
          <w:sz w:val="20"/>
          <w:szCs w:val="22"/>
        </w:rPr>
        <w:t xml:space="preserve"> </w:t>
      </w:r>
      <w:r w:rsidRPr="001B2696">
        <w:rPr>
          <w:rFonts w:eastAsia="나눔명조" w:hint="eastAsia"/>
          <w:sz w:val="20"/>
          <w:szCs w:val="22"/>
        </w:rPr>
        <w:t>행사하는</w:t>
      </w:r>
      <w:r w:rsidRPr="001B2696">
        <w:rPr>
          <w:rFonts w:eastAsia="나눔명조" w:hint="eastAsia"/>
          <w:sz w:val="20"/>
          <w:szCs w:val="22"/>
        </w:rPr>
        <w:t xml:space="preserve"> </w:t>
      </w:r>
      <w:r w:rsidRPr="001B2696">
        <w:rPr>
          <w:rFonts w:eastAsia="나눔명조" w:hint="eastAsia"/>
          <w:sz w:val="20"/>
          <w:szCs w:val="22"/>
        </w:rPr>
        <w:t>것이</w:t>
      </w:r>
      <w:r w:rsidRPr="001B2696">
        <w:rPr>
          <w:rFonts w:eastAsia="나눔명조" w:hint="eastAsia"/>
          <w:sz w:val="20"/>
          <w:szCs w:val="22"/>
        </w:rPr>
        <w:t xml:space="preserve"> </w:t>
      </w:r>
      <w:r w:rsidRPr="001B2696">
        <w:rPr>
          <w:rFonts w:eastAsia="나눔명조" w:hint="eastAsia"/>
          <w:sz w:val="20"/>
          <w:szCs w:val="22"/>
        </w:rPr>
        <w:t>아니라</w:t>
      </w:r>
      <w:r w:rsidRPr="001B2696">
        <w:rPr>
          <w:rFonts w:eastAsia="나눔명조" w:hint="eastAsia"/>
          <w:sz w:val="20"/>
          <w:szCs w:val="22"/>
        </w:rPr>
        <w:t xml:space="preserve">, </w:t>
      </w:r>
      <w:r w:rsidRPr="001B2696">
        <w:rPr>
          <w:rFonts w:eastAsia="나눔명조" w:hint="eastAsia"/>
          <w:sz w:val="20"/>
          <w:szCs w:val="22"/>
        </w:rPr>
        <w:t>개인의</w:t>
      </w:r>
      <w:r w:rsidRPr="001B2696">
        <w:rPr>
          <w:rFonts w:eastAsia="나눔명조" w:hint="eastAsia"/>
          <w:sz w:val="20"/>
          <w:szCs w:val="22"/>
        </w:rPr>
        <w:t xml:space="preserve"> </w:t>
      </w:r>
      <w:r w:rsidRPr="001B2696">
        <w:rPr>
          <w:rFonts w:eastAsia="나눔명조" w:hint="eastAsia"/>
          <w:sz w:val="20"/>
          <w:szCs w:val="22"/>
        </w:rPr>
        <w:t>조직적합성</w:t>
      </w:r>
      <w:r w:rsidR="00265BC3">
        <w:rPr>
          <w:rFonts w:eastAsia="나눔명조" w:hint="eastAsia"/>
          <w:sz w:val="20"/>
          <w:szCs w:val="22"/>
        </w:rPr>
        <w:t xml:space="preserve"> </w:t>
      </w:r>
      <w:r w:rsidRPr="001B2696">
        <w:rPr>
          <w:rFonts w:eastAsia="나눔명조" w:hint="eastAsia"/>
          <w:sz w:val="20"/>
          <w:szCs w:val="22"/>
        </w:rPr>
        <w:t>(</w:t>
      </w:r>
      <w:r w:rsidRPr="001B2696">
        <w:rPr>
          <w:rFonts w:eastAsia="나눔명조" w:hint="eastAsia"/>
          <w:sz w:val="20"/>
          <w:szCs w:val="22"/>
        </w:rPr>
        <w:t>김영은</w:t>
      </w:r>
      <w:r w:rsidRPr="001B2696">
        <w:rPr>
          <w:rFonts w:eastAsia="나눔명조" w:hint="eastAsia"/>
          <w:sz w:val="20"/>
          <w:szCs w:val="22"/>
        </w:rPr>
        <w:t xml:space="preserve"> </w:t>
      </w:r>
      <w:r w:rsidRPr="001B2696">
        <w:rPr>
          <w:rFonts w:eastAsia="나눔명조" w:hint="eastAsia"/>
          <w:sz w:val="20"/>
          <w:szCs w:val="22"/>
        </w:rPr>
        <w:t>외</w:t>
      </w:r>
      <w:r w:rsidRPr="001B2696">
        <w:rPr>
          <w:rFonts w:eastAsia="나눔명조" w:hint="eastAsia"/>
          <w:sz w:val="20"/>
          <w:szCs w:val="22"/>
        </w:rPr>
        <w:t xml:space="preserve">2018), </w:t>
      </w:r>
      <w:proofErr w:type="spellStart"/>
      <w:r w:rsidRPr="001B2696">
        <w:rPr>
          <w:rFonts w:eastAsia="나눔명조" w:hint="eastAsia"/>
          <w:sz w:val="20"/>
          <w:szCs w:val="22"/>
        </w:rPr>
        <w:t>목표명확성</w:t>
      </w:r>
      <w:proofErr w:type="spellEnd"/>
      <w:r w:rsidRPr="001B2696">
        <w:rPr>
          <w:rFonts w:eastAsia="나눔명조" w:hint="eastAsia"/>
          <w:sz w:val="20"/>
          <w:szCs w:val="22"/>
        </w:rPr>
        <w:t xml:space="preserve"> </w:t>
      </w:r>
      <w:r w:rsidRPr="001B2696">
        <w:rPr>
          <w:rFonts w:eastAsia="나눔명조" w:hint="eastAsia"/>
          <w:sz w:val="20"/>
          <w:szCs w:val="22"/>
        </w:rPr>
        <w:t>및</w:t>
      </w:r>
      <w:r w:rsidRPr="001B2696">
        <w:rPr>
          <w:rFonts w:eastAsia="나눔명조" w:hint="eastAsia"/>
          <w:sz w:val="20"/>
          <w:szCs w:val="22"/>
        </w:rPr>
        <w:t xml:space="preserve"> </w:t>
      </w:r>
      <w:r w:rsidRPr="001B2696">
        <w:rPr>
          <w:rFonts w:eastAsia="나눔명조" w:hint="eastAsia"/>
          <w:sz w:val="20"/>
          <w:szCs w:val="22"/>
        </w:rPr>
        <w:t>상사와의</w:t>
      </w:r>
      <w:r w:rsidRPr="001B2696">
        <w:rPr>
          <w:rFonts w:eastAsia="나눔명조" w:hint="eastAsia"/>
          <w:sz w:val="20"/>
          <w:szCs w:val="22"/>
        </w:rPr>
        <w:t xml:space="preserve"> </w:t>
      </w:r>
      <w:r w:rsidRPr="001B2696">
        <w:rPr>
          <w:rFonts w:eastAsia="나눔명조" w:hint="eastAsia"/>
          <w:sz w:val="20"/>
          <w:szCs w:val="22"/>
        </w:rPr>
        <w:t>관계</w:t>
      </w:r>
      <w:r w:rsidRPr="001B2696">
        <w:rPr>
          <w:rFonts w:eastAsia="나눔명조" w:hint="eastAsia"/>
          <w:sz w:val="20"/>
          <w:szCs w:val="22"/>
        </w:rPr>
        <w:t xml:space="preserve"> (</w:t>
      </w:r>
      <w:r w:rsidRPr="001B2696">
        <w:rPr>
          <w:rFonts w:eastAsia="나눔명조" w:hint="eastAsia"/>
          <w:sz w:val="20"/>
          <w:szCs w:val="22"/>
        </w:rPr>
        <w:t>전대성</w:t>
      </w:r>
      <w:r w:rsidRPr="001B2696">
        <w:rPr>
          <w:rFonts w:eastAsia="나눔명조" w:hint="eastAsia"/>
          <w:sz w:val="20"/>
          <w:szCs w:val="22"/>
        </w:rPr>
        <w:t xml:space="preserve"> </w:t>
      </w:r>
      <w:r w:rsidRPr="001B2696">
        <w:rPr>
          <w:rFonts w:eastAsia="나눔명조" w:hint="eastAsia"/>
          <w:sz w:val="20"/>
          <w:szCs w:val="22"/>
        </w:rPr>
        <w:t>외</w:t>
      </w:r>
      <w:r w:rsidR="00265BC3">
        <w:rPr>
          <w:rFonts w:eastAsia="나눔명조" w:hint="eastAsia"/>
          <w:sz w:val="20"/>
          <w:szCs w:val="22"/>
        </w:rPr>
        <w:t xml:space="preserve"> </w:t>
      </w:r>
      <w:r w:rsidRPr="001B2696">
        <w:rPr>
          <w:rFonts w:eastAsia="나눔명조" w:hint="eastAsia"/>
          <w:sz w:val="20"/>
          <w:szCs w:val="22"/>
        </w:rPr>
        <w:t xml:space="preserve">2015), </w:t>
      </w:r>
      <w:r w:rsidRPr="001B2696">
        <w:rPr>
          <w:rFonts w:eastAsia="나눔명조" w:hint="eastAsia"/>
          <w:sz w:val="20"/>
          <w:szCs w:val="22"/>
        </w:rPr>
        <w:t>업무특성</w:t>
      </w:r>
      <w:r w:rsidR="00265BC3">
        <w:rPr>
          <w:rFonts w:eastAsia="나눔명조" w:hint="eastAsia"/>
          <w:sz w:val="20"/>
          <w:szCs w:val="22"/>
        </w:rPr>
        <w:t xml:space="preserve"> </w:t>
      </w:r>
      <w:r w:rsidRPr="001B2696">
        <w:rPr>
          <w:rFonts w:eastAsia="나눔명조" w:hint="eastAsia"/>
          <w:sz w:val="20"/>
          <w:szCs w:val="22"/>
        </w:rPr>
        <w:t>(</w:t>
      </w:r>
      <w:r w:rsidRPr="001B2696">
        <w:rPr>
          <w:rFonts w:eastAsia="나눔명조" w:hint="eastAsia"/>
          <w:sz w:val="20"/>
          <w:szCs w:val="22"/>
        </w:rPr>
        <w:t>표선영</w:t>
      </w:r>
      <w:r w:rsidRPr="001B2696">
        <w:rPr>
          <w:rFonts w:eastAsia="나눔명조" w:hint="eastAsia"/>
          <w:sz w:val="20"/>
          <w:szCs w:val="22"/>
        </w:rPr>
        <w:t xml:space="preserve"> 2013)</w:t>
      </w:r>
      <w:r w:rsidRPr="001B2696">
        <w:rPr>
          <w:rFonts w:eastAsia="나눔명조" w:hint="eastAsia"/>
          <w:sz w:val="20"/>
          <w:szCs w:val="22"/>
        </w:rPr>
        <w:t>등</w:t>
      </w:r>
      <w:r w:rsidR="008D02CD">
        <w:rPr>
          <w:rFonts w:eastAsia="나눔명조" w:hint="eastAsia"/>
          <w:sz w:val="20"/>
          <w:szCs w:val="22"/>
        </w:rPr>
        <w:t>이</w:t>
      </w:r>
      <w:r w:rsidR="008D02CD">
        <w:rPr>
          <w:rFonts w:eastAsia="나눔명조" w:hint="eastAsia"/>
          <w:sz w:val="20"/>
          <w:szCs w:val="22"/>
        </w:rPr>
        <w:t xml:space="preserve"> </w:t>
      </w:r>
      <w:r w:rsidR="008D02CD">
        <w:rPr>
          <w:rFonts w:eastAsia="나눔명조" w:hint="eastAsia"/>
          <w:sz w:val="20"/>
          <w:szCs w:val="22"/>
        </w:rPr>
        <w:t>매개</w:t>
      </w:r>
      <w:r w:rsidR="008D02CD">
        <w:rPr>
          <w:rFonts w:eastAsia="나눔명조" w:hint="eastAsia"/>
          <w:sz w:val="20"/>
          <w:szCs w:val="22"/>
        </w:rPr>
        <w:t xml:space="preserve"> </w:t>
      </w:r>
      <w:r w:rsidR="008D02CD">
        <w:rPr>
          <w:rFonts w:eastAsia="나눔명조" w:hint="eastAsia"/>
          <w:sz w:val="20"/>
          <w:szCs w:val="22"/>
        </w:rPr>
        <w:t>혹은</w:t>
      </w:r>
      <w:r w:rsidR="008D02CD">
        <w:rPr>
          <w:rFonts w:eastAsia="나눔명조" w:hint="eastAsia"/>
          <w:sz w:val="20"/>
          <w:szCs w:val="22"/>
        </w:rPr>
        <w:t xml:space="preserve"> </w:t>
      </w:r>
      <w:r w:rsidR="008D02CD">
        <w:rPr>
          <w:rFonts w:eastAsia="나눔명조" w:hint="eastAsia"/>
          <w:sz w:val="20"/>
          <w:szCs w:val="22"/>
        </w:rPr>
        <w:t>조절변수로써</w:t>
      </w:r>
      <w:r w:rsidR="008D02CD">
        <w:rPr>
          <w:rFonts w:eastAsia="나눔명조" w:hint="eastAsia"/>
          <w:sz w:val="20"/>
          <w:szCs w:val="22"/>
        </w:rPr>
        <w:t xml:space="preserve"> </w:t>
      </w:r>
      <w:r w:rsidR="008D02CD">
        <w:rPr>
          <w:rFonts w:eastAsia="나눔명조" w:hint="eastAsia"/>
          <w:sz w:val="20"/>
          <w:szCs w:val="22"/>
        </w:rPr>
        <w:t>공공봉사동기</w:t>
      </w:r>
      <w:r w:rsidR="008D02CD">
        <w:rPr>
          <w:rFonts w:eastAsia="나눔명조" w:hint="eastAsia"/>
          <w:sz w:val="20"/>
          <w:szCs w:val="22"/>
        </w:rPr>
        <w:t xml:space="preserve"> </w:t>
      </w:r>
      <w:r w:rsidR="008D02CD">
        <w:rPr>
          <w:rFonts w:eastAsia="나눔명조" w:hint="eastAsia"/>
          <w:sz w:val="20"/>
          <w:szCs w:val="22"/>
        </w:rPr>
        <w:t>촉진에</w:t>
      </w:r>
      <w:r w:rsidR="008D02CD">
        <w:rPr>
          <w:rFonts w:eastAsia="나눔명조" w:hint="eastAsia"/>
          <w:sz w:val="20"/>
          <w:szCs w:val="22"/>
        </w:rPr>
        <w:t xml:space="preserve"> </w:t>
      </w:r>
      <w:r w:rsidR="008D02CD">
        <w:rPr>
          <w:rFonts w:eastAsia="나눔명조" w:hint="eastAsia"/>
          <w:sz w:val="20"/>
          <w:szCs w:val="22"/>
        </w:rPr>
        <w:t>영향을</w:t>
      </w:r>
      <w:r w:rsidR="008D02CD">
        <w:rPr>
          <w:rFonts w:eastAsia="나눔명조" w:hint="eastAsia"/>
          <w:sz w:val="20"/>
          <w:szCs w:val="22"/>
        </w:rPr>
        <w:t xml:space="preserve"> </w:t>
      </w:r>
      <w:r w:rsidR="008D02CD">
        <w:rPr>
          <w:rFonts w:eastAsia="나눔명조" w:hint="eastAsia"/>
          <w:sz w:val="20"/>
          <w:szCs w:val="22"/>
        </w:rPr>
        <w:t>미쳤을</w:t>
      </w:r>
      <w:r w:rsidR="008D02CD">
        <w:rPr>
          <w:rFonts w:eastAsia="나눔명조" w:hint="eastAsia"/>
          <w:sz w:val="20"/>
          <w:szCs w:val="22"/>
        </w:rPr>
        <w:t xml:space="preserve"> </w:t>
      </w:r>
      <w:r w:rsidR="008D02CD">
        <w:rPr>
          <w:rFonts w:eastAsia="나눔명조" w:hint="eastAsia"/>
          <w:sz w:val="20"/>
          <w:szCs w:val="22"/>
        </w:rPr>
        <w:t>것이라고</w:t>
      </w:r>
      <w:r w:rsidR="008D02CD">
        <w:rPr>
          <w:rFonts w:eastAsia="나눔명조" w:hint="eastAsia"/>
          <w:sz w:val="20"/>
          <w:szCs w:val="22"/>
        </w:rPr>
        <w:t xml:space="preserve"> </w:t>
      </w:r>
      <w:r w:rsidR="008D02CD">
        <w:rPr>
          <w:rFonts w:eastAsia="나눔명조" w:hint="eastAsia"/>
          <w:sz w:val="20"/>
          <w:szCs w:val="22"/>
        </w:rPr>
        <w:t>설명한다</w:t>
      </w:r>
      <w:r w:rsidRPr="001B2696">
        <w:rPr>
          <w:rFonts w:eastAsia="나눔명조" w:hint="eastAsia"/>
          <w:sz w:val="20"/>
          <w:szCs w:val="22"/>
        </w:rPr>
        <w:t xml:space="preserve">. </w:t>
      </w:r>
      <w:r w:rsidRPr="001B2696">
        <w:rPr>
          <w:rFonts w:eastAsia="나눔명조" w:hint="eastAsia"/>
          <w:sz w:val="20"/>
          <w:szCs w:val="22"/>
        </w:rPr>
        <w:t>이</w:t>
      </w:r>
      <w:r w:rsidRPr="001B2696">
        <w:rPr>
          <w:rFonts w:eastAsia="나눔명조" w:hint="eastAsia"/>
          <w:sz w:val="20"/>
          <w:szCs w:val="22"/>
        </w:rPr>
        <w:t xml:space="preserve"> </w:t>
      </w:r>
      <w:r w:rsidRPr="001B2696">
        <w:rPr>
          <w:rFonts w:eastAsia="나눔명조" w:hint="eastAsia"/>
          <w:sz w:val="20"/>
          <w:szCs w:val="22"/>
        </w:rPr>
        <w:t>외에도</w:t>
      </w:r>
      <w:r w:rsidRPr="001B2696">
        <w:rPr>
          <w:rFonts w:eastAsia="나눔명조" w:hint="eastAsia"/>
          <w:sz w:val="20"/>
          <w:szCs w:val="22"/>
        </w:rPr>
        <w:t xml:space="preserve"> </w:t>
      </w:r>
      <w:r w:rsidRPr="001B2696">
        <w:rPr>
          <w:rFonts w:eastAsia="나눔명조" w:hint="eastAsia"/>
          <w:sz w:val="20"/>
          <w:szCs w:val="22"/>
        </w:rPr>
        <w:t>사회적</w:t>
      </w:r>
      <w:r w:rsidRPr="001B2696">
        <w:rPr>
          <w:rFonts w:eastAsia="나눔명조" w:hint="eastAsia"/>
          <w:sz w:val="20"/>
          <w:szCs w:val="22"/>
        </w:rPr>
        <w:t xml:space="preserve"> </w:t>
      </w:r>
      <w:r w:rsidRPr="001B2696">
        <w:rPr>
          <w:rFonts w:eastAsia="나눔명조" w:hint="eastAsia"/>
          <w:sz w:val="20"/>
          <w:szCs w:val="22"/>
        </w:rPr>
        <w:t>및</w:t>
      </w:r>
      <w:r w:rsidRPr="001B2696">
        <w:rPr>
          <w:rFonts w:eastAsia="나눔명조" w:hint="eastAsia"/>
          <w:sz w:val="20"/>
          <w:szCs w:val="22"/>
        </w:rPr>
        <w:t xml:space="preserve"> </w:t>
      </w:r>
      <w:r w:rsidRPr="001B2696">
        <w:rPr>
          <w:rFonts w:eastAsia="나눔명조" w:hint="eastAsia"/>
          <w:sz w:val="20"/>
          <w:szCs w:val="22"/>
        </w:rPr>
        <w:t>조직적</w:t>
      </w:r>
      <w:r w:rsidRPr="001B2696">
        <w:rPr>
          <w:rFonts w:eastAsia="나눔명조" w:hint="eastAsia"/>
          <w:sz w:val="20"/>
          <w:szCs w:val="22"/>
        </w:rPr>
        <w:t xml:space="preserve"> </w:t>
      </w:r>
      <w:r w:rsidRPr="001B2696">
        <w:rPr>
          <w:rFonts w:eastAsia="나눔명조" w:hint="eastAsia"/>
          <w:sz w:val="20"/>
          <w:szCs w:val="22"/>
        </w:rPr>
        <w:t>경험</w:t>
      </w:r>
      <w:r w:rsidR="008D02CD">
        <w:rPr>
          <w:rFonts w:eastAsia="나눔명조" w:hint="eastAsia"/>
          <w:sz w:val="20"/>
          <w:szCs w:val="22"/>
        </w:rPr>
        <w:t>(</w:t>
      </w:r>
      <w:proofErr w:type="spellStart"/>
      <w:r w:rsidR="008D02CD">
        <w:rPr>
          <w:rFonts w:eastAsia="나눔명조" w:hint="eastAsia"/>
          <w:sz w:val="20"/>
          <w:szCs w:val="22"/>
        </w:rPr>
        <w:t>한에스더</w:t>
      </w:r>
      <w:proofErr w:type="spellEnd"/>
      <w:r w:rsidR="008D02CD">
        <w:rPr>
          <w:rFonts w:eastAsia="나눔명조" w:hint="eastAsia"/>
          <w:sz w:val="20"/>
          <w:szCs w:val="22"/>
        </w:rPr>
        <w:t xml:space="preserve"> </w:t>
      </w:r>
      <w:r w:rsidR="008D02CD">
        <w:rPr>
          <w:rFonts w:eastAsia="나눔명조" w:hint="eastAsia"/>
          <w:sz w:val="20"/>
          <w:szCs w:val="22"/>
        </w:rPr>
        <w:t>외</w:t>
      </w:r>
      <w:r w:rsidR="008D02CD">
        <w:rPr>
          <w:rFonts w:eastAsia="나눔명조" w:hint="eastAsia"/>
          <w:sz w:val="20"/>
          <w:szCs w:val="22"/>
        </w:rPr>
        <w:t xml:space="preserve"> </w:t>
      </w:r>
      <w:r w:rsidR="008D02CD">
        <w:rPr>
          <w:rFonts w:eastAsia="나눔명조"/>
          <w:sz w:val="20"/>
          <w:szCs w:val="22"/>
        </w:rPr>
        <w:t xml:space="preserve">2012), </w:t>
      </w:r>
      <w:r w:rsidR="008D02CD">
        <w:rPr>
          <w:rFonts w:eastAsia="나눔명조" w:hint="eastAsia"/>
          <w:sz w:val="20"/>
          <w:szCs w:val="22"/>
        </w:rPr>
        <w:t>개인의</w:t>
      </w:r>
      <w:r w:rsidR="008D02CD">
        <w:rPr>
          <w:rFonts w:eastAsia="나눔명조" w:hint="eastAsia"/>
          <w:sz w:val="20"/>
          <w:szCs w:val="22"/>
        </w:rPr>
        <w:t xml:space="preserve"> </w:t>
      </w:r>
      <w:r w:rsidR="008D02CD">
        <w:rPr>
          <w:rFonts w:eastAsia="나눔명조" w:hint="eastAsia"/>
          <w:sz w:val="20"/>
          <w:szCs w:val="22"/>
        </w:rPr>
        <w:t>기본욕구를</w:t>
      </w:r>
      <w:r w:rsidR="008D02CD">
        <w:rPr>
          <w:rFonts w:eastAsia="나눔명조" w:hint="eastAsia"/>
          <w:sz w:val="20"/>
          <w:szCs w:val="22"/>
        </w:rPr>
        <w:t xml:space="preserve"> </w:t>
      </w:r>
      <w:r w:rsidR="008D02CD">
        <w:rPr>
          <w:rFonts w:eastAsia="나눔명조" w:hint="eastAsia"/>
          <w:sz w:val="20"/>
          <w:szCs w:val="22"/>
        </w:rPr>
        <w:t>충족시키는</w:t>
      </w:r>
      <w:r w:rsidR="008D02CD">
        <w:rPr>
          <w:rFonts w:eastAsia="나눔명조" w:hint="eastAsia"/>
          <w:sz w:val="20"/>
          <w:szCs w:val="22"/>
        </w:rPr>
        <w:t xml:space="preserve"> </w:t>
      </w:r>
      <w:r w:rsidR="008D02CD">
        <w:rPr>
          <w:rFonts w:eastAsia="나눔명조" w:hint="eastAsia"/>
          <w:sz w:val="20"/>
          <w:szCs w:val="22"/>
        </w:rPr>
        <w:t>조직적</w:t>
      </w:r>
      <w:r w:rsidR="008D02CD">
        <w:rPr>
          <w:rFonts w:eastAsia="나눔명조" w:hint="eastAsia"/>
          <w:sz w:val="20"/>
          <w:szCs w:val="22"/>
        </w:rPr>
        <w:t xml:space="preserve"> </w:t>
      </w:r>
      <w:r w:rsidR="008D02CD">
        <w:rPr>
          <w:rFonts w:eastAsia="나눔명조" w:hint="eastAsia"/>
          <w:sz w:val="20"/>
          <w:szCs w:val="22"/>
        </w:rPr>
        <w:t>요인</w:t>
      </w:r>
      <w:r w:rsidR="008D02CD">
        <w:rPr>
          <w:rFonts w:eastAsia="나눔명조" w:hint="eastAsia"/>
          <w:sz w:val="20"/>
          <w:szCs w:val="22"/>
        </w:rPr>
        <w:t>(</w:t>
      </w:r>
      <w:r w:rsidR="008D02CD">
        <w:rPr>
          <w:rFonts w:eastAsia="나눔명조" w:hint="eastAsia"/>
          <w:sz w:val="20"/>
          <w:szCs w:val="22"/>
        </w:rPr>
        <w:t>이하영</w:t>
      </w:r>
      <w:r w:rsidR="008D02CD">
        <w:rPr>
          <w:rFonts w:eastAsia="나눔명조" w:hint="eastAsia"/>
          <w:sz w:val="20"/>
          <w:szCs w:val="22"/>
        </w:rPr>
        <w:t xml:space="preserve"> </w:t>
      </w:r>
      <w:r w:rsidR="008D02CD">
        <w:rPr>
          <w:rFonts w:eastAsia="나눔명조" w:hint="eastAsia"/>
          <w:sz w:val="20"/>
          <w:szCs w:val="22"/>
        </w:rPr>
        <w:t>외</w:t>
      </w:r>
      <w:r w:rsidR="008D02CD">
        <w:rPr>
          <w:rFonts w:eastAsia="나눔명조"/>
          <w:sz w:val="20"/>
          <w:szCs w:val="22"/>
        </w:rPr>
        <w:t xml:space="preserve">2017), </w:t>
      </w:r>
      <w:r w:rsidR="008D02CD">
        <w:rPr>
          <w:rFonts w:eastAsia="나눔명조" w:hint="eastAsia"/>
          <w:sz w:val="20"/>
          <w:szCs w:val="22"/>
        </w:rPr>
        <w:t>조직사회화</w:t>
      </w:r>
      <w:r w:rsidR="008D02CD">
        <w:rPr>
          <w:rFonts w:eastAsia="나눔명조" w:hint="eastAsia"/>
          <w:sz w:val="20"/>
          <w:szCs w:val="22"/>
        </w:rPr>
        <w:t xml:space="preserve"> </w:t>
      </w:r>
      <w:r w:rsidR="008D02CD">
        <w:rPr>
          <w:rFonts w:eastAsia="나눔명조" w:hint="eastAsia"/>
          <w:sz w:val="20"/>
          <w:szCs w:val="22"/>
        </w:rPr>
        <w:t>요인</w:t>
      </w:r>
      <w:r w:rsidR="008D02CD">
        <w:rPr>
          <w:rFonts w:eastAsia="나눔명조" w:hint="eastAsia"/>
          <w:sz w:val="20"/>
          <w:szCs w:val="22"/>
        </w:rPr>
        <w:t>(</w:t>
      </w:r>
      <w:proofErr w:type="spellStart"/>
      <w:r w:rsidR="008D02CD">
        <w:rPr>
          <w:rFonts w:eastAsia="나눔명조" w:hint="eastAsia"/>
          <w:sz w:val="20"/>
          <w:szCs w:val="22"/>
        </w:rPr>
        <w:t>김서용</w:t>
      </w:r>
      <w:proofErr w:type="spellEnd"/>
      <w:r w:rsidR="008D02CD">
        <w:rPr>
          <w:rFonts w:eastAsia="나눔명조" w:hint="eastAsia"/>
          <w:sz w:val="20"/>
          <w:szCs w:val="22"/>
        </w:rPr>
        <w:t xml:space="preserve"> </w:t>
      </w:r>
      <w:r w:rsidR="008D02CD">
        <w:rPr>
          <w:rFonts w:eastAsia="나눔명조" w:hint="eastAsia"/>
          <w:sz w:val="20"/>
          <w:szCs w:val="22"/>
        </w:rPr>
        <w:t>외</w:t>
      </w:r>
      <w:r w:rsidR="008D02CD">
        <w:rPr>
          <w:rFonts w:eastAsia="나눔명조"/>
          <w:sz w:val="20"/>
          <w:szCs w:val="22"/>
        </w:rPr>
        <w:t>2010)</w:t>
      </w:r>
      <w:r w:rsidRPr="001B2696">
        <w:rPr>
          <w:rFonts w:eastAsia="나눔명조" w:hint="eastAsia"/>
          <w:sz w:val="20"/>
          <w:szCs w:val="22"/>
        </w:rPr>
        <w:t>이</w:t>
      </w:r>
      <w:r w:rsidRPr="001B2696">
        <w:rPr>
          <w:rFonts w:eastAsia="나눔명조" w:hint="eastAsia"/>
          <w:sz w:val="20"/>
          <w:szCs w:val="22"/>
        </w:rPr>
        <w:t xml:space="preserve"> </w:t>
      </w:r>
      <w:r w:rsidR="00012453">
        <w:rPr>
          <w:rFonts w:eastAsia="나눔명조" w:hint="eastAsia"/>
          <w:sz w:val="20"/>
          <w:szCs w:val="22"/>
        </w:rPr>
        <w:t>공공봉사동기</w:t>
      </w:r>
      <w:r w:rsidR="008D02CD">
        <w:rPr>
          <w:rFonts w:eastAsia="나눔명조" w:hint="eastAsia"/>
          <w:sz w:val="20"/>
          <w:szCs w:val="22"/>
        </w:rPr>
        <w:t>를</w:t>
      </w:r>
      <w:r w:rsidR="008D02CD">
        <w:rPr>
          <w:rFonts w:eastAsia="나눔명조" w:hint="eastAsia"/>
          <w:sz w:val="20"/>
          <w:szCs w:val="22"/>
        </w:rPr>
        <w:t xml:space="preserve"> </w:t>
      </w:r>
      <w:r w:rsidR="008D02CD">
        <w:rPr>
          <w:rFonts w:eastAsia="나눔명조" w:hint="eastAsia"/>
          <w:sz w:val="20"/>
          <w:szCs w:val="22"/>
        </w:rPr>
        <w:t>야기하는</w:t>
      </w:r>
      <w:r w:rsidR="008D02CD">
        <w:rPr>
          <w:rFonts w:eastAsia="나눔명조" w:hint="eastAsia"/>
          <w:sz w:val="20"/>
          <w:szCs w:val="22"/>
        </w:rPr>
        <w:t xml:space="preserve"> </w:t>
      </w:r>
      <w:r w:rsidR="008D02CD">
        <w:rPr>
          <w:rFonts w:eastAsia="나눔명조" w:hint="eastAsia"/>
          <w:sz w:val="20"/>
          <w:szCs w:val="22"/>
        </w:rPr>
        <w:t>주요</w:t>
      </w:r>
      <w:r w:rsidR="008D02CD">
        <w:rPr>
          <w:rFonts w:eastAsia="나눔명조" w:hint="eastAsia"/>
          <w:sz w:val="20"/>
          <w:szCs w:val="22"/>
        </w:rPr>
        <w:t xml:space="preserve"> </w:t>
      </w:r>
      <w:r w:rsidR="008D02CD">
        <w:rPr>
          <w:rFonts w:eastAsia="나눔명조" w:hint="eastAsia"/>
          <w:sz w:val="20"/>
          <w:szCs w:val="22"/>
        </w:rPr>
        <w:t>요인이라고</w:t>
      </w:r>
      <w:r w:rsidR="008D02CD">
        <w:rPr>
          <w:rFonts w:eastAsia="나눔명조" w:hint="eastAsia"/>
          <w:sz w:val="20"/>
          <w:szCs w:val="22"/>
        </w:rPr>
        <w:t xml:space="preserve"> </w:t>
      </w:r>
      <w:r w:rsidR="008D02CD">
        <w:rPr>
          <w:rFonts w:eastAsia="나눔명조" w:hint="eastAsia"/>
          <w:sz w:val="20"/>
          <w:szCs w:val="22"/>
        </w:rPr>
        <w:t>설명하는</w:t>
      </w:r>
      <w:r w:rsidR="008D02CD">
        <w:rPr>
          <w:rFonts w:eastAsia="나눔명조" w:hint="eastAsia"/>
          <w:sz w:val="20"/>
          <w:szCs w:val="22"/>
        </w:rPr>
        <w:t xml:space="preserve"> </w:t>
      </w:r>
      <w:r w:rsidR="008D02CD">
        <w:rPr>
          <w:rFonts w:eastAsia="나눔명조" w:hint="eastAsia"/>
          <w:sz w:val="20"/>
          <w:szCs w:val="22"/>
        </w:rPr>
        <w:t>연구들도</w:t>
      </w:r>
      <w:r w:rsidR="008D02CD">
        <w:rPr>
          <w:rFonts w:eastAsia="나눔명조" w:hint="eastAsia"/>
          <w:sz w:val="20"/>
          <w:szCs w:val="22"/>
        </w:rPr>
        <w:t xml:space="preserve"> </w:t>
      </w:r>
      <w:r w:rsidR="008D02CD">
        <w:rPr>
          <w:rFonts w:eastAsia="나눔명조" w:hint="eastAsia"/>
          <w:sz w:val="20"/>
          <w:szCs w:val="22"/>
        </w:rPr>
        <w:t>있다</w:t>
      </w:r>
      <w:r w:rsidR="008D02CD">
        <w:rPr>
          <w:rFonts w:eastAsia="나눔명조" w:hint="eastAsia"/>
          <w:sz w:val="20"/>
          <w:szCs w:val="22"/>
        </w:rPr>
        <w:t>.</w:t>
      </w:r>
    </w:p>
    <w:p w14:paraId="44188B68" w14:textId="77777777" w:rsidR="008D02CD" w:rsidRDefault="008D02CD" w:rsidP="00265BC3">
      <w:pPr>
        <w:wordWrap/>
        <w:adjustRightInd w:val="0"/>
        <w:spacing w:before="120" w:after="120" w:line="276" w:lineRule="auto"/>
        <w:ind w:rightChars="-23" w:right="-55"/>
        <w:rPr>
          <w:rFonts w:eastAsia="나눔명조"/>
          <w:sz w:val="20"/>
          <w:szCs w:val="22"/>
        </w:rPr>
      </w:pPr>
      <w:r>
        <w:rPr>
          <w:rFonts w:eastAsia="나눔명조" w:hint="eastAsia"/>
          <w:sz w:val="20"/>
          <w:szCs w:val="22"/>
        </w:rPr>
        <w:t>위와</w:t>
      </w:r>
      <w:r>
        <w:rPr>
          <w:rFonts w:eastAsia="나눔명조" w:hint="eastAsia"/>
          <w:sz w:val="20"/>
          <w:szCs w:val="22"/>
        </w:rPr>
        <w:t xml:space="preserve"> </w:t>
      </w:r>
      <w:r>
        <w:rPr>
          <w:rFonts w:eastAsia="나눔명조" w:hint="eastAsia"/>
          <w:sz w:val="20"/>
          <w:szCs w:val="22"/>
        </w:rPr>
        <w:t>같이</w:t>
      </w:r>
      <w:r>
        <w:rPr>
          <w:rFonts w:eastAsia="나눔명조"/>
          <w:sz w:val="20"/>
          <w:szCs w:val="22"/>
        </w:rPr>
        <w:t xml:space="preserve"> </w:t>
      </w:r>
      <w:r w:rsidR="001B2696" w:rsidRPr="001B2696">
        <w:rPr>
          <w:rFonts w:eastAsia="나눔명조" w:hint="eastAsia"/>
          <w:sz w:val="20"/>
          <w:szCs w:val="22"/>
        </w:rPr>
        <w:t>다수의</w:t>
      </w:r>
      <w:r w:rsidR="001B2696" w:rsidRPr="001B2696">
        <w:rPr>
          <w:rFonts w:eastAsia="나눔명조" w:hint="eastAsia"/>
          <w:sz w:val="20"/>
          <w:szCs w:val="22"/>
        </w:rPr>
        <w:t xml:space="preserve"> </w:t>
      </w:r>
      <w:r w:rsidR="001B2696" w:rsidRPr="001B2696">
        <w:rPr>
          <w:rFonts w:eastAsia="나눔명조" w:hint="eastAsia"/>
          <w:sz w:val="20"/>
          <w:szCs w:val="22"/>
        </w:rPr>
        <w:t>연구가</w:t>
      </w:r>
      <w:r w:rsidR="001B2696" w:rsidRPr="001B2696">
        <w:rPr>
          <w:rFonts w:eastAsia="나눔명조" w:hint="eastAsia"/>
          <w:sz w:val="20"/>
          <w:szCs w:val="22"/>
        </w:rPr>
        <w:t xml:space="preserve"> </w:t>
      </w:r>
      <w:r>
        <w:rPr>
          <w:rFonts w:eastAsia="나눔명조" w:hint="eastAsia"/>
          <w:sz w:val="20"/>
          <w:szCs w:val="22"/>
        </w:rPr>
        <w:t>여러</w:t>
      </w:r>
      <w:r>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과</w:t>
      </w:r>
      <w:r w:rsidR="001B2696" w:rsidRPr="001B2696">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 xml:space="preserve"> </w:t>
      </w:r>
      <w:r w:rsidR="001B2696" w:rsidRPr="001B2696">
        <w:rPr>
          <w:rFonts w:eastAsia="나눔명조" w:hint="eastAsia"/>
          <w:sz w:val="20"/>
          <w:szCs w:val="22"/>
        </w:rPr>
        <w:t>간의</w:t>
      </w:r>
      <w:r w:rsidR="001B2696" w:rsidRPr="001B2696">
        <w:rPr>
          <w:rFonts w:eastAsia="나눔명조" w:hint="eastAsia"/>
          <w:sz w:val="20"/>
          <w:szCs w:val="22"/>
        </w:rPr>
        <w:t xml:space="preserve"> </w:t>
      </w:r>
      <w:r w:rsidR="001B2696" w:rsidRPr="001B2696">
        <w:rPr>
          <w:rFonts w:eastAsia="나눔명조" w:hint="eastAsia"/>
          <w:sz w:val="20"/>
          <w:szCs w:val="22"/>
        </w:rPr>
        <w:t>관계를</w:t>
      </w:r>
      <w:r w:rsidR="001B2696" w:rsidRPr="001B2696">
        <w:rPr>
          <w:rFonts w:eastAsia="나눔명조" w:hint="eastAsia"/>
          <w:sz w:val="20"/>
          <w:szCs w:val="22"/>
        </w:rPr>
        <w:t xml:space="preserve"> </w:t>
      </w:r>
      <w:r w:rsidR="001B2696" w:rsidRPr="001B2696">
        <w:rPr>
          <w:rFonts w:eastAsia="나눔명조" w:hint="eastAsia"/>
          <w:sz w:val="20"/>
          <w:szCs w:val="22"/>
        </w:rPr>
        <w:t>다루</w:t>
      </w:r>
      <w:r>
        <w:rPr>
          <w:rFonts w:eastAsia="나눔명조" w:hint="eastAsia"/>
          <w:sz w:val="20"/>
          <w:szCs w:val="22"/>
        </w:rPr>
        <w:t>고</w:t>
      </w:r>
      <w:r>
        <w:rPr>
          <w:rFonts w:eastAsia="나눔명조" w:hint="eastAsia"/>
          <w:sz w:val="20"/>
          <w:szCs w:val="22"/>
        </w:rPr>
        <w:t xml:space="preserve"> </w:t>
      </w:r>
      <w:r>
        <w:rPr>
          <w:rFonts w:eastAsia="나눔명조" w:hint="eastAsia"/>
          <w:sz w:val="20"/>
          <w:szCs w:val="22"/>
        </w:rPr>
        <w:t>있지만</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을</w:t>
      </w:r>
      <w:r w:rsidR="001B2696" w:rsidRPr="001B2696">
        <w:rPr>
          <w:rFonts w:eastAsia="나눔명조" w:hint="eastAsia"/>
          <w:sz w:val="20"/>
          <w:szCs w:val="22"/>
        </w:rPr>
        <w:t xml:space="preserve"> </w:t>
      </w:r>
      <w:r w:rsidR="001B2696" w:rsidRPr="001B2696">
        <w:rPr>
          <w:rFonts w:eastAsia="나눔명조" w:hint="eastAsia"/>
          <w:sz w:val="20"/>
          <w:szCs w:val="22"/>
        </w:rPr>
        <w:t>변동시키고</w:t>
      </w:r>
      <w:r w:rsidR="001B2696" w:rsidRPr="001B2696">
        <w:rPr>
          <w:rFonts w:eastAsia="나눔명조" w:hint="eastAsia"/>
          <w:sz w:val="20"/>
          <w:szCs w:val="22"/>
        </w:rPr>
        <w:t xml:space="preserve"> </w:t>
      </w:r>
      <w:r w:rsidR="001B2696" w:rsidRPr="001B2696">
        <w:rPr>
          <w:rFonts w:eastAsia="나눔명조" w:hint="eastAsia"/>
          <w:sz w:val="20"/>
          <w:szCs w:val="22"/>
        </w:rPr>
        <w:t>형성할</w:t>
      </w:r>
      <w:r w:rsidR="001B2696" w:rsidRPr="001B2696">
        <w:rPr>
          <w:rFonts w:eastAsia="나눔명조" w:hint="eastAsia"/>
          <w:sz w:val="20"/>
          <w:szCs w:val="22"/>
        </w:rPr>
        <w:t xml:space="preserve"> </w:t>
      </w:r>
      <w:r w:rsidR="001B2696" w:rsidRPr="001B2696">
        <w:rPr>
          <w:rFonts w:eastAsia="나눔명조" w:hint="eastAsia"/>
          <w:sz w:val="20"/>
          <w:szCs w:val="22"/>
        </w:rPr>
        <w:t>수</w:t>
      </w:r>
      <w:r w:rsidR="001B2696" w:rsidRPr="001B2696">
        <w:rPr>
          <w:rFonts w:eastAsia="나눔명조" w:hint="eastAsia"/>
          <w:sz w:val="20"/>
          <w:szCs w:val="22"/>
        </w:rPr>
        <w:t xml:space="preserve"> </w:t>
      </w:r>
      <w:r w:rsidR="001B2696" w:rsidRPr="001B2696">
        <w:rPr>
          <w:rFonts w:eastAsia="나눔명조" w:hint="eastAsia"/>
          <w:sz w:val="20"/>
          <w:szCs w:val="22"/>
        </w:rPr>
        <w:t>있는</w:t>
      </w:r>
      <w:r w:rsidR="001B2696" w:rsidRPr="001B2696">
        <w:rPr>
          <w:rFonts w:eastAsia="나눔명조" w:hint="eastAsia"/>
          <w:sz w:val="20"/>
          <w:szCs w:val="22"/>
        </w:rPr>
        <w:t xml:space="preserve"> </w:t>
      </w:r>
      <w:r w:rsidR="001B2696" w:rsidRPr="001B2696">
        <w:rPr>
          <w:rFonts w:eastAsia="나눔명조" w:hint="eastAsia"/>
          <w:sz w:val="20"/>
          <w:szCs w:val="22"/>
        </w:rPr>
        <w:t>리더십과의</w:t>
      </w:r>
      <w:r w:rsidR="001B2696" w:rsidRPr="001B2696">
        <w:rPr>
          <w:rFonts w:eastAsia="나눔명조" w:hint="eastAsia"/>
          <w:sz w:val="20"/>
          <w:szCs w:val="22"/>
        </w:rPr>
        <w:t xml:space="preserve"> </w:t>
      </w:r>
      <w:r w:rsidR="001B2696" w:rsidRPr="001B2696">
        <w:rPr>
          <w:rFonts w:eastAsia="나눔명조" w:hint="eastAsia"/>
          <w:sz w:val="20"/>
          <w:szCs w:val="22"/>
        </w:rPr>
        <w:t>관계는</w:t>
      </w:r>
      <w:r w:rsidR="001B2696" w:rsidRPr="001B2696">
        <w:rPr>
          <w:rFonts w:eastAsia="나눔명조" w:hint="eastAsia"/>
          <w:sz w:val="20"/>
          <w:szCs w:val="22"/>
        </w:rPr>
        <w:t xml:space="preserve"> </w:t>
      </w:r>
      <w:r w:rsidR="001B2696" w:rsidRPr="001B2696">
        <w:rPr>
          <w:rFonts w:eastAsia="나눔명조" w:hint="eastAsia"/>
          <w:sz w:val="20"/>
          <w:szCs w:val="22"/>
        </w:rPr>
        <w:t>다양하게</w:t>
      </w:r>
      <w:r w:rsidR="001B2696" w:rsidRPr="001B2696">
        <w:rPr>
          <w:rFonts w:eastAsia="나눔명조" w:hint="eastAsia"/>
          <w:sz w:val="20"/>
          <w:szCs w:val="22"/>
        </w:rPr>
        <w:t xml:space="preserve"> </w:t>
      </w:r>
      <w:r w:rsidR="001B2696" w:rsidRPr="001B2696">
        <w:rPr>
          <w:rFonts w:eastAsia="나눔명조" w:hint="eastAsia"/>
          <w:sz w:val="20"/>
          <w:szCs w:val="22"/>
        </w:rPr>
        <w:t>다뤄지지</w:t>
      </w:r>
      <w:r w:rsidR="001B2696" w:rsidRPr="001B2696">
        <w:rPr>
          <w:rFonts w:eastAsia="나눔명조" w:hint="eastAsia"/>
          <w:sz w:val="20"/>
          <w:szCs w:val="22"/>
        </w:rPr>
        <w:t xml:space="preserve"> </w:t>
      </w:r>
      <w:r w:rsidR="001B2696" w:rsidRPr="001B2696">
        <w:rPr>
          <w:rFonts w:eastAsia="나눔명조" w:hint="eastAsia"/>
          <w:sz w:val="20"/>
          <w:szCs w:val="22"/>
        </w:rPr>
        <w:t>않고</w:t>
      </w:r>
      <w:r w:rsidR="001B2696" w:rsidRPr="001B2696">
        <w:rPr>
          <w:rFonts w:eastAsia="나눔명조" w:hint="eastAsia"/>
          <w:sz w:val="20"/>
          <w:szCs w:val="22"/>
        </w:rPr>
        <w:t xml:space="preserve"> </w:t>
      </w:r>
      <w:r w:rsidR="001B2696" w:rsidRPr="001B2696">
        <w:rPr>
          <w:rFonts w:eastAsia="나눔명조" w:hint="eastAsia"/>
          <w:sz w:val="20"/>
          <w:szCs w:val="22"/>
        </w:rPr>
        <w:t>있다</w:t>
      </w:r>
      <w:r w:rsidR="001B2696" w:rsidRPr="001B2696">
        <w:rPr>
          <w:rFonts w:eastAsia="나눔명조" w:hint="eastAsia"/>
          <w:sz w:val="20"/>
          <w:szCs w:val="22"/>
        </w:rPr>
        <w:t xml:space="preserve">. </w:t>
      </w:r>
      <w:r w:rsidR="001B2696" w:rsidRPr="001B2696">
        <w:rPr>
          <w:rFonts w:eastAsia="나눔명조" w:hint="eastAsia"/>
          <w:sz w:val="20"/>
          <w:szCs w:val="22"/>
        </w:rPr>
        <w:t>리더십</w:t>
      </w:r>
      <w:r w:rsidR="001B2696" w:rsidRPr="001B2696">
        <w:rPr>
          <w:rFonts w:eastAsia="나눔명조" w:hint="eastAsia"/>
          <w:sz w:val="20"/>
          <w:szCs w:val="22"/>
        </w:rPr>
        <w:t xml:space="preserve"> </w:t>
      </w:r>
      <w:r w:rsidR="001B2696" w:rsidRPr="001B2696">
        <w:rPr>
          <w:rFonts w:eastAsia="나눔명조" w:hint="eastAsia"/>
          <w:sz w:val="20"/>
          <w:szCs w:val="22"/>
        </w:rPr>
        <w:t>즉</w:t>
      </w:r>
      <w:r w:rsidR="001B2696" w:rsidRPr="001B2696">
        <w:rPr>
          <w:rFonts w:eastAsia="나눔명조" w:hint="eastAsia"/>
          <w:sz w:val="20"/>
          <w:szCs w:val="22"/>
        </w:rPr>
        <w:t xml:space="preserve">, </w:t>
      </w:r>
      <w:r w:rsidR="001B2696" w:rsidRPr="001B2696">
        <w:rPr>
          <w:rFonts w:eastAsia="나눔명조" w:hint="eastAsia"/>
          <w:sz w:val="20"/>
          <w:szCs w:val="22"/>
        </w:rPr>
        <w:t>리더의</w:t>
      </w:r>
      <w:r w:rsidR="001B2696" w:rsidRPr="001B2696">
        <w:rPr>
          <w:rFonts w:eastAsia="나눔명조" w:hint="eastAsia"/>
          <w:sz w:val="20"/>
          <w:szCs w:val="22"/>
        </w:rPr>
        <w:t xml:space="preserve"> </w:t>
      </w:r>
      <w:r w:rsidR="001B2696" w:rsidRPr="001B2696">
        <w:rPr>
          <w:rFonts w:eastAsia="나눔명조" w:hint="eastAsia"/>
          <w:sz w:val="20"/>
          <w:szCs w:val="22"/>
        </w:rPr>
        <w:t>성격과</w:t>
      </w:r>
      <w:r w:rsidR="001B2696" w:rsidRPr="001B2696">
        <w:rPr>
          <w:rFonts w:eastAsia="나눔명조" w:hint="eastAsia"/>
          <w:sz w:val="20"/>
          <w:szCs w:val="22"/>
        </w:rPr>
        <w:t xml:space="preserve"> </w:t>
      </w:r>
      <w:r w:rsidR="001B2696" w:rsidRPr="001B2696">
        <w:rPr>
          <w:rFonts w:eastAsia="나눔명조" w:hint="eastAsia"/>
          <w:sz w:val="20"/>
          <w:szCs w:val="22"/>
        </w:rPr>
        <w:t>리더가</w:t>
      </w:r>
      <w:r w:rsidR="001B2696" w:rsidRPr="001B2696">
        <w:rPr>
          <w:rFonts w:eastAsia="나눔명조" w:hint="eastAsia"/>
          <w:sz w:val="20"/>
          <w:szCs w:val="22"/>
        </w:rPr>
        <w:t xml:space="preserve"> </w:t>
      </w:r>
      <w:r w:rsidR="001B2696" w:rsidRPr="001B2696">
        <w:rPr>
          <w:rFonts w:eastAsia="나눔명조" w:hint="eastAsia"/>
          <w:sz w:val="20"/>
          <w:szCs w:val="22"/>
        </w:rPr>
        <w:t>조직내에서</w:t>
      </w:r>
      <w:r w:rsidR="001B2696" w:rsidRPr="001B2696">
        <w:rPr>
          <w:rFonts w:eastAsia="나눔명조" w:hint="eastAsia"/>
          <w:sz w:val="20"/>
          <w:szCs w:val="22"/>
        </w:rPr>
        <w:t xml:space="preserve"> </w:t>
      </w:r>
      <w:r w:rsidR="001B2696" w:rsidRPr="001B2696">
        <w:rPr>
          <w:rFonts w:eastAsia="나눔명조" w:hint="eastAsia"/>
          <w:sz w:val="20"/>
          <w:szCs w:val="22"/>
        </w:rPr>
        <w:t>활용하는</w:t>
      </w:r>
      <w:r w:rsidR="001B2696" w:rsidRPr="001B2696">
        <w:rPr>
          <w:rFonts w:eastAsia="나눔명조" w:hint="eastAsia"/>
          <w:sz w:val="20"/>
          <w:szCs w:val="22"/>
        </w:rPr>
        <w:t xml:space="preserve"> </w:t>
      </w:r>
      <w:r w:rsidR="001B2696" w:rsidRPr="001B2696">
        <w:rPr>
          <w:rFonts w:eastAsia="나눔명조" w:hint="eastAsia"/>
          <w:sz w:val="20"/>
          <w:szCs w:val="22"/>
        </w:rPr>
        <w:t>여러</w:t>
      </w:r>
      <w:r w:rsidR="001B2696" w:rsidRPr="001B2696">
        <w:rPr>
          <w:rFonts w:eastAsia="나눔명조" w:hint="eastAsia"/>
          <w:sz w:val="20"/>
          <w:szCs w:val="22"/>
        </w:rPr>
        <w:t xml:space="preserve"> </w:t>
      </w:r>
      <w:r w:rsidR="001B2696" w:rsidRPr="001B2696">
        <w:rPr>
          <w:rFonts w:eastAsia="나눔명조" w:hint="eastAsia"/>
          <w:sz w:val="20"/>
          <w:szCs w:val="22"/>
        </w:rPr>
        <w:t>행위는</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의</w:t>
      </w:r>
      <w:r w:rsidR="001B2696" w:rsidRPr="001B2696">
        <w:rPr>
          <w:rFonts w:eastAsia="나눔명조" w:hint="eastAsia"/>
          <w:sz w:val="20"/>
          <w:szCs w:val="22"/>
        </w:rPr>
        <w:t xml:space="preserve"> </w:t>
      </w:r>
      <w:r w:rsidR="001B2696" w:rsidRPr="001B2696">
        <w:rPr>
          <w:rFonts w:eastAsia="나눔명조" w:hint="eastAsia"/>
          <w:sz w:val="20"/>
          <w:szCs w:val="22"/>
        </w:rPr>
        <w:t>풍토와</w:t>
      </w:r>
      <w:r w:rsidR="001B2696" w:rsidRPr="001B2696">
        <w:rPr>
          <w:rFonts w:eastAsia="나눔명조" w:hint="eastAsia"/>
          <w:sz w:val="20"/>
          <w:szCs w:val="22"/>
        </w:rPr>
        <w:t xml:space="preserve"> </w:t>
      </w:r>
      <w:r w:rsidR="001B2696" w:rsidRPr="001B2696">
        <w:rPr>
          <w:rFonts w:eastAsia="나눔명조" w:hint="eastAsia"/>
          <w:sz w:val="20"/>
          <w:szCs w:val="22"/>
        </w:rPr>
        <w:t>환경을</w:t>
      </w:r>
      <w:r w:rsidR="001B2696" w:rsidRPr="001B2696">
        <w:rPr>
          <w:rFonts w:eastAsia="나눔명조" w:hint="eastAsia"/>
          <w:sz w:val="20"/>
          <w:szCs w:val="22"/>
        </w:rPr>
        <w:t xml:space="preserve"> </w:t>
      </w:r>
      <w:r w:rsidR="001B2696" w:rsidRPr="001B2696">
        <w:rPr>
          <w:rFonts w:eastAsia="나눔명조" w:hint="eastAsia"/>
          <w:sz w:val="20"/>
          <w:szCs w:val="22"/>
        </w:rPr>
        <w:t>형성하는</w:t>
      </w:r>
      <w:r w:rsidR="001B2696" w:rsidRPr="001B2696">
        <w:rPr>
          <w:rFonts w:eastAsia="나눔명조" w:hint="eastAsia"/>
          <w:sz w:val="20"/>
          <w:szCs w:val="22"/>
        </w:rPr>
        <w:t xml:space="preserve"> </w:t>
      </w:r>
      <w:r w:rsidR="001B2696" w:rsidRPr="001B2696">
        <w:rPr>
          <w:rFonts w:eastAsia="나눔명조" w:hint="eastAsia"/>
          <w:sz w:val="20"/>
          <w:szCs w:val="22"/>
        </w:rPr>
        <w:t>데</w:t>
      </w:r>
      <w:r w:rsidR="001B2696" w:rsidRPr="001B2696">
        <w:rPr>
          <w:rFonts w:eastAsia="나눔명조" w:hint="eastAsia"/>
          <w:sz w:val="20"/>
          <w:szCs w:val="22"/>
        </w:rPr>
        <w:t xml:space="preserve"> </w:t>
      </w:r>
      <w:r w:rsidR="001B2696" w:rsidRPr="001B2696">
        <w:rPr>
          <w:rFonts w:eastAsia="나눔명조" w:hint="eastAsia"/>
          <w:sz w:val="20"/>
          <w:szCs w:val="22"/>
        </w:rPr>
        <w:t>있어</w:t>
      </w:r>
      <w:r w:rsidR="001B2696" w:rsidRPr="001B2696">
        <w:rPr>
          <w:rFonts w:eastAsia="나눔명조" w:hint="eastAsia"/>
          <w:sz w:val="20"/>
          <w:szCs w:val="22"/>
        </w:rPr>
        <w:t xml:space="preserve"> </w:t>
      </w:r>
      <w:r w:rsidR="001B2696" w:rsidRPr="001B2696">
        <w:rPr>
          <w:rFonts w:eastAsia="나눔명조" w:hint="eastAsia"/>
          <w:sz w:val="20"/>
          <w:szCs w:val="22"/>
        </w:rPr>
        <w:t>큰</w:t>
      </w:r>
      <w:r w:rsidR="001B2696" w:rsidRPr="001B2696">
        <w:rPr>
          <w:rFonts w:eastAsia="나눔명조" w:hint="eastAsia"/>
          <w:sz w:val="20"/>
          <w:szCs w:val="22"/>
        </w:rPr>
        <w:t xml:space="preserve"> </w:t>
      </w:r>
      <w:r w:rsidR="001B2696" w:rsidRPr="001B2696">
        <w:rPr>
          <w:rFonts w:eastAsia="나눔명조" w:hint="eastAsia"/>
          <w:sz w:val="20"/>
          <w:szCs w:val="22"/>
        </w:rPr>
        <w:t>영향력이</w:t>
      </w:r>
      <w:r w:rsidR="001B2696" w:rsidRPr="001B2696">
        <w:rPr>
          <w:rFonts w:eastAsia="나눔명조" w:hint="eastAsia"/>
          <w:sz w:val="20"/>
          <w:szCs w:val="22"/>
        </w:rPr>
        <w:t xml:space="preserve"> </w:t>
      </w:r>
      <w:r w:rsidR="001B2696" w:rsidRPr="001B2696">
        <w:rPr>
          <w:rFonts w:eastAsia="나눔명조" w:hint="eastAsia"/>
          <w:sz w:val="20"/>
          <w:szCs w:val="22"/>
        </w:rPr>
        <w:t>있다</w:t>
      </w:r>
      <w:r w:rsidR="001B2696" w:rsidRPr="001B2696">
        <w:rPr>
          <w:rFonts w:eastAsia="나눔명조" w:hint="eastAsia"/>
          <w:sz w:val="20"/>
          <w:szCs w:val="22"/>
        </w:rPr>
        <w:t xml:space="preserve"> (</w:t>
      </w:r>
      <w:r w:rsidR="001B2696" w:rsidRPr="001B2696">
        <w:rPr>
          <w:rFonts w:eastAsia="나눔명조" w:hint="eastAsia"/>
          <w:sz w:val="20"/>
          <w:szCs w:val="22"/>
        </w:rPr>
        <w:t>서정석</w:t>
      </w:r>
      <w:r w:rsidR="001B2696" w:rsidRPr="001B2696">
        <w:rPr>
          <w:rFonts w:eastAsia="나눔명조" w:hint="eastAsia"/>
          <w:sz w:val="20"/>
          <w:szCs w:val="22"/>
        </w:rPr>
        <w:t xml:space="preserve"> </w:t>
      </w:r>
      <w:r w:rsidR="001B2696" w:rsidRPr="001B2696">
        <w:rPr>
          <w:rFonts w:eastAsia="나눔명조" w:hint="eastAsia"/>
          <w:sz w:val="20"/>
          <w:szCs w:val="22"/>
        </w:rPr>
        <w:t>외</w:t>
      </w:r>
      <w:r w:rsidR="001B2696" w:rsidRPr="001B2696">
        <w:rPr>
          <w:rFonts w:eastAsia="나눔명조" w:hint="eastAsia"/>
          <w:sz w:val="20"/>
          <w:szCs w:val="22"/>
        </w:rPr>
        <w:t xml:space="preserve">2017). </w:t>
      </w:r>
      <w:r w:rsidRPr="001B2696">
        <w:rPr>
          <w:rFonts w:eastAsia="나눔명조" w:hint="eastAsia"/>
          <w:sz w:val="20"/>
          <w:szCs w:val="22"/>
        </w:rPr>
        <w:t>앞서</w:t>
      </w:r>
      <w:r w:rsidRPr="001B2696">
        <w:rPr>
          <w:rFonts w:eastAsia="나눔명조" w:hint="eastAsia"/>
          <w:sz w:val="20"/>
          <w:szCs w:val="22"/>
        </w:rPr>
        <w:t xml:space="preserve"> </w:t>
      </w:r>
      <w:r w:rsidRPr="001B2696">
        <w:rPr>
          <w:rFonts w:eastAsia="나눔명조" w:hint="eastAsia"/>
          <w:sz w:val="20"/>
          <w:szCs w:val="22"/>
        </w:rPr>
        <w:t>다룬</w:t>
      </w:r>
      <w:r w:rsidRPr="001B2696">
        <w:rPr>
          <w:rFonts w:eastAsia="나눔명조" w:hint="eastAsia"/>
          <w:sz w:val="20"/>
          <w:szCs w:val="22"/>
        </w:rPr>
        <w:t xml:space="preserve"> </w:t>
      </w:r>
      <w:r w:rsidRPr="001B2696">
        <w:rPr>
          <w:rFonts w:eastAsia="나눔명조" w:hint="eastAsia"/>
          <w:sz w:val="20"/>
          <w:szCs w:val="22"/>
        </w:rPr>
        <w:t>선행연구에서</w:t>
      </w:r>
      <w:r w:rsidRPr="001B2696">
        <w:rPr>
          <w:rFonts w:eastAsia="나눔명조" w:hint="eastAsia"/>
          <w:sz w:val="20"/>
          <w:szCs w:val="22"/>
        </w:rPr>
        <w:t xml:space="preserve"> </w:t>
      </w:r>
      <w:r w:rsidRPr="001B2696">
        <w:rPr>
          <w:rFonts w:eastAsia="나눔명조" w:hint="eastAsia"/>
          <w:sz w:val="20"/>
          <w:szCs w:val="22"/>
        </w:rPr>
        <w:t>확인</w:t>
      </w:r>
      <w:r>
        <w:rPr>
          <w:rFonts w:eastAsia="나눔명조" w:hint="eastAsia"/>
          <w:sz w:val="20"/>
          <w:szCs w:val="22"/>
        </w:rPr>
        <w:t>했</w:t>
      </w:r>
      <w:r w:rsidRPr="001B2696">
        <w:rPr>
          <w:rFonts w:eastAsia="나눔명조" w:hint="eastAsia"/>
          <w:sz w:val="20"/>
          <w:szCs w:val="22"/>
        </w:rPr>
        <w:t>듯이</w:t>
      </w:r>
      <w:r>
        <w:rPr>
          <w:rFonts w:eastAsia="나눔명조"/>
          <w:sz w:val="20"/>
          <w:szCs w:val="22"/>
        </w:rPr>
        <w:t>,</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w:t>
      </w:r>
      <w:r w:rsidR="001B2696" w:rsidRPr="001B2696">
        <w:rPr>
          <w:rFonts w:eastAsia="나눔명조" w:hint="eastAsia"/>
          <w:sz w:val="20"/>
          <w:szCs w:val="22"/>
        </w:rPr>
        <w:t xml:space="preserve"> </w:t>
      </w:r>
      <w:r w:rsidR="001B2696" w:rsidRPr="001B2696">
        <w:rPr>
          <w:rFonts w:eastAsia="나눔명조" w:hint="eastAsia"/>
          <w:sz w:val="20"/>
          <w:szCs w:val="22"/>
        </w:rPr>
        <w:t>풍토와</w:t>
      </w:r>
      <w:r w:rsidR="001B2696" w:rsidRPr="001B2696">
        <w:rPr>
          <w:rFonts w:eastAsia="나눔명조" w:hint="eastAsia"/>
          <w:sz w:val="20"/>
          <w:szCs w:val="22"/>
        </w:rPr>
        <w:t xml:space="preserve"> </w:t>
      </w:r>
      <w:r w:rsidR="001B2696" w:rsidRPr="001B2696">
        <w:rPr>
          <w:rFonts w:eastAsia="나눔명조" w:hint="eastAsia"/>
          <w:sz w:val="20"/>
          <w:szCs w:val="22"/>
        </w:rPr>
        <w:t>환경</w:t>
      </w:r>
      <w:r w:rsidR="001B2696" w:rsidRPr="001B2696">
        <w:rPr>
          <w:rFonts w:eastAsia="나눔명조" w:hint="eastAsia"/>
          <w:sz w:val="20"/>
          <w:szCs w:val="22"/>
        </w:rPr>
        <w:t xml:space="preserve">, </w:t>
      </w:r>
      <w:r w:rsidR="001B2696" w:rsidRPr="001B2696">
        <w:rPr>
          <w:rFonts w:eastAsia="나눔명조" w:hint="eastAsia"/>
          <w:sz w:val="20"/>
          <w:szCs w:val="22"/>
        </w:rPr>
        <w:t>즉</w:t>
      </w:r>
      <w:r w:rsidR="001B2696" w:rsidRPr="001B2696">
        <w:rPr>
          <w:rFonts w:eastAsia="나눔명조" w:hint="eastAsia"/>
          <w:sz w:val="20"/>
          <w:szCs w:val="22"/>
        </w:rPr>
        <w:t xml:space="preserve"> </w:t>
      </w:r>
      <w:r w:rsidR="001B2696" w:rsidRPr="001B2696">
        <w:rPr>
          <w:rFonts w:eastAsia="나눔명조" w:hint="eastAsia"/>
          <w:sz w:val="20"/>
          <w:szCs w:val="22"/>
        </w:rPr>
        <w:t>조직문화</w:t>
      </w:r>
      <w:r w:rsidR="001B2696" w:rsidRPr="001B2696">
        <w:rPr>
          <w:rFonts w:eastAsia="나눔명조" w:hint="eastAsia"/>
          <w:sz w:val="20"/>
          <w:szCs w:val="22"/>
        </w:rPr>
        <w:t xml:space="preserve"> </w:t>
      </w:r>
      <w:r w:rsidR="001B2696" w:rsidRPr="001B2696">
        <w:rPr>
          <w:rFonts w:eastAsia="나눔명조" w:hint="eastAsia"/>
          <w:sz w:val="20"/>
          <w:szCs w:val="22"/>
        </w:rPr>
        <w:t>혹은</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w:t>
      </w:r>
      <w:r w:rsidR="001B2696" w:rsidRPr="001B2696">
        <w:rPr>
          <w:rFonts w:eastAsia="나눔명조" w:hint="eastAsia"/>
          <w:sz w:val="20"/>
          <w:szCs w:val="22"/>
        </w:rPr>
        <w:t xml:space="preserve"> </w:t>
      </w:r>
      <w:r w:rsidR="001B2696" w:rsidRPr="001B2696">
        <w:rPr>
          <w:rFonts w:eastAsia="나눔명조" w:hint="eastAsia"/>
          <w:sz w:val="20"/>
          <w:szCs w:val="22"/>
        </w:rPr>
        <w:t>사회경험은</w:t>
      </w:r>
      <w:r w:rsidR="001B2696" w:rsidRPr="001B2696">
        <w:rPr>
          <w:rFonts w:eastAsia="나눔명조" w:hint="eastAsia"/>
          <w:sz w:val="20"/>
          <w:szCs w:val="22"/>
        </w:rPr>
        <w:t xml:space="preserve"> </w:t>
      </w:r>
      <w:r w:rsidR="001B2696" w:rsidRPr="001B2696">
        <w:rPr>
          <w:rFonts w:eastAsia="나눔명조" w:hint="eastAsia"/>
          <w:sz w:val="20"/>
          <w:szCs w:val="22"/>
        </w:rPr>
        <w:t>곧</w:t>
      </w:r>
      <w:r>
        <w:rPr>
          <w:rFonts w:eastAsia="나눔명조" w:hint="eastAsia"/>
          <w:sz w:val="20"/>
          <w:szCs w:val="22"/>
        </w:rPr>
        <w:t xml:space="preserve"> </w:t>
      </w:r>
      <w:r w:rsidR="001B2696" w:rsidRPr="001B2696">
        <w:rPr>
          <w:rFonts w:eastAsia="나눔명조" w:hint="eastAsia"/>
          <w:sz w:val="20"/>
          <w:szCs w:val="22"/>
        </w:rPr>
        <w:t>공직</w:t>
      </w:r>
      <w:r w:rsidR="001B2696" w:rsidRPr="001B2696">
        <w:rPr>
          <w:rFonts w:eastAsia="나눔명조" w:hint="eastAsia"/>
          <w:sz w:val="20"/>
          <w:szCs w:val="22"/>
        </w:rPr>
        <w:t xml:space="preserve"> </w:t>
      </w:r>
      <w:r w:rsidR="001B2696" w:rsidRPr="001B2696">
        <w:rPr>
          <w:rFonts w:eastAsia="나눔명조" w:hint="eastAsia"/>
          <w:sz w:val="20"/>
          <w:szCs w:val="22"/>
        </w:rPr>
        <w:t>종사자들의</w:t>
      </w:r>
      <w:r w:rsidR="001B2696" w:rsidRPr="001B2696">
        <w:rPr>
          <w:rFonts w:eastAsia="나눔명조" w:hint="eastAsia"/>
          <w:sz w:val="20"/>
          <w:szCs w:val="22"/>
        </w:rPr>
        <w:t xml:space="preserve"> </w:t>
      </w:r>
      <w:r w:rsidR="001B2696" w:rsidRPr="001B2696">
        <w:rPr>
          <w:rFonts w:eastAsia="나눔명조" w:hint="eastAsia"/>
          <w:sz w:val="20"/>
          <w:szCs w:val="22"/>
        </w:rPr>
        <w:t>내적동기를</w:t>
      </w:r>
      <w:r w:rsidR="001B2696" w:rsidRPr="001B2696">
        <w:rPr>
          <w:rFonts w:eastAsia="나눔명조" w:hint="eastAsia"/>
          <w:sz w:val="20"/>
          <w:szCs w:val="22"/>
        </w:rPr>
        <w:t xml:space="preserve"> </w:t>
      </w:r>
      <w:r w:rsidR="001B2696" w:rsidRPr="001B2696">
        <w:rPr>
          <w:rFonts w:eastAsia="나눔명조" w:hint="eastAsia"/>
          <w:sz w:val="20"/>
          <w:szCs w:val="22"/>
        </w:rPr>
        <w:t>강화하거나</w:t>
      </w:r>
      <w:r w:rsidR="001B2696" w:rsidRPr="001B2696">
        <w:rPr>
          <w:rFonts w:eastAsia="나눔명조" w:hint="eastAsia"/>
          <w:sz w:val="20"/>
          <w:szCs w:val="22"/>
        </w:rPr>
        <w:t xml:space="preserve"> </w:t>
      </w:r>
      <w:r w:rsidR="001B2696" w:rsidRPr="001B2696">
        <w:rPr>
          <w:rFonts w:eastAsia="나눔명조" w:hint="eastAsia"/>
          <w:sz w:val="20"/>
          <w:szCs w:val="22"/>
        </w:rPr>
        <w:t>약화하는</w:t>
      </w:r>
      <w:r w:rsidR="001B2696" w:rsidRPr="001B2696">
        <w:rPr>
          <w:rFonts w:eastAsia="나눔명조" w:hint="eastAsia"/>
          <w:sz w:val="20"/>
          <w:szCs w:val="22"/>
        </w:rPr>
        <w:t xml:space="preserve"> </w:t>
      </w:r>
      <w:r w:rsidR="001B2696" w:rsidRPr="001B2696">
        <w:rPr>
          <w:rFonts w:eastAsia="나눔명조" w:hint="eastAsia"/>
          <w:sz w:val="20"/>
          <w:szCs w:val="22"/>
        </w:rPr>
        <w:t>데</w:t>
      </w:r>
      <w:r w:rsidR="001B2696" w:rsidRPr="001B2696">
        <w:rPr>
          <w:rFonts w:eastAsia="나눔명조" w:hint="eastAsia"/>
          <w:sz w:val="20"/>
          <w:szCs w:val="22"/>
        </w:rPr>
        <w:t xml:space="preserve"> </w:t>
      </w:r>
      <w:r w:rsidR="001B2696" w:rsidRPr="001B2696">
        <w:rPr>
          <w:rFonts w:eastAsia="나눔명조" w:hint="eastAsia"/>
          <w:sz w:val="20"/>
          <w:szCs w:val="22"/>
        </w:rPr>
        <w:t>영향을</w:t>
      </w:r>
      <w:r w:rsidR="001B2696" w:rsidRPr="001B2696">
        <w:rPr>
          <w:rFonts w:eastAsia="나눔명조" w:hint="eastAsia"/>
          <w:sz w:val="20"/>
          <w:szCs w:val="22"/>
        </w:rPr>
        <w:t xml:space="preserve"> </w:t>
      </w:r>
      <w:r w:rsidR="001B2696" w:rsidRPr="001B2696">
        <w:rPr>
          <w:rFonts w:eastAsia="나눔명조" w:hint="eastAsia"/>
          <w:sz w:val="20"/>
          <w:szCs w:val="22"/>
        </w:rPr>
        <w:t>미치는</w:t>
      </w:r>
      <w:r w:rsidR="001B2696" w:rsidRPr="001B2696">
        <w:rPr>
          <w:rFonts w:eastAsia="나눔명조" w:hint="eastAsia"/>
          <w:sz w:val="20"/>
          <w:szCs w:val="22"/>
        </w:rPr>
        <w:t xml:space="preserve"> </w:t>
      </w:r>
      <w:r w:rsidR="001B2696" w:rsidRPr="001B2696">
        <w:rPr>
          <w:rFonts w:eastAsia="나눔명조" w:hint="eastAsia"/>
          <w:sz w:val="20"/>
          <w:szCs w:val="22"/>
        </w:rPr>
        <w:t>요인</w:t>
      </w:r>
      <w:r w:rsidR="001B2696" w:rsidRPr="001B2696">
        <w:rPr>
          <w:rFonts w:eastAsia="나눔명조" w:hint="eastAsia"/>
          <w:sz w:val="20"/>
          <w:szCs w:val="22"/>
        </w:rPr>
        <w:t xml:space="preserve"> </w:t>
      </w:r>
      <w:r w:rsidR="001B2696" w:rsidRPr="001B2696">
        <w:rPr>
          <w:rFonts w:eastAsia="나눔명조" w:hint="eastAsia"/>
          <w:sz w:val="20"/>
          <w:szCs w:val="22"/>
        </w:rPr>
        <w:t>중</w:t>
      </w:r>
      <w:r w:rsidR="001B2696" w:rsidRPr="001B2696">
        <w:rPr>
          <w:rFonts w:eastAsia="나눔명조" w:hint="eastAsia"/>
          <w:sz w:val="20"/>
          <w:szCs w:val="22"/>
        </w:rPr>
        <w:t xml:space="preserve"> </w:t>
      </w:r>
      <w:r w:rsidR="001B2696" w:rsidRPr="001B2696">
        <w:rPr>
          <w:rFonts w:eastAsia="나눔명조" w:hint="eastAsia"/>
          <w:sz w:val="20"/>
          <w:szCs w:val="22"/>
        </w:rPr>
        <w:t>하나이다</w:t>
      </w:r>
      <w:r w:rsidR="001B2696" w:rsidRPr="001B2696">
        <w:rPr>
          <w:rFonts w:eastAsia="나눔명조" w:hint="eastAsia"/>
          <w:sz w:val="20"/>
          <w:szCs w:val="22"/>
        </w:rPr>
        <w:t>.</w:t>
      </w:r>
      <w:r>
        <w:rPr>
          <w:rFonts w:eastAsia="나눔명조"/>
          <w:sz w:val="20"/>
          <w:szCs w:val="22"/>
        </w:rPr>
        <w:t xml:space="preserve"> </w:t>
      </w:r>
    </w:p>
    <w:p w14:paraId="157FABB0" w14:textId="4AE6AFAD" w:rsidR="001B2696" w:rsidRPr="00750801" w:rsidRDefault="001B2696" w:rsidP="00265BC3">
      <w:pPr>
        <w:wordWrap/>
        <w:adjustRightInd w:val="0"/>
        <w:spacing w:before="120" w:after="120" w:line="276" w:lineRule="auto"/>
        <w:ind w:rightChars="-23" w:right="-55"/>
        <w:rPr>
          <w:rFonts w:eastAsia="나눔명조"/>
          <w:sz w:val="20"/>
          <w:szCs w:val="22"/>
        </w:rPr>
      </w:pPr>
      <w:r w:rsidRPr="001B2696">
        <w:rPr>
          <w:rFonts w:eastAsia="나눔명조" w:hint="eastAsia"/>
          <w:sz w:val="20"/>
          <w:szCs w:val="22"/>
        </w:rPr>
        <w:t>리더십은</w:t>
      </w:r>
      <w:r w:rsidRPr="001B2696">
        <w:rPr>
          <w:rFonts w:eastAsia="나눔명조" w:hint="eastAsia"/>
          <w:sz w:val="20"/>
          <w:szCs w:val="22"/>
        </w:rPr>
        <w:t xml:space="preserve"> </w:t>
      </w:r>
      <w:r w:rsidRPr="001B2696">
        <w:rPr>
          <w:rFonts w:eastAsia="나눔명조" w:hint="eastAsia"/>
          <w:sz w:val="20"/>
          <w:szCs w:val="22"/>
        </w:rPr>
        <w:t>리더행동</w:t>
      </w:r>
      <w:r w:rsidR="003F608A">
        <w:rPr>
          <w:rFonts w:eastAsia="나눔명조" w:hint="eastAsia"/>
          <w:sz w:val="20"/>
          <w:szCs w:val="22"/>
        </w:rPr>
        <w:t>을</w:t>
      </w:r>
      <w:r w:rsidR="003F608A">
        <w:rPr>
          <w:rFonts w:eastAsia="나눔명조" w:hint="eastAsia"/>
          <w:sz w:val="20"/>
          <w:szCs w:val="22"/>
        </w:rPr>
        <w:t xml:space="preserve"> </w:t>
      </w:r>
      <w:r w:rsidR="003F608A">
        <w:rPr>
          <w:rFonts w:eastAsia="나눔명조" w:hint="eastAsia"/>
          <w:sz w:val="20"/>
          <w:szCs w:val="22"/>
        </w:rPr>
        <w:t>통해</w:t>
      </w:r>
      <w:r w:rsidR="003F608A">
        <w:rPr>
          <w:rFonts w:eastAsia="나눔명조" w:hint="eastAsia"/>
          <w:sz w:val="20"/>
          <w:szCs w:val="22"/>
        </w:rPr>
        <w:t xml:space="preserve"> </w:t>
      </w:r>
      <w:r w:rsidR="00C061E5">
        <w:rPr>
          <w:rFonts w:eastAsia="나눔명조" w:hint="eastAsia"/>
          <w:sz w:val="20"/>
          <w:szCs w:val="22"/>
        </w:rPr>
        <w:t>발휘</w:t>
      </w:r>
      <w:r w:rsidR="00C061E5">
        <w:rPr>
          <w:rFonts w:eastAsia="나눔명조"/>
          <w:sz w:val="20"/>
          <w:szCs w:val="22"/>
        </w:rPr>
        <w:t>될</w:t>
      </w:r>
      <w:r w:rsidR="003F608A">
        <w:rPr>
          <w:rFonts w:eastAsia="나눔명조" w:hint="eastAsia"/>
          <w:sz w:val="20"/>
          <w:szCs w:val="22"/>
        </w:rPr>
        <w:t xml:space="preserve"> </w:t>
      </w:r>
      <w:r w:rsidR="003F608A">
        <w:rPr>
          <w:rFonts w:eastAsia="나눔명조" w:hint="eastAsia"/>
          <w:sz w:val="20"/>
          <w:szCs w:val="22"/>
        </w:rPr>
        <w:t>수</w:t>
      </w:r>
      <w:r w:rsidR="003F608A">
        <w:rPr>
          <w:rFonts w:eastAsia="나눔명조" w:hint="eastAsia"/>
          <w:sz w:val="20"/>
          <w:szCs w:val="22"/>
        </w:rPr>
        <w:t xml:space="preserve"> </w:t>
      </w:r>
      <w:r w:rsidR="003F608A">
        <w:rPr>
          <w:rFonts w:eastAsia="나눔명조" w:hint="eastAsia"/>
          <w:sz w:val="20"/>
          <w:szCs w:val="22"/>
        </w:rPr>
        <w:t>있는데</w:t>
      </w:r>
      <w:r w:rsidR="003F608A">
        <w:rPr>
          <w:rFonts w:eastAsia="나눔명조" w:hint="eastAsia"/>
          <w:sz w:val="20"/>
          <w:szCs w:val="22"/>
        </w:rPr>
        <w:t>,</w:t>
      </w:r>
      <w:r w:rsidR="003F608A">
        <w:rPr>
          <w:rFonts w:eastAsia="나눔명조"/>
          <w:sz w:val="20"/>
          <w:szCs w:val="22"/>
        </w:rPr>
        <w:t xml:space="preserve"> </w:t>
      </w:r>
      <w:r w:rsidR="003F608A">
        <w:rPr>
          <w:rFonts w:eastAsia="나눔명조" w:hint="eastAsia"/>
          <w:sz w:val="20"/>
          <w:szCs w:val="22"/>
        </w:rPr>
        <w:t>리더</w:t>
      </w:r>
      <w:r w:rsidR="003F608A">
        <w:rPr>
          <w:rFonts w:eastAsia="나눔명조" w:hint="eastAsia"/>
          <w:sz w:val="20"/>
          <w:szCs w:val="22"/>
        </w:rPr>
        <w:t xml:space="preserve"> </w:t>
      </w:r>
      <w:r w:rsidR="003F608A">
        <w:rPr>
          <w:rFonts w:eastAsia="나눔명조" w:hint="eastAsia"/>
          <w:sz w:val="20"/>
          <w:szCs w:val="22"/>
        </w:rPr>
        <w:t>행동이란</w:t>
      </w:r>
      <w:r w:rsidR="003F608A">
        <w:rPr>
          <w:rFonts w:eastAsia="나눔명조"/>
          <w:sz w:val="20"/>
          <w:szCs w:val="22"/>
        </w:rPr>
        <w:t xml:space="preserve"> </w:t>
      </w:r>
      <w:r w:rsidR="003F608A">
        <w:rPr>
          <w:rFonts w:eastAsia="나눔명조" w:hint="eastAsia"/>
          <w:sz w:val="20"/>
          <w:szCs w:val="22"/>
        </w:rPr>
        <w:t>조직구성원</w:t>
      </w:r>
      <w:r w:rsidR="003F608A">
        <w:rPr>
          <w:rFonts w:eastAsia="나눔명조" w:hint="eastAsia"/>
          <w:sz w:val="20"/>
          <w:szCs w:val="22"/>
        </w:rPr>
        <w:t xml:space="preserve"> </w:t>
      </w:r>
      <w:r w:rsidR="003F608A">
        <w:rPr>
          <w:rFonts w:eastAsia="나눔명조" w:hint="eastAsia"/>
          <w:sz w:val="20"/>
          <w:szCs w:val="22"/>
        </w:rPr>
        <w:t>집단이</w:t>
      </w:r>
      <w:r w:rsidR="003F608A">
        <w:rPr>
          <w:rFonts w:eastAsia="나눔명조" w:hint="eastAsia"/>
          <w:sz w:val="20"/>
          <w:szCs w:val="22"/>
        </w:rPr>
        <w:t xml:space="preserve"> </w:t>
      </w:r>
      <w:r w:rsidR="003F608A">
        <w:rPr>
          <w:rFonts w:eastAsia="나눔명조" w:hint="eastAsia"/>
          <w:sz w:val="20"/>
          <w:szCs w:val="22"/>
        </w:rPr>
        <w:t>공적가치를</w:t>
      </w:r>
      <w:r w:rsidR="003F608A">
        <w:rPr>
          <w:rFonts w:eastAsia="나눔명조" w:hint="eastAsia"/>
          <w:sz w:val="20"/>
          <w:szCs w:val="22"/>
        </w:rPr>
        <w:t xml:space="preserve"> </w:t>
      </w:r>
      <w:r w:rsidR="003F608A">
        <w:rPr>
          <w:rFonts w:eastAsia="나눔명조" w:hint="eastAsia"/>
          <w:sz w:val="20"/>
          <w:szCs w:val="22"/>
        </w:rPr>
        <w:t>내면화</w:t>
      </w:r>
      <w:r w:rsidR="003F608A">
        <w:rPr>
          <w:rFonts w:eastAsia="나눔명조" w:hint="eastAsia"/>
          <w:sz w:val="20"/>
          <w:szCs w:val="22"/>
        </w:rPr>
        <w:t xml:space="preserve"> </w:t>
      </w:r>
      <w:r w:rsidR="003F608A">
        <w:rPr>
          <w:rFonts w:eastAsia="나눔명조" w:hint="eastAsia"/>
          <w:sz w:val="20"/>
          <w:szCs w:val="22"/>
        </w:rPr>
        <w:t>하도록</w:t>
      </w:r>
      <w:r w:rsidR="003F608A">
        <w:rPr>
          <w:rFonts w:eastAsia="나눔명조" w:hint="eastAsia"/>
          <w:sz w:val="20"/>
          <w:szCs w:val="22"/>
        </w:rPr>
        <w:t xml:space="preserve"> </w:t>
      </w:r>
      <w:r w:rsidR="003F608A">
        <w:rPr>
          <w:rFonts w:eastAsia="나눔명조" w:hint="eastAsia"/>
          <w:sz w:val="20"/>
          <w:szCs w:val="22"/>
        </w:rPr>
        <w:t>하고</w:t>
      </w:r>
      <w:r w:rsidR="003F608A">
        <w:rPr>
          <w:rFonts w:eastAsia="나눔명조" w:hint="eastAsia"/>
          <w:sz w:val="20"/>
          <w:szCs w:val="22"/>
        </w:rPr>
        <w:t>,</w:t>
      </w:r>
      <w:r w:rsidR="003F608A">
        <w:rPr>
          <w:rFonts w:eastAsia="나눔명조"/>
          <w:sz w:val="20"/>
          <w:szCs w:val="22"/>
        </w:rPr>
        <w:t xml:space="preserve"> </w:t>
      </w:r>
      <w:r w:rsidR="003F608A">
        <w:rPr>
          <w:rFonts w:eastAsia="나눔명조" w:hint="eastAsia"/>
          <w:sz w:val="20"/>
          <w:szCs w:val="22"/>
        </w:rPr>
        <w:t>구성원들의</w:t>
      </w:r>
      <w:r w:rsidR="003F608A">
        <w:rPr>
          <w:rFonts w:eastAsia="나눔명조" w:hint="eastAsia"/>
          <w:sz w:val="20"/>
          <w:szCs w:val="22"/>
        </w:rPr>
        <w:t xml:space="preserve"> </w:t>
      </w:r>
      <w:r w:rsidR="003F608A">
        <w:rPr>
          <w:rFonts w:eastAsia="나눔명조" w:hint="eastAsia"/>
          <w:sz w:val="20"/>
          <w:szCs w:val="22"/>
        </w:rPr>
        <w:t>자아관념을</w:t>
      </w:r>
      <w:r w:rsidR="003F608A">
        <w:rPr>
          <w:rFonts w:eastAsia="나눔명조" w:hint="eastAsia"/>
          <w:sz w:val="20"/>
          <w:szCs w:val="22"/>
        </w:rPr>
        <w:t xml:space="preserve"> </w:t>
      </w:r>
      <w:r w:rsidR="003F608A">
        <w:rPr>
          <w:rFonts w:eastAsia="나눔명조" w:hint="eastAsia"/>
          <w:sz w:val="20"/>
          <w:szCs w:val="22"/>
        </w:rPr>
        <w:t>변화하게</w:t>
      </w:r>
      <w:r w:rsidR="003F608A">
        <w:rPr>
          <w:rFonts w:eastAsia="나눔명조" w:hint="eastAsia"/>
          <w:sz w:val="20"/>
          <w:szCs w:val="22"/>
        </w:rPr>
        <w:t xml:space="preserve"> </w:t>
      </w:r>
      <w:r w:rsidR="003F608A">
        <w:rPr>
          <w:rFonts w:eastAsia="나눔명조" w:hint="eastAsia"/>
          <w:sz w:val="20"/>
          <w:szCs w:val="22"/>
        </w:rPr>
        <w:t>만드는</w:t>
      </w:r>
      <w:r w:rsidR="003F608A">
        <w:rPr>
          <w:rFonts w:eastAsia="나눔명조" w:hint="eastAsia"/>
          <w:sz w:val="20"/>
          <w:szCs w:val="22"/>
        </w:rPr>
        <w:t xml:space="preserve"> </w:t>
      </w:r>
      <w:r w:rsidR="003F608A">
        <w:rPr>
          <w:rFonts w:eastAsia="나눔명조" w:hint="eastAsia"/>
          <w:sz w:val="20"/>
          <w:szCs w:val="22"/>
        </w:rPr>
        <w:t>행위이다</w:t>
      </w:r>
      <w:r w:rsidRPr="001B2696">
        <w:rPr>
          <w:rFonts w:eastAsia="나눔명조" w:hint="eastAsia"/>
          <w:sz w:val="20"/>
          <w:szCs w:val="22"/>
        </w:rPr>
        <w:t>(</w:t>
      </w:r>
      <w:proofErr w:type="spellStart"/>
      <w:r w:rsidRPr="001B2696">
        <w:rPr>
          <w:rFonts w:eastAsia="나눔명조" w:hint="eastAsia"/>
          <w:sz w:val="20"/>
          <w:szCs w:val="22"/>
        </w:rPr>
        <w:t>김호정</w:t>
      </w:r>
      <w:proofErr w:type="spellEnd"/>
      <w:r w:rsidRPr="001B2696">
        <w:rPr>
          <w:rFonts w:eastAsia="나눔명조" w:hint="eastAsia"/>
          <w:sz w:val="20"/>
          <w:szCs w:val="22"/>
        </w:rPr>
        <w:t xml:space="preserve"> 2020). </w:t>
      </w:r>
      <w:r w:rsidRPr="001B2696">
        <w:rPr>
          <w:rFonts w:eastAsia="나눔명조" w:hint="eastAsia"/>
          <w:sz w:val="20"/>
          <w:szCs w:val="22"/>
        </w:rPr>
        <w:t>또한</w:t>
      </w:r>
      <w:r w:rsidR="008D02CD">
        <w:rPr>
          <w:rFonts w:eastAsia="나눔명조" w:hint="eastAsia"/>
          <w:sz w:val="20"/>
          <w:szCs w:val="22"/>
        </w:rPr>
        <w:t xml:space="preserve"> </w:t>
      </w:r>
      <w:r w:rsidR="00C061E5">
        <w:rPr>
          <w:rFonts w:eastAsia="나눔명조" w:hint="eastAsia"/>
          <w:sz w:val="20"/>
          <w:szCs w:val="22"/>
        </w:rPr>
        <w:t>리더가</w:t>
      </w:r>
      <w:r w:rsidR="00C061E5">
        <w:rPr>
          <w:rFonts w:eastAsia="나눔명조" w:hint="eastAsia"/>
          <w:sz w:val="20"/>
          <w:szCs w:val="22"/>
        </w:rPr>
        <w:t xml:space="preserve"> </w:t>
      </w:r>
      <w:r w:rsidRPr="001B2696">
        <w:rPr>
          <w:rFonts w:eastAsia="나눔명조" w:hint="eastAsia"/>
          <w:sz w:val="20"/>
          <w:szCs w:val="22"/>
        </w:rPr>
        <w:t>혁신적이고</w:t>
      </w:r>
      <w:r w:rsidRPr="001B2696">
        <w:rPr>
          <w:rFonts w:eastAsia="나눔명조" w:hint="eastAsia"/>
          <w:sz w:val="20"/>
          <w:szCs w:val="22"/>
        </w:rPr>
        <w:t xml:space="preserve"> </w:t>
      </w:r>
      <w:r w:rsidRPr="001B2696">
        <w:rPr>
          <w:rFonts w:eastAsia="나눔명조" w:hint="eastAsia"/>
          <w:sz w:val="20"/>
          <w:szCs w:val="22"/>
        </w:rPr>
        <w:t>개방적인</w:t>
      </w:r>
      <w:r w:rsidRPr="001B2696">
        <w:rPr>
          <w:rFonts w:eastAsia="나눔명조" w:hint="eastAsia"/>
          <w:sz w:val="20"/>
          <w:szCs w:val="22"/>
        </w:rPr>
        <w:t xml:space="preserve"> </w:t>
      </w:r>
      <w:r w:rsidRPr="001B2696">
        <w:rPr>
          <w:rFonts w:eastAsia="나눔명조" w:hint="eastAsia"/>
          <w:sz w:val="20"/>
          <w:szCs w:val="22"/>
        </w:rPr>
        <w:t>문화</w:t>
      </w:r>
      <w:r w:rsidR="00C061E5">
        <w:rPr>
          <w:rFonts w:eastAsia="나눔명조" w:hint="eastAsia"/>
          <w:sz w:val="20"/>
          <w:szCs w:val="22"/>
        </w:rPr>
        <w:t>를</w:t>
      </w:r>
      <w:r w:rsidR="00C061E5">
        <w:rPr>
          <w:rFonts w:eastAsia="나눔명조" w:hint="eastAsia"/>
          <w:sz w:val="20"/>
          <w:szCs w:val="22"/>
        </w:rPr>
        <w:t xml:space="preserve"> </w:t>
      </w:r>
      <w:r w:rsidR="00C061E5">
        <w:rPr>
          <w:rFonts w:eastAsia="나눔명조" w:hint="eastAsia"/>
          <w:sz w:val="20"/>
          <w:szCs w:val="22"/>
        </w:rPr>
        <w:t>활성화하고</w:t>
      </w:r>
      <w:r w:rsidR="00C061E5">
        <w:rPr>
          <w:rFonts w:eastAsia="나눔명조" w:hint="eastAsia"/>
          <w:sz w:val="20"/>
          <w:szCs w:val="22"/>
        </w:rPr>
        <w:t xml:space="preserve"> </w:t>
      </w:r>
      <w:r w:rsidR="00C061E5">
        <w:rPr>
          <w:rFonts w:eastAsia="나눔명조" w:hint="eastAsia"/>
          <w:sz w:val="20"/>
          <w:szCs w:val="22"/>
        </w:rPr>
        <w:t>집단</w:t>
      </w:r>
      <w:r w:rsidR="00C061E5">
        <w:rPr>
          <w:rFonts w:eastAsia="나눔명조" w:hint="eastAsia"/>
          <w:sz w:val="20"/>
          <w:szCs w:val="22"/>
        </w:rPr>
        <w:t xml:space="preserve"> </w:t>
      </w:r>
      <w:r w:rsidR="00C061E5">
        <w:rPr>
          <w:rFonts w:eastAsia="나눔명조" w:hint="eastAsia"/>
          <w:sz w:val="20"/>
          <w:szCs w:val="22"/>
        </w:rPr>
        <w:t>내에서</w:t>
      </w:r>
      <w:r w:rsidR="00C061E5">
        <w:rPr>
          <w:rFonts w:eastAsia="나눔명조" w:hint="eastAsia"/>
          <w:sz w:val="20"/>
          <w:szCs w:val="22"/>
        </w:rPr>
        <w:t xml:space="preserve"> </w:t>
      </w:r>
      <w:r w:rsidRPr="001B2696">
        <w:rPr>
          <w:rFonts w:eastAsia="나눔명조" w:hint="eastAsia"/>
          <w:sz w:val="20"/>
          <w:szCs w:val="22"/>
        </w:rPr>
        <w:t>조직목표</w:t>
      </w:r>
      <w:r w:rsidRPr="001B2696">
        <w:rPr>
          <w:rFonts w:eastAsia="나눔명조" w:hint="eastAsia"/>
          <w:sz w:val="20"/>
          <w:szCs w:val="22"/>
        </w:rPr>
        <w:t xml:space="preserve"> </w:t>
      </w:r>
      <w:r w:rsidRPr="001B2696">
        <w:rPr>
          <w:rFonts w:eastAsia="나눔명조" w:hint="eastAsia"/>
          <w:sz w:val="20"/>
          <w:szCs w:val="22"/>
        </w:rPr>
        <w:t>일치성을</w:t>
      </w:r>
      <w:r w:rsidRPr="001B2696">
        <w:rPr>
          <w:rFonts w:eastAsia="나눔명조" w:hint="eastAsia"/>
          <w:sz w:val="20"/>
          <w:szCs w:val="22"/>
        </w:rPr>
        <w:t xml:space="preserve"> </w:t>
      </w:r>
      <w:r w:rsidR="00C061E5">
        <w:rPr>
          <w:rFonts w:eastAsia="나눔명조" w:hint="eastAsia"/>
          <w:sz w:val="20"/>
          <w:szCs w:val="22"/>
        </w:rPr>
        <w:t>강화하면</w:t>
      </w:r>
      <w:r w:rsidR="00C061E5">
        <w:rPr>
          <w:rFonts w:eastAsia="나눔명조" w:hint="eastAsia"/>
          <w:sz w:val="20"/>
          <w:szCs w:val="22"/>
        </w:rPr>
        <w:t xml:space="preserve"> </w:t>
      </w:r>
      <w:r w:rsidR="00012453">
        <w:rPr>
          <w:rFonts w:eastAsia="나눔명조" w:hint="eastAsia"/>
          <w:sz w:val="20"/>
          <w:szCs w:val="22"/>
        </w:rPr>
        <w:t>공공봉사동기</w:t>
      </w:r>
      <w:r w:rsidRPr="001B2696">
        <w:rPr>
          <w:rFonts w:eastAsia="나눔명조" w:hint="eastAsia"/>
          <w:sz w:val="20"/>
          <w:szCs w:val="22"/>
        </w:rPr>
        <w:t xml:space="preserve"> </w:t>
      </w:r>
      <w:r w:rsidRPr="001B2696">
        <w:rPr>
          <w:rFonts w:eastAsia="나눔명조" w:hint="eastAsia"/>
          <w:sz w:val="20"/>
          <w:szCs w:val="22"/>
        </w:rPr>
        <w:t>수준</w:t>
      </w:r>
      <w:r w:rsidR="00C061E5">
        <w:rPr>
          <w:rFonts w:eastAsia="나눔명조" w:hint="eastAsia"/>
          <w:sz w:val="20"/>
          <w:szCs w:val="22"/>
        </w:rPr>
        <w:t xml:space="preserve"> </w:t>
      </w:r>
      <w:r w:rsidR="00C061E5">
        <w:rPr>
          <w:rFonts w:eastAsia="나눔명조" w:hint="eastAsia"/>
          <w:sz w:val="20"/>
          <w:szCs w:val="22"/>
        </w:rPr>
        <w:t>역시</w:t>
      </w:r>
      <w:r w:rsidRPr="001B2696">
        <w:rPr>
          <w:rFonts w:eastAsia="나눔명조" w:hint="eastAsia"/>
          <w:sz w:val="20"/>
          <w:szCs w:val="22"/>
        </w:rPr>
        <w:t xml:space="preserve"> </w:t>
      </w:r>
      <w:r w:rsidRPr="001B2696">
        <w:rPr>
          <w:rFonts w:eastAsia="나눔명조" w:hint="eastAsia"/>
          <w:sz w:val="20"/>
          <w:szCs w:val="22"/>
        </w:rPr>
        <w:t>강화</w:t>
      </w:r>
      <w:r w:rsidR="00C061E5">
        <w:rPr>
          <w:rFonts w:eastAsia="나눔명조" w:hint="eastAsia"/>
          <w:sz w:val="20"/>
          <w:szCs w:val="22"/>
        </w:rPr>
        <w:t>될</w:t>
      </w:r>
      <w:r w:rsidRPr="001B2696">
        <w:rPr>
          <w:rFonts w:eastAsia="나눔명조" w:hint="eastAsia"/>
          <w:sz w:val="20"/>
          <w:szCs w:val="22"/>
        </w:rPr>
        <w:t xml:space="preserve"> </w:t>
      </w:r>
      <w:r w:rsidRPr="001B2696">
        <w:rPr>
          <w:rFonts w:eastAsia="나눔명조" w:hint="eastAsia"/>
          <w:sz w:val="20"/>
          <w:szCs w:val="22"/>
        </w:rPr>
        <w:t>수</w:t>
      </w:r>
      <w:r w:rsidRPr="001B2696">
        <w:rPr>
          <w:rFonts w:eastAsia="나눔명조" w:hint="eastAsia"/>
          <w:sz w:val="20"/>
          <w:szCs w:val="22"/>
        </w:rPr>
        <w:t xml:space="preserve"> </w:t>
      </w:r>
      <w:r w:rsidRPr="001B2696">
        <w:rPr>
          <w:rFonts w:eastAsia="나눔명조" w:hint="eastAsia"/>
          <w:sz w:val="20"/>
          <w:szCs w:val="22"/>
        </w:rPr>
        <w:t>있</w:t>
      </w:r>
      <w:r w:rsidR="00C061E5">
        <w:rPr>
          <w:rFonts w:eastAsia="나눔명조" w:hint="eastAsia"/>
          <w:sz w:val="20"/>
          <w:szCs w:val="22"/>
        </w:rPr>
        <w:t>다</w:t>
      </w:r>
      <w:r w:rsidR="00C061E5">
        <w:rPr>
          <w:rFonts w:eastAsia="나눔명조" w:hint="eastAsia"/>
          <w:sz w:val="20"/>
          <w:szCs w:val="22"/>
        </w:rPr>
        <w:t>.</w:t>
      </w:r>
      <w:r w:rsidRPr="001B2696">
        <w:rPr>
          <w:rFonts w:eastAsia="나눔명조" w:hint="eastAsia"/>
          <w:sz w:val="20"/>
          <w:szCs w:val="22"/>
        </w:rPr>
        <w:t xml:space="preserve"> </w:t>
      </w:r>
      <w:r w:rsidR="00C061E5">
        <w:rPr>
          <w:rFonts w:eastAsia="나눔명조" w:hint="eastAsia"/>
          <w:sz w:val="20"/>
          <w:szCs w:val="22"/>
        </w:rPr>
        <w:t>나아가</w:t>
      </w:r>
      <w:r w:rsidR="00C061E5">
        <w:rPr>
          <w:rFonts w:eastAsia="나눔명조" w:hint="eastAsia"/>
          <w:sz w:val="20"/>
          <w:szCs w:val="22"/>
        </w:rPr>
        <w:t xml:space="preserve"> </w:t>
      </w:r>
      <w:r w:rsidRPr="001B2696">
        <w:rPr>
          <w:rFonts w:eastAsia="나눔명조" w:hint="eastAsia"/>
          <w:sz w:val="20"/>
          <w:szCs w:val="22"/>
        </w:rPr>
        <w:t>리더</w:t>
      </w:r>
      <w:r w:rsidR="00C061E5">
        <w:rPr>
          <w:rFonts w:eastAsia="나눔명조" w:hint="eastAsia"/>
          <w:sz w:val="20"/>
          <w:szCs w:val="22"/>
        </w:rPr>
        <w:t>가</w:t>
      </w:r>
      <w:r w:rsidR="00C061E5">
        <w:rPr>
          <w:rFonts w:eastAsia="나눔명조" w:hint="eastAsia"/>
          <w:sz w:val="20"/>
          <w:szCs w:val="22"/>
        </w:rPr>
        <w:t xml:space="preserve"> </w:t>
      </w:r>
      <w:r w:rsidR="00C061E5">
        <w:rPr>
          <w:rFonts w:eastAsia="나눔명조" w:hint="eastAsia"/>
          <w:sz w:val="20"/>
          <w:szCs w:val="22"/>
        </w:rPr>
        <w:t>조직구성원에게</w:t>
      </w:r>
      <w:r w:rsidR="00C061E5">
        <w:rPr>
          <w:rFonts w:eastAsia="나눔명조" w:hint="eastAsia"/>
          <w:sz w:val="20"/>
          <w:szCs w:val="22"/>
        </w:rPr>
        <w:t xml:space="preserve"> </w:t>
      </w:r>
      <w:r w:rsidR="00C061E5">
        <w:rPr>
          <w:rFonts w:eastAsia="나눔명조" w:hint="eastAsia"/>
          <w:sz w:val="20"/>
          <w:szCs w:val="22"/>
        </w:rPr>
        <w:t>조직</w:t>
      </w:r>
      <w:r w:rsidR="00C061E5">
        <w:rPr>
          <w:rFonts w:eastAsia="나눔명조" w:hint="eastAsia"/>
          <w:sz w:val="20"/>
          <w:szCs w:val="22"/>
        </w:rPr>
        <w:t xml:space="preserve"> </w:t>
      </w:r>
      <w:r w:rsidR="00C061E5">
        <w:rPr>
          <w:rFonts w:eastAsia="나눔명조" w:hint="eastAsia"/>
          <w:sz w:val="20"/>
          <w:szCs w:val="22"/>
        </w:rPr>
        <w:t>내</w:t>
      </w:r>
      <w:r w:rsidR="00C061E5">
        <w:rPr>
          <w:rFonts w:eastAsia="나눔명조" w:hint="eastAsia"/>
          <w:sz w:val="20"/>
          <w:szCs w:val="22"/>
        </w:rPr>
        <w:t xml:space="preserve"> </w:t>
      </w:r>
      <w:r w:rsidR="00C061E5">
        <w:rPr>
          <w:rFonts w:eastAsia="나눔명조" w:hint="eastAsia"/>
          <w:sz w:val="20"/>
          <w:szCs w:val="22"/>
        </w:rPr>
        <w:t>역할</w:t>
      </w:r>
      <w:r w:rsidR="00C061E5">
        <w:rPr>
          <w:rFonts w:eastAsia="나눔명조" w:hint="eastAsia"/>
          <w:sz w:val="20"/>
          <w:szCs w:val="22"/>
        </w:rPr>
        <w:t xml:space="preserve"> </w:t>
      </w:r>
      <w:r w:rsidR="00C061E5">
        <w:rPr>
          <w:rFonts w:eastAsia="나눔명조" w:hint="eastAsia"/>
          <w:sz w:val="20"/>
          <w:szCs w:val="22"/>
        </w:rPr>
        <w:t>모델이</w:t>
      </w:r>
      <w:r w:rsidR="00C061E5">
        <w:rPr>
          <w:rFonts w:eastAsia="나눔명조" w:hint="eastAsia"/>
          <w:sz w:val="20"/>
          <w:szCs w:val="22"/>
        </w:rPr>
        <w:t xml:space="preserve"> </w:t>
      </w:r>
      <w:r w:rsidR="00C061E5">
        <w:rPr>
          <w:rFonts w:eastAsia="나눔명조" w:hint="eastAsia"/>
          <w:sz w:val="20"/>
          <w:szCs w:val="22"/>
        </w:rPr>
        <w:t>되고</w:t>
      </w:r>
      <w:r w:rsidR="00C061E5">
        <w:rPr>
          <w:rFonts w:eastAsia="나눔명조"/>
          <w:sz w:val="20"/>
          <w:szCs w:val="22"/>
        </w:rPr>
        <w:t xml:space="preserve">, </w:t>
      </w:r>
      <w:r w:rsidR="00C061E5" w:rsidRPr="001B2696">
        <w:rPr>
          <w:rFonts w:eastAsia="나눔명조"/>
          <w:sz w:val="20"/>
          <w:szCs w:val="22"/>
        </w:rPr>
        <w:t>조직사회화</w:t>
      </w:r>
      <w:r w:rsidRPr="001B2696">
        <w:rPr>
          <w:rFonts w:eastAsia="나눔명조" w:hint="eastAsia"/>
          <w:sz w:val="20"/>
          <w:szCs w:val="22"/>
        </w:rPr>
        <w:t xml:space="preserve"> </w:t>
      </w:r>
      <w:r w:rsidRPr="001B2696">
        <w:rPr>
          <w:rFonts w:eastAsia="나눔명조" w:hint="eastAsia"/>
          <w:sz w:val="20"/>
          <w:szCs w:val="22"/>
        </w:rPr>
        <w:t>과정에</w:t>
      </w:r>
      <w:r w:rsidRPr="001B2696">
        <w:rPr>
          <w:rFonts w:eastAsia="나눔명조" w:hint="eastAsia"/>
          <w:sz w:val="20"/>
          <w:szCs w:val="22"/>
        </w:rPr>
        <w:t xml:space="preserve"> </w:t>
      </w:r>
      <w:r w:rsidR="00C061E5">
        <w:rPr>
          <w:rFonts w:eastAsia="나눔명조" w:hint="eastAsia"/>
          <w:sz w:val="20"/>
          <w:szCs w:val="22"/>
        </w:rPr>
        <w:t>긍정적인</w:t>
      </w:r>
      <w:r w:rsidR="00C061E5">
        <w:rPr>
          <w:rFonts w:eastAsia="나눔명조" w:hint="eastAsia"/>
          <w:sz w:val="20"/>
          <w:szCs w:val="22"/>
        </w:rPr>
        <w:t xml:space="preserve"> </w:t>
      </w:r>
      <w:r w:rsidRPr="001B2696">
        <w:rPr>
          <w:rFonts w:eastAsia="나눔명조" w:hint="eastAsia"/>
          <w:sz w:val="20"/>
          <w:szCs w:val="22"/>
        </w:rPr>
        <w:t>영향을</w:t>
      </w:r>
      <w:r w:rsidRPr="001B2696">
        <w:rPr>
          <w:rFonts w:eastAsia="나눔명조" w:hint="eastAsia"/>
          <w:sz w:val="20"/>
          <w:szCs w:val="22"/>
        </w:rPr>
        <w:t xml:space="preserve"> </w:t>
      </w:r>
      <w:r w:rsidRPr="001B2696">
        <w:rPr>
          <w:rFonts w:eastAsia="나눔명조" w:hint="eastAsia"/>
          <w:sz w:val="20"/>
          <w:szCs w:val="22"/>
        </w:rPr>
        <w:t>미</w:t>
      </w:r>
      <w:r w:rsidR="00C061E5">
        <w:rPr>
          <w:rFonts w:eastAsia="나눔명조" w:hint="eastAsia"/>
          <w:sz w:val="20"/>
          <w:szCs w:val="22"/>
        </w:rPr>
        <w:t>치면</w:t>
      </w:r>
      <w:r w:rsidRPr="001B2696">
        <w:rPr>
          <w:rFonts w:eastAsia="나눔명조" w:hint="eastAsia"/>
          <w:sz w:val="20"/>
          <w:szCs w:val="22"/>
        </w:rPr>
        <w:t xml:space="preserve"> </w:t>
      </w:r>
      <w:r w:rsidR="00012453">
        <w:rPr>
          <w:rFonts w:eastAsia="나눔명조" w:hint="eastAsia"/>
          <w:sz w:val="20"/>
          <w:szCs w:val="22"/>
        </w:rPr>
        <w:t>공공봉사동기</w:t>
      </w:r>
      <w:r w:rsidR="00C061E5">
        <w:rPr>
          <w:rFonts w:eastAsia="나눔명조" w:hint="eastAsia"/>
          <w:sz w:val="20"/>
          <w:szCs w:val="22"/>
        </w:rPr>
        <w:t xml:space="preserve"> </w:t>
      </w:r>
      <w:r w:rsidRPr="001B2696">
        <w:rPr>
          <w:rFonts w:eastAsia="나눔명조" w:hint="eastAsia"/>
          <w:sz w:val="20"/>
          <w:szCs w:val="22"/>
        </w:rPr>
        <w:t>수준을</w:t>
      </w:r>
      <w:r w:rsidR="00C061E5">
        <w:rPr>
          <w:rFonts w:eastAsia="나눔명조" w:hint="eastAsia"/>
          <w:sz w:val="20"/>
          <w:szCs w:val="22"/>
        </w:rPr>
        <w:t xml:space="preserve"> </w:t>
      </w:r>
      <w:r w:rsidR="00C061E5">
        <w:rPr>
          <w:rFonts w:eastAsia="나눔명조" w:hint="eastAsia"/>
          <w:sz w:val="20"/>
          <w:szCs w:val="22"/>
        </w:rPr>
        <w:t>증가시킬</w:t>
      </w:r>
      <w:r w:rsidR="00C061E5">
        <w:rPr>
          <w:rFonts w:eastAsia="나눔명조" w:hint="eastAsia"/>
          <w:sz w:val="20"/>
          <w:szCs w:val="22"/>
        </w:rPr>
        <w:t xml:space="preserve"> </w:t>
      </w:r>
      <w:r w:rsidR="00C061E5">
        <w:rPr>
          <w:rFonts w:eastAsia="나눔명조" w:hint="eastAsia"/>
          <w:sz w:val="20"/>
          <w:szCs w:val="22"/>
        </w:rPr>
        <w:t>수</w:t>
      </w:r>
      <w:r w:rsidR="00C061E5">
        <w:rPr>
          <w:rFonts w:eastAsia="나눔명조" w:hint="eastAsia"/>
          <w:sz w:val="20"/>
          <w:szCs w:val="22"/>
        </w:rPr>
        <w:t xml:space="preserve"> </w:t>
      </w:r>
      <w:r w:rsidR="00C061E5">
        <w:rPr>
          <w:rFonts w:eastAsia="나눔명조" w:hint="eastAsia"/>
          <w:sz w:val="20"/>
          <w:szCs w:val="22"/>
        </w:rPr>
        <w:t>있다</w:t>
      </w:r>
      <w:r w:rsidR="00C061E5">
        <w:rPr>
          <w:rFonts w:eastAsia="나눔명조" w:hint="eastAsia"/>
          <w:sz w:val="20"/>
          <w:szCs w:val="22"/>
        </w:rPr>
        <w:t>.</w:t>
      </w:r>
      <w:r w:rsidRPr="001B2696">
        <w:rPr>
          <w:rFonts w:eastAsia="나눔명조" w:hint="eastAsia"/>
          <w:sz w:val="20"/>
          <w:szCs w:val="22"/>
        </w:rPr>
        <w:t xml:space="preserve"> </w:t>
      </w:r>
      <w:r w:rsidR="00C061E5">
        <w:rPr>
          <w:rFonts w:eastAsia="나눔명조" w:hint="eastAsia"/>
          <w:sz w:val="20"/>
          <w:szCs w:val="22"/>
        </w:rPr>
        <w:t>다시</w:t>
      </w:r>
      <w:r w:rsidR="00C061E5">
        <w:rPr>
          <w:rFonts w:eastAsia="나눔명조" w:hint="eastAsia"/>
          <w:sz w:val="20"/>
          <w:szCs w:val="22"/>
        </w:rPr>
        <w:t xml:space="preserve"> </w:t>
      </w:r>
      <w:r w:rsidR="00C061E5">
        <w:rPr>
          <w:rFonts w:eastAsia="나눔명조" w:hint="eastAsia"/>
          <w:sz w:val="20"/>
          <w:szCs w:val="22"/>
        </w:rPr>
        <w:t>말해서</w:t>
      </w:r>
      <w:r w:rsidR="00C061E5">
        <w:rPr>
          <w:rFonts w:eastAsia="나눔명조" w:hint="eastAsia"/>
          <w:sz w:val="20"/>
          <w:szCs w:val="22"/>
        </w:rPr>
        <w:t>,</w:t>
      </w:r>
      <w:r w:rsidRPr="001B2696">
        <w:rPr>
          <w:rFonts w:eastAsia="나눔명조" w:hint="eastAsia"/>
          <w:sz w:val="20"/>
          <w:szCs w:val="22"/>
        </w:rPr>
        <w:t xml:space="preserve"> </w:t>
      </w:r>
      <w:r w:rsidRPr="001B2696">
        <w:rPr>
          <w:rFonts w:eastAsia="나눔명조" w:hint="eastAsia"/>
          <w:sz w:val="20"/>
          <w:szCs w:val="22"/>
        </w:rPr>
        <w:t>리더십의</w:t>
      </w:r>
      <w:r w:rsidRPr="001B2696">
        <w:rPr>
          <w:rFonts w:eastAsia="나눔명조" w:hint="eastAsia"/>
          <w:sz w:val="20"/>
          <w:szCs w:val="22"/>
        </w:rPr>
        <w:t xml:space="preserve"> </w:t>
      </w:r>
      <w:r w:rsidRPr="001B2696">
        <w:rPr>
          <w:rFonts w:eastAsia="나눔명조" w:hint="eastAsia"/>
          <w:sz w:val="20"/>
          <w:szCs w:val="22"/>
        </w:rPr>
        <w:t>종류와</w:t>
      </w:r>
      <w:r w:rsidRPr="001B2696">
        <w:rPr>
          <w:rFonts w:eastAsia="나눔명조" w:hint="eastAsia"/>
          <w:sz w:val="20"/>
          <w:szCs w:val="22"/>
        </w:rPr>
        <w:t xml:space="preserve"> </w:t>
      </w:r>
      <w:r w:rsidRPr="001B2696">
        <w:rPr>
          <w:rFonts w:eastAsia="나눔명조" w:hint="eastAsia"/>
          <w:sz w:val="20"/>
          <w:szCs w:val="22"/>
        </w:rPr>
        <w:t>기능</w:t>
      </w:r>
      <w:r w:rsidRPr="001B2696">
        <w:rPr>
          <w:rFonts w:eastAsia="나눔명조" w:hint="eastAsia"/>
          <w:sz w:val="20"/>
          <w:szCs w:val="22"/>
        </w:rPr>
        <w:t xml:space="preserve">, </w:t>
      </w:r>
      <w:r w:rsidRPr="001B2696">
        <w:rPr>
          <w:rFonts w:eastAsia="나눔명조" w:hint="eastAsia"/>
          <w:sz w:val="20"/>
          <w:szCs w:val="22"/>
        </w:rPr>
        <w:t>그리고</w:t>
      </w:r>
      <w:r w:rsidRPr="001B2696">
        <w:rPr>
          <w:rFonts w:eastAsia="나눔명조" w:hint="eastAsia"/>
          <w:sz w:val="20"/>
          <w:szCs w:val="22"/>
        </w:rPr>
        <w:t xml:space="preserve"> </w:t>
      </w:r>
      <w:r w:rsidR="00C061E5">
        <w:rPr>
          <w:rFonts w:eastAsia="나눔명조" w:hint="eastAsia"/>
          <w:sz w:val="20"/>
          <w:szCs w:val="22"/>
        </w:rPr>
        <w:t>리더의</w:t>
      </w:r>
      <w:r w:rsidR="00C061E5">
        <w:rPr>
          <w:rFonts w:eastAsia="나눔명조" w:hint="eastAsia"/>
          <w:sz w:val="20"/>
          <w:szCs w:val="22"/>
        </w:rPr>
        <w:t xml:space="preserve"> </w:t>
      </w:r>
      <w:r w:rsidRPr="001B2696">
        <w:rPr>
          <w:rFonts w:eastAsia="나눔명조" w:hint="eastAsia"/>
          <w:sz w:val="20"/>
          <w:szCs w:val="22"/>
        </w:rPr>
        <w:t>행동에</w:t>
      </w:r>
      <w:r w:rsidRPr="001B2696">
        <w:rPr>
          <w:rFonts w:eastAsia="나눔명조" w:hint="eastAsia"/>
          <w:sz w:val="20"/>
          <w:szCs w:val="22"/>
        </w:rPr>
        <w:t xml:space="preserve"> </w:t>
      </w:r>
      <w:r w:rsidRPr="001B2696">
        <w:rPr>
          <w:rFonts w:eastAsia="나눔명조" w:hint="eastAsia"/>
          <w:sz w:val="20"/>
          <w:szCs w:val="22"/>
        </w:rPr>
        <w:t>따라</w:t>
      </w:r>
      <w:r w:rsidRPr="001B2696">
        <w:rPr>
          <w:rFonts w:eastAsia="나눔명조" w:hint="eastAsia"/>
          <w:sz w:val="20"/>
          <w:szCs w:val="22"/>
        </w:rPr>
        <w:t xml:space="preserve"> </w:t>
      </w:r>
      <w:r w:rsidRPr="001B2696">
        <w:rPr>
          <w:rFonts w:eastAsia="나눔명조" w:hint="eastAsia"/>
          <w:sz w:val="20"/>
          <w:szCs w:val="22"/>
        </w:rPr>
        <w:t>조직적</w:t>
      </w:r>
      <w:r w:rsidRPr="001B2696">
        <w:rPr>
          <w:rFonts w:eastAsia="나눔명조" w:hint="eastAsia"/>
          <w:sz w:val="20"/>
          <w:szCs w:val="22"/>
        </w:rPr>
        <w:t xml:space="preserve"> </w:t>
      </w:r>
      <w:r w:rsidRPr="001B2696">
        <w:rPr>
          <w:rFonts w:eastAsia="나눔명조" w:hint="eastAsia"/>
          <w:sz w:val="20"/>
          <w:szCs w:val="22"/>
        </w:rPr>
        <w:t>특성과</w:t>
      </w:r>
      <w:r w:rsidRPr="001B2696">
        <w:rPr>
          <w:rFonts w:eastAsia="나눔명조" w:hint="eastAsia"/>
          <w:sz w:val="20"/>
          <w:szCs w:val="22"/>
        </w:rPr>
        <w:t xml:space="preserve"> </w:t>
      </w:r>
      <w:r w:rsidRPr="001B2696">
        <w:rPr>
          <w:rFonts w:eastAsia="나눔명조" w:hint="eastAsia"/>
          <w:sz w:val="20"/>
          <w:szCs w:val="22"/>
        </w:rPr>
        <w:t>환경</w:t>
      </w:r>
      <w:r w:rsidRPr="001B2696">
        <w:rPr>
          <w:rFonts w:eastAsia="나눔명조" w:hint="eastAsia"/>
          <w:sz w:val="20"/>
          <w:szCs w:val="22"/>
        </w:rPr>
        <w:t>,</w:t>
      </w:r>
      <w:r w:rsidR="00C061E5">
        <w:rPr>
          <w:rFonts w:eastAsia="나눔명조"/>
          <w:sz w:val="20"/>
          <w:szCs w:val="22"/>
        </w:rPr>
        <w:t xml:space="preserve"> </w:t>
      </w:r>
      <w:r w:rsidR="00C061E5">
        <w:rPr>
          <w:rFonts w:eastAsia="나눔명조" w:hint="eastAsia"/>
          <w:sz w:val="20"/>
          <w:szCs w:val="22"/>
        </w:rPr>
        <w:t>그리고</w:t>
      </w:r>
      <w:r w:rsidR="00C061E5">
        <w:rPr>
          <w:rFonts w:eastAsia="나눔명조" w:hint="eastAsia"/>
          <w:sz w:val="20"/>
          <w:szCs w:val="22"/>
        </w:rPr>
        <w:t xml:space="preserve"> </w:t>
      </w:r>
      <w:r w:rsidRPr="001B2696">
        <w:rPr>
          <w:rFonts w:eastAsia="나눔명조" w:hint="eastAsia"/>
          <w:sz w:val="20"/>
          <w:szCs w:val="22"/>
        </w:rPr>
        <w:t>개인의</w:t>
      </w:r>
      <w:r w:rsidRPr="001B2696">
        <w:rPr>
          <w:rFonts w:eastAsia="나눔명조" w:hint="eastAsia"/>
          <w:sz w:val="20"/>
          <w:szCs w:val="22"/>
        </w:rPr>
        <w:t xml:space="preserve"> </w:t>
      </w:r>
      <w:r w:rsidRPr="001B2696">
        <w:rPr>
          <w:rFonts w:eastAsia="나눔명조" w:hint="eastAsia"/>
          <w:sz w:val="20"/>
          <w:szCs w:val="22"/>
        </w:rPr>
        <w:t>성향이</w:t>
      </w:r>
      <w:r w:rsidRPr="001B2696">
        <w:rPr>
          <w:rFonts w:eastAsia="나눔명조" w:hint="eastAsia"/>
          <w:sz w:val="20"/>
          <w:szCs w:val="22"/>
        </w:rPr>
        <w:t xml:space="preserve"> </w:t>
      </w:r>
      <w:r w:rsidRPr="001B2696">
        <w:rPr>
          <w:rFonts w:eastAsia="나눔명조" w:hint="eastAsia"/>
          <w:sz w:val="20"/>
          <w:szCs w:val="22"/>
        </w:rPr>
        <w:t>변화할</w:t>
      </w:r>
      <w:r w:rsidRPr="001B2696">
        <w:rPr>
          <w:rFonts w:eastAsia="나눔명조" w:hint="eastAsia"/>
          <w:sz w:val="20"/>
          <w:szCs w:val="22"/>
        </w:rPr>
        <w:t xml:space="preserve"> </w:t>
      </w:r>
      <w:r w:rsidRPr="001B2696">
        <w:rPr>
          <w:rFonts w:eastAsia="나눔명조" w:hint="eastAsia"/>
          <w:sz w:val="20"/>
          <w:szCs w:val="22"/>
        </w:rPr>
        <w:t>수</w:t>
      </w:r>
      <w:r w:rsidRPr="001B2696">
        <w:rPr>
          <w:rFonts w:eastAsia="나눔명조" w:hint="eastAsia"/>
          <w:sz w:val="20"/>
          <w:szCs w:val="22"/>
        </w:rPr>
        <w:t xml:space="preserve"> </w:t>
      </w:r>
      <w:r w:rsidRPr="001B2696">
        <w:rPr>
          <w:rFonts w:eastAsia="나눔명조" w:hint="eastAsia"/>
          <w:sz w:val="20"/>
          <w:szCs w:val="22"/>
        </w:rPr>
        <w:t>있으며</w:t>
      </w:r>
      <w:r w:rsidRPr="001B2696">
        <w:rPr>
          <w:rFonts w:eastAsia="나눔명조" w:hint="eastAsia"/>
          <w:sz w:val="20"/>
          <w:szCs w:val="22"/>
        </w:rPr>
        <w:t xml:space="preserve">, </w:t>
      </w:r>
      <w:r w:rsidRPr="001B2696">
        <w:rPr>
          <w:rFonts w:eastAsia="나눔명조" w:hint="eastAsia"/>
          <w:sz w:val="20"/>
          <w:szCs w:val="22"/>
        </w:rPr>
        <w:t>직간접적으로</w:t>
      </w:r>
      <w:r w:rsidRPr="001B2696">
        <w:rPr>
          <w:rFonts w:eastAsia="나눔명조" w:hint="eastAsia"/>
          <w:sz w:val="20"/>
          <w:szCs w:val="22"/>
        </w:rPr>
        <w:t xml:space="preserve"> </w:t>
      </w:r>
      <w:r w:rsidRPr="001B2696">
        <w:rPr>
          <w:rFonts w:eastAsia="나눔명조" w:hint="eastAsia"/>
          <w:sz w:val="20"/>
          <w:szCs w:val="22"/>
        </w:rPr>
        <w:t>공직종사자들의</w:t>
      </w:r>
      <w:r w:rsidRPr="001B2696">
        <w:rPr>
          <w:rFonts w:eastAsia="나눔명조" w:hint="eastAsia"/>
          <w:sz w:val="20"/>
          <w:szCs w:val="22"/>
        </w:rPr>
        <w:t xml:space="preserve"> </w:t>
      </w:r>
      <w:r w:rsidRPr="001B2696">
        <w:rPr>
          <w:rFonts w:eastAsia="나눔명조" w:hint="eastAsia"/>
          <w:sz w:val="20"/>
          <w:szCs w:val="22"/>
        </w:rPr>
        <w:t>공공봉사동기</w:t>
      </w:r>
      <w:r w:rsidRPr="001B2696">
        <w:rPr>
          <w:rFonts w:eastAsia="나눔명조" w:hint="eastAsia"/>
          <w:sz w:val="20"/>
          <w:szCs w:val="22"/>
        </w:rPr>
        <w:t xml:space="preserve"> </w:t>
      </w:r>
      <w:r w:rsidR="00C061E5">
        <w:rPr>
          <w:rFonts w:eastAsia="나눔명조" w:hint="eastAsia"/>
          <w:sz w:val="20"/>
          <w:szCs w:val="22"/>
        </w:rPr>
        <w:t>형성</w:t>
      </w:r>
      <w:r w:rsidR="00C061E5">
        <w:rPr>
          <w:rFonts w:eastAsia="나눔명조" w:hint="eastAsia"/>
          <w:sz w:val="20"/>
          <w:szCs w:val="22"/>
        </w:rPr>
        <w:t xml:space="preserve"> </w:t>
      </w:r>
      <w:r w:rsidR="00C061E5">
        <w:rPr>
          <w:rFonts w:eastAsia="나눔명조" w:hint="eastAsia"/>
          <w:sz w:val="20"/>
          <w:szCs w:val="22"/>
        </w:rPr>
        <w:t>및</w:t>
      </w:r>
      <w:r w:rsidR="00C061E5">
        <w:rPr>
          <w:rFonts w:eastAsia="나눔명조" w:hint="eastAsia"/>
          <w:sz w:val="20"/>
          <w:szCs w:val="22"/>
        </w:rPr>
        <w:t xml:space="preserve"> </w:t>
      </w:r>
      <w:r w:rsidRPr="001B2696">
        <w:rPr>
          <w:rFonts w:eastAsia="나눔명조" w:hint="eastAsia"/>
          <w:sz w:val="20"/>
          <w:szCs w:val="22"/>
        </w:rPr>
        <w:t>강화에</w:t>
      </w:r>
      <w:r w:rsidRPr="001B2696">
        <w:rPr>
          <w:rFonts w:eastAsia="나눔명조" w:hint="eastAsia"/>
          <w:sz w:val="20"/>
          <w:szCs w:val="22"/>
        </w:rPr>
        <w:t xml:space="preserve"> </w:t>
      </w:r>
      <w:r w:rsidRPr="001B2696">
        <w:rPr>
          <w:rFonts w:eastAsia="나눔명조" w:hint="eastAsia"/>
          <w:sz w:val="20"/>
          <w:szCs w:val="22"/>
        </w:rPr>
        <w:t>영향</w:t>
      </w:r>
      <w:r w:rsidR="00C061E5">
        <w:rPr>
          <w:rFonts w:eastAsia="나눔명조" w:hint="eastAsia"/>
          <w:sz w:val="20"/>
          <w:szCs w:val="22"/>
        </w:rPr>
        <w:t>을</w:t>
      </w:r>
      <w:r w:rsidR="00C061E5">
        <w:rPr>
          <w:rFonts w:eastAsia="나눔명조" w:hint="eastAsia"/>
          <w:sz w:val="20"/>
          <w:szCs w:val="22"/>
        </w:rPr>
        <w:t xml:space="preserve"> </w:t>
      </w:r>
      <w:r w:rsidR="00C061E5">
        <w:rPr>
          <w:rFonts w:eastAsia="나눔명조" w:hint="eastAsia"/>
          <w:sz w:val="20"/>
          <w:szCs w:val="22"/>
        </w:rPr>
        <w:t>미칠</w:t>
      </w:r>
      <w:r w:rsidR="00C061E5">
        <w:rPr>
          <w:rFonts w:eastAsia="나눔명조" w:hint="eastAsia"/>
          <w:sz w:val="20"/>
          <w:szCs w:val="22"/>
        </w:rPr>
        <w:t xml:space="preserve"> </w:t>
      </w:r>
      <w:r w:rsidR="00C061E5">
        <w:rPr>
          <w:rFonts w:eastAsia="나눔명조" w:hint="eastAsia"/>
          <w:sz w:val="20"/>
          <w:szCs w:val="22"/>
        </w:rPr>
        <w:t>가능성이</w:t>
      </w:r>
      <w:r w:rsidR="00C061E5">
        <w:rPr>
          <w:rFonts w:eastAsia="나눔명조" w:hint="eastAsia"/>
          <w:sz w:val="20"/>
          <w:szCs w:val="22"/>
        </w:rPr>
        <w:t xml:space="preserve"> </w:t>
      </w:r>
      <w:r w:rsidR="00C061E5">
        <w:rPr>
          <w:rFonts w:eastAsia="나눔명조" w:hint="eastAsia"/>
          <w:sz w:val="20"/>
          <w:szCs w:val="22"/>
        </w:rPr>
        <w:t>있다</w:t>
      </w:r>
      <w:r w:rsidRPr="001B2696">
        <w:rPr>
          <w:rFonts w:eastAsia="나눔명조" w:hint="eastAsia"/>
          <w:sz w:val="20"/>
          <w:szCs w:val="22"/>
        </w:rPr>
        <w:t xml:space="preserve">. </w:t>
      </w:r>
      <w:r w:rsidRPr="001B2696">
        <w:rPr>
          <w:rFonts w:eastAsia="나눔명조" w:hint="eastAsia"/>
          <w:sz w:val="20"/>
          <w:szCs w:val="22"/>
        </w:rPr>
        <w:t>그러므로</w:t>
      </w:r>
      <w:r w:rsidRPr="001B2696">
        <w:rPr>
          <w:rFonts w:eastAsia="나눔명조" w:hint="eastAsia"/>
          <w:sz w:val="20"/>
          <w:szCs w:val="22"/>
        </w:rPr>
        <w:t xml:space="preserve"> </w:t>
      </w:r>
      <w:r w:rsidRPr="001B2696">
        <w:rPr>
          <w:rFonts w:eastAsia="나눔명조" w:hint="eastAsia"/>
          <w:sz w:val="20"/>
          <w:szCs w:val="22"/>
        </w:rPr>
        <w:t>향후</w:t>
      </w:r>
      <w:r w:rsidRPr="001B2696">
        <w:rPr>
          <w:rFonts w:eastAsia="나눔명조" w:hint="eastAsia"/>
          <w:sz w:val="20"/>
          <w:szCs w:val="22"/>
        </w:rPr>
        <w:t xml:space="preserve"> </w:t>
      </w:r>
      <w:r w:rsidRPr="001B2696">
        <w:rPr>
          <w:rFonts w:eastAsia="나눔명조" w:hint="eastAsia"/>
          <w:sz w:val="20"/>
          <w:szCs w:val="22"/>
        </w:rPr>
        <w:t>본</w:t>
      </w:r>
      <w:r w:rsidRPr="001B2696">
        <w:rPr>
          <w:rFonts w:eastAsia="나눔명조" w:hint="eastAsia"/>
          <w:sz w:val="20"/>
          <w:szCs w:val="22"/>
        </w:rPr>
        <w:t xml:space="preserve"> </w:t>
      </w:r>
      <w:r w:rsidRPr="001B2696">
        <w:rPr>
          <w:rFonts w:eastAsia="나눔명조" w:hint="eastAsia"/>
          <w:sz w:val="20"/>
          <w:szCs w:val="22"/>
        </w:rPr>
        <w:t>연구에서는</w:t>
      </w:r>
      <w:r w:rsidRPr="001B2696">
        <w:rPr>
          <w:rFonts w:eastAsia="나눔명조" w:hint="eastAsia"/>
          <w:sz w:val="20"/>
          <w:szCs w:val="22"/>
        </w:rPr>
        <w:t xml:space="preserve"> </w:t>
      </w:r>
      <w:r w:rsidRPr="001B2696">
        <w:rPr>
          <w:rFonts w:eastAsia="나눔명조" w:hint="eastAsia"/>
          <w:sz w:val="20"/>
          <w:szCs w:val="22"/>
        </w:rPr>
        <w:t>리더십과</w:t>
      </w:r>
      <w:r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가</w:t>
      </w:r>
      <w:r w:rsidRPr="001B2696">
        <w:rPr>
          <w:rFonts w:eastAsia="나눔명조" w:hint="eastAsia"/>
          <w:sz w:val="20"/>
          <w:szCs w:val="22"/>
        </w:rPr>
        <w:t xml:space="preserve"> </w:t>
      </w:r>
      <w:r w:rsidRPr="001B2696">
        <w:rPr>
          <w:rFonts w:eastAsia="나눔명조" w:hint="eastAsia"/>
          <w:sz w:val="20"/>
          <w:szCs w:val="22"/>
        </w:rPr>
        <w:t>어떤</w:t>
      </w:r>
      <w:r w:rsidRPr="001B2696">
        <w:rPr>
          <w:rFonts w:eastAsia="나눔명조" w:hint="eastAsia"/>
          <w:sz w:val="20"/>
          <w:szCs w:val="22"/>
        </w:rPr>
        <w:t xml:space="preserve"> </w:t>
      </w:r>
      <w:r w:rsidRPr="001B2696">
        <w:rPr>
          <w:rFonts w:eastAsia="나눔명조" w:hint="eastAsia"/>
          <w:sz w:val="20"/>
          <w:szCs w:val="22"/>
        </w:rPr>
        <w:t>관계성을</w:t>
      </w:r>
      <w:r w:rsidRPr="001B2696">
        <w:rPr>
          <w:rFonts w:eastAsia="나눔명조" w:hint="eastAsia"/>
          <w:sz w:val="20"/>
          <w:szCs w:val="22"/>
        </w:rPr>
        <w:t xml:space="preserve"> </w:t>
      </w:r>
      <w:r w:rsidRPr="001B2696">
        <w:rPr>
          <w:rFonts w:eastAsia="나눔명조" w:hint="eastAsia"/>
          <w:sz w:val="20"/>
          <w:szCs w:val="22"/>
        </w:rPr>
        <w:t>가지고</w:t>
      </w:r>
      <w:r w:rsidRPr="001B2696">
        <w:rPr>
          <w:rFonts w:eastAsia="나눔명조" w:hint="eastAsia"/>
          <w:sz w:val="20"/>
          <w:szCs w:val="22"/>
        </w:rPr>
        <w:t xml:space="preserve"> </w:t>
      </w:r>
      <w:r w:rsidRPr="001B2696">
        <w:rPr>
          <w:rFonts w:eastAsia="나눔명조" w:hint="eastAsia"/>
          <w:sz w:val="20"/>
          <w:szCs w:val="22"/>
        </w:rPr>
        <w:t>있고</w:t>
      </w:r>
      <w:r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1B2696">
        <w:rPr>
          <w:rFonts w:eastAsia="나눔명조" w:hint="eastAsia"/>
          <w:sz w:val="20"/>
          <w:szCs w:val="22"/>
        </w:rPr>
        <w:t xml:space="preserve"> </w:t>
      </w:r>
      <w:r w:rsidRPr="001B2696">
        <w:rPr>
          <w:rFonts w:eastAsia="나눔명조" w:hint="eastAsia"/>
          <w:sz w:val="20"/>
          <w:szCs w:val="22"/>
        </w:rPr>
        <w:t>형성하고</w:t>
      </w:r>
      <w:r w:rsidRPr="001B2696">
        <w:rPr>
          <w:rFonts w:eastAsia="나눔명조" w:hint="eastAsia"/>
          <w:sz w:val="20"/>
          <w:szCs w:val="22"/>
        </w:rPr>
        <w:t xml:space="preserve"> </w:t>
      </w:r>
      <w:r w:rsidRPr="001B2696">
        <w:rPr>
          <w:rFonts w:eastAsia="나눔명조" w:hint="eastAsia"/>
          <w:sz w:val="20"/>
          <w:szCs w:val="22"/>
        </w:rPr>
        <w:t>강화할</w:t>
      </w:r>
      <w:r w:rsidRPr="001B2696">
        <w:rPr>
          <w:rFonts w:eastAsia="나눔명조" w:hint="eastAsia"/>
          <w:sz w:val="20"/>
          <w:szCs w:val="22"/>
        </w:rPr>
        <w:t xml:space="preserve"> </w:t>
      </w:r>
      <w:r w:rsidRPr="001B2696">
        <w:rPr>
          <w:rFonts w:eastAsia="나눔명조" w:hint="eastAsia"/>
          <w:sz w:val="20"/>
          <w:szCs w:val="22"/>
        </w:rPr>
        <w:t>수</w:t>
      </w:r>
      <w:r w:rsidRPr="001B2696">
        <w:rPr>
          <w:rFonts w:eastAsia="나눔명조" w:hint="eastAsia"/>
          <w:sz w:val="20"/>
          <w:szCs w:val="22"/>
        </w:rPr>
        <w:t xml:space="preserve"> </w:t>
      </w:r>
      <w:r w:rsidRPr="001B2696">
        <w:rPr>
          <w:rFonts w:eastAsia="나눔명조" w:hint="eastAsia"/>
          <w:sz w:val="20"/>
          <w:szCs w:val="22"/>
        </w:rPr>
        <w:t>있는</w:t>
      </w:r>
      <w:r w:rsidRPr="001B2696">
        <w:rPr>
          <w:rFonts w:eastAsia="나눔명조" w:hint="eastAsia"/>
          <w:sz w:val="20"/>
          <w:szCs w:val="22"/>
        </w:rPr>
        <w:t xml:space="preserve"> </w:t>
      </w:r>
      <w:r w:rsidRPr="001B2696">
        <w:rPr>
          <w:rFonts w:eastAsia="나눔명조" w:hint="eastAsia"/>
          <w:sz w:val="20"/>
          <w:szCs w:val="22"/>
        </w:rPr>
        <w:t>리더십이</w:t>
      </w:r>
      <w:r w:rsidRPr="001B2696">
        <w:rPr>
          <w:rFonts w:eastAsia="나눔명조" w:hint="eastAsia"/>
          <w:sz w:val="20"/>
          <w:szCs w:val="22"/>
        </w:rPr>
        <w:t xml:space="preserve"> </w:t>
      </w:r>
      <w:r w:rsidRPr="001B2696">
        <w:rPr>
          <w:rFonts w:eastAsia="나눔명조" w:hint="eastAsia"/>
          <w:sz w:val="20"/>
          <w:szCs w:val="22"/>
        </w:rPr>
        <w:t>무엇인지</w:t>
      </w:r>
      <w:r w:rsidRPr="001B2696">
        <w:rPr>
          <w:rFonts w:eastAsia="나눔명조" w:hint="eastAsia"/>
          <w:sz w:val="20"/>
          <w:szCs w:val="22"/>
        </w:rPr>
        <w:t xml:space="preserve"> </w:t>
      </w:r>
      <w:r w:rsidRPr="001B2696">
        <w:rPr>
          <w:rFonts w:eastAsia="나눔명조" w:hint="eastAsia"/>
          <w:sz w:val="20"/>
          <w:szCs w:val="22"/>
        </w:rPr>
        <w:t>확인하고자</w:t>
      </w:r>
      <w:r w:rsidRPr="001B2696">
        <w:rPr>
          <w:rFonts w:eastAsia="나눔명조" w:hint="eastAsia"/>
          <w:sz w:val="20"/>
          <w:szCs w:val="22"/>
        </w:rPr>
        <w:t xml:space="preserve"> </w:t>
      </w:r>
      <w:r w:rsidRPr="001B2696">
        <w:rPr>
          <w:rFonts w:eastAsia="나눔명조" w:hint="eastAsia"/>
          <w:sz w:val="20"/>
          <w:szCs w:val="22"/>
        </w:rPr>
        <w:t>한다</w:t>
      </w:r>
      <w:r w:rsidRPr="001B2696">
        <w:rPr>
          <w:rFonts w:eastAsia="나눔명조" w:hint="eastAsia"/>
          <w:sz w:val="20"/>
          <w:szCs w:val="22"/>
        </w:rPr>
        <w:t>.</w:t>
      </w:r>
    </w:p>
    <w:p w14:paraId="0F2EF664" w14:textId="77777777" w:rsidR="0005167B" w:rsidRDefault="0005167B" w:rsidP="00265BC3">
      <w:pPr>
        <w:widowControl/>
        <w:wordWrap/>
        <w:autoSpaceDE/>
        <w:autoSpaceDN/>
        <w:spacing w:before="120" w:after="120" w:line="276" w:lineRule="auto"/>
        <w:rPr>
          <w:rFonts w:eastAsia="나눔명조"/>
          <w:sz w:val="20"/>
          <w:szCs w:val="22"/>
        </w:rPr>
      </w:pPr>
    </w:p>
    <w:p w14:paraId="729D22D0" w14:textId="008F5602" w:rsidR="0005167B" w:rsidRDefault="0005167B" w:rsidP="006A2C1F">
      <w:pPr>
        <w:pStyle w:val="2"/>
      </w:pPr>
      <w:r w:rsidRPr="0005167B">
        <w:rPr>
          <w:rFonts w:hint="eastAsia"/>
        </w:rPr>
        <w:lastRenderedPageBreak/>
        <w:t>2</w:t>
      </w:r>
      <w:r w:rsidR="001B2696">
        <w:t>.</w:t>
      </w:r>
      <w:r w:rsidR="00C663A6">
        <w:t xml:space="preserve"> </w:t>
      </w:r>
      <w:r w:rsidRPr="0005167B">
        <w:rPr>
          <w:rFonts w:hint="eastAsia"/>
        </w:rPr>
        <w:t>리더</w:t>
      </w:r>
      <w:r w:rsidR="00C663A6">
        <w:rPr>
          <w:rFonts w:hint="eastAsia"/>
        </w:rPr>
        <w:t>십의</w:t>
      </w:r>
      <w:r w:rsidR="00C663A6">
        <w:rPr>
          <w:rFonts w:hint="eastAsia"/>
        </w:rPr>
        <w:t xml:space="preserve"> </w:t>
      </w:r>
      <w:r w:rsidR="00C663A6">
        <w:rPr>
          <w:rFonts w:hint="eastAsia"/>
        </w:rPr>
        <w:t>역할</w:t>
      </w:r>
    </w:p>
    <w:p w14:paraId="15E33B5C" w14:textId="4A5CB3BF" w:rsidR="00C663A6" w:rsidRDefault="00C663A6" w:rsidP="006A2C1F">
      <w:pPr>
        <w:pStyle w:val="3"/>
        <w:rPr>
          <w:lang w:eastAsia="ko-KR"/>
        </w:rPr>
      </w:pPr>
      <w:r>
        <w:rPr>
          <w:lang w:eastAsia="ko-KR"/>
        </w:rPr>
        <w:t>2.1</w:t>
      </w:r>
      <w:r>
        <w:rPr>
          <w:rFonts w:hint="eastAsia"/>
          <w:lang w:eastAsia="ko-KR"/>
        </w:rPr>
        <w:t>목표지향적</w:t>
      </w:r>
      <w:r>
        <w:rPr>
          <w:rFonts w:hint="eastAsia"/>
          <w:lang w:eastAsia="ko-KR"/>
        </w:rPr>
        <w:t xml:space="preserve"> </w:t>
      </w:r>
      <w:r>
        <w:rPr>
          <w:rFonts w:hint="eastAsia"/>
          <w:lang w:eastAsia="ko-KR"/>
        </w:rPr>
        <w:t>리더십</w:t>
      </w:r>
      <w:r w:rsidR="00292A32">
        <w:rPr>
          <w:rFonts w:hint="eastAsia"/>
          <w:lang w:eastAsia="ko-KR"/>
        </w:rPr>
        <w:t>(</w:t>
      </w:r>
      <w:r w:rsidR="00292A32">
        <w:rPr>
          <w:lang w:eastAsia="ko-KR"/>
        </w:rPr>
        <w:t>Goal-oriented leadership)</w:t>
      </w:r>
    </w:p>
    <w:p w14:paraId="143B2EFC" w14:textId="77777777" w:rsidR="00302307" w:rsidRDefault="34D5D6E7" w:rsidP="00265BC3">
      <w:pPr>
        <w:widowControl/>
        <w:wordWrap/>
        <w:autoSpaceDE/>
        <w:autoSpaceDN/>
        <w:spacing w:before="120" w:after="120" w:line="276" w:lineRule="auto"/>
        <w:rPr>
          <w:rFonts w:eastAsia="나눔명조"/>
          <w:sz w:val="20"/>
          <w:szCs w:val="20"/>
        </w:rPr>
      </w:pPr>
      <w:r w:rsidRPr="34D5D6E7">
        <w:rPr>
          <w:rFonts w:eastAsia="나눔명조"/>
          <w:sz w:val="20"/>
          <w:szCs w:val="20"/>
        </w:rPr>
        <w:t>리더십은</w:t>
      </w:r>
      <w:r w:rsidRPr="34D5D6E7">
        <w:rPr>
          <w:rFonts w:eastAsia="나눔명조"/>
          <w:sz w:val="20"/>
          <w:szCs w:val="20"/>
        </w:rPr>
        <w:t xml:space="preserve"> </w:t>
      </w:r>
      <w:r w:rsidR="006B4B86">
        <w:rPr>
          <w:rFonts w:eastAsia="나눔명조"/>
          <w:sz w:val="20"/>
          <w:szCs w:val="20"/>
        </w:rPr>
        <w:t>“</w:t>
      </w:r>
      <w:r w:rsidRPr="34D5D6E7">
        <w:rPr>
          <w:rFonts w:eastAsia="나눔명조"/>
          <w:sz w:val="20"/>
          <w:szCs w:val="20"/>
        </w:rPr>
        <w:t>공통의</w:t>
      </w:r>
      <w:r w:rsidRPr="34D5D6E7">
        <w:rPr>
          <w:rFonts w:eastAsia="나눔명조"/>
          <w:sz w:val="20"/>
          <w:szCs w:val="20"/>
        </w:rPr>
        <w:t xml:space="preserve"> </w:t>
      </w:r>
      <w:r w:rsidRPr="34D5D6E7">
        <w:rPr>
          <w:rFonts w:eastAsia="나눔명조"/>
          <w:sz w:val="20"/>
          <w:szCs w:val="20"/>
        </w:rPr>
        <w:t>목표</w:t>
      </w:r>
      <w:r w:rsidRPr="34D5D6E7">
        <w:rPr>
          <w:rFonts w:eastAsia="나눔명조"/>
          <w:sz w:val="20"/>
          <w:szCs w:val="20"/>
        </w:rPr>
        <w:t xml:space="preserve"> </w:t>
      </w:r>
      <w:r w:rsidRPr="34D5D6E7">
        <w:rPr>
          <w:rFonts w:eastAsia="나눔명조"/>
          <w:sz w:val="20"/>
          <w:szCs w:val="20"/>
        </w:rPr>
        <w:t>달성</w:t>
      </w:r>
      <w:r w:rsidRPr="34D5D6E7">
        <w:rPr>
          <w:rFonts w:eastAsia="나눔명조"/>
          <w:sz w:val="20"/>
          <w:szCs w:val="20"/>
        </w:rPr>
        <w:t xml:space="preserve"> </w:t>
      </w:r>
      <w:r w:rsidRPr="34D5D6E7">
        <w:rPr>
          <w:rFonts w:eastAsia="나눔명조"/>
          <w:sz w:val="20"/>
          <w:szCs w:val="20"/>
        </w:rPr>
        <w:t>노력에</w:t>
      </w:r>
      <w:r w:rsidRPr="34D5D6E7">
        <w:rPr>
          <w:rFonts w:eastAsia="나눔명조"/>
          <w:sz w:val="20"/>
          <w:szCs w:val="20"/>
        </w:rPr>
        <w:t xml:space="preserve"> </w:t>
      </w:r>
      <w:r w:rsidRPr="34D5D6E7">
        <w:rPr>
          <w:rFonts w:eastAsia="나눔명조"/>
          <w:sz w:val="20"/>
          <w:szCs w:val="20"/>
        </w:rPr>
        <w:t>영향을</w:t>
      </w:r>
      <w:r w:rsidRPr="34D5D6E7">
        <w:rPr>
          <w:rFonts w:eastAsia="나눔명조"/>
          <w:sz w:val="20"/>
          <w:szCs w:val="20"/>
        </w:rPr>
        <w:t xml:space="preserve"> </w:t>
      </w:r>
      <w:r w:rsidRPr="34D5D6E7">
        <w:rPr>
          <w:rFonts w:eastAsia="나눔명조"/>
          <w:sz w:val="20"/>
          <w:szCs w:val="20"/>
        </w:rPr>
        <w:t>미치고</w:t>
      </w:r>
      <w:r w:rsidRPr="34D5D6E7">
        <w:rPr>
          <w:rFonts w:eastAsia="나눔명조"/>
          <w:sz w:val="20"/>
          <w:szCs w:val="20"/>
        </w:rPr>
        <w:t xml:space="preserve"> </w:t>
      </w:r>
      <w:r w:rsidRPr="34D5D6E7">
        <w:rPr>
          <w:rFonts w:eastAsia="나눔명조"/>
          <w:sz w:val="20"/>
          <w:szCs w:val="20"/>
        </w:rPr>
        <w:t>이를</w:t>
      </w:r>
      <w:r w:rsidRPr="34D5D6E7">
        <w:rPr>
          <w:rFonts w:eastAsia="나눔명조"/>
          <w:sz w:val="20"/>
          <w:szCs w:val="20"/>
        </w:rPr>
        <w:t xml:space="preserve"> </w:t>
      </w:r>
      <w:r w:rsidRPr="34D5D6E7">
        <w:rPr>
          <w:rFonts w:eastAsia="나눔명조"/>
          <w:sz w:val="20"/>
          <w:szCs w:val="20"/>
        </w:rPr>
        <w:t>촉진하는</w:t>
      </w:r>
      <w:r w:rsidRPr="34D5D6E7">
        <w:rPr>
          <w:rFonts w:eastAsia="나눔명조"/>
          <w:sz w:val="20"/>
          <w:szCs w:val="20"/>
        </w:rPr>
        <w:t xml:space="preserve"> </w:t>
      </w:r>
      <w:r w:rsidRPr="34D5D6E7">
        <w:rPr>
          <w:rFonts w:eastAsia="나눔명조"/>
          <w:sz w:val="20"/>
          <w:szCs w:val="20"/>
        </w:rPr>
        <w:t>광범위한</w:t>
      </w:r>
      <w:r w:rsidRPr="34D5D6E7">
        <w:rPr>
          <w:rFonts w:eastAsia="나눔명조"/>
          <w:sz w:val="20"/>
          <w:szCs w:val="20"/>
        </w:rPr>
        <w:t xml:space="preserve"> </w:t>
      </w:r>
      <w:r w:rsidRPr="34D5D6E7">
        <w:rPr>
          <w:rFonts w:eastAsia="나눔명조"/>
          <w:sz w:val="20"/>
          <w:szCs w:val="20"/>
        </w:rPr>
        <w:t>활동</w:t>
      </w:r>
      <w:r w:rsidR="006B4B86" w:rsidRPr="34D5D6E7">
        <w:rPr>
          <w:rFonts w:eastAsia="나눔명조"/>
          <w:sz w:val="20"/>
          <w:szCs w:val="20"/>
        </w:rPr>
        <w:t>(Yukl 2012, 66)</w:t>
      </w:r>
      <w:r w:rsidR="006B4B86">
        <w:rPr>
          <w:rFonts w:eastAsia="나눔명조"/>
          <w:sz w:val="20"/>
          <w:szCs w:val="20"/>
        </w:rPr>
        <w:t>”</w:t>
      </w:r>
      <w:r w:rsidRPr="34D5D6E7">
        <w:rPr>
          <w:rFonts w:eastAsia="나눔명조"/>
          <w:sz w:val="20"/>
          <w:szCs w:val="20"/>
        </w:rPr>
        <w:t>을</w:t>
      </w:r>
      <w:r w:rsidRPr="34D5D6E7">
        <w:rPr>
          <w:rFonts w:eastAsia="나눔명조"/>
          <w:sz w:val="20"/>
          <w:szCs w:val="20"/>
        </w:rPr>
        <w:t xml:space="preserve"> </w:t>
      </w:r>
      <w:r w:rsidRPr="34D5D6E7">
        <w:rPr>
          <w:rFonts w:eastAsia="나눔명조"/>
          <w:sz w:val="20"/>
          <w:szCs w:val="20"/>
        </w:rPr>
        <w:t>포함한</w:t>
      </w:r>
      <w:r w:rsidRPr="34D5D6E7">
        <w:rPr>
          <w:rFonts w:eastAsia="나눔명조"/>
          <w:sz w:val="20"/>
          <w:szCs w:val="20"/>
        </w:rPr>
        <w:t xml:space="preserve"> </w:t>
      </w:r>
      <w:r w:rsidRPr="34D5D6E7">
        <w:rPr>
          <w:rFonts w:eastAsia="나눔명조"/>
          <w:sz w:val="20"/>
          <w:szCs w:val="20"/>
        </w:rPr>
        <w:t>폭넓은</w:t>
      </w:r>
      <w:r w:rsidRPr="34D5D6E7">
        <w:rPr>
          <w:rFonts w:eastAsia="나눔명조"/>
          <w:sz w:val="20"/>
          <w:szCs w:val="20"/>
        </w:rPr>
        <w:t xml:space="preserve"> </w:t>
      </w:r>
      <w:r w:rsidRPr="34D5D6E7">
        <w:rPr>
          <w:rFonts w:eastAsia="나눔명조"/>
          <w:sz w:val="20"/>
          <w:szCs w:val="20"/>
        </w:rPr>
        <w:t>개념이다</w:t>
      </w:r>
      <w:r w:rsidRPr="34D5D6E7">
        <w:rPr>
          <w:rFonts w:eastAsia="나눔명조"/>
          <w:sz w:val="20"/>
          <w:szCs w:val="20"/>
        </w:rPr>
        <w:t xml:space="preserve">. </w:t>
      </w:r>
      <w:r w:rsidR="00500E34">
        <w:rPr>
          <w:rFonts w:eastAsia="나눔명조" w:hint="eastAsia"/>
          <w:sz w:val="20"/>
          <w:szCs w:val="20"/>
        </w:rPr>
        <w:t>기존에는</w:t>
      </w:r>
      <w:r w:rsidR="00500E34">
        <w:rPr>
          <w:rFonts w:eastAsia="나눔명조"/>
          <w:sz w:val="20"/>
          <w:szCs w:val="20"/>
        </w:rPr>
        <w:t xml:space="preserve"> </w:t>
      </w:r>
      <w:r w:rsidR="00500E34">
        <w:rPr>
          <w:rFonts w:eastAsia="나눔명조" w:hint="eastAsia"/>
          <w:sz w:val="20"/>
          <w:szCs w:val="20"/>
        </w:rPr>
        <w:t>주로</w:t>
      </w:r>
      <w:r w:rsidR="00500E34">
        <w:rPr>
          <w:rFonts w:eastAsia="나눔명조" w:hint="eastAsia"/>
          <w:sz w:val="20"/>
          <w:szCs w:val="20"/>
        </w:rPr>
        <w:t xml:space="preserve"> </w:t>
      </w:r>
      <w:r w:rsidR="00500E34">
        <w:rPr>
          <w:rFonts w:eastAsia="나눔명조" w:hint="eastAsia"/>
          <w:sz w:val="20"/>
          <w:szCs w:val="20"/>
        </w:rPr>
        <w:t>기업</w:t>
      </w:r>
      <w:r w:rsidR="00500E34">
        <w:rPr>
          <w:rFonts w:eastAsia="나눔명조" w:hint="eastAsia"/>
          <w:sz w:val="20"/>
          <w:szCs w:val="20"/>
        </w:rPr>
        <w:t xml:space="preserve"> </w:t>
      </w:r>
      <w:r w:rsidR="00500E34">
        <w:rPr>
          <w:rFonts w:eastAsia="나눔명조" w:hint="eastAsia"/>
          <w:sz w:val="20"/>
          <w:szCs w:val="20"/>
        </w:rPr>
        <w:t>등과</w:t>
      </w:r>
      <w:r w:rsidR="00500E34">
        <w:rPr>
          <w:rFonts w:eastAsia="나눔명조" w:hint="eastAsia"/>
          <w:sz w:val="20"/>
          <w:szCs w:val="20"/>
        </w:rPr>
        <w:t xml:space="preserve"> </w:t>
      </w:r>
      <w:r w:rsidR="00500E34">
        <w:rPr>
          <w:rFonts w:eastAsia="나눔명조" w:hint="eastAsia"/>
          <w:sz w:val="20"/>
          <w:szCs w:val="20"/>
        </w:rPr>
        <w:t>같은</w:t>
      </w:r>
      <w:r w:rsidR="00500E34">
        <w:rPr>
          <w:rFonts w:eastAsia="나눔명조" w:hint="eastAsia"/>
          <w:sz w:val="20"/>
          <w:szCs w:val="20"/>
        </w:rPr>
        <w:t xml:space="preserve"> </w:t>
      </w:r>
      <w:r w:rsidR="00500E34">
        <w:rPr>
          <w:rFonts w:eastAsia="나눔명조" w:hint="eastAsia"/>
          <w:sz w:val="20"/>
          <w:szCs w:val="20"/>
        </w:rPr>
        <w:t>민간기관에서</w:t>
      </w:r>
      <w:r w:rsidR="00500E34">
        <w:rPr>
          <w:rFonts w:eastAsia="나눔명조" w:hint="eastAsia"/>
          <w:sz w:val="20"/>
          <w:szCs w:val="20"/>
        </w:rPr>
        <w:t xml:space="preserve"> </w:t>
      </w:r>
      <w:r w:rsidR="00500E34">
        <w:rPr>
          <w:rFonts w:eastAsia="나눔명조" w:hint="eastAsia"/>
          <w:sz w:val="20"/>
          <w:szCs w:val="20"/>
        </w:rPr>
        <w:t>리더십</w:t>
      </w:r>
      <w:r w:rsidR="00500E34">
        <w:rPr>
          <w:rFonts w:eastAsia="나눔명조" w:hint="eastAsia"/>
          <w:sz w:val="20"/>
          <w:szCs w:val="20"/>
        </w:rPr>
        <w:t xml:space="preserve"> </w:t>
      </w:r>
      <w:r w:rsidR="00500E34">
        <w:rPr>
          <w:rFonts w:eastAsia="나눔명조" w:hint="eastAsia"/>
          <w:sz w:val="20"/>
          <w:szCs w:val="20"/>
        </w:rPr>
        <w:t>연구를</w:t>
      </w:r>
      <w:r w:rsidR="00500E34">
        <w:rPr>
          <w:rFonts w:eastAsia="나눔명조" w:hint="eastAsia"/>
          <w:sz w:val="20"/>
          <w:szCs w:val="20"/>
        </w:rPr>
        <w:t xml:space="preserve"> </w:t>
      </w:r>
      <w:r w:rsidR="00500E34">
        <w:rPr>
          <w:rFonts w:eastAsia="나눔명조" w:hint="eastAsia"/>
          <w:sz w:val="20"/>
          <w:szCs w:val="20"/>
        </w:rPr>
        <w:t>활발히</w:t>
      </w:r>
      <w:r w:rsidR="00500E34">
        <w:rPr>
          <w:rFonts w:eastAsia="나눔명조" w:hint="eastAsia"/>
          <w:sz w:val="20"/>
          <w:szCs w:val="20"/>
        </w:rPr>
        <w:t xml:space="preserve"> </w:t>
      </w:r>
      <w:r w:rsidR="00500E34">
        <w:rPr>
          <w:rFonts w:eastAsia="나눔명조" w:hint="eastAsia"/>
          <w:sz w:val="20"/>
          <w:szCs w:val="20"/>
        </w:rPr>
        <w:t>했지만</w:t>
      </w:r>
      <w:r w:rsidR="00500E34">
        <w:rPr>
          <w:rFonts w:eastAsia="나눔명조" w:hint="eastAsia"/>
          <w:sz w:val="20"/>
          <w:szCs w:val="20"/>
        </w:rPr>
        <w:t>,</w:t>
      </w:r>
      <w:r w:rsidR="00500E34">
        <w:rPr>
          <w:rFonts w:eastAsia="나눔명조"/>
          <w:sz w:val="20"/>
          <w:szCs w:val="20"/>
        </w:rPr>
        <w:t xml:space="preserve"> </w:t>
      </w:r>
      <w:r w:rsidR="00500E34">
        <w:rPr>
          <w:rFonts w:eastAsia="나눔명조" w:hint="eastAsia"/>
          <w:sz w:val="20"/>
          <w:szCs w:val="20"/>
        </w:rPr>
        <w:t>최근에는</w:t>
      </w:r>
      <w:r w:rsidR="00500E34">
        <w:rPr>
          <w:rFonts w:eastAsia="나눔명조"/>
          <w:sz w:val="20"/>
          <w:szCs w:val="20"/>
        </w:rPr>
        <w:t xml:space="preserve"> </w:t>
      </w:r>
      <w:r w:rsidR="00500E34">
        <w:rPr>
          <w:rFonts w:eastAsia="나눔명조" w:hint="eastAsia"/>
          <w:sz w:val="20"/>
          <w:szCs w:val="20"/>
        </w:rPr>
        <w:t>민간기관</w:t>
      </w:r>
      <w:r w:rsidR="00500E34">
        <w:rPr>
          <w:rFonts w:eastAsia="나눔명조" w:hint="eastAsia"/>
          <w:sz w:val="20"/>
          <w:szCs w:val="20"/>
        </w:rPr>
        <w:t xml:space="preserve"> </w:t>
      </w:r>
      <w:r w:rsidR="00500E34">
        <w:rPr>
          <w:rFonts w:eastAsia="나눔명조" w:hint="eastAsia"/>
          <w:sz w:val="20"/>
          <w:szCs w:val="20"/>
        </w:rPr>
        <w:t>뿐만</w:t>
      </w:r>
      <w:r w:rsidR="00500E34">
        <w:rPr>
          <w:rFonts w:eastAsia="나눔명조" w:hint="eastAsia"/>
          <w:sz w:val="20"/>
          <w:szCs w:val="20"/>
        </w:rPr>
        <w:t xml:space="preserve"> </w:t>
      </w:r>
      <w:r w:rsidR="00500E34">
        <w:rPr>
          <w:rFonts w:eastAsia="나눔명조" w:hint="eastAsia"/>
          <w:sz w:val="20"/>
          <w:szCs w:val="20"/>
        </w:rPr>
        <w:t>아니라</w:t>
      </w:r>
      <w:r w:rsidR="00500E34">
        <w:rPr>
          <w:rFonts w:eastAsia="나눔명조" w:hint="eastAsia"/>
          <w:sz w:val="20"/>
          <w:szCs w:val="20"/>
        </w:rPr>
        <w:t xml:space="preserve"> </w:t>
      </w:r>
      <w:r w:rsidR="00500E34">
        <w:rPr>
          <w:rFonts w:eastAsia="나눔명조" w:hint="eastAsia"/>
          <w:sz w:val="20"/>
          <w:szCs w:val="20"/>
        </w:rPr>
        <w:t>공공기관으로</w:t>
      </w:r>
      <w:r w:rsidR="00500E34">
        <w:rPr>
          <w:rFonts w:eastAsia="나눔명조" w:hint="eastAsia"/>
          <w:sz w:val="20"/>
          <w:szCs w:val="20"/>
        </w:rPr>
        <w:t xml:space="preserve"> </w:t>
      </w:r>
      <w:r w:rsidR="00500E34">
        <w:rPr>
          <w:rFonts w:eastAsia="나눔명조" w:hint="eastAsia"/>
          <w:sz w:val="20"/>
          <w:szCs w:val="20"/>
        </w:rPr>
        <w:t>연구범위를</w:t>
      </w:r>
      <w:r w:rsidR="00500E34">
        <w:rPr>
          <w:rFonts w:eastAsia="나눔명조" w:hint="eastAsia"/>
          <w:sz w:val="20"/>
          <w:szCs w:val="20"/>
        </w:rPr>
        <w:t xml:space="preserve"> </w:t>
      </w:r>
      <w:r w:rsidR="00500E34">
        <w:rPr>
          <w:rFonts w:eastAsia="나눔명조" w:hint="eastAsia"/>
          <w:sz w:val="20"/>
          <w:szCs w:val="20"/>
        </w:rPr>
        <w:t>확장하</w:t>
      </w:r>
      <w:r w:rsidR="00500E34">
        <w:rPr>
          <w:rFonts w:eastAsia="나눔명조" w:hint="eastAsia"/>
          <w:sz w:val="20"/>
          <w:szCs w:val="20"/>
        </w:rPr>
        <w:t xml:space="preserve"> </w:t>
      </w:r>
      <w:r w:rsidR="00500E34">
        <w:rPr>
          <w:rFonts w:eastAsia="나눔명조" w:hint="eastAsia"/>
          <w:sz w:val="20"/>
          <w:szCs w:val="20"/>
        </w:rPr>
        <w:t>새롭게</w:t>
      </w:r>
      <w:r w:rsidR="00500E34">
        <w:rPr>
          <w:rFonts w:eastAsia="나눔명조" w:hint="eastAsia"/>
          <w:sz w:val="20"/>
          <w:szCs w:val="20"/>
        </w:rPr>
        <w:t xml:space="preserve"> </w:t>
      </w:r>
      <w:r w:rsidR="00500E34">
        <w:rPr>
          <w:rFonts w:eastAsia="나눔명조" w:hint="eastAsia"/>
          <w:sz w:val="20"/>
          <w:szCs w:val="20"/>
        </w:rPr>
        <w:t>리더십</w:t>
      </w:r>
      <w:r w:rsidR="00500E34">
        <w:rPr>
          <w:rFonts w:eastAsia="나눔명조" w:hint="eastAsia"/>
          <w:sz w:val="20"/>
          <w:szCs w:val="20"/>
        </w:rPr>
        <w:t xml:space="preserve"> </w:t>
      </w:r>
      <w:r w:rsidR="00500E34">
        <w:rPr>
          <w:rFonts w:eastAsia="나눔명조" w:hint="eastAsia"/>
          <w:sz w:val="20"/>
          <w:szCs w:val="20"/>
        </w:rPr>
        <w:t>영향력을</w:t>
      </w:r>
      <w:r w:rsidR="00500E34">
        <w:rPr>
          <w:rFonts w:eastAsia="나눔명조" w:hint="eastAsia"/>
          <w:sz w:val="20"/>
          <w:szCs w:val="20"/>
        </w:rPr>
        <w:t xml:space="preserve"> </w:t>
      </w:r>
      <w:r w:rsidR="00500E34">
        <w:rPr>
          <w:rFonts w:eastAsia="나눔명조" w:hint="eastAsia"/>
          <w:sz w:val="20"/>
          <w:szCs w:val="20"/>
        </w:rPr>
        <w:t>확인할</w:t>
      </w:r>
      <w:r w:rsidR="00500E34">
        <w:rPr>
          <w:rFonts w:eastAsia="나눔명조" w:hint="eastAsia"/>
          <w:sz w:val="20"/>
          <w:szCs w:val="20"/>
        </w:rPr>
        <w:t xml:space="preserve"> </w:t>
      </w:r>
      <w:r w:rsidR="00500E34">
        <w:rPr>
          <w:rFonts w:eastAsia="나눔명조" w:hint="eastAsia"/>
          <w:sz w:val="20"/>
          <w:szCs w:val="20"/>
        </w:rPr>
        <w:t>필요가</w:t>
      </w:r>
      <w:r w:rsidR="00500E34">
        <w:rPr>
          <w:rFonts w:eastAsia="나눔명조" w:hint="eastAsia"/>
          <w:sz w:val="20"/>
          <w:szCs w:val="20"/>
        </w:rPr>
        <w:t xml:space="preserve"> </w:t>
      </w:r>
      <w:r w:rsidR="00500E34">
        <w:rPr>
          <w:rFonts w:eastAsia="나눔명조" w:hint="eastAsia"/>
          <w:sz w:val="20"/>
          <w:szCs w:val="20"/>
        </w:rPr>
        <w:t>있음을</w:t>
      </w:r>
      <w:r w:rsidR="00500E34">
        <w:rPr>
          <w:rFonts w:eastAsia="나눔명조" w:hint="eastAsia"/>
          <w:sz w:val="20"/>
          <w:szCs w:val="20"/>
        </w:rPr>
        <w:t xml:space="preserve"> </w:t>
      </w:r>
      <w:r w:rsidR="00500E34">
        <w:rPr>
          <w:rFonts w:eastAsia="나눔명조" w:hint="eastAsia"/>
          <w:sz w:val="20"/>
          <w:szCs w:val="20"/>
        </w:rPr>
        <w:t>지적하고</w:t>
      </w:r>
      <w:r w:rsidR="00500E34">
        <w:rPr>
          <w:rFonts w:eastAsia="나눔명조" w:hint="eastAsia"/>
          <w:sz w:val="20"/>
          <w:szCs w:val="20"/>
        </w:rPr>
        <w:t xml:space="preserve"> </w:t>
      </w:r>
      <w:r w:rsidR="00500E34">
        <w:rPr>
          <w:rFonts w:eastAsia="나눔명조" w:hint="eastAsia"/>
          <w:sz w:val="20"/>
          <w:szCs w:val="20"/>
        </w:rPr>
        <w:t>있다</w:t>
      </w:r>
      <w:r w:rsidR="00500E34">
        <w:rPr>
          <w:rFonts w:eastAsia="나눔명조"/>
          <w:sz w:val="20"/>
          <w:szCs w:val="20"/>
        </w:rPr>
        <w:t>(</w:t>
      </w:r>
      <w:r w:rsidR="00500E34" w:rsidRPr="34D5D6E7">
        <w:rPr>
          <w:rFonts w:eastAsia="나눔명조"/>
          <w:sz w:val="20"/>
          <w:szCs w:val="20"/>
        </w:rPr>
        <w:t xml:space="preserve">Van Wart </w:t>
      </w:r>
      <w:proofErr w:type="gramStart"/>
      <w:r w:rsidR="00500E34" w:rsidRPr="34D5D6E7">
        <w:rPr>
          <w:rFonts w:eastAsia="나눔명조"/>
          <w:sz w:val="20"/>
          <w:szCs w:val="20"/>
        </w:rPr>
        <w:t>2013</w:t>
      </w:r>
      <w:r w:rsidR="00500E34">
        <w:rPr>
          <w:rFonts w:eastAsia="나눔명조"/>
          <w:sz w:val="20"/>
          <w:szCs w:val="20"/>
        </w:rPr>
        <w:t>;</w:t>
      </w:r>
      <w:r w:rsidR="00500E34" w:rsidRPr="34D5D6E7">
        <w:rPr>
          <w:rFonts w:eastAsia="나눔명조"/>
          <w:sz w:val="20"/>
          <w:szCs w:val="20"/>
        </w:rPr>
        <w:t>Vogel</w:t>
      </w:r>
      <w:proofErr w:type="gramEnd"/>
      <w:r w:rsidR="00500E34" w:rsidRPr="34D5D6E7">
        <w:rPr>
          <w:rFonts w:eastAsia="나눔명조"/>
          <w:sz w:val="20"/>
          <w:szCs w:val="20"/>
        </w:rPr>
        <w:t xml:space="preserve"> and Masal 2015</w:t>
      </w:r>
      <w:r w:rsidR="00500E34">
        <w:rPr>
          <w:rFonts w:eastAsia="나눔명조"/>
          <w:sz w:val="20"/>
          <w:szCs w:val="20"/>
        </w:rPr>
        <w:t>)</w:t>
      </w:r>
      <w:r w:rsidR="00500E34">
        <w:rPr>
          <w:rFonts w:eastAsia="나눔명조" w:hint="eastAsia"/>
          <w:sz w:val="20"/>
          <w:szCs w:val="20"/>
        </w:rPr>
        <w:t>.</w:t>
      </w:r>
      <w:r w:rsidR="00500E34">
        <w:rPr>
          <w:rFonts w:eastAsia="나눔명조"/>
          <w:sz w:val="20"/>
          <w:szCs w:val="20"/>
        </w:rPr>
        <w:t xml:space="preserve"> </w:t>
      </w:r>
      <w:r w:rsidR="00500E34">
        <w:rPr>
          <w:rFonts w:eastAsia="나눔명조" w:hint="eastAsia"/>
          <w:sz w:val="20"/>
          <w:szCs w:val="20"/>
        </w:rPr>
        <w:t>하지만</w:t>
      </w:r>
      <w:r w:rsidR="00500E34">
        <w:rPr>
          <w:rFonts w:eastAsia="나눔명조" w:hint="eastAsia"/>
          <w:sz w:val="20"/>
          <w:szCs w:val="20"/>
        </w:rPr>
        <w:t xml:space="preserve"> </w:t>
      </w:r>
      <w:r w:rsidR="00302307">
        <w:rPr>
          <w:rFonts w:eastAsia="나눔명조" w:hint="eastAsia"/>
          <w:sz w:val="20"/>
          <w:szCs w:val="20"/>
        </w:rPr>
        <w:t>과거의</w:t>
      </w:r>
      <w:r w:rsidR="00302307">
        <w:rPr>
          <w:rFonts w:eastAsia="나눔명조" w:hint="eastAsia"/>
          <w:sz w:val="20"/>
          <w:szCs w:val="20"/>
        </w:rPr>
        <w:t xml:space="preserve"> </w:t>
      </w:r>
      <w:r w:rsidR="00302307">
        <w:rPr>
          <w:rFonts w:eastAsia="나눔명조" w:hint="eastAsia"/>
          <w:sz w:val="20"/>
          <w:szCs w:val="20"/>
        </w:rPr>
        <w:t>연구들은</w:t>
      </w:r>
      <w:r w:rsidR="00302307">
        <w:rPr>
          <w:rFonts w:eastAsia="나눔명조" w:hint="eastAsia"/>
          <w:sz w:val="20"/>
          <w:szCs w:val="20"/>
        </w:rPr>
        <w:t xml:space="preserve"> </w:t>
      </w:r>
      <w:r w:rsidR="00302307">
        <w:rPr>
          <w:rFonts w:eastAsia="나눔명조" w:hint="eastAsia"/>
          <w:sz w:val="20"/>
          <w:szCs w:val="20"/>
        </w:rPr>
        <w:t>리더십</w:t>
      </w:r>
      <w:r w:rsidR="00302307">
        <w:rPr>
          <w:rFonts w:eastAsia="나눔명조" w:hint="eastAsia"/>
          <w:sz w:val="20"/>
          <w:szCs w:val="20"/>
        </w:rPr>
        <w:t xml:space="preserve"> </w:t>
      </w:r>
      <w:r w:rsidR="00302307">
        <w:rPr>
          <w:rFonts w:eastAsia="나눔명조" w:hint="eastAsia"/>
          <w:sz w:val="20"/>
          <w:szCs w:val="20"/>
        </w:rPr>
        <w:t>연구</w:t>
      </w:r>
      <w:r w:rsidR="00302307">
        <w:rPr>
          <w:rFonts w:eastAsia="나눔명조" w:hint="eastAsia"/>
          <w:sz w:val="20"/>
          <w:szCs w:val="20"/>
        </w:rPr>
        <w:t xml:space="preserve"> </w:t>
      </w:r>
      <w:r w:rsidR="00302307">
        <w:rPr>
          <w:rFonts w:eastAsia="나눔명조" w:hint="eastAsia"/>
          <w:sz w:val="20"/>
          <w:szCs w:val="20"/>
        </w:rPr>
        <w:t>범위를</w:t>
      </w:r>
      <w:r w:rsidR="00302307">
        <w:rPr>
          <w:rFonts w:eastAsia="나눔명조" w:hint="eastAsia"/>
          <w:sz w:val="20"/>
          <w:szCs w:val="20"/>
        </w:rPr>
        <w:t xml:space="preserve"> </w:t>
      </w:r>
      <w:r w:rsidR="00302307">
        <w:rPr>
          <w:rFonts w:eastAsia="나눔명조" w:hint="eastAsia"/>
          <w:sz w:val="20"/>
          <w:szCs w:val="20"/>
        </w:rPr>
        <w:t>공공기관으로</w:t>
      </w:r>
      <w:r w:rsidR="00302307">
        <w:rPr>
          <w:rFonts w:eastAsia="나눔명조" w:hint="eastAsia"/>
          <w:sz w:val="20"/>
          <w:szCs w:val="20"/>
        </w:rPr>
        <w:t xml:space="preserve"> </w:t>
      </w:r>
      <w:r w:rsidR="00302307">
        <w:rPr>
          <w:rFonts w:eastAsia="나눔명조" w:hint="eastAsia"/>
          <w:sz w:val="20"/>
          <w:szCs w:val="20"/>
        </w:rPr>
        <w:t>확대했더라도</w:t>
      </w:r>
      <w:r w:rsidR="00302307">
        <w:rPr>
          <w:rFonts w:eastAsia="나눔명조" w:hint="eastAsia"/>
          <w:sz w:val="20"/>
          <w:szCs w:val="20"/>
        </w:rPr>
        <w:t xml:space="preserve"> </w:t>
      </w:r>
      <w:r w:rsidR="00302307">
        <w:rPr>
          <w:rFonts w:eastAsia="나눔명조" w:hint="eastAsia"/>
          <w:sz w:val="20"/>
          <w:szCs w:val="20"/>
        </w:rPr>
        <w:t>대부분</w:t>
      </w:r>
      <w:r w:rsidR="00302307">
        <w:rPr>
          <w:rFonts w:eastAsia="나눔명조" w:hint="eastAsia"/>
          <w:sz w:val="20"/>
          <w:szCs w:val="20"/>
        </w:rPr>
        <w:t xml:space="preserve"> </w:t>
      </w:r>
      <w:r w:rsidR="00302307">
        <w:rPr>
          <w:rFonts w:eastAsia="나눔명조" w:hint="eastAsia"/>
          <w:sz w:val="20"/>
          <w:szCs w:val="20"/>
        </w:rPr>
        <w:t>리더십</w:t>
      </w:r>
      <w:r w:rsidR="00302307">
        <w:rPr>
          <w:rFonts w:eastAsia="나눔명조" w:hint="eastAsia"/>
          <w:sz w:val="20"/>
          <w:szCs w:val="20"/>
        </w:rPr>
        <w:t xml:space="preserve"> </w:t>
      </w:r>
      <w:r w:rsidR="00302307">
        <w:rPr>
          <w:rFonts w:eastAsia="나눔명조" w:hint="eastAsia"/>
          <w:sz w:val="20"/>
          <w:szCs w:val="20"/>
        </w:rPr>
        <w:t>개념을</w:t>
      </w:r>
      <w:r w:rsidR="00302307">
        <w:rPr>
          <w:rFonts w:eastAsia="나눔명조" w:hint="eastAsia"/>
          <w:sz w:val="20"/>
          <w:szCs w:val="20"/>
        </w:rPr>
        <w:t xml:space="preserve"> </w:t>
      </w:r>
      <w:r w:rsidR="00302307">
        <w:rPr>
          <w:rFonts w:eastAsia="나눔명조" w:hint="eastAsia"/>
          <w:sz w:val="20"/>
          <w:szCs w:val="20"/>
        </w:rPr>
        <w:t>통합적으로</w:t>
      </w:r>
      <w:r w:rsidR="00302307">
        <w:rPr>
          <w:rFonts w:eastAsia="나눔명조" w:hint="eastAsia"/>
          <w:sz w:val="20"/>
          <w:szCs w:val="20"/>
        </w:rPr>
        <w:t xml:space="preserve"> </w:t>
      </w:r>
      <w:r w:rsidR="00302307">
        <w:rPr>
          <w:rFonts w:eastAsia="나눔명조" w:hint="eastAsia"/>
          <w:sz w:val="20"/>
          <w:szCs w:val="20"/>
        </w:rPr>
        <w:t>보고</w:t>
      </w:r>
      <w:r w:rsidR="00302307">
        <w:rPr>
          <w:rFonts w:eastAsia="나눔명조" w:hint="eastAsia"/>
          <w:sz w:val="20"/>
          <w:szCs w:val="20"/>
        </w:rPr>
        <w:t xml:space="preserve"> </w:t>
      </w:r>
      <w:r w:rsidR="00302307">
        <w:rPr>
          <w:rFonts w:eastAsia="나눔명조" w:hint="eastAsia"/>
          <w:sz w:val="20"/>
          <w:szCs w:val="20"/>
        </w:rPr>
        <w:t>있다</w:t>
      </w:r>
      <w:r w:rsidR="00302307">
        <w:rPr>
          <w:rFonts w:eastAsia="나눔명조"/>
          <w:sz w:val="20"/>
          <w:szCs w:val="20"/>
        </w:rPr>
        <w:t xml:space="preserve"> </w:t>
      </w:r>
      <w:r w:rsidR="00500E34">
        <w:rPr>
          <w:rFonts w:eastAsia="나눔명조" w:hint="eastAsia"/>
          <w:sz w:val="20"/>
          <w:szCs w:val="20"/>
        </w:rPr>
        <w:t>(</w:t>
      </w:r>
      <w:r w:rsidR="00500E34">
        <w:rPr>
          <w:rFonts w:eastAsia="나눔명조"/>
          <w:sz w:val="20"/>
          <w:szCs w:val="20"/>
        </w:rPr>
        <w:t xml:space="preserve">Ospina 2017; </w:t>
      </w:r>
      <w:r w:rsidR="00500E34" w:rsidRPr="34D5D6E7">
        <w:rPr>
          <w:rFonts w:eastAsia="나눔명조"/>
          <w:sz w:val="20"/>
          <w:szCs w:val="20"/>
        </w:rPr>
        <w:t xml:space="preserve">Van Wart </w:t>
      </w:r>
      <w:proofErr w:type="gramStart"/>
      <w:r w:rsidR="00500E34" w:rsidRPr="34D5D6E7">
        <w:rPr>
          <w:rFonts w:eastAsia="나눔명조"/>
          <w:sz w:val="20"/>
          <w:szCs w:val="20"/>
        </w:rPr>
        <w:t>2013</w:t>
      </w:r>
      <w:r w:rsidR="00500E34">
        <w:rPr>
          <w:rFonts w:eastAsia="나눔명조"/>
          <w:sz w:val="20"/>
          <w:szCs w:val="20"/>
        </w:rPr>
        <w:t>;</w:t>
      </w:r>
      <w:r w:rsidR="00500E34" w:rsidRPr="34D5D6E7">
        <w:rPr>
          <w:rFonts w:eastAsia="나눔명조"/>
          <w:sz w:val="20"/>
          <w:szCs w:val="20"/>
        </w:rPr>
        <w:t>Vogel</w:t>
      </w:r>
      <w:proofErr w:type="gramEnd"/>
      <w:r w:rsidR="00500E34" w:rsidRPr="34D5D6E7">
        <w:rPr>
          <w:rFonts w:eastAsia="나눔명조"/>
          <w:sz w:val="20"/>
          <w:szCs w:val="20"/>
        </w:rPr>
        <w:t xml:space="preserve"> and Masal 2015)</w:t>
      </w:r>
      <w:r w:rsidR="006B4B86">
        <w:rPr>
          <w:rFonts w:eastAsia="나눔명조" w:hint="eastAsia"/>
          <w:sz w:val="20"/>
          <w:szCs w:val="20"/>
        </w:rPr>
        <w:t>.</w:t>
      </w:r>
      <w:r w:rsidRPr="34D5D6E7">
        <w:rPr>
          <w:rFonts w:eastAsia="나눔명조"/>
          <w:sz w:val="20"/>
          <w:szCs w:val="20"/>
        </w:rPr>
        <w:t xml:space="preserve"> </w:t>
      </w:r>
    </w:p>
    <w:p w14:paraId="5975A502" w14:textId="76475FAE" w:rsidR="00487680" w:rsidRDefault="6C011362" w:rsidP="00265BC3">
      <w:pPr>
        <w:widowControl/>
        <w:wordWrap/>
        <w:autoSpaceDE/>
        <w:autoSpaceDN/>
        <w:spacing w:before="120" w:after="120" w:line="276" w:lineRule="auto"/>
        <w:rPr>
          <w:rFonts w:eastAsia="나눔명조"/>
          <w:sz w:val="20"/>
          <w:szCs w:val="20"/>
        </w:rPr>
      </w:pPr>
      <w:r w:rsidRPr="6C011362">
        <w:rPr>
          <w:rFonts w:eastAsia="나눔명조"/>
          <w:sz w:val="20"/>
          <w:szCs w:val="20"/>
        </w:rPr>
        <w:t>그러나</w:t>
      </w:r>
      <w:r w:rsidRPr="6C011362">
        <w:rPr>
          <w:rFonts w:eastAsia="나눔명조"/>
          <w:sz w:val="20"/>
          <w:szCs w:val="20"/>
        </w:rPr>
        <w:t xml:space="preserve"> </w:t>
      </w:r>
      <w:r w:rsidRPr="6C011362">
        <w:rPr>
          <w:rFonts w:eastAsia="나눔명조"/>
          <w:sz w:val="20"/>
          <w:szCs w:val="20"/>
        </w:rPr>
        <w:t>리더십은</w:t>
      </w:r>
      <w:r w:rsidRPr="6C011362">
        <w:rPr>
          <w:rFonts w:eastAsia="나눔명조"/>
          <w:sz w:val="20"/>
          <w:szCs w:val="20"/>
        </w:rPr>
        <w:t xml:space="preserve"> </w:t>
      </w:r>
      <w:r w:rsidRPr="6C011362">
        <w:rPr>
          <w:rFonts w:eastAsia="나눔명조"/>
          <w:sz w:val="20"/>
          <w:szCs w:val="20"/>
        </w:rPr>
        <w:t>관계지향적</w:t>
      </w:r>
      <w:r w:rsidRPr="6C011362">
        <w:rPr>
          <w:rFonts w:eastAsia="나눔명조"/>
          <w:sz w:val="20"/>
          <w:szCs w:val="20"/>
        </w:rPr>
        <w:t xml:space="preserve"> </w:t>
      </w:r>
      <w:r w:rsidRPr="6C011362">
        <w:rPr>
          <w:rFonts w:eastAsia="나눔명조"/>
          <w:sz w:val="20"/>
          <w:szCs w:val="20"/>
        </w:rPr>
        <w:t>리더십</w:t>
      </w:r>
      <w:r w:rsidRPr="6C011362">
        <w:rPr>
          <w:rFonts w:eastAsia="나눔명조"/>
          <w:sz w:val="20"/>
          <w:szCs w:val="20"/>
        </w:rPr>
        <w:t>(Process-oriented leadership or relation-oriented leadership)</w:t>
      </w:r>
      <w:r w:rsidRPr="6C011362">
        <w:rPr>
          <w:rFonts w:eastAsia="나눔명조"/>
          <w:sz w:val="20"/>
          <w:szCs w:val="20"/>
        </w:rPr>
        <w:t>과</w:t>
      </w:r>
      <w:r w:rsidRPr="6C011362">
        <w:rPr>
          <w:rFonts w:eastAsia="나눔명조"/>
          <w:sz w:val="20"/>
          <w:szCs w:val="20"/>
        </w:rPr>
        <w:t xml:space="preserve"> </w:t>
      </w:r>
      <w:r w:rsidRPr="6C011362">
        <w:rPr>
          <w:rFonts w:eastAsia="나눔명조"/>
          <w:sz w:val="20"/>
          <w:szCs w:val="20"/>
        </w:rPr>
        <w:t>목표지향적</w:t>
      </w:r>
      <w:r w:rsidRPr="6C011362">
        <w:rPr>
          <w:rFonts w:eastAsia="나눔명조"/>
          <w:sz w:val="20"/>
          <w:szCs w:val="20"/>
        </w:rPr>
        <w:t xml:space="preserve"> </w:t>
      </w:r>
      <w:r w:rsidRPr="6C011362">
        <w:rPr>
          <w:rFonts w:eastAsia="나눔명조"/>
          <w:sz w:val="20"/>
          <w:szCs w:val="20"/>
        </w:rPr>
        <w:t>리더십</w:t>
      </w:r>
      <w:r w:rsidRPr="6C011362">
        <w:rPr>
          <w:rFonts w:eastAsia="나눔명조"/>
          <w:sz w:val="20"/>
          <w:szCs w:val="20"/>
        </w:rPr>
        <w:t>(Goal-oriented leadership)</w:t>
      </w:r>
      <w:r w:rsidRPr="6C011362">
        <w:rPr>
          <w:rFonts w:eastAsia="나눔명조"/>
          <w:sz w:val="20"/>
          <w:szCs w:val="20"/>
        </w:rPr>
        <w:t>으로</w:t>
      </w:r>
      <w:r w:rsidRPr="6C011362">
        <w:rPr>
          <w:rFonts w:eastAsia="나눔명조"/>
          <w:sz w:val="20"/>
          <w:szCs w:val="20"/>
        </w:rPr>
        <w:t xml:space="preserve"> </w:t>
      </w:r>
      <w:r w:rsidRPr="6C011362">
        <w:rPr>
          <w:rFonts w:eastAsia="나눔명조"/>
          <w:sz w:val="20"/>
          <w:szCs w:val="20"/>
        </w:rPr>
        <w:t>나눌</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다</w:t>
      </w:r>
      <w:r w:rsidRPr="6C011362">
        <w:rPr>
          <w:rFonts w:eastAsia="나눔명조"/>
          <w:sz w:val="20"/>
          <w:szCs w:val="20"/>
        </w:rPr>
        <w:t xml:space="preserve">(Jensen et al. 2019). </w:t>
      </w:r>
      <w:r w:rsidRPr="6C011362">
        <w:rPr>
          <w:rFonts w:eastAsia="나눔명조"/>
          <w:sz w:val="20"/>
          <w:szCs w:val="20"/>
        </w:rPr>
        <w:t>관계지향적</w:t>
      </w:r>
      <w:r w:rsidRPr="6C011362">
        <w:rPr>
          <w:rFonts w:eastAsia="나눔명조"/>
          <w:sz w:val="20"/>
          <w:szCs w:val="20"/>
        </w:rPr>
        <w:t xml:space="preserve"> </w:t>
      </w:r>
      <w:r w:rsidRPr="6C011362">
        <w:rPr>
          <w:rFonts w:eastAsia="나눔명조"/>
          <w:sz w:val="20"/>
          <w:szCs w:val="20"/>
        </w:rPr>
        <w:t>리더십은</w:t>
      </w:r>
      <w:r w:rsidRPr="6C011362">
        <w:rPr>
          <w:rFonts w:eastAsia="나눔명조"/>
          <w:sz w:val="20"/>
          <w:szCs w:val="20"/>
        </w:rPr>
        <w:t xml:space="preserve"> </w:t>
      </w:r>
      <w:r w:rsidRPr="6C011362">
        <w:rPr>
          <w:rFonts w:eastAsia="나눔명조"/>
          <w:sz w:val="20"/>
          <w:szCs w:val="20"/>
        </w:rPr>
        <w:t>집단목표</w:t>
      </w:r>
      <w:r w:rsidRPr="6C011362">
        <w:rPr>
          <w:rFonts w:eastAsia="나눔명조"/>
          <w:sz w:val="20"/>
          <w:szCs w:val="20"/>
        </w:rPr>
        <w:t xml:space="preserve"> </w:t>
      </w:r>
      <w:r w:rsidRPr="6C011362">
        <w:rPr>
          <w:rFonts w:eastAsia="나눔명조"/>
          <w:sz w:val="20"/>
          <w:szCs w:val="20"/>
        </w:rPr>
        <w:t>달성을</w:t>
      </w:r>
      <w:r w:rsidRPr="6C011362">
        <w:rPr>
          <w:rFonts w:eastAsia="나눔명조"/>
          <w:sz w:val="20"/>
          <w:szCs w:val="20"/>
        </w:rPr>
        <w:t xml:space="preserve"> </w:t>
      </w:r>
      <w:r w:rsidRPr="6C011362">
        <w:rPr>
          <w:rFonts w:eastAsia="나눔명조"/>
          <w:sz w:val="20"/>
          <w:szCs w:val="20"/>
        </w:rPr>
        <w:t>위한</w:t>
      </w:r>
      <w:r w:rsidRPr="6C011362">
        <w:rPr>
          <w:rFonts w:eastAsia="나눔명조"/>
          <w:sz w:val="20"/>
          <w:szCs w:val="20"/>
        </w:rPr>
        <w:t xml:space="preserve"> </w:t>
      </w:r>
      <w:r w:rsidRPr="6C011362">
        <w:rPr>
          <w:rFonts w:eastAsia="나눔명조"/>
          <w:sz w:val="20"/>
          <w:szCs w:val="20"/>
        </w:rPr>
        <w:t>과정과</w:t>
      </w:r>
      <w:r w:rsidRPr="6C011362">
        <w:rPr>
          <w:rFonts w:eastAsia="나눔명조"/>
          <w:sz w:val="20"/>
          <w:szCs w:val="20"/>
        </w:rPr>
        <w:t xml:space="preserve"> </w:t>
      </w:r>
      <w:r w:rsidRPr="6C011362">
        <w:rPr>
          <w:rFonts w:eastAsia="나눔명조"/>
          <w:sz w:val="20"/>
          <w:szCs w:val="20"/>
        </w:rPr>
        <w:t>구성원</w:t>
      </w:r>
      <w:r w:rsidRPr="6C011362">
        <w:rPr>
          <w:rFonts w:eastAsia="나눔명조"/>
          <w:sz w:val="20"/>
          <w:szCs w:val="20"/>
        </w:rPr>
        <w:t xml:space="preserve"> </w:t>
      </w:r>
      <w:r w:rsidRPr="6C011362">
        <w:rPr>
          <w:rFonts w:eastAsia="나눔명조"/>
          <w:sz w:val="20"/>
          <w:szCs w:val="20"/>
        </w:rPr>
        <w:t>간의</w:t>
      </w:r>
      <w:r w:rsidRPr="6C011362">
        <w:rPr>
          <w:rFonts w:eastAsia="나눔명조"/>
          <w:sz w:val="20"/>
          <w:szCs w:val="20"/>
        </w:rPr>
        <w:t xml:space="preserve"> </w:t>
      </w:r>
      <w:r w:rsidRPr="6C011362">
        <w:rPr>
          <w:rFonts w:eastAsia="나눔명조"/>
          <w:sz w:val="20"/>
          <w:szCs w:val="20"/>
        </w:rPr>
        <w:t>상호관계를</w:t>
      </w:r>
      <w:r w:rsidRPr="6C011362">
        <w:rPr>
          <w:rFonts w:eastAsia="나눔명조"/>
          <w:sz w:val="20"/>
          <w:szCs w:val="20"/>
        </w:rPr>
        <w:t xml:space="preserve"> </w:t>
      </w:r>
      <w:r w:rsidRPr="6C011362">
        <w:rPr>
          <w:rFonts w:eastAsia="나눔명조"/>
          <w:sz w:val="20"/>
          <w:szCs w:val="20"/>
        </w:rPr>
        <w:t>엮어주는</w:t>
      </w:r>
      <w:r w:rsidRPr="6C011362">
        <w:rPr>
          <w:rFonts w:eastAsia="나눔명조"/>
          <w:sz w:val="20"/>
          <w:szCs w:val="20"/>
        </w:rPr>
        <w:t xml:space="preserve"> </w:t>
      </w:r>
      <w:r w:rsidRPr="6C011362">
        <w:rPr>
          <w:rFonts w:eastAsia="나눔명조"/>
          <w:sz w:val="20"/>
          <w:szCs w:val="20"/>
        </w:rPr>
        <w:t>것을</w:t>
      </w:r>
      <w:r w:rsidRPr="6C011362">
        <w:rPr>
          <w:rFonts w:eastAsia="나눔명조"/>
          <w:sz w:val="20"/>
          <w:szCs w:val="20"/>
        </w:rPr>
        <w:t xml:space="preserve"> </w:t>
      </w:r>
      <w:r w:rsidRPr="6C011362">
        <w:rPr>
          <w:rFonts w:eastAsia="나눔명조"/>
          <w:sz w:val="20"/>
          <w:szCs w:val="20"/>
        </w:rPr>
        <w:t>강조한다</w:t>
      </w:r>
      <w:r w:rsidRPr="6C011362">
        <w:rPr>
          <w:rFonts w:eastAsia="나눔명조"/>
          <w:sz w:val="20"/>
          <w:szCs w:val="20"/>
        </w:rPr>
        <w:t xml:space="preserve">. </w:t>
      </w:r>
      <w:r w:rsidRPr="6C011362">
        <w:rPr>
          <w:rFonts w:eastAsia="나눔명조"/>
          <w:sz w:val="20"/>
          <w:szCs w:val="20"/>
        </w:rPr>
        <w:t>반면</w:t>
      </w:r>
      <w:r w:rsidRPr="6C011362">
        <w:rPr>
          <w:rFonts w:eastAsia="나눔명조"/>
          <w:sz w:val="20"/>
          <w:szCs w:val="20"/>
        </w:rPr>
        <w:t xml:space="preserve"> </w:t>
      </w:r>
      <w:r w:rsidRPr="6C011362">
        <w:rPr>
          <w:rFonts w:eastAsia="나눔명조"/>
          <w:sz w:val="20"/>
          <w:szCs w:val="20"/>
        </w:rPr>
        <w:t>목표지향적</w:t>
      </w:r>
      <w:r w:rsidRPr="6C011362">
        <w:rPr>
          <w:rFonts w:eastAsia="나눔명조"/>
          <w:sz w:val="20"/>
          <w:szCs w:val="20"/>
        </w:rPr>
        <w:t xml:space="preserve"> </w:t>
      </w:r>
      <w:r w:rsidRPr="6C011362">
        <w:rPr>
          <w:rFonts w:eastAsia="나눔명조"/>
          <w:sz w:val="20"/>
          <w:szCs w:val="20"/>
        </w:rPr>
        <w:t>리더십은</w:t>
      </w:r>
      <w:r w:rsidRPr="6C011362">
        <w:rPr>
          <w:rFonts w:eastAsia="나눔명조"/>
          <w:sz w:val="20"/>
          <w:szCs w:val="20"/>
        </w:rPr>
        <w:t xml:space="preserve"> </w:t>
      </w:r>
      <w:r w:rsidRPr="6C011362">
        <w:rPr>
          <w:rFonts w:eastAsia="나눔명조"/>
          <w:sz w:val="20"/>
          <w:szCs w:val="20"/>
        </w:rPr>
        <w:t>목표설정과</w:t>
      </w:r>
      <w:r w:rsidRPr="6C011362">
        <w:rPr>
          <w:rFonts w:eastAsia="나눔명조"/>
          <w:sz w:val="20"/>
          <w:szCs w:val="20"/>
        </w:rPr>
        <w:t xml:space="preserve"> </w:t>
      </w:r>
      <w:r w:rsidRPr="6C011362">
        <w:rPr>
          <w:rFonts w:eastAsia="나눔명조"/>
          <w:sz w:val="20"/>
          <w:szCs w:val="20"/>
        </w:rPr>
        <w:t>목표</w:t>
      </w:r>
      <w:r w:rsidRPr="6C011362">
        <w:rPr>
          <w:rFonts w:eastAsia="나눔명조"/>
          <w:sz w:val="20"/>
          <w:szCs w:val="20"/>
        </w:rPr>
        <w:t xml:space="preserve"> </w:t>
      </w:r>
      <w:r w:rsidRPr="6C011362">
        <w:rPr>
          <w:rFonts w:eastAsia="나눔명조"/>
          <w:sz w:val="20"/>
          <w:szCs w:val="20"/>
        </w:rPr>
        <w:t>달성을</w:t>
      </w:r>
      <w:r w:rsidRPr="6C011362">
        <w:rPr>
          <w:rFonts w:eastAsia="나눔명조"/>
          <w:sz w:val="20"/>
          <w:szCs w:val="20"/>
        </w:rPr>
        <w:t xml:space="preserve"> </w:t>
      </w:r>
      <w:r w:rsidRPr="6C011362">
        <w:rPr>
          <w:rFonts w:eastAsia="나눔명조"/>
          <w:sz w:val="20"/>
          <w:szCs w:val="20"/>
        </w:rPr>
        <w:t>지향하고</w:t>
      </w:r>
      <w:r w:rsidRPr="6C011362">
        <w:rPr>
          <w:rFonts w:eastAsia="나눔명조"/>
          <w:sz w:val="20"/>
          <w:szCs w:val="20"/>
        </w:rPr>
        <w:t xml:space="preserve"> </w:t>
      </w:r>
      <w:r w:rsidRPr="6C011362">
        <w:rPr>
          <w:rFonts w:eastAsia="나눔명조"/>
          <w:sz w:val="20"/>
          <w:szCs w:val="20"/>
        </w:rPr>
        <w:t>이를</w:t>
      </w:r>
      <w:r w:rsidRPr="6C011362">
        <w:rPr>
          <w:rFonts w:eastAsia="나눔명조"/>
          <w:sz w:val="20"/>
          <w:szCs w:val="20"/>
        </w:rPr>
        <w:t xml:space="preserve"> </w:t>
      </w:r>
      <w:r w:rsidRPr="6C011362">
        <w:rPr>
          <w:rFonts w:eastAsia="나눔명조"/>
          <w:sz w:val="20"/>
          <w:szCs w:val="20"/>
        </w:rPr>
        <w:t>위해</w:t>
      </w:r>
      <w:r w:rsidRPr="6C011362">
        <w:rPr>
          <w:rFonts w:eastAsia="나눔명조"/>
          <w:sz w:val="20"/>
          <w:szCs w:val="20"/>
        </w:rPr>
        <w:t xml:space="preserve"> </w:t>
      </w:r>
      <w:r w:rsidRPr="6C011362">
        <w:rPr>
          <w:rFonts w:eastAsia="나눔명조"/>
          <w:sz w:val="20"/>
          <w:szCs w:val="20"/>
        </w:rPr>
        <w:t>집단에</w:t>
      </w:r>
      <w:r w:rsidRPr="6C011362">
        <w:rPr>
          <w:rFonts w:eastAsia="나눔명조"/>
          <w:sz w:val="20"/>
          <w:szCs w:val="20"/>
        </w:rPr>
        <w:t xml:space="preserve"> </w:t>
      </w:r>
      <w:r w:rsidRPr="6C011362">
        <w:rPr>
          <w:rFonts w:eastAsia="나눔명조"/>
          <w:sz w:val="20"/>
          <w:szCs w:val="20"/>
        </w:rPr>
        <w:t>영향력을</w:t>
      </w:r>
      <w:r w:rsidRPr="6C011362">
        <w:rPr>
          <w:rFonts w:eastAsia="나눔명조"/>
          <w:sz w:val="20"/>
          <w:szCs w:val="20"/>
        </w:rPr>
        <w:t xml:space="preserve"> </w:t>
      </w:r>
      <w:r w:rsidRPr="6C011362">
        <w:rPr>
          <w:rFonts w:eastAsia="나눔명조"/>
          <w:sz w:val="20"/>
          <w:szCs w:val="20"/>
        </w:rPr>
        <w:t>행사하고자</w:t>
      </w:r>
      <w:r w:rsidRPr="6C011362">
        <w:rPr>
          <w:rFonts w:eastAsia="나눔명조"/>
          <w:sz w:val="20"/>
          <w:szCs w:val="20"/>
        </w:rPr>
        <w:t xml:space="preserve"> </w:t>
      </w:r>
      <w:r w:rsidRPr="6C011362">
        <w:rPr>
          <w:rFonts w:eastAsia="나눔명조"/>
          <w:sz w:val="20"/>
          <w:szCs w:val="20"/>
        </w:rPr>
        <w:t>하는</w:t>
      </w:r>
      <w:r w:rsidRPr="6C011362">
        <w:rPr>
          <w:rFonts w:eastAsia="나눔명조"/>
          <w:sz w:val="20"/>
          <w:szCs w:val="20"/>
        </w:rPr>
        <w:t xml:space="preserve"> </w:t>
      </w:r>
      <w:r w:rsidRPr="6C011362">
        <w:rPr>
          <w:rFonts w:eastAsia="나눔명조"/>
          <w:sz w:val="20"/>
          <w:szCs w:val="20"/>
        </w:rPr>
        <w:t>성향을</w:t>
      </w:r>
      <w:r w:rsidRPr="6C011362">
        <w:rPr>
          <w:rFonts w:eastAsia="나눔명조"/>
          <w:sz w:val="20"/>
          <w:szCs w:val="20"/>
        </w:rPr>
        <w:t xml:space="preserve"> </w:t>
      </w:r>
      <w:r w:rsidRPr="6C011362">
        <w:rPr>
          <w:rFonts w:eastAsia="나눔명조"/>
          <w:sz w:val="20"/>
          <w:szCs w:val="20"/>
        </w:rPr>
        <w:t>보인다</w:t>
      </w:r>
      <w:r w:rsidRPr="6C011362">
        <w:rPr>
          <w:rFonts w:eastAsia="나눔명조"/>
          <w:sz w:val="20"/>
          <w:szCs w:val="20"/>
        </w:rPr>
        <w:t>(</w:t>
      </w:r>
      <w:proofErr w:type="spellStart"/>
      <w:r w:rsidRPr="6C011362">
        <w:rPr>
          <w:rFonts w:eastAsia="나눔명조"/>
          <w:sz w:val="20"/>
          <w:szCs w:val="20"/>
        </w:rPr>
        <w:t>문계완</w:t>
      </w:r>
      <w:proofErr w:type="spellEnd"/>
      <w:r w:rsidRPr="6C011362">
        <w:rPr>
          <w:rFonts w:eastAsia="나눔명조"/>
          <w:sz w:val="20"/>
          <w:szCs w:val="20"/>
        </w:rPr>
        <w:t xml:space="preserve"> </w:t>
      </w:r>
      <w:r w:rsidRPr="6C011362">
        <w:rPr>
          <w:rFonts w:eastAsia="나눔명조"/>
          <w:sz w:val="20"/>
          <w:szCs w:val="20"/>
        </w:rPr>
        <w:t>외</w:t>
      </w:r>
      <w:r w:rsidRPr="6C011362">
        <w:rPr>
          <w:rFonts w:eastAsia="나눔명조"/>
          <w:sz w:val="20"/>
          <w:szCs w:val="20"/>
        </w:rPr>
        <w:t xml:space="preserve">2009). </w:t>
      </w:r>
      <w:r w:rsidRPr="6C011362">
        <w:rPr>
          <w:rFonts w:eastAsia="나눔명조"/>
          <w:sz w:val="20"/>
          <w:szCs w:val="20"/>
        </w:rPr>
        <w:t>또한</w:t>
      </w:r>
      <w:r w:rsidRPr="6C011362">
        <w:rPr>
          <w:rFonts w:eastAsia="나눔명조"/>
          <w:sz w:val="20"/>
          <w:szCs w:val="20"/>
        </w:rPr>
        <w:t xml:space="preserve"> </w:t>
      </w:r>
      <w:r w:rsidRPr="6C011362">
        <w:rPr>
          <w:rFonts w:eastAsia="나눔명조"/>
          <w:sz w:val="20"/>
          <w:szCs w:val="20"/>
        </w:rPr>
        <w:t>목표지향적</w:t>
      </w:r>
      <w:r w:rsidRPr="6C011362">
        <w:rPr>
          <w:rFonts w:eastAsia="나눔명조"/>
          <w:sz w:val="20"/>
          <w:szCs w:val="20"/>
        </w:rPr>
        <w:t xml:space="preserve"> </w:t>
      </w:r>
      <w:r w:rsidRPr="6C011362">
        <w:rPr>
          <w:rFonts w:eastAsia="나눔명조"/>
          <w:sz w:val="20"/>
          <w:szCs w:val="20"/>
        </w:rPr>
        <w:t>리더십은</w:t>
      </w:r>
      <w:r w:rsidRPr="6C011362">
        <w:rPr>
          <w:rFonts w:eastAsia="나눔명조"/>
          <w:sz w:val="20"/>
          <w:szCs w:val="20"/>
        </w:rPr>
        <w:t xml:space="preserve"> </w:t>
      </w:r>
      <w:r w:rsidRPr="6C011362">
        <w:rPr>
          <w:rFonts w:eastAsia="나눔명조"/>
          <w:sz w:val="20"/>
          <w:szCs w:val="20"/>
        </w:rPr>
        <w:t>구성원이</w:t>
      </w:r>
      <w:r w:rsidRPr="6C011362">
        <w:rPr>
          <w:rFonts w:eastAsia="나눔명조"/>
          <w:sz w:val="20"/>
          <w:szCs w:val="20"/>
        </w:rPr>
        <w:t xml:space="preserve"> </w:t>
      </w:r>
      <w:r w:rsidRPr="6C011362">
        <w:rPr>
          <w:rFonts w:eastAsia="나눔명조"/>
          <w:sz w:val="20"/>
          <w:szCs w:val="20"/>
        </w:rPr>
        <w:t>업무를</w:t>
      </w:r>
      <w:r w:rsidRPr="6C011362">
        <w:rPr>
          <w:rFonts w:eastAsia="나눔명조"/>
          <w:sz w:val="20"/>
          <w:szCs w:val="20"/>
        </w:rPr>
        <w:t xml:space="preserve"> </w:t>
      </w:r>
      <w:r w:rsidRPr="6C011362">
        <w:rPr>
          <w:rFonts w:eastAsia="나눔명조"/>
          <w:sz w:val="20"/>
          <w:szCs w:val="20"/>
        </w:rPr>
        <w:t>이행하도록</w:t>
      </w:r>
      <w:r w:rsidRPr="6C011362">
        <w:rPr>
          <w:rFonts w:eastAsia="나눔명조"/>
          <w:sz w:val="20"/>
          <w:szCs w:val="20"/>
        </w:rPr>
        <w:t xml:space="preserve"> </w:t>
      </w:r>
      <w:r w:rsidRPr="6C011362">
        <w:rPr>
          <w:rFonts w:eastAsia="나눔명조"/>
          <w:sz w:val="20"/>
          <w:szCs w:val="20"/>
        </w:rPr>
        <w:t>동기부여를</w:t>
      </w:r>
      <w:r w:rsidRPr="6C011362">
        <w:rPr>
          <w:rFonts w:eastAsia="나눔명조"/>
          <w:sz w:val="20"/>
          <w:szCs w:val="20"/>
        </w:rPr>
        <w:t xml:space="preserve"> </w:t>
      </w:r>
      <w:r w:rsidRPr="6C011362">
        <w:rPr>
          <w:rFonts w:eastAsia="나눔명조"/>
          <w:sz w:val="20"/>
          <w:szCs w:val="20"/>
        </w:rPr>
        <w:t>유발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다</w:t>
      </w:r>
      <w:r w:rsidRPr="6C011362">
        <w:rPr>
          <w:rFonts w:eastAsia="나눔명조"/>
          <w:sz w:val="20"/>
          <w:szCs w:val="20"/>
        </w:rPr>
        <w:t xml:space="preserve"> (Jensen et al. 2019). </w:t>
      </w:r>
      <w:r w:rsidRPr="6C011362">
        <w:rPr>
          <w:rFonts w:eastAsia="나눔명조"/>
          <w:sz w:val="20"/>
          <w:szCs w:val="20"/>
        </w:rPr>
        <w:t>본</w:t>
      </w:r>
      <w:r w:rsidRPr="6C011362">
        <w:rPr>
          <w:rFonts w:eastAsia="나눔명조"/>
          <w:sz w:val="20"/>
          <w:szCs w:val="20"/>
        </w:rPr>
        <w:t xml:space="preserve"> </w:t>
      </w:r>
      <w:r w:rsidRPr="6C011362">
        <w:rPr>
          <w:rFonts w:eastAsia="나눔명조"/>
          <w:sz w:val="20"/>
          <w:szCs w:val="20"/>
        </w:rPr>
        <w:t>연구는</w:t>
      </w:r>
      <w:r w:rsidRPr="6C011362">
        <w:rPr>
          <w:rFonts w:eastAsia="나눔명조"/>
          <w:sz w:val="20"/>
          <w:szCs w:val="20"/>
        </w:rPr>
        <w:t xml:space="preserve"> </w:t>
      </w:r>
      <w:r w:rsidRPr="6C011362">
        <w:rPr>
          <w:rFonts w:eastAsia="나눔명조"/>
          <w:sz w:val="20"/>
          <w:szCs w:val="20"/>
        </w:rPr>
        <w:t>어떤</w:t>
      </w:r>
      <w:r w:rsidRPr="6C011362">
        <w:rPr>
          <w:rFonts w:eastAsia="나눔명조"/>
          <w:sz w:val="20"/>
          <w:szCs w:val="20"/>
        </w:rPr>
        <w:t xml:space="preserve"> </w:t>
      </w:r>
      <w:r w:rsidRPr="6C011362">
        <w:rPr>
          <w:rFonts w:eastAsia="나눔명조"/>
          <w:sz w:val="20"/>
          <w:szCs w:val="20"/>
        </w:rPr>
        <w:t>요인이</w:t>
      </w:r>
      <w:r w:rsidRPr="6C011362">
        <w:rPr>
          <w:rFonts w:eastAsia="나눔명조"/>
          <w:sz w:val="20"/>
          <w:szCs w:val="20"/>
        </w:rPr>
        <w:t xml:space="preserve"> </w:t>
      </w:r>
      <w:r w:rsidRPr="6C011362">
        <w:rPr>
          <w:rFonts w:eastAsia="나눔명조"/>
          <w:sz w:val="20"/>
          <w:szCs w:val="20"/>
        </w:rPr>
        <w:t>심리적</w:t>
      </w:r>
      <w:r w:rsidRPr="6C011362">
        <w:rPr>
          <w:rFonts w:eastAsia="나눔명조"/>
          <w:sz w:val="20"/>
          <w:szCs w:val="20"/>
        </w:rPr>
        <w:t xml:space="preserve"> </w:t>
      </w:r>
      <w:r w:rsidRPr="6C011362">
        <w:rPr>
          <w:rFonts w:eastAsia="나눔명조"/>
          <w:sz w:val="20"/>
          <w:szCs w:val="20"/>
        </w:rPr>
        <w:t>동기</w:t>
      </w:r>
      <w:r w:rsidRPr="6C011362">
        <w:rPr>
          <w:rFonts w:eastAsia="나눔명조"/>
          <w:sz w:val="20"/>
          <w:szCs w:val="20"/>
        </w:rPr>
        <w:t xml:space="preserve">, </w:t>
      </w:r>
      <w:r w:rsidRPr="6C011362">
        <w:rPr>
          <w:rFonts w:eastAsia="나눔명조"/>
          <w:sz w:val="20"/>
          <w:szCs w:val="20"/>
        </w:rPr>
        <w:t>즉</w:t>
      </w:r>
      <w:r w:rsidRPr="6C011362">
        <w:rPr>
          <w:rFonts w:eastAsia="나눔명조"/>
          <w:sz w:val="20"/>
          <w:szCs w:val="20"/>
        </w:rPr>
        <w:t xml:space="preserve"> </w:t>
      </w:r>
      <w:r w:rsidRPr="6C011362">
        <w:rPr>
          <w:rFonts w:eastAsia="나눔명조"/>
          <w:sz w:val="20"/>
          <w:szCs w:val="20"/>
        </w:rPr>
        <w:t>공공봉사동기를</w:t>
      </w:r>
      <w:r w:rsidRPr="6C011362">
        <w:rPr>
          <w:rFonts w:eastAsia="나눔명조"/>
          <w:sz w:val="20"/>
          <w:szCs w:val="20"/>
        </w:rPr>
        <w:t xml:space="preserve"> </w:t>
      </w:r>
      <w:r w:rsidRPr="6C011362">
        <w:rPr>
          <w:rFonts w:eastAsia="나눔명조"/>
          <w:sz w:val="20"/>
          <w:szCs w:val="20"/>
        </w:rPr>
        <w:t>자극하는지</w:t>
      </w:r>
      <w:r w:rsidRPr="6C011362">
        <w:rPr>
          <w:rFonts w:eastAsia="나눔명조"/>
          <w:sz w:val="20"/>
          <w:szCs w:val="20"/>
        </w:rPr>
        <w:t xml:space="preserve"> </w:t>
      </w:r>
      <w:r w:rsidRPr="6C011362">
        <w:rPr>
          <w:rFonts w:eastAsia="나눔명조"/>
          <w:sz w:val="20"/>
          <w:szCs w:val="20"/>
        </w:rPr>
        <w:t>확인하기</w:t>
      </w:r>
      <w:r w:rsidRPr="6C011362">
        <w:rPr>
          <w:rFonts w:eastAsia="나눔명조"/>
          <w:sz w:val="20"/>
          <w:szCs w:val="20"/>
        </w:rPr>
        <w:t xml:space="preserve"> </w:t>
      </w:r>
      <w:r w:rsidRPr="6C011362">
        <w:rPr>
          <w:rFonts w:eastAsia="나눔명조"/>
          <w:sz w:val="20"/>
          <w:szCs w:val="20"/>
        </w:rPr>
        <w:t>위해</w:t>
      </w:r>
      <w:r w:rsidRPr="6C011362">
        <w:rPr>
          <w:rFonts w:eastAsia="나눔명조"/>
          <w:sz w:val="20"/>
          <w:szCs w:val="20"/>
        </w:rPr>
        <w:t xml:space="preserve">, </w:t>
      </w:r>
      <w:r w:rsidRPr="6C011362">
        <w:rPr>
          <w:rFonts w:eastAsia="나눔명조"/>
          <w:sz w:val="20"/>
          <w:szCs w:val="20"/>
        </w:rPr>
        <w:t>동기부여를</w:t>
      </w:r>
      <w:r w:rsidRPr="6C011362">
        <w:rPr>
          <w:rFonts w:eastAsia="나눔명조"/>
          <w:sz w:val="20"/>
          <w:szCs w:val="20"/>
        </w:rPr>
        <w:t xml:space="preserve"> </w:t>
      </w:r>
      <w:r w:rsidRPr="6C011362">
        <w:rPr>
          <w:rFonts w:eastAsia="나눔명조"/>
          <w:sz w:val="20"/>
          <w:szCs w:val="20"/>
        </w:rPr>
        <w:t>야기한다고</w:t>
      </w:r>
      <w:r w:rsidRPr="6C011362">
        <w:rPr>
          <w:rFonts w:eastAsia="나눔명조"/>
          <w:sz w:val="20"/>
          <w:szCs w:val="20"/>
        </w:rPr>
        <w:t xml:space="preserve"> </w:t>
      </w:r>
      <w:r w:rsidRPr="6C011362">
        <w:rPr>
          <w:rFonts w:eastAsia="나눔명조"/>
          <w:sz w:val="20"/>
          <w:szCs w:val="20"/>
        </w:rPr>
        <w:t>판단되는</w:t>
      </w:r>
      <w:r w:rsidRPr="6C011362">
        <w:rPr>
          <w:rFonts w:eastAsia="나눔명조"/>
          <w:sz w:val="20"/>
          <w:szCs w:val="20"/>
        </w:rPr>
        <w:t xml:space="preserve"> </w:t>
      </w:r>
      <w:r w:rsidRPr="6C011362">
        <w:rPr>
          <w:rFonts w:eastAsia="나눔명조"/>
          <w:sz w:val="20"/>
          <w:szCs w:val="20"/>
        </w:rPr>
        <w:t>목표지향적</w:t>
      </w:r>
      <w:r w:rsidRPr="6C011362">
        <w:rPr>
          <w:rFonts w:eastAsia="나눔명조"/>
          <w:sz w:val="20"/>
          <w:szCs w:val="20"/>
        </w:rPr>
        <w:t xml:space="preserve"> </w:t>
      </w:r>
      <w:r w:rsidRPr="6C011362">
        <w:rPr>
          <w:rFonts w:eastAsia="나눔명조"/>
          <w:sz w:val="20"/>
          <w:szCs w:val="20"/>
        </w:rPr>
        <w:t>리더십에</w:t>
      </w:r>
      <w:r w:rsidRPr="6C011362">
        <w:rPr>
          <w:rFonts w:eastAsia="나눔명조"/>
          <w:sz w:val="20"/>
          <w:szCs w:val="20"/>
        </w:rPr>
        <w:t xml:space="preserve"> </w:t>
      </w:r>
      <w:r w:rsidRPr="6C011362">
        <w:rPr>
          <w:rFonts w:eastAsia="나눔명조"/>
          <w:sz w:val="20"/>
          <w:szCs w:val="20"/>
        </w:rPr>
        <w:t>중점을</w:t>
      </w:r>
      <w:r w:rsidRPr="6C011362">
        <w:rPr>
          <w:rFonts w:eastAsia="나눔명조"/>
          <w:sz w:val="20"/>
          <w:szCs w:val="20"/>
        </w:rPr>
        <w:t xml:space="preserve"> </w:t>
      </w:r>
      <w:r w:rsidRPr="6C011362">
        <w:rPr>
          <w:rFonts w:eastAsia="나눔명조"/>
          <w:sz w:val="20"/>
          <w:szCs w:val="20"/>
        </w:rPr>
        <w:t>두고</w:t>
      </w:r>
      <w:r w:rsidRPr="6C011362">
        <w:rPr>
          <w:rFonts w:eastAsia="나눔명조"/>
          <w:sz w:val="20"/>
          <w:szCs w:val="20"/>
        </w:rPr>
        <w:t xml:space="preserve"> </w:t>
      </w:r>
      <w:r w:rsidRPr="6C011362">
        <w:rPr>
          <w:rFonts w:eastAsia="나눔명조"/>
          <w:sz w:val="20"/>
          <w:szCs w:val="20"/>
        </w:rPr>
        <w:t>연구를</w:t>
      </w:r>
      <w:r w:rsidRPr="6C011362">
        <w:rPr>
          <w:rFonts w:eastAsia="나눔명조"/>
          <w:sz w:val="20"/>
          <w:szCs w:val="20"/>
        </w:rPr>
        <w:t xml:space="preserve"> </w:t>
      </w:r>
      <w:r w:rsidRPr="6C011362">
        <w:rPr>
          <w:rFonts w:eastAsia="나눔명조"/>
          <w:sz w:val="20"/>
          <w:szCs w:val="20"/>
        </w:rPr>
        <w:t>진행하고자</w:t>
      </w:r>
      <w:r w:rsidRPr="6C011362">
        <w:rPr>
          <w:rFonts w:eastAsia="나눔명조"/>
          <w:sz w:val="20"/>
          <w:szCs w:val="20"/>
        </w:rPr>
        <w:t xml:space="preserve"> </w:t>
      </w:r>
      <w:r w:rsidRPr="6C011362">
        <w:rPr>
          <w:rFonts w:eastAsia="나눔명조"/>
          <w:sz w:val="20"/>
          <w:szCs w:val="20"/>
        </w:rPr>
        <w:t>한다</w:t>
      </w:r>
      <w:r w:rsidRPr="6C011362">
        <w:rPr>
          <w:rFonts w:eastAsia="나눔명조"/>
          <w:sz w:val="20"/>
          <w:szCs w:val="20"/>
        </w:rPr>
        <w:t xml:space="preserve">. </w:t>
      </w:r>
    </w:p>
    <w:p w14:paraId="2934A733" w14:textId="55D86F6E" w:rsidR="00C663A6" w:rsidRDefault="34D5D6E7" w:rsidP="00265BC3">
      <w:pPr>
        <w:widowControl/>
        <w:wordWrap/>
        <w:autoSpaceDE/>
        <w:autoSpaceDN/>
        <w:spacing w:before="120" w:after="120" w:line="276" w:lineRule="auto"/>
        <w:rPr>
          <w:rFonts w:eastAsia="나눔명조"/>
          <w:sz w:val="20"/>
          <w:szCs w:val="22"/>
        </w:rPr>
      </w:pPr>
      <w:r w:rsidRPr="34D5D6E7">
        <w:rPr>
          <w:rFonts w:eastAsia="나눔명조"/>
          <w:sz w:val="20"/>
          <w:szCs w:val="20"/>
        </w:rPr>
        <w:t>목표지향적</w:t>
      </w:r>
      <w:r w:rsidRPr="34D5D6E7">
        <w:rPr>
          <w:rFonts w:eastAsia="나눔명조"/>
          <w:sz w:val="20"/>
          <w:szCs w:val="20"/>
        </w:rPr>
        <w:t xml:space="preserve"> </w:t>
      </w:r>
      <w:r w:rsidRPr="34D5D6E7">
        <w:rPr>
          <w:rFonts w:eastAsia="나눔명조"/>
          <w:sz w:val="20"/>
          <w:szCs w:val="20"/>
        </w:rPr>
        <w:t>리더십</w:t>
      </w:r>
      <w:r w:rsidR="00AB445F">
        <w:rPr>
          <w:rFonts w:eastAsia="나눔명조" w:hint="eastAsia"/>
          <w:sz w:val="20"/>
          <w:szCs w:val="20"/>
        </w:rPr>
        <w:t>은</w:t>
      </w:r>
      <w:r w:rsidR="00AB445F">
        <w:rPr>
          <w:rFonts w:eastAsia="나눔명조" w:hint="eastAsia"/>
          <w:sz w:val="20"/>
          <w:szCs w:val="20"/>
        </w:rPr>
        <w:t xml:space="preserve"> </w:t>
      </w:r>
      <w:r w:rsidR="00AB445F">
        <w:rPr>
          <w:rFonts w:eastAsia="나눔명조" w:hint="eastAsia"/>
          <w:sz w:val="20"/>
          <w:szCs w:val="20"/>
        </w:rPr>
        <w:t>어떤</w:t>
      </w:r>
      <w:r w:rsidR="00AB445F">
        <w:rPr>
          <w:rFonts w:eastAsia="나눔명조" w:hint="eastAsia"/>
          <w:sz w:val="20"/>
          <w:szCs w:val="20"/>
        </w:rPr>
        <w:t xml:space="preserve"> </w:t>
      </w:r>
      <w:r w:rsidR="00AB445F">
        <w:rPr>
          <w:rFonts w:eastAsia="나눔명조" w:hint="eastAsia"/>
          <w:sz w:val="20"/>
          <w:szCs w:val="20"/>
        </w:rPr>
        <w:t>종류가</w:t>
      </w:r>
      <w:r w:rsidR="00AB445F">
        <w:rPr>
          <w:rFonts w:eastAsia="나눔명조" w:hint="eastAsia"/>
          <w:sz w:val="20"/>
          <w:szCs w:val="20"/>
        </w:rPr>
        <w:t xml:space="preserve"> </w:t>
      </w:r>
      <w:r w:rsidR="00AB445F">
        <w:rPr>
          <w:rFonts w:eastAsia="나눔명조" w:hint="eastAsia"/>
          <w:sz w:val="20"/>
          <w:szCs w:val="20"/>
        </w:rPr>
        <w:t>있고</w:t>
      </w:r>
      <w:r w:rsidR="00AB445F">
        <w:rPr>
          <w:rFonts w:eastAsia="나눔명조" w:hint="eastAsia"/>
          <w:sz w:val="20"/>
          <w:szCs w:val="20"/>
        </w:rPr>
        <w:t xml:space="preserve"> </w:t>
      </w:r>
      <w:r w:rsidRPr="34D5D6E7">
        <w:rPr>
          <w:rFonts w:eastAsia="나눔명조"/>
          <w:sz w:val="20"/>
          <w:szCs w:val="20"/>
        </w:rPr>
        <w:t>특징</w:t>
      </w:r>
      <w:r w:rsidR="00AB445F">
        <w:rPr>
          <w:rFonts w:eastAsia="나눔명조" w:hint="eastAsia"/>
          <w:sz w:val="20"/>
          <w:szCs w:val="20"/>
        </w:rPr>
        <w:t>은</w:t>
      </w:r>
      <w:r w:rsidR="00AB445F">
        <w:rPr>
          <w:rFonts w:eastAsia="나눔명조" w:hint="eastAsia"/>
          <w:sz w:val="20"/>
          <w:szCs w:val="20"/>
        </w:rPr>
        <w:t xml:space="preserve"> </w:t>
      </w:r>
      <w:r w:rsidR="00AB445F">
        <w:rPr>
          <w:rFonts w:eastAsia="나눔명조" w:hint="eastAsia"/>
          <w:sz w:val="20"/>
          <w:szCs w:val="20"/>
        </w:rPr>
        <w:t>무엇일까</w:t>
      </w:r>
      <w:r w:rsidRPr="34D5D6E7">
        <w:rPr>
          <w:rFonts w:eastAsia="나눔명조"/>
          <w:sz w:val="20"/>
          <w:szCs w:val="20"/>
        </w:rPr>
        <w:t>?</w:t>
      </w:r>
      <w:r w:rsidR="00AB445F">
        <w:rPr>
          <w:rFonts w:eastAsia="나눔명조"/>
          <w:sz w:val="20"/>
          <w:szCs w:val="20"/>
        </w:rPr>
        <w:t xml:space="preserve"> </w:t>
      </w:r>
      <w:r w:rsidR="00AB445F">
        <w:rPr>
          <w:rFonts w:eastAsia="나눔명조" w:hint="eastAsia"/>
          <w:sz w:val="20"/>
          <w:szCs w:val="20"/>
        </w:rPr>
        <w:t>우선</w:t>
      </w:r>
      <w:r w:rsidR="00AB445F">
        <w:rPr>
          <w:rFonts w:eastAsia="나눔명조" w:hint="eastAsia"/>
          <w:sz w:val="20"/>
          <w:szCs w:val="20"/>
        </w:rPr>
        <w:t xml:space="preserve"> </w:t>
      </w:r>
      <w:r w:rsidR="00AB445F">
        <w:rPr>
          <w:rFonts w:eastAsia="나눔명조" w:hint="eastAsia"/>
          <w:sz w:val="20"/>
          <w:szCs w:val="20"/>
        </w:rPr>
        <w:t>목표지향적</w:t>
      </w:r>
      <w:r w:rsidR="00AB445F">
        <w:rPr>
          <w:rFonts w:eastAsia="나눔명조" w:hint="eastAsia"/>
          <w:sz w:val="20"/>
          <w:szCs w:val="20"/>
        </w:rPr>
        <w:t xml:space="preserve"> </w:t>
      </w:r>
      <w:r w:rsidR="00AB445F">
        <w:rPr>
          <w:rFonts w:eastAsia="나눔명조" w:hint="eastAsia"/>
          <w:sz w:val="20"/>
          <w:szCs w:val="20"/>
        </w:rPr>
        <w:t>리더십에서</w:t>
      </w:r>
      <w:r w:rsidR="00AB445F">
        <w:rPr>
          <w:rFonts w:eastAsia="나눔명조" w:hint="eastAsia"/>
          <w:sz w:val="20"/>
          <w:szCs w:val="20"/>
        </w:rPr>
        <w:t xml:space="preserve"> </w:t>
      </w:r>
      <w:r w:rsidR="00AB445F">
        <w:rPr>
          <w:rFonts w:eastAsia="나눔명조" w:hint="eastAsia"/>
          <w:sz w:val="20"/>
          <w:szCs w:val="20"/>
        </w:rPr>
        <w:t>가장</w:t>
      </w:r>
      <w:r w:rsidR="00AB445F">
        <w:rPr>
          <w:rFonts w:eastAsia="나눔명조" w:hint="eastAsia"/>
          <w:sz w:val="20"/>
          <w:szCs w:val="20"/>
        </w:rPr>
        <w:t xml:space="preserve"> </w:t>
      </w:r>
      <w:r w:rsidR="00AB445F">
        <w:rPr>
          <w:rFonts w:eastAsia="나눔명조" w:hint="eastAsia"/>
          <w:sz w:val="20"/>
          <w:szCs w:val="20"/>
        </w:rPr>
        <w:t>중요한</w:t>
      </w:r>
      <w:r w:rsidR="00AB445F">
        <w:rPr>
          <w:rFonts w:eastAsia="나눔명조" w:hint="eastAsia"/>
          <w:sz w:val="20"/>
          <w:szCs w:val="20"/>
        </w:rPr>
        <w:t xml:space="preserve"> </w:t>
      </w:r>
      <w:r w:rsidR="00AB445F">
        <w:rPr>
          <w:rFonts w:eastAsia="나눔명조" w:hint="eastAsia"/>
          <w:sz w:val="20"/>
          <w:szCs w:val="20"/>
        </w:rPr>
        <w:t>리더십</w:t>
      </w:r>
      <w:r w:rsidR="00AB445F">
        <w:rPr>
          <w:rFonts w:eastAsia="나눔명조" w:hint="eastAsia"/>
          <w:sz w:val="20"/>
          <w:szCs w:val="20"/>
        </w:rPr>
        <w:t xml:space="preserve"> </w:t>
      </w:r>
      <w:r w:rsidR="00AB445F">
        <w:rPr>
          <w:rFonts w:eastAsia="나눔명조" w:hint="eastAsia"/>
          <w:sz w:val="20"/>
          <w:szCs w:val="20"/>
        </w:rPr>
        <w:t>종류는</w:t>
      </w:r>
      <w:r w:rsidR="00AB445F">
        <w:rPr>
          <w:rFonts w:eastAsia="나눔명조" w:hint="eastAsia"/>
          <w:sz w:val="20"/>
          <w:szCs w:val="20"/>
        </w:rPr>
        <w:t xml:space="preserve"> </w:t>
      </w:r>
      <w:r w:rsidRPr="34D5D6E7">
        <w:rPr>
          <w:rFonts w:eastAsia="나눔명조"/>
          <w:sz w:val="20"/>
          <w:szCs w:val="20"/>
        </w:rPr>
        <w:t>변혁적</w:t>
      </w:r>
      <w:r w:rsidRPr="34D5D6E7">
        <w:rPr>
          <w:rFonts w:eastAsia="나눔명조"/>
          <w:sz w:val="20"/>
          <w:szCs w:val="20"/>
        </w:rPr>
        <w:t xml:space="preserve"> </w:t>
      </w:r>
      <w:r w:rsidRPr="34D5D6E7">
        <w:rPr>
          <w:rFonts w:eastAsia="나눔명조"/>
          <w:sz w:val="20"/>
          <w:szCs w:val="20"/>
        </w:rPr>
        <w:t>리더십</w:t>
      </w:r>
      <w:r w:rsidRPr="34D5D6E7">
        <w:rPr>
          <w:rFonts w:eastAsia="나눔명조"/>
          <w:sz w:val="20"/>
          <w:szCs w:val="20"/>
        </w:rPr>
        <w:t>(transformational leadership)</w:t>
      </w:r>
      <w:r w:rsidRPr="34D5D6E7">
        <w:rPr>
          <w:rFonts w:eastAsia="나눔명조"/>
          <w:sz w:val="20"/>
          <w:szCs w:val="20"/>
        </w:rPr>
        <w:t>과</w:t>
      </w:r>
      <w:r w:rsidRPr="34D5D6E7">
        <w:rPr>
          <w:rFonts w:eastAsia="나눔명조"/>
          <w:sz w:val="20"/>
          <w:szCs w:val="20"/>
        </w:rPr>
        <w:t xml:space="preserve"> </w:t>
      </w:r>
      <w:r w:rsidRPr="34D5D6E7">
        <w:rPr>
          <w:rFonts w:eastAsia="나눔명조"/>
          <w:sz w:val="20"/>
          <w:szCs w:val="20"/>
        </w:rPr>
        <w:t>거래적</w:t>
      </w:r>
      <w:r w:rsidRPr="34D5D6E7">
        <w:rPr>
          <w:rFonts w:eastAsia="나눔명조"/>
          <w:sz w:val="20"/>
          <w:szCs w:val="20"/>
        </w:rPr>
        <w:t xml:space="preserve"> </w:t>
      </w:r>
      <w:r w:rsidRPr="34D5D6E7">
        <w:rPr>
          <w:rFonts w:eastAsia="나눔명조"/>
          <w:sz w:val="20"/>
          <w:szCs w:val="20"/>
        </w:rPr>
        <w:t>리더십</w:t>
      </w:r>
      <w:r w:rsidRPr="34D5D6E7">
        <w:rPr>
          <w:rFonts w:eastAsia="나눔명조"/>
          <w:sz w:val="20"/>
          <w:szCs w:val="20"/>
        </w:rPr>
        <w:t>(</w:t>
      </w:r>
      <w:proofErr w:type="gramStart"/>
      <w:r w:rsidRPr="34D5D6E7">
        <w:rPr>
          <w:rFonts w:eastAsia="나눔명조"/>
          <w:sz w:val="20"/>
          <w:szCs w:val="20"/>
        </w:rPr>
        <w:t>transactional leadership)</w:t>
      </w:r>
      <w:r w:rsidRPr="34D5D6E7">
        <w:rPr>
          <w:rFonts w:eastAsia="나눔명조"/>
          <w:sz w:val="20"/>
          <w:szCs w:val="20"/>
        </w:rPr>
        <w:t>이다</w:t>
      </w:r>
      <w:r w:rsidR="00AB445F">
        <w:rPr>
          <w:rFonts w:eastAsia="나눔명조" w:hint="eastAsia"/>
          <w:sz w:val="20"/>
          <w:szCs w:val="20"/>
        </w:rPr>
        <w:t>(</w:t>
      </w:r>
      <w:r w:rsidR="00AB445F" w:rsidRPr="34D5D6E7">
        <w:rPr>
          <w:rFonts w:eastAsia="나눔명조"/>
          <w:sz w:val="20"/>
          <w:szCs w:val="20"/>
        </w:rPr>
        <w:t>Burns</w:t>
      </w:r>
      <w:proofErr w:type="gramEnd"/>
      <w:r w:rsidR="00AB445F" w:rsidRPr="34D5D6E7">
        <w:rPr>
          <w:rFonts w:eastAsia="나눔명조"/>
          <w:sz w:val="20"/>
          <w:szCs w:val="20"/>
        </w:rPr>
        <w:t xml:space="preserve"> 1978</w:t>
      </w:r>
      <w:r w:rsidR="00AB445F">
        <w:rPr>
          <w:rFonts w:eastAsia="나눔명조" w:hint="eastAsia"/>
          <w:sz w:val="20"/>
          <w:szCs w:val="20"/>
        </w:rPr>
        <w:t>;</w:t>
      </w:r>
      <w:r w:rsidR="00AB445F">
        <w:rPr>
          <w:rFonts w:eastAsia="나눔명조"/>
          <w:sz w:val="20"/>
          <w:szCs w:val="20"/>
        </w:rPr>
        <w:t xml:space="preserve"> </w:t>
      </w:r>
      <w:r w:rsidR="00AB445F" w:rsidRPr="34D5D6E7">
        <w:rPr>
          <w:rFonts w:eastAsia="나눔명조"/>
          <w:sz w:val="20"/>
          <w:szCs w:val="20"/>
        </w:rPr>
        <w:t>Bass 1998)</w:t>
      </w:r>
      <w:r w:rsidRPr="34D5D6E7">
        <w:rPr>
          <w:rFonts w:eastAsia="나눔명조"/>
          <w:sz w:val="20"/>
          <w:szCs w:val="20"/>
        </w:rPr>
        <w:t>.</w:t>
      </w:r>
      <w:r w:rsidR="00AB445F">
        <w:rPr>
          <w:rFonts w:eastAsia="나눔명조"/>
          <w:sz w:val="20"/>
          <w:szCs w:val="20"/>
        </w:rPr>
        <w:t xml:space="preserve"> </w:t>
      </w:r>
      <w:r w:rsidR="00C663A6" w:rsidRPr="00214D93">
        <w:rPr>
          <w:rFonts w:eastAsia="나눔명조" w:hint="eastAsia"/>
          <w:sz w:val="20"/>
          <w:szCs w:val="22"/>
        </w:rPr>
        <w:t>변혁적</w:t>
      </w:r>
      <w:r w:rsidR="00C663A6" w:rsidRPr="00214D93">
        <w:rPr>
          <w:rFonts w:eastAsia="나눔명조" w:hint="eastAsia"/>
          <w:sz w:val="20"/>
          <w:szCs w:val="22"/>
        </w:rPr>
        <w:t xml:space="preserve"> </w:t>
      </w:r>
      <w:r w:rsidR="00C663A6" w:rsidRPr="00214D93">
        <w:rPr>
          <w:rFonts w:eastAsia="나눔명조" w:hint="eastAsia"/>
          <w:sz w:val="20"/>
          <w:szCs w:val="22"/>
        </w:rPr>
        <w:t>리</w:t>
      </w:r>
      <w:r w:rsidR="00C663A6" w:rsidRPr="0005167B">
        <w:rPr>
          <w:rFonts w:eastAsia="나눔명조" w:hint="eastAsia"/>
          <w:sz w:val="20"/>
          <w:szCs w:val="22"/>
        </w:rPr>
        <w:t>더십은</w:t>
      </w:r>
      <w:r w:rsidR="00AB445F">
        <w:rPr>
          <w:rFonts w:eastAsia="나눔명조" w:hint="eastAsia"/>
          <w:sz w:val="20"/>
          <w:szCs w:val="22"/>
        </w:rPr>
        <w:t xml:space="preserve"> </w:t>
      </w:r>
      <w:r w:rsidR="00AB445F">
        <w:rPr>
          <w:rFonts w:eastAsia="나눔명조" w:hint="eastAsia"/>
          <w:sz w:val="20"/>
          <w:szCs w:val="22"/>
        </w:rPr>
        <w:t>이미</w:t>
      </w:r>
      <w:r w:rsidR="00C663A6" w:rsidRPr="0005167B">
        <w:rPr>
          <w:rFonts w:eastAsia="나눔명조" w:hint="eastAsia"/>
          <w:sz w:val="20"/>
          <w:szCs w:val="22"/>
        </w:rPr>
        <w:t xml:space="preserve"> </w:t>
      </w:r>
      <w:r w:rsidR="00C663A6" w:rsidRPr="0005167B">
        <w:rPr>
          <w:rFonts w:eastAsia="나눔명조" w:hint="eastAsia"/>
          <w:sz w:val="20"/>
          <w:szCs w:val="22"/>
        </w:rPr>
        <w:t>공공</w:t>
      </w:r>
      <w:r w:rsidR="00AB445F">
        <w:rPr>
          <w:rFonts w:eastAsia="나눔명조" w:hint="eastAsia"/>
          <w:sz w:val="20"/>
          <w:szCs w:val="22"/>
        </w:rPr>
        <w:t>기관</w:t>
      </w:r>
      <w:r w:rsidR="00AB445F">
        <w:rPr>
          <w:rFonts w:eastAsia="나눔명조" w:hint="eastAsia"/>
          <w:sz w:val="20"/>
          <w:szCs w:val="22"/>
        </w:rPr>
        <w:t xml:space="preserve"> </w:t>
      </w:r>
      <w:r w:rsidR="00AB445F">
        <w:rPr>
          <w:rFonts w:eastAsia="나눔명조" w:hint="eastAsia"/>
          <w:sz w:val="20"/>
          <w:szCs w:val="22"/>
        </w:rPr>
        <w:t>리더십</w:t>
      </w:r>
      <w:r w:rsidR="00AB445F">
        <w:rPr>
          <w:rFonts w:eastAsia="나눔명조" w:hint="eastAsia"/>
          <w:sz w:val="20"/>
          <w:szCs w:val="22"/>
        </w:rPr>
        <w:t xml:space="preserve"> </w:t>
      </w:r>
      <w:r w:rsidR="00AB445F">
        <w:rPr>
          <w:rFonts w:eastAsia="나눔명조" w:hint="eastAsia"/>
          <w:sz w:val="20"/>
          <w:szCs w:val="22"/>
        </w:rPr>
        <w:t>연구와</w:t>
      </w:r>
      <w:r w:rsidR="00AB445F">
        <w:rPr>
          <w:rFonts w:eastAsia="나눔명조" w:hint="eastAsia"/>
          <w:sz w:val="20"/>
          <w:szCs w:val="22"/>
        </w:rPr>
        <w:t xml:space="preserve"> </w:t>
      </w:r>
      <w:r w:rsidR="00AB445F">
        <w:rPr>
          <w:rFonts w:eastAsia="나눔명조" w:hint="eastAsia"/>
          <w:sz w:val="20"/>
          <w:szCs w:val="22"/>
        </w:rPr>
        <w:t>공공관리</w:t>
      </w:r>
      <w:r w:rsidR="00AC17C9">
        <w:rPr>
          <w:rFonts w:eastAsia="나눔명조"/>
          <w:sz w:val="20"/>
          <w:szCs w:val="22"/>
        </w:rPr>
        <w:t xml:space="preserve"> </w:t>
      </w:r>
      <w:r w:rsidR="00C663A6" w:rsidRPr="0005167B">
        <w:rPr>
          <w:rFonts w:eastAsia="나눔명조" w:hint="eastAsia"/>
          <w:sz w:val="20"/>
          <w:szCs w:val="22"/>
        </w:rPr>
        <w:t>연구</w:t>
      </w:r>
      <w:r w:rsidR="00AB445F">
        <w:rPr>
          <w:rFonts w:eastAsia="나눔명조" w:hint="eastAsia"/>
          <w:sz w:val="20"/>
          <w:szCs w:val="22"/>
        </w:rPr>
        <w:t>에서</w:t>
      </w:r>
      <w:r w:rsidR="00C663A6" w:rsidRPr="0005167B">
        <w:rPr>
          <w:rFonts w:eastAsia="나눔명조" w:hint="eastAsia"/>
          <w:sz w:val="20"/>
          <w:szCs w:val="22"/>
        </w:rPr>
        <w:t xml:space="preserve"> </w:t>
      </w:r>
      <w:r w:rsidR="00C663A6" w:rsidRPr="0005167B">
        <w:rPr>
          <w:rFonts w:eastAsia="나눔명조" w:hint="eastAsia"/>
          <w:sz w:val="20"/>
          <w:szCs w:val="22"/>
        </w:rPr>
        <w:t>핵심</w:t>
      </w:r>
      <w:r w:rsidR="00C663A6" w:rsidRPr="0005167B">
        <w:rPr>
          <w:rFonts w:eastAsia="나눔명조" w:hint="eastAsia"/>
          <w:sz w:val="20"/>
          <w:szCs w:val="22"/>
        </w:rPr>
        <w:t xml:space="preserve"> </w:t>
      </w:r>
      <w:r w:rsidR="00C663A6" w:rsidRPr="0005167B">
        <w:rPr>
          <w:rFonts w:eastAsia="나눔명조" w:hint="eastAsia"/>
          <w:sz w:val="20"/>
          <w:szCs w:val="22"/>
        </w:rPr>
        <w:t>주제로</w:t>
      </w:r>
      <w:r w:rsidR="00C663A6" w:rsidRPr="0005167B">
        <w:rPr>
          <w:rFonts w:eastAsia="나눔명조" w:hint="eastAsia"/>
          <w:sz w:val="20"/>
          <w:szCs w:val="22"/>
        </w:rPr>
        <w:t xml:space="preserve"> </w:t>
      </w:r>
      <w:r w:rsidR="00C663A6" w:rsidRPr="0005167B">
        <w:rPr>
          <w:rFonts w:eastAsia="나눔명조" w:hint="eastAsia"/>
          <w:sz w:val="20"/>
          <w:szCs w:val="22"/>
        </w:rPr>
        <w:t>자리</w:t>
      </w:r>
      <w:r w:rsidR="00C663A6" w:rsidRPr="0005167B">
        <w:rPr>
          <w:rFonts w:eastAsia="나눔명조" w:hint="eastAsia"/>
          <w:sz w:val="20"/>
          <w:szCs w:val="22"/>
        </w:rPr>
        <w:t xml:space="preserve"> </w:t>
      </w:r>
      <w:r w:rsidR="00C663A6" w:rsidRPr="0005167B">
        <w:rPr>
          <w:rFonts w:eastAsia="나눔명조" w:hint="eastAsia"/>
          <w:sz w:val="20"/>
          <w:szCs w:val="22"/>
        </w:rPr>
        <w:t>잡았다</w:t>
      </w:r>
      <w:r w:rsidR="00AB445F" w:rsidRPr="0005167B">
        <w:rPr>
          <w:rFonts w:eastAsia="나눔명조" w:hint="eastAsia"/>
          <w:sz w:val="20"/>
          <w:szCs w:val="22"/>
        </w:rPr>
        <w:t xml:space="preserve">(Orazi, Turrini, and </w:t>
      </w:r>
      <w:proofErr w:type="spellStart"/>
      <w:r w:rsidR="00AB445F" w:rsidRPr="0005167B">
        <w:rPr>
          <w:rFonts w:eastAsia="나눔명조" w:hint="eastAsia"/>
          <w:sz w:val="20"/>
          <w:szCs w:val="22"/>
        </w:rPr>
        <w:t>Valotti</w:t>
      </w:r>
      <w:proofErr w:type="spellEnd"/>
      <w:r w:rsidR="00AB445F" w:rsidRPr="0005167B">
        <w:rPr>
          <w:rFonts w:eastAsia="나눔명조" w:hint="eastAsia"/>
          <w:sz w:val="20"/>
          <w:szCs w:val="22"/>
        </w:rPr>
        <w:t xml:space="preserve"> 2015; Van Wart </w:t>
      </w:r>
      <w:proofErr w:type="gramStart"/>
      <w:r w:rsidR="00AB445F" w:rsidRPr="0005167B">
        <w:rPr>
          <w:rFonts w:eastAsia="나눔명조" w:hint="eastAsia"/>
          <w:sz w:val="20"/>
          <w:szCs w:val="22"/>
        </w:rPr>
        <w:t>2013;Vogel</w:t>
      </w:r>
      <w:proofErr w:type="gramEnd"/>
      <w:r w:rsidR="00AB445F" w:rsidRPr="0005167B">
        <w:rPr>
          <w:rFonts w:eastAsia="나눔명조" w:hint="eastAsia"/>
          <w:sz w:val="20"/>
          <w:szCs w:val="22"/>
        </w:rPr>
        <w:t xml:space="preserve"> and Masal 2015)</w:t>
      </w:r>
      <w:r w:rsidR="00C663A6" w:rsidRPr="0005167B">
        <w:rPr>
          <w:rFonts w:eastAsia="나눔명조" w:hint="eastAsia"/>
          <w:sz w:val="20"/>
          <w:szCs w:val="22"/>
        </w:rPr>
        <w:t xml:space="preserve">. </w:t>
      </w:r>
      <w:r w:rsidR="00C663A6">
        <w:rPr>
          <w:rFonts w:eastAsia="나눔명조" w:hint="eastAsia"/>
          <w:sz w:val="20"/>
          <w:szCs w:val="22"/>
        </w:rPr>
        <w:t>변혁</w:t>
      </w:r>
      <w:r w:rsidR="00C663A6" w:rsidRPr="0005167B">
        <w:rPr>
          <w:rFonts w:eastAsia="나눔명조" w:hint="eastAsia"/>
          <w:sz w:val="20"/>
          <w:szCs w:val="22"/>
        </w:rPr>
        <w:t>적</w:t>
      </w:r>
      <w:r w:rsidR="00C663A6" w:rsidRPr="0005167B">
        <w:rPr>
          <w:rFonts w:eastAsia="나눔명조" w:hint="eastAsia"/>
          <w:sz w:val="20"/>
          <w:szCs w:val="22"/>
        </w:rPr>
        <w:t xml:space="preserve"> </w:t>
      </w:r>
      <w:r w:rsidR="00C663A6" w:rsidRPr="0005167B">
        <w:rPr>
          <w:rFonts w:eastAsia="나눔명조" w:hint="eastAsia"/>
          <w:sz w:val="20"/>
          <w:szCs w:val="22"/>
        </w:rPr>
        <w:t>리더십이란</w:t>
      </w:r>
      <w:r w:rsidR="00C663A6" w:rsidRPr="0005167B">
        <w:rPr>
          <w:rFonts w:eastAsia="나눔명조" w:hint="eastAsia"/>
          <w:sz w:val="20"/>
          <w:szCs w:val="22"/>
        </w:rPr>
        <w:t xml:space="preserve"> </w:t>
      </w:r>
      <w:r w:rsidR="00C663A6" w:rsidRPr="0005167B">
        <w:rPr>
          <w:rFonts w:eastAsia="나눔명조" w:hint="eastAsia"/>
          <w:sz w:val="20"/>
          <w:szCs w:val="22"/>
        </w:rPr>
        <w:t>조</w:t>
      </w:r>
      <w:r w:rsidR="00AB445F">
        <w:rPr>
          <w:rFonts w:eastAsia="나눔명조" w:hint="eastAsia"/>
          <w:sz w:val="20"/>
          <w:szCs w:val="22"/>
        </w:rPr>
        <w:t>직</w:t>
      </w:r>
      <w:r w:rsidR="00C663A6" w:rsidRPr="0005167B">
        <w:rPr>
          <w:rFonts w:eastAsia="나눔명조" w:hint="eastAsia"/>
          <w:sz w:val="20"/>
          <w:szCs w:val="22"/>
        </w:rPr>
        <w:t xml:space="preserve"> </w:t>
      </w:r>
      <w:r w:rsidR="00C663A6" w:rsidRPr="0005167B">
        <w:rPr>
          <w:rFonts w:eastAsia="나눔명조" w:hint="eastAsia"/>
          <w:sz w:val="20"/>
          <w:szCs w:val="22"/>
        </w:rPr>
        <w:t>성과를</w:t>
      </w:r>
      <w:r w:rsidR="00C663A6" w:rsidRPr="0005167B">
        <w:rPr>
          <w:rFonts w:eastAsia="나눔명조" w:hint="eastAsia"/>
          <w:sz w:val="20"/>
          <w:szCs w:val="22"/>
        </w:rPr>
        <w:t xml:space="preserve"> </w:t>
      </w:r>
      <w:r w:rsidR="00C663A6" w:rsidRPr="0005167B">
        <w:rPr>
          <w:rFonts w:eastAsia="나눔명조" w:hint="eastAsia"/>
          <w:sz w:val="20"/>
          <w:szCs w:val="22"/>
        </w:rPr>
        <w:t>달성하기</w:t>
      </w:r>
      <w:r w:rsidR="00C663A6" w:rsidRPr="0005167B">
        <w:rPr>
          <w:rFonts w:eastAsia="나눔명조" w:hint="eastAsia"/>
          <w:sz w:val="20"/>
          <w:szCs w:val="22"/>
        </w:rPr>
        <w:t xml:space="preserve"> </w:t>
      </w:r>
      <w:r w:rsidR="00C663A6" w:rsidRPr="0005167B">
        <w:rPr>
          <w:rFonts w:eastAsia="나눔명조" w:hint="eastAsia"/>
          <w:sz w:val="20"/>
          <w:szCs w:val="22"/>
        </w:rPr>
        <w:t>위해</w:t>
      </w:r>
      <w:r w:rsidR="00C663A6" w:rsidRPr="0005167B">
        <w:rPr>
          <w:rFonts w:eastAsia="나눔명조" w:hint="eastAsia"/>
          <w:sz w:val="20"/>
          <w:szCs w:val="22"/>
        </w:rPr>
        <w:t xml:space="preserve"> </w:t>
      </w:r>
      <w:r w:rsidR="00C663A6">
        <w:rPr>
          <w:rFonts w:eastAsia="나눔명조" w:hint="eastAsia"/>
          <w:sz w:val="20"/>
          <w:szCs w:val="22"/>
        </w:rPr>
        <w:t>구성원을</w:t>
      </w:r>
      <w:r w:rsidR="00C663A6" w:rsidRPr="0005167B">
        <w:rPr>
          <w:rFonts w:eastAsia="나눔명조" w:hint="eastAsia"/>
          <w:sz w:val="20"/>
          <w:szCs w:val="22"/>
        </w:rPr>
        <w:t xml:space="preserve"> </w:t>
      </w:r>
      <w:r w:rsidR="00C663A6" w:rsidRPr="0005167B">
        <w:rPr>
          <w:rFonts w:eastAsia="나눔명조" w:hint="eastAsia"/>
          <w:sz w:val="20"/>
          <w:szCs w:val="22"/>
        </w:rPr>
        <w:t>자극하고</w:t>
      </w:r>
      <w:r w:rsidR="00C663A6" w:rsidRPr="0005167B">
        <w:rPr>
          <w:rFonts w:eastAsia="나눔명조" w:hint="eastAsia"/>
          <w:sz w:val="20"/>
          <w:szCs w:val="22"/>
        </w:rPr>
        <w:t xml:space="preserve"> </w:t>
      </w:r>
      <w:r w:rsidR="00C663A6" w:rsidRPr="0005167B">
        <w:rPr>
          <w:rFonts w:eastAsia="나눔명조" w:hint="eastAsia"/>
          <w:sz w:val="20"/>
          <w:szCs w:val="22"/>
        </w:rPr>
        <w:t>고무</w:t>
      </w:r>
      <w:r w:rsidR="005E4888">
        <w:rPr>
          <w:rFonts w:eastAsia="나눔명조" w:hint="eastAsia"/>
          <w:sz w:val="20"/>
          <w:szCs w:val="22"/>
        </w:rPr>
        <w:t>시키는</w:t>
      </w:r>
      <w:r w:rsidR="00C663A6" w:rsidRPr="0005167B">
        <w:rPr>
          <w:rFonts w:eastAsia="나눔명조" w:hint="eastAsia"/>
          <w:sz w:val="20"/>
          <w:szCs w:val="22"/>
        </w:rPr>
        <w:t xml:space="preserve"> </w:t>
      </w:r>
      <w:r w:rsidR="00C663A6" w:rsidRPr="0005167B">
        <w:rPr>
          <w:rFonts w:eastAsia="나눔명조" w:hint="eastAsia"/>
          <w:sz w:val="20"/>
          <w:szCs w:val="22"/>
        </w:rPr>
        <w:t>리더십이</w:t>
      </w:r>
      <w:r w:rsidR="005E4888">
        <w:rPr>
          <w:rFonts w:eastAsia="나눔명조" w:hint="eastAsia"/>
          <w:sz w:val="20"/>
          <w:szCs w:val="22"/>
        </w:rPr>
        <w:t>며</w:t>
      </w:r>
      <w:r w:rsidR="005E4888">
        <w:rPr>
          <w:rFonts w:eastAsia="나눔명조" w:hint="eastAsia"/>
          <w:sz w:val="20"/>
          <w:szCs w:val="22"/>
        </w:rPr>
        <w:t>,</w:t>
      </w:r>
      <w:r w:rsidR="005E4888">
        <w:rPr>
          <w:rFonts w:eastAsia="나눔명조"/>
          <w:sz w:val="20"/>
          <w:szCs w:val="22"/>
        </w:rPr>
        <w:t xml:space="preserve"> </w:t>
      </w:r>
      <w:r w:rsidR="00613E8F">
        <w:rPr>
          <w:rFonts w:eastAsia="나눔명조" w:hint="eastAsia"/>
          <w:sz w:val="20"/>
          <w:szCs w:val="22"/>
        </w:rPr>
        <w:t>카리스마</w:t>
      </w:r>
      <w:r w:rsidR="00613E8F">
        <w:rPr>
          <w:rFonts w:eastAsia="나눔명조" w:hint="eastAsia"/>
          <w:sz w:val="20"/>
          <w:szCs w:val="22"/>
        </w:rPr>
        <w:t>(</w:t>
      </w:r>
      <w:r w:rsidR="00613E8F">
        <w:rPr>
          <w:rFonts w:eastAsia="나눔명조"/>
          <w:sz w:val="20"/>
          <w:szCs w:val="22"/>
        </w:rPr>
        <w:t>charisma)</w:t>
      </w:r>
      <w:r w:rsidR="005E4888" w:rsidRPr="0005167B">
        <w:rPr>
          <w:rFonts w:eastAsia="나눔명조" w:hint="eastAsia"/>
          <w:sz w:val="20"/>
          <w:szCs w:val="22"/>
        </w:rPr>
        <w:t xml:space="preserve">, </w:t>
      </w:r>
      <w:r w:rsidR="005E4888" w:rsidRPr="0005167B">
        <w:rPr>
          <w:rFonts w:eastAsia="나눔명조" w:hint="eastAsia"/>
          <w:sz w:val="20"/>
          <w:szCs w:val="22"/>
        </w:rPr>
        <w:t>지적</w:t>
      </w:r>
      <w:r w:rsidR="005E4888" w:rsidRPr="0005167B">
        <w:rPr>
          <w:rFonts w:eastAsia="나눔명조" w:hint="eastAsia"/>
          <w:sz w:val="20"/>
          <w:szCs w:val="22"/>
        </w:rPr>
        <w:t xml:space="preserve"> </w:t>
      </w:r>
      <w:r w:rsidR="005E4888" w:rsidRPr="0005167B">
        <w:rPr>
          <w:rFonts w:eastAsia="나눔명조" w:hint="eastAsia"/>
          <w:sz w:val="20"/>
          <w:szCs w:val="22"/>
        </w:rPr>
        <w:t>자극</w:t>
      </w:r>
      <w:r w:rsidR="00613E8F">
        <w:rPr>
          <w:rFonts w:eastAsia="나눔명조" w:hint="eastAsia"/>
          <w:sz w:val="20"/>
          <w:szCs w:val="22"/>
        </w:rPr>
        <w:t>(</w:t>
      </w:r>
      <w:r w:rsidR="00613E8F">
        <w:rPr>
          <w:rFonts w:eastAsia="나눔명조"/>
          <w:sz w:val="20"/>
          <w:szCs w:val="22"/>
        </w:rPr>
        <w:t>intellectual stimulation)</w:t>
      </w:r>
      <w:r w:rsidR="005E4888" w:rsidRPr="0005167B">
        <w:rPr>
          <w:rFonts w:eastAsia="나눔명조" w:hint="eastAsia"/>
          <w:sz w:val="20"/>
          <w:szCs w:val="22"/>
        </w:rPr>
        <w:t xml:space="preserve">, </w:t>
      </w:r>
      <w:r w:rsidR="005E4888" w:rsidRPr="0005167B">
        <w:rPr>
          <w:rFonts w:eastAsia="나눔명조" w:hint="eastAsia"/>
          <w:sz w:val="20"/>
          <w:szCs w:val="22"/>
        </w:rPr>
        <w:t>개</w:t>
      </w:r>
      <w:r w:rsidR="00613E8F">
        <w:rPr>
          <w:rFonts w:eastAsia="나눔명조" w:hint="eastAsia"/>
          <w:sz w:val="20"/>
          <w:szCs w:val="22"/>
        </w:rPr>
        <w:t>별적</w:t>
      </w:r>
      <w:r w:rsidR="00613E8F">
        <w:rPr>
          <w:rFonts w:eastAsia="나눔명조"/>
          <w:sz w:val="20"/>
          <w:szCs w:val="22"/>
        </w:rPr>
        <w:t xml:space="preserve"> </w:t>
      </w:r>
      <w:r w:rsidR="00613E8F">
        <w:rPr>
          <w:rFonts w:eastAsia="나눔명조" w:hint="eastAsia"/>
          <w:sz w:val="20"/>
          <w:szCs w:val="22"/>
        </w:rPr>
        <w:t>고려</w:t>
      </w:r>
      <w:r w:rsidR="00613E8F">
        <w:rPr>
          <w:rFonts w:eastAsia="나눔명조" w:hint="eastAsia"/>
          <w:sz w:val="20"/>
          <w:szCs w:val="22"/>
        </w:rPr>
        <w:t>(</w:t>
      </w:r>
      <w:r w:rsidR="00613E8F">
        <w:rPr>
          <w:rFonts w:eastAsia="나눔명조"/>
          <w:sz w:val="20"/>
          <w:szCs w:val="22"/>
        </w:rPr>
        <w:t>individual consideration)</w:t>
      </w:r>
      <w:r w:rsidR="005E4888" w:rsidRPr="0005167B">
        <w:rPr>
          <w:rFonts w:eastAsia="나눔명조" w:hint="eastAsia"/>
          <w:sz w:val="20"/>
          <w:szCs w:val="22"/>
        </w:rPr>
        <w:t xml:space="preserve">, </w:t>
      </w:r>
      <w:r w:rsidR="00613E8F">
        <w:rPr>
          <w:rFonts w:eastAsia="나눔명조" w:hint="eastAsia"/>
          <w:sz w:val="20"/>
          <w:szCs w:val="22"/>
        </w:rPr>
        <w:t>그리고</w:t>
      </w:r>
      <w:r w:rsidR="00613E8F">
        <w:rPr>
          <w:rFonts w:eastAsia="나눔명조" w:hint="eastAsia"/>
          <w:sz w:val="20"/>
          <w:szCs w:val="22"/>
        </w:rPr>
        <w:t xml:space="preserve"> </w:t>
      </w:r>
      <w:r w:rsidR="005E4888" w:rsidRPr="0005167B">
        <w:rPr>
          <w:rFonts w:eastAsia="나눔명조" w:hint="eastAsia"/>
          <w:sz w:val="20"/>
          <w:szCs w:val="22"/>
        </w:rPr>
        <w:t>영감</w:t>
      </w:r>
      <w:r w:rsidR="00613E8F">
        <w:rPr>
          <w:rFonts w:eastAsia="나눔명조" w:hint="eastAsia"/>
          <w:sz w:val="20"/>
          <w:szCs w:val="22"/>
        </w:rPr>
        <w:t>을</w:t>
      </w:r>
      <w:r w:rsidR="00613E8F">
        <w:rPr>
          <w:rFonts w:eastAsia="나눔명조" w:hint="eastAsia"/>
          <w:sz w:val="20"/>
          <w:szCs w:val="22"/>
        </w:rPr>
        <w:t xml:space="preserve"> </w:t>
      </w:r>
      <w:r w:rsidR="00613E8F">
        <w:rPr>
          <w:rFonts w:eastAsia="나눔명조" w:hint="eastAsia"/>
          <w:sz w:val="20"/>
          <w:szCs w:val="22"/>
        </w:rPr>
        <w:t>주는</w:t>
      </w:r>
      <w:r w:rsidR="00613E8F">
        <w:rPr>
          <w:rFonts w:eastAsia="나눔명조" w:hint="eastAsia"/>
          <w:sz w:val="20"/>
          <w:szCs w:val="22"/>
        </w:rPr>
        <w:t xml:space="preserve"> </w:t>
      </w:r>
      <w:r w:rsidR="00613E8F">
        <w:rPr>
          <w:rFonts w:eastAsia="나눔명조" w:hint="eastAsia"/>
          <w:sz w:val="20"/>
          <w:szCs w:val="22"/>
        </w:rPr>
        <w:t>동기</w:t>
      </w:r>
      <w:r w:rsidR="00613E8F">
        <w:rPr>
          <w:rFonts w:eastAsia="나눔명조" w:hint="eastAsia"/>
          <w:sz w:val="20"/>
          <w:szCs w:val="22"/>
        </w:rPr>
        <w:t>(</w:t>
      </w:r>
      <w:r w:rsidR="00613E8F">
        <w:rPr>
          <w:rFonts w:eastAsia="나눔명조"/>
          <w:sz w:val="20"/>
          <w:szCs w:val="22"/>
        </w:rPr>
        <w:t>inspirational motivation)</w:t>
      </w:r>
      <w:r w:rsidR="005E4888">
        <w:rPr>
          <w:rFonts w:eastAsia="나눔명조"/>
          <w:sz w:val="20"/>
          <w:szCs w:val="22"/>
        </w:rPr>
        <w:t xml:space="preserve"> </w:t>
      </w:r>
      <w:r w:rsidR="005E4888">
        <w:rPr>
          <w:rFonts w:eastAsia="나눔명조" w:hint="eastAsia"/>
          <w:sz w:val="20"/>
          <w:szCs w:val="22"/>
        </w:rPr>
        <w:t>등</w:t>
      </w:r>
      <w:r w:rsidR="005E4888">
        <w:rPr>
          <w:rFonts w:eastAsia="나눔명조" w:hint="eastAsia"/>
          <w:sz w:val="20"/>
          <w:szCs w:val="22"/>
        </w:rPr>
        <w:t xml:space="preserve"> </w:t>
      </w:r>
      <w:r w:rsidR="005E4888">
        <w:rPr>
          <w:rFonts w:eastAsia="나눔명조" w:hint="eastAsia"/>
          <w:sz w:val="20"/>
          <w:szCs w:val="22"/>
        </w:rPr>
        <w:t>네가지</w:t>
      </w:r>
      <w:r w:rsidR="005E4888">
        <w:rPr>
          <w:rFonts w:eastAsia="나눔명조" w:hint="eastAsia"/>
          <w:sz w:val="20"/>
          <w:szCs w:val="22"/>
        </w:rPr>
        <w:t xml:space="preserve"> </w:t>
      </w:r>
      <w:r w:rsidR="00613E8F">
        <w:rPr>
          <w:rFonts w:eastAsia="나눔명조" w:hint="eastAsia"/>
          <w:sz w:val="20"/>
          <w:szCs w:val="22"/>
        </w:rPr>
        <w:t>구성</w:t>
      </w:r>
      <w:r w:rsidR="00613E8F">
        <w:rPr>
          <w:rFonts w:eastAsia="나눔명조"/>
          <w:sz w:val="20"/>
          <w:szCs w:val="22"/>
        </w:rPr>
        <w:t xml:space="preserve"> </w:t>
      </w:r>
      <w:r w:rsidR="00613E8F">
        <w:rPr>
          <w:rFonts w:eastAsia="나눔명조" w:hint="eastAsia"/>
          <w:sz w:val="20"/>
          <w:szCs w:val="22"/>
        </w:rPr>
        <w:t>요소가</w:t>
      </w:r>
      <w:r w:rsidR="00613E8F">
        <w:rPr>
          <w:rFonts w:eastAsia="나눔명조" w:hint="eastAsia"/>
          <w:sz w:val="20"/>
          <w:szCs w:val="22"/>
        </w:rPr>
        <w:t xml:space="preserve"> </w:t>
      </w:r>
      <w:r w:rsidR="00613E8F">
        <w:rPr>
          <w:rFonts w:eastAsia="나눔명조" w:hint="eastAsia"/>
          <w:sz w:val="20"/>
          <w:szCs w:val="22"/>
        </w:rPr>
        <w:t>있다</w:t>
      </w:r>
      <w:r w:rsidR="005E4888" w:rsidRPr="0005167B">
        <w:rPr>
          <w:rFonts w:eastAsia="나눔명조" w:hint="eastAsia"/>
          <w:sz w:val="20"/>
          <w:szCs w:val="22"/>
        </w:rPr>
        <w:t>(</w:t>
      </w:r>
      <w:proofErr w:type="spellStart"/>
      <w:r w:rsidR="005E4888" w:rsidRPr="0005167B">
        <w:rPr>
          <w:rFonts w:eastAsia="나눔명조" w:hint="eastAsia"/>
          <w:sz w:val="20"/>
          <w:szCs w:val="22"/>
        </w:rPr>
        <w:t>Oberfield</w:t>
      </w:r>
      <w:proofErr w:type="spellEnd"/>
      <w:r w:rsidR="005E4888" w:rsidRPr="0005167B">
        <w:rPr>
          <w:rFonts w:eastAsia="나눔명조" w:hint="eastAsia"/>
          <w:sz w:val="20"/>
          <w:szCs w:val="22"/>
        </w:rPr>
        <w:t xml:space="preserve"> 2012; Trottier, Van Wart, Wang 2008</w:t>
      </w:r>
      <w:r w:rsidR="005E4888">
        <w:rPr>
          <w:rFonts w:eastAsia="나눔명조"/>
          <w:sz w:val="20"/>
          <w:szCs w:val="22"/>
        </w:rPr>
        <w:t xml:space="preserve">; </w:t>
      </w:r>
      <w:r w:rsidR="00C663A6" w:rsidRPr="0005167B">
        <w:rPr>
          <w:rFonts w:eastAsia="나눔명조" w:hint="eastAsia"/>
          <w:sz w:val="20"/>
          <w:szCs w:val="22"/>
        </w:rPr>
        <w:t xml:space="preserve">Robbins and Coulter, 2007) </w:t>
      </w:r>
      <w:r w:rsidR="00C663A6">
        <w:rPr>
          <w:rFonts w:eastAsia="나눔명조" w:hint="eastAsia"/>
          <w:sz w:val="20"/>
          <w:szCs w:val="22"/>
        </w:rPr>
        <w:t>변혁적</w:t>
      </w:r>
      <w:r w:rsidR="00C663A6">
        <w:rPr>
          <w:rFonts w:eastAsia="나눔명조" w:hint="eastAsia"/>
          <w:sz w:val="20"/>
          <w:szCs w:val="22"/>
        </w:rPr>
        <w:t xml:space="preserve"> </w:t>
      </w:r>
      <w:r w:rsidR="00C663A6">
        <w:rPr>
          <w:rFonts w:eastAsia="나눔명조" w:hint="eastAsia"/>
          <w:sz w:val="20"/>
          <w:szCs w:val="22"/>
        </w:rPr>
        <w:t>리더십</w:t>
      </w:r>
      <w:r w:rsidR="00AB445F">
        <w:rPr>
          <w:rFonts w:eastAsia="나눔명조" w:hint="eastAsia"/>
          <w:sz w:val="20"/>
          <w:szCs w:val="22"/>
        </w:rPr>
        <w:t>이</w:t>
      </w:r>
      <w:r w:rsidR="00AB445F">
        <w:rPr>
          <w:rFonts w:eastAsia="나눔명조" w:hint="eastAsia"/>
          <w:sz w:val="20"/>
          <w:szCs w:val="22"/>
        </w:rPr>
        <w:t xml:space="preserve"> </w:t>
      </w:r>
      <w:r w:rsidR="00AB445F">
        <w:rPr>
          <w:rFonts w:eastAsia="나눔명조" w:hint="eastAsia"/>
          <w:sz w:val="20"/>
          <w:szCs w:val="22"/>
        </w:rPr>
        <w:t>존재하는</w:t>
      </w:r>
      <w:r w:rsidR="00AB445F">
        <w:rPr>
          <w:rFonts w:eastAsia="나눔명조" w:hint="eastAsia"/>
          <w:sz w:val="20"/>
          <w:szCs w:val="22"/>
        </w:rPr>
        <w:t xml:space="preserve"> </w:t>
      </w:r>
      <w:r w:rsidR="00AB445F">
        <w:rPr>
          <w:rFonts w:eastAsia="나눔명조" w:hint="eastAsia"/>
          <w:sz w:val="20"/>
          <w:szCs w:val="22"/>
        </w:rPr>
        <w:t>기관에서는</w:t>
      </w:r>
      <w:r w:rsidR="00AB445F">
        <w:rPr>
          <w:rFonts w:eastAsia="나눔명조"/>
          <w:sz w:val="20"/>
          <w:szCs w:val="22"/>
        </w:rPr>
        <w:t>,</w:t>
      </w:r>
      <w:r w:rsidR="00C663A6">
        <w:rPr>
          <w:rFonts w:eastAsia="나눔명조" w:hint="eastAsia"/>
          <w:sz w:val="20"/>
          <w:szCs w:val="22"/>
        </w:rPr>
        <w:t xml:space="preserve"> </w:t>
      </w:r>
      <w:r w:rsidR="00C663A6">
        <w:rPr>
          <w:rFonts w:eastAsia="나눔명조" w:hint="eastAsia"/>
          <w:sz w:val="20"/>
          <w:szCs w:val="22"/>
        </w:rPr>
        <w:t>리더가</w:t>
      </w:r>
      <w:r w:rsidR="00C663A6">
        <w:rPr>
          <w:rFonts w:eastAsia="나눔명조" w:hint="eastAsia"/>
          <w:sz w:val="20"/>
          <w:szCs w:val="22"/>
        </w:rPr>
        <w:t xml:space="preserve"> </w:t>
      </w:r>
      <w:r w:rsidR="00AB445F">
        <w:rPr>
          <w:rFonts w:eastAsia="나눔명조" w:hint="eastAsia"/>
          <w:sz w:val="20"/>
          <w:szCs w:val="22"/>
        </w:rPr>
        <w:t>조직</w:t>
      </w:r>
      <w:r w:rsidR="00C663A6" w:rsidRPr="0005167B">
        <w:rPr>
          <w:rFonts w:eastAsia="나눔명조" w:hint="eastAsia"/>
          <w:sz w:val="20"/>
          <w:szCs w:val="22"/>
        </w:rPr>
        <w:t xml:space="preserve"> </w:t>
      </w:r>
      <w:r w:rsidR="00C663A6">
        <w:rPr>
          <w:rFonts w:eastAsia="나눔명조" w:hint="eastAsia"/>
          <w:sz w:val="20"/>
          <w:szCs w:val="22"/>
        </w:rPr>
        <w:t>구성원들</w:t>
      </w:r>
      <w:r w:rsidR="00C663A6" w:rsidRPr="0005167B">
        <w:rPr>
          <w:rFonts w:eastAsia="나눔명조" w:hint="eastAsia"/>
          <w:sz w:val="20"/>
          <w:szCs w:val="22"/>
        </w:rPr>
        <w:t>의</w:t>
      </w:r>
      <w:r w:rsidR="00C663A6" w:rsidRPr="0005167B">
        <w:rPr>
          <w:rFonts w:eastAsia="나눔명조" w:hint="eastAsia"/>
          <w:sz w:val="20"/>
          <w:szCs w:val="22"/>
        </w:rPr>
        <w:t xml:space="preserve"> </w:t>
      </w:r>
      <w:r w:rsidR="00C663A6" w:rsidRPr="0005167B">
        <w:rPr>
          <w:rFonts w:eastAsia="나눔명조" w:hint="eastAsia"/>
          <w:sz w:val="20"/>
          <w:szCs w:val="22"/>
        </w:rPr>
        <w:t>관심과</w:t>
      </w:r>
      <w:r w:rsidR="00C663A6" w:rsidRPr="0005167B">
        <w:rPr>
          <w:rFonts w:eastAsia="나눔명조" w:hint="eastAsia"/>
          <w:sz w:val="20"/>
          <w:szCs w:val="22"/>
        </w:rPr>
        <w:t xml:space="preserve"> </w:t>
      </w:r>
      <w:r w:rsidR="00C663A6" w:rsidRPr="0005167B">
        <w:rPr>
          <w:rFonts w:eastAsia="나눔명조" w:hint="eastAsia"/>
          <w:sz w:val="20"/>
          <w:szCs w:val="22"/>
        </w:rPr>
        <w:t>발전적</w:t>
      </w:r>
      <w:r w:rsidR="00C663A6" w:rsidRPr="0005167B">
        <w:rPr>
          <w:rFonts w:eastAsia="나눔명조" w:hint="eastAsia"/>
          <w:sz w:val="20"/>
          <w:szCs w:val="22"/>
        </w:rPr>
        <w:t xml:space="preserve"> </w:t>
      </w:r>
      <w:r w:rsidR="00C663A6" w:rsidRPr="0005167B">
        <w:rPr>
          <w:rFonts w:eastAsia="나눔명조" w:hint="eastAsia"/>
          <w:sz w:val="20"/>
          <w:szCs w:val="22"/>
        </w:rPr>
        <w:t>요구에</w:t>
      </w:r>
      <w:r w:rsidR="00C663A6" w:rsidRPr="0005167B">
        <w:rPr>
          <w:rFonts w:eastAsia="나눔명조" w:hint="eastAsia"/>
          <w:sz w:val="20"/>
          <w:szCs w:val="22"/>
        </w:rPr>
        <w:t xml:space="preserve"> </w:t>
      </w:r>
      <w:r w:rsidR="00C663A6" w:rsidRPr="0005167B">
        <w:rPr>
          <w:rFonts w:eastAsia="나눔명조" w:hint="eastAsia"/>
          <w:sz w:val="20"/>
          <w:szCs w:val="22"/>
        </w:rPr>
        <w:t>주목</w:t>
      </w:r>
      <w:r w:rsidR="00AC17C9">
        <w:rPr>
          <w:rFonts w:eastAsia="나눔명조" w:hint="eastAsia"/>
          <w:sz w:val="20"/>
          <w:szCs w:val="22"/>
        </w:rPr>
        <w:t>한다</w:t>
      </w:r>
      <w:r w:rsidR="00AC17C9">
        <w:rPr>
          <w:rFonts w:eastAsia="나눔명조"/>
          <w:sz w:val="20"/>
          <w:szCs w:val="22"/>
        </w:rPr>
        <w:t>.</w:t>
      </w:r>
      <w:r w:rsidR="00C663A6" w:rsidRPr="0005167B">
        <w:rPr>
          <w:rFonts w:eastAsia="나눔명조" w:hint="eastAsia"/>
          <w:sz w:val="20"/>
          <w:szCs w:val="22"/>
        </w:rPr>
        <w:t xml:space="preserve"> </w:t>
      </w:r>
      <w:r w:rsidR="00AC17C9">
        <w:rPr>
          <w:rFonts w:eastAsia="나눔명조" w:hint="eastAsia"/>
          <w:sz w:val="20"/>
          <w:szCs w:val="22"/>
        </w:rPr>
        <w:t>또한</w:t>
      </w:r>
      <w:r w:rsidR="00AC17C9">
        <w:rPr>
          <w:rFonts w:eastAsia="나눔명조" w:hint="eastAsia"/>
          <w:sz w:val="20"/>
          <w:szCs w:val="22"/>
        </w:rPr>
        <w:t xml:space="preserve"> </w:t>
      </w:r>
      <w:r w:rsidR="00C663A6">
        <w:rPr>
          <w:rFonts w:eastAsia="나눔명조" w:hint="eastAsia"/>
          <w:sz w:val="20"/>
          <w:szCs w:val="22"/>
        </w:rPr>
        <w:t>기존</w:t>
      </w:r>
      <w:r w:rsidR="00C663A6">
        <w:rPr>
          <w:rFonts w:eastAsia="나눔명조" w:hint="eastAsia"/>
          <w:sz w:val="20"/>
          <w:szCs w:val="22"/>
        </w:rPr>
        <w:t xml:space="preserve"> </w:t>
      </w:r>
      <w:r w:rsidR="00C663A6" w:rsidRPr="00503FA7">
        <w:rPr>
          <w:rFonts w:eastAsia="나눔명조" w:hint="eastAsia"/>
          <w:sz w:val="20"/>
          <w:szCs w:val="22"/>
        </w:rPr>
        <w:t>문제를</w:t>
      </w:r>
      <w:r w:rsidR="00C663A6" w:rsidRPr="00503FA7">
        <w:rPr>
          <w:rFonts w:eastAsia="나눔명조" w:hint="eastAsia"/>
          <w:sz w:val="20"/>
          <w:szCs w:val="22"/>
        </w:rPr>
        <w:t xml:space="preserve"> </w:t>
      </w:r>
      <w:r w:rsidR="00C663A6" w:rsidRPr="00503FA7">
        <w:rPr>
          <w:rFonts w:eastAsia="나눔명조" w:hint="eastAsia"/>
          <w:sz w:val="20"/>
          <w:szCs w:val="22"/>
        </w:rPr>
        <w:t>타개하고</w:t>
      </w:r>
      <w:r w:rsidR="00C663A6" w:rsidRPr="00503FA7">
        <w:rPr>
          <w:rFonts w:eastAsia="나눔명조" w:hint="eastAsia"/>
          <w:sz w:val="20"/>
          <w:szCs w:val="22"/>
        </w:rPr>
        <w:t xml:space="preserve"> </w:t>
      </w:r>
      <w:r w:rsidR="00C663A6" w:rsidRPr="00503FA7">
        <w:rPr>
          <w:rFonts w:eastAsia="나눔명조" w:hint="eastAsia"/>
          <w:sz w:val="20"/>
          <w:szCs w:val="22"/>
        </w:rPr>
        <w:t>상황을</w:t>
      </w:r>
      <w:r w:rsidR="00C663A6" w:rsidRPr="00503FA7">
        <w:rPr>
          <w:rFonts w:eastAsia="나눔명조" w:hint="eastAsia"/>
          <w:sz w:val="20"/>
          <w:szCs w:val="22"/>
        </w:rPr>
        <w:t xml:space="preserve"> </w:t>
      </w:r>
      <w:r w:rsidR="00C663A6" w:rsidRPr="00503FA7">
        <w:rPr>
          <w:rFonts w:eastAsia="나눔명조" w:hint="eastAsia"/>
          <w:sz w:val="20"/>
          <w:szCs w:val="22"/>
        </w:rPr>
        <w:t>변화시</w:t>
      </w:r>
      <w:r w:rsidR="00AC17C9">
        <w:rPr>
          <w:rFonts w:eastAsia="나눔명조" w:hint="eastAsia"/>
          <w:sz w:val="20"/>
          <w:szCs w:val="22"/>
        </w:rPr>
        <w:t>켜</w:t>
      </w:r>
      <w:r w:rsidR="00C663A6" w:rsidRPr="00503FA7">
        <w:rPr>
          <w:rFonts w:eastAsia="나눔명조" w:hint="eastAsia"/>
          <w:sz w:val="20"/>
          <w:szCs w:val="22"/>
        </w:rPr>
        <w:t xml:space="preserve"> </w:t>
      </w:r>
      <w:r w:rsidR="00C663A6">
        <w:rPr>
          <w:rFonts w:eastAsia="나눔명조" w:hint="eastAsia"/>
          <w:sz w:val="20"/>
          <w:szCs w:val="22"/>
        </w:rPr>
        <w:t>구성원</w:t>
      </w:r>
      <w:r w:rsidR="00C663A6" w:rsidRPr="00503FA7">
        <w:rPr>
          <w:rFonts w:eastAsia="나눔명조" w:hint="eastAsia"/>
          <w:sz w:val="20"/>
          <w:szCs w:val="22"/>
        </w:rPr>
        <w:t>들의</w:t>
      </w:r>
      <w:r w:rsidR="00C663A6" w:rsidRPr="00503FA7">
        <w:rPr>
          <w:rFonts w:eastAsia="나눔명조" w:hint="eastAsia"/>
          <w:sz w:val="20"/>
          <w:szCs w:val="22"/>
        </w:rPr>
        <w:t xml:space="preserve"> </w:t>
      </w:r>
      <w:r w:rsidR="00C663A6" w:rsidRPr="00503FA7">
        <w:rPr>
          <w:rFonts w:eastAsia="나눔명조" w:hint="eastAsia"/>
          <w:sz w:val="20"/>
          <w:szCs w:val="22"/>
        </w:rPr>
        <w:t>문제의식</w:t>
      </w:r>
      <w:r w:rsidR="005E4888">
        <w:rPr>
          <w:rFonts w:eastAsia="나눔명조" w:hint="eastAsia"/>
          <w:sz w:val="20"/>
          <w:szCs w:val="22"/>
        </w:rPr>
        <w:t>을</w:t>
      </w:r>
      <w:r w:rsidR="005E4888">
        <w:rPr>
          <w:rFonts w:eastAsia="나눔명조" w:hint="eastAsia"/>
          <w:sz w:val="20"/>
          <w:szCs w:val="22"/>
        </w:rPr>
        <w:t xml:space="preserve"> </w:t>
      </w:r>
      <w:r w:rsidR="005E4888">
        <w:rPr>
          <w:rFonts w:eastAsia="나눔명조" w:hint="eastAsia"/>
          <w:sz w:val="20"/>
          <w:szCs w:val="22"/>
        </w:rPr>
        <w:t>추동하고</w:t>
      </w:r>
      <w:r w:rsidR="005E4888">
        <w:rPr>
          <w:rFonts w:eastAsia="나눔명조" w:hint="eastAsia"/>
          <w:sz w:val="20"/>
          <w:szCs w:val="22"/>
        </w:rPr>
        <w:t>,</w:t>
      </w:r>
      <w:r w:rsidR="005E4888">
        <w:rPr>
          <w:rFonts w:eastAsia="나눔명조"/>
          <w:sz w:val="20"/>
          <w:szCs w:val="22"/>
        </w:rPr>
        <w:t xml:space="preserve"> </w:t>
      </w:r>
      <w:r w:rsidR="005E4888">
        <w:rPr>
          <w:rFonts w:eastAsia="나눔명조" w:hint="eastAsia"/>
          <w:sz w:val="20"/>
          <w:szCs w:val="22"/>
        </w:rPr>
        <w:t>나아가</w:t>
      </w:r>
      <w:r w:rsidR="005E4888">
        <w:rPr>
          <w:rFonts w:eastAsia="나눔명조" w:hint="eastAsia"/>
          <w:sz w:val="20"/>
          <w:szCs w:val="22"/>
        </w:rPr>
        <w:t xml:space="preserve"> </w:t>
      </w:r>
      <w:r w:rsidR="005E4888">
        <w:rPr>
          <w:rFonts w:eastAsia="나눔명조" w:hint="eastAsia"/>
          <w:sz w:val="20"/>
          <w:szCs w:val="22"/>
        </w:rPr>
        <w:t>문제의식</w:t>
      </w:r>
      <w:r w:rsidR="005E4888">
        <w:rPr>
          <w:rFonts w:eastAsia="나눔명조" w:hint="eastAsia"/>
          <w:sz w:val="20"/>
          <w:szCs w:val="22"/>
        </w:rPr>
        <w:t xml:space="preserve"> </w:t>
      </w:r>
      <w:r w:rsidR="005E4888">
        <w:rPr>
          <w:rFonts w:eastAsia="나눔명조" w:hint="eastAsia"/>
          <w:sz w:val="20"/>
          <w:szCs w:val="22"/>
        </w:rPr>
        <w:t>변화를</w:t>
      </w:r>
      <w:r w:rsidR="005E4888">
        <w:rPr>
          <w:rFonts w:eastAsia="나눔명조" w:hint="eastAsia"/>
          <w:sz w:val="20"/>
          <w:szCs w:val="22"/>
        </w:rPr>
        <w:t xml:space="preserve"> </w:t>
      </w:r>
      <w:r w:rsidR="005E4888">
        <w:rPr>
          <w:rFonts w:eastAsia="나눔명조" w:hint="eastAsia"/>
          <w:sz w:val="20"/>
          <w:szCs w:val="22"/>
        </w:rPr>
        <w:t>바탕으로</w:t>
      </w:r>
      <w:r w:rsidR="005E4888">
        <w:rPr>
          <w:rFonts w:eastAsia="나눔명조" w:hint="eastAsia"/>
          <w:sz w:val="20"/>
          <w:szCs w:val="22"/>
        </w:rPr>
        <w:t xml:space="preserve"> </w:t>
      </w:r>
      <w:r w:rsidR="005E4888">
        <w:rPr>
          <w:rFonts w:eastAsia="나눔명조" w:hint="eastAsia"/>
          <w:sz w:val="20"/>
          <w:szCs w:val="22"/>
        </w:rPr>
        <w:t>행동변화를</w:t>
      </w:r>
      <w:r w:rsidR="005E4888">
        <w:rPr>
          <w:rFonts w:eastAsia="나눔명조" w:hint="eastAsia"/>
          <w:sz w:val="20"/>
          <w:szCs w:val="22"/>
        </w:rPr>
        <w:t xml:space="preserve"> </w:t>
      </w:r>
      <w:r w:rsidR="005E4888">
        <w:rPr>
          <w:rFonts w:eastAsia="나눔명조" w:hint="eastAsia"/>
          <w:sz w:val="20"/>
          <w:szCs w:val="22"/>
        </w:rPr>
        <w:t>야기하고자</w:t>
      </w:r>
      <w:r w:rsidR="005E4888">
        <w:rPr>
          <w:rFonts w:eastAsia="나눔명조" w:hint="eastAsia"/>
          <w:sz w:val="20"/>
          <w:szCs w:val="22"/>
        </w:rPr>
        <w:t xml:space="preserve"> </w:t>
      </w:r>
      <w:r w:rsidR="005E4888">
        <w:rPr>
          <w:rFonts w:eastAsia="나눔명조" w:hint="eastAsia"/>
          <w:sz w:val="20"/>
          <w:szCs w:val="22"/>
        </w:rPr>
        <w:t>한다</w:t>
      </w:r>
      <w:r w:rsidR="00AC17C9">
        <w:rPr>
          <w:rFonts w:eastAsia="나눔명조" w:hint="eastAsia"/>
          <w:sz w:val="20"/>
          <w:szCs w:val="22"/>
        </w:rPr>
        <w:t xml:space="preserve">. </w:t>
      </w:r>
      <w:r w:rsidR="005E4888">
        <w:rPr>
          <w:rFonts w:eastAsia="나눔명조" w:hint="eastAsia"/>
          <w:sz w:val="20"/>
          <w:szCs w:val="22"/>
        </w:rPr>
        <w:t>따라서</w:t>
      </w:r>
      <w:r w:rsidR="005E4888">
        <w:rPr>
          <w:rFonts w:eastAsia="나눔명조" w:hint="eastAsia"/>
          <w:sz w:val="20"/>
          <w:szCs w:val="22"/>
        </w:rPr>
        <w:t xml:space="preserve"> </w:t>
      </w:r>
      <w:r w:rsidR="00C663A6" w:rsidRPr="0005167B">
        <w:rPr>
          <w:rFonts w:eastAsia="나눔명조" w:hint="eastAsia"/>
          <w:sz w:val="20"/>
          <w:szCs w:val="22"/>
        </w:rPr>
        <w:t>변혁적</w:t>
      </w:r>
      <w:r w:rsidR="00C663A6" w:rsidRPr="0005167B">
        <w:rPr>
          <w:rFonts w:eastAsia="나눔명조" w:hint="eastAsia"/>
          <w:sz w:val="20"/>
          <w:szCs w:val="22"/>
        </w:rPr>
        <w:t xml:space="preserve"> </w:t>
      </w:r>
      <w:r w:rsidR="00C663A6" w:rsidRPr="0005167B">
        <w:rPr>
          <w:rFonts w:eastAsia="나눔명조" w:hint="eastAsia"/>
          <w:sz w:val="20"/>
          <w:szCs w:val="22"/>
        </w:rPr>
        <w:t>리더십은</w:t>
      </w:r>
      <w:r w:rsidR="00C663A6" w:rsidRPr="0005167B">
        <w:rPr>
          <w:rFonts w:eastAsia="나눔명조" w:hint="eastAsia"/>
          <w:sz w:val="20"/>
          <w:szCs w:val="22"/>
        </w:rPr>
        <w:t xml:space="preserve"> </w:t>
      </w:r>
      <w:r w:rsidR="00C663A6">
        <w:rPr>
          <w:rFonts w:eastAsia="나눔명조" w:hint="eastAsia"/>
          <w:sz w:val="20"/>
          <w:szCs w:val="22"/>
        </w:rPr>
        <w:t>구성원</w:t>
      </w:r>
      <w:r w:rsidR="00C663A6" w:rsidRPr="0005167B">
        <w:rPr>
          <w:rFonts w:eastAsia="나눔명조" w:hint="eastAsia"/>
          <w:sz w:val="20"/>
          <w:szCs w:val="22"/>
        </w:rPr>
        <w:t>들에게</w:t>
      </w:r>
      <w:r w:rsidR="00C663A6" w:rsidRPr="0005167B">
        <w:rPr>
          <w:rFonts w:eastAsia="나눔명조" w:hint="eastAsia"/>
          <w:sz w:val="20"/>
          <w:szCs w:val="22"/>
        </w:rPr>
        <w:t xml:space="preserve"> </w:t>
      </w:r>
      <w:r w:rsidR="00C663A6" w:rsidRPr="0005167B">
        <w:rPr>
          <w:rFonts w:eastAsia="나눔명조" w:hint="eastAsia"/>
          <w:sz w:val="20"/>
          <w:szCs w:val="22"/>
        </w:rPr>
        <w:t>긍정적</w:t>
      </w:r>
      <w:r w:rsidR="00C663A6" w:rsidRPr="0005167B">
        <w:rPr>
          <w:rFonts w:eastAsia="나눔명조" w:hint="eastAsia"/>
          <w:sz w:val="20"/>
          <w:szCs w:val="22"/>
        </w:rPr>
        <w:t xml:space="preserve"> </w:t>
      </w:r>
      <w:r w:rsidR="00C663A6" w:rsidRPr="0005167B">
        <w:rPr>
          <w:rFonts w:eastAsia="나눔명조" w:hint="eastAsia"/>
          <w:sz w:val="20"/>
          <w:szCs w:val="22"/>
        </w:rPr>
        <w:t>변화를</w:t>
      </w:r>
      <w:r w:rsidR="00C663A6" w:rsidRPr="0005167B">
        <w:rPr>
          <w:rFonts w:eastAsia="나눔명조" w:hint="eastAsia"/>
          <w:sz w:val="20"/>
          <w:szCs w:val="22"/>
        </w:rPr>
        <w:t xml:space="preserve"> </w:t>
      </w:r>
      <w:r w:rsidR="005E4888">
        <w:rPr>
          <w:rFonts w:eastAsia="나눔명조" w:hint="eastAsia"/>
          <w:sz w:val="20"/>
          <w:szCs w:val="22"/>
        </w:rPr>
        <w:t>야기하고</w:t>
      </w:r>
      <w:r w:rsidR="00C663A6" w:rsidRPr="0005167B">
        <w:rPr>
          <w:rFonts w:eastAsia="나눔명조" w:hint="eastAsia"/>
          <w:sz w:val="20"/>
          <w:szCs w:val="22"/>
        </w:rPr>
        <w:t xml:space="preserve">, </w:t>
      </w:r>
      <w:r w:rsidR="005E4888">
        <w:rPr>
          <w:rFonts w:eastAsia="나눔명조" w:hint="eastAsia"/>
          <w:sz w:val="20"/>
          <w:szCs w:val="22"/>
        </w:rPr>
        <w:t>구성원</w:t>
      </w:r>
      <w:r w:rsidR="005E4888">
        <w:rPr>
          <w:rFonts w:eastAsia="나눔명조" w:hint="eastAsia"/>
          <w:sz w:val="20"/>
          <w:szCs w:val="22"/>
        </w:rPr>
        <w:t xml:space="preserve"> </w:t>
      </w:r>
      <w:r w:rsidR="005E4888">
        <w:rPr>
          <w:rFonts w:eastAsia="나눔명조" w:hint="eastAsia"/>
          <w:sz w:val="20"/>
          <w:szCs w:val="22"/>
        </w:rPr>
        <w:t>이익과</w:t>
      </w:r>
      <w:r w:rsidR="005E4888">
        <w:rPr>
          <w:rFonts w:eastAsia="나눔명조" w:hint="eastAsia"/>
          <w:sz w:val="20"/>
          <w:szCs w:val="22"/>
        </w:rPr>
        <w:t xml:space="preserve"> </w:t>
      </w:r>
      <w:r w:rsidR="005E4888">
        <w:rPr>
          <w:rFonts w:eastAsia="나눔명조" w:hint="eastAsia"/>
          <w:sz w:val="20"/>
          <w:szCs w:val="22"/>
        </w:rPr>
        <w:t>집단</w:t>
      </w:r>
      <w:r w:rsidR="005E4888">
        <w:rPr>
          <w:rFonts w:eastAsia="나눔명조" w:hint="eastAsia"/>
          <w:sz w:val="20"/>
          <w:szCs w:val="22"/>
        </w:rPr>
        <w:t xml:space="preserve"> </w:t>
      </w:r>
      <w:r w:rsidR="005E4888">
        <w:rPr>
          <w:rFonts w:eastAsia="나눔명조" w:hint="eastAsia"/>
          <w:sz w:val="20"/>
          <w:szCs w:val="22"/>
        </w:rPr>
        <w:t>전체의</w:t>
      </w:r>
      <w:r w:rsidR="005E4888">
        <w:rPr>
          <w:rFonts w:eastAsia="나눔명조" w:hint="eastAsia"/>
          <w:sz w:val="20"/>
          <w:szCs w:val="22"/>
        </w:rPr>
        <w:t xml:space="preserve"> </w:t>
      </w:r>
      <w:r w:rsidR="005E4888">
        <w:rPr>
          <w:rFonts w:eastAsia="나눔명조" w:hint="eastAsia"/>
          <w:sz w:val="20"/>
          <w:szCs w:val="22"/>
        </w:rPr>
        <w:t>이익을</w:t>
      </w:r>
      <w:r w:rsidR="005E4888">
        <w:rPr>
          <w:rFonts w:eastAsia="나눔명조" w:hint="eastAsia"/>
          <w:sz w:val="20"/>
          <w:szCs w:val="22"/>
        </w:rPr>
        <w:t xml:space="preserve"> </w:t>
      </w:r>
      <w:r w:rsidR="005E4888">
        <w:rPr>
          <w:rFonts w:eastAsia="나눔명조" w:hint="eastAsia"/>
          <w:sz w:val="20"/>
          <w:szCs w:val="22"/>
        </w:rPr>
        <w:t>모두</w:t>
      </w:r>
      <w:r w:rsidR="005E4888">
        <w:rPr>
          <w:rFonts w:eastAsia="나눔명조" w:hint="eastAsia"/>
          <w:sz w:val="20"/>
          <w:szCs w:val="22"/>
        </w:rPr>
        <w:t xml:space="preserve"> </w:t>
      </w:r>
      <w:r w:rsidR="005E4888">
        <w:rPr>
          <w:rFonts w:eastAsia="나눔명조" w:hint="eastAsia"/>
          <w:sz w:val="20"/>
          <w:szCs w:val="22"/>
        </w:rPr>
        <w:t>고취하는</w:t>
      </w:r>
      <w:r w:rsidR="005E4888">
        <w:rPr>
          <w:rFonts w:eastAsia="나눔명조" w:hint="eastAsia"/>
          <w:sz w:val="20"/>
          <w:szCs w:val="22"/>
        </w:rPr>
        <w:t xml:space="preserve"> </w:t>
      </w:r>
      <w:r w:rsidR="005E4888">
        <w:rPr>
          <w:rFonts w:eastAsia="나눔명조" w:hint="eastAsia"/>
          <w:sz w:val="20"/>
          <w:szCs w:val="22"/>
        </w:rPr>
        <w:t>행동을</w:t>
      </w:r>
      <w:r w:rsidR="005E4888">
        <w:rPr>
          <w:rFonts w:eastAsia="나눔명조" w:hint="eastAsia"/>
          <w:sz w:val="20"/>
          <w:szCs w:val="22"/>
        </w:rPr>
        <w:t xml:space="preserve"> </w:t>
      </w:r>
      <w:r w:rsidR="005E4888">
        <w:rPr>
          <w:rFonts w:eastAsia="나눔명조" w:hint="eastAsia"/>
          <w:sz w:val="20"/>
          <w:szCs w:val="22"/>
        </w:rPr>
        <w:t>하도록</w:t>
      </w:r>
      <w:r w:rsidR="005E4888">
        <w:rPr>
          <w:rFonts w:eastAsia="나눔명조" w:hint="eastAsia"/>
          <w:sz w:val="20"/>
          <w:szCs w:val="22"/>
        </w:rPr>
        <w:t xml:space="preserve"> </w:t>
      </w:r>
      <w:r w:rsidR="005E4888">
        <w:rPr>
          <w:rFonts w:eastAsia="나눔명조" w:hint="eastAsia"/>
          <w:sz w:val="20"/>
          <w:szCs w:val="22"/>
        </w:rPr>
        <w:t>자극하는</w:t>
      </w:r>
      <w:r w:rsidR="005E4888">
        <w:rPr>
          <w:rFonts w:eastAsia="나눔명조" w:hint="eastAsia"/>
          <w:sz w:val="20"/>
          <w:szCs w:val="22"/>
        </w:rPr>
        <w:t xml:space="preserve"> </w:t>
      </w:r>
      <w:r w:rsidR="005E4888">
        <w:rPr>
          <w:rFonts w:eastAsia="나눔명조" w:hint="eastAsia"/>
          <w:sz w:val="20"/>
          <w:szCs w:val="22"/>
        </w:rPr>
        <w:t>리더십이라고</w:t>
      </w:r>
      <w:r w:rsidR="005E4888">
        <w:rPr>
          <w:rFonts w:eastAsia="나눔명조" w:hint="eastAsia"/>
          <w:sz w:val="20"/>
          <w:szCs w:val="22"/>
        </w:rPr>
        <w:t xml:space="preserve"> </w:t>
      </w:r>
      <w:r w:rsidR="005E4888">
        <w:rPr>
          <w:rFonts w:eastAsia="나눔명조" w:hint="eastAsia"/>
          <w:sz w:val="20"/>
          <w:szCs w:val="22"/>
        </w:rPr>
        <w:t>정의할</w:t>
      </w:r>
      <w:r w:rsidR="005E4888">
        <w:rPr>
          <w:rFonts w:eastAsia="나눔명조" w:hint="eastAsia"/>
          <w:sz w:val="20"/>
          <w:szCs w:val="22"/>
        </w:rPr>
        <w:t xml:space="preserve"> </w:t>
      </w:r>
      <w:r w:rsidR="005E4888">
        <w:rPr>
          <w:rFonts w:eastAsia="나눔명조" w:hint="eastAsia"/>
          <w:sz w:val="20"/>
          <w:szCs w:val="22"/>
        </w:rPr>
        <w:t>수</w:t>
      </w:r>
      <w:r w:rsidR="005E4888">
        <w:rPr>
          <w:rFonts w:eastAsia="나눔명조" w:hint="eastAsia"/>
          <w:sz w:val="20"/>
          <w:szCs w:val="22"/>
        </w:rPr>
        <w:t xml:space="preserve"> </w:t>
      </w:r>
      <w:r w:rsidR="005E4888">
        <w:rPr>
          <w:rFonts w:eastAsia="나눔명조" w:hint="eastAsia"/>
          <w:sz w:val="20"/>
          <w:szCs w:val="22"/>
        </w:rPr>
        <w:t>있다</w:t>
      </w:r>
      <w:r w:rsidR="00C663A6" w:rsidRPr="0005167B">
        <w:rPr>
          <w:rFonts w:eastAsia="나눔명조" w:hint="eastAsia"/>
          <w:sz w:val="20"/>
          <w:szCs w:val="22"/>
        </w:rPr>
        <w:t>(</w:t>
      </w:r>
      <w:proofErr w:type="spellStart"/>
      <w:r w:rsidR="00C663A6" w:rsidRPr="0005167B">
        <w:rPr>
          <w:rFonts w:eastAsia="나눔명조" w:hint="eastAsia"/>
          <w:sz w:val="20"/>
          <w:szCs w:val="22"/>
        </w:rPr>
        <w:t>Warrillow</w:t>
      </w:r>
      <w:proofErr w:type="spellEnd"/>
      <w:r w:rsidR="00C663A6" w:rsidRPr="0005167B">
        <w:rPr>
          <w:rFonts w:eastAsia="나눔명조" w:hint="eastAsia"/>
          <w:sz w:val="20"/>
          <w:szCs w:val="22"/>
        </w:rPr>
        <w:t>, 2012).</w:t>
      </w:r>
      <w:r w:rsidR="005E4888">
        <w:rPr>
          <w:rFonts w:eastAsia="나눔명조"/>
          <w:sz w:val="20"/>
          <w:szCs w:val="22"/>
        </w:rPr>
        <w:t xml:space="preserve"> </w:t>
      </w:r>
    </w:p>
    <w:p w14:paraId="28855936" w14:textId="0A0F8344" w:rsidR="00C663A6" w:rsidRPr="0005167B" w:rsidRDefault="00C663A6" w:rsidP="00265BC3">
      <w:pPr>
        <w:widowControl/>
        <w:wordWrap/>
        <w:autoSpaceDE/>
        <w:autoSpaceDN/>
        <w:spacing w:before="120" w:after="120" w:line="276" w:lineRule="auto"/>
        <w:rPr>
          <w:rFonts w:eastAsia="나눔명조"/>
          <w:sz w:val="20"/>
          <w:szCs w:val="22"/>
        </w:rPr>
      </w:pPr>
      <w:r w:rsidRPr="0005167B">
        <w:rPr>
          <w:rFonts w:eastAsia="나눔명조" w:hint="eastAsia"/>
          <w:sz w:val="20"/>
          <w:szCs w:val="22"/>
        </w:rPr>
        <w:t>거래적</w:t>
      </w:r>
      <w:r w:rsidRPr="0005167B">
        <w:rPr>
          <w:rFonts w:eastAsia="나눔명조" w:hint="eastAsia"/>
          <w:sz w:val="20"/>
          <w:szCs w:val="22"/>
        </w:rPr>
        <w:t xml:space="preserve"> </w:t>
      </w:r>
      <w:r w:rsidRPr="0005167B">
        <w:rPr>
          <w:rFonts w:eastAsia="나눔명조" w:hint="eastAsia"/>
          <w:sz w:val="20"/>
          <w:szCs w:val="22"/>
        </w:rPr>
        <w:t>리더십은</w:t>
      </w:r>
      <w:r w:rsidRPr="0005167B">
        <w:rPr>
          <w:rFonts w:eastAsia="나눔명조" w:hint="eastAsia"/>
          <w:sz w:val="20"/>
          <w:szCs w:val="22"/>
        </w:rPr>
        <w:t xml:space="preserve"> </w:t>
      </w:r>
      <w:r w:rsidRPr="0005167B">
        <w:rPr>
          <w:rFonts w:eastAsia="나눔명조" w:hint="eastAsia"/>
          <w:sz w:val="20"/>
          <w:szCs w:val="22"/>
        </w:rPr>
        <w:t>관리</w:t>
      </w:r>
      <w:r w:rsidRPr="0005167B">
        <w:rPr>
          <w:rFonts w:eastAsia="나눔명조" w:hint="eastAsia"/>
          <w:sz w:val="20"/>
          <w:szCs w:val="22"/>
        </w:rPr>
        <w:t xml:space="preserve">, </w:t>
      </w:r>
      <w:r w:rsidRPr="0005167B">
        <w:rPr>
          <w:rFonts w:eastAsia="나눔명조" w:hint="eastAsia"/>
          <w:sz w:val="20"/>
          <w:szCs w:val="22"/>
        </w:rPr>
        <w:t>조직</w:t>
      </w:r>
      <w:r w:rsidRPr="0005167B">
        <w:rPr>
          <w:rFonts w:eastAsia="나눔명조" w:hint="eastAsia"/>
          <w:sz w:val="20"/>
          <w:szCs w:val="22"/>
        </w:rPr>
        <w:t xml:space="preserve"> </w:t>
      </w:r>
      <w:r w:rsidRPr="0005167B">
        <w:rPr>
          <w:rFonts w:eastAsia="나눔명조" w:hint="eastAsia"/>
          <w:sz w:val="20"/>
          <w:szCs w:val="22"/>
        </w:rPr>
        <w:t>및</w:t>
      </w:r>
      <w:r w:rsidRPr="0005167B">
        <w:rPr>
          <w:rFonts w:eastAsia="나눔명조" w:hint="eastAsia"/>
          <w:sz w:val="20"/>
          <w:szCs w:val="22"/>
        </w:rPr>
        <w:t xml:space="preserve"> </w:t>
      </w:r>
      <w:r w:rsidR="00AC17C9">
        <w:rPr>
          <w:rFonts w:eastAsia="나눔명조" w:hint="eastAsia"/>
          <w:sz w:val="20"/>
          <w:szCs w:val="22"/>
        </w:rPr>
        <w:t>집단</w:t>
      </w:r>
      <w:r w:rsidRPr="0005167B">
        <w:rPr>
          <w:rFonts w:eastAsia="나눔명조" w:hint="eastAsia"/>
          <w:sz w:val="20"/>
          <w:szCs w:val="22"/>
        </w:rPr>
        <w:t xml:space="preserve"> </w:t>
      </w:r>
      <w:r w:rsidR="00AC17C9">
        <w:rPr>
          <w:rFonts w:eastAsia="나눔명조" w:hint="eastAsia"/>
          <w:sz w:val="20"/>
          <w:szCs w:val="22"/>
        </w:rPr>
        <w:t>성과</w:t>
      </w:r>
      <w:r w:rsidRPr="0005167B">
        <w:rPr>
          <w:rFonts w:eastAsia="나눔명조" w:hint="eastAsia"/>
          <w:sz w:val="20"/>
          <w:szCs w:val="22"/>
        </w:rPr>
        <w:t>에</w:t>
      </w:r>
      <w:r w:rsidRPr="0005167B">
        <w:rPr>
          <w:rFonts w:eastAsia="나눔명조" w:hint="eastAsia"/>
          <w:sz w:val="20"/>
          <w:szCs w:val="22"/>
        </w:rPr>
        <w:t xml:space="preserve"> </w:t>
      </w:r>
      <w:r w:rsidRPr="0005167B">
        <w:rPr>
          <w:rFonts w:eastAsia="나눔명조" w:hint="eastAsia"/>
          <w:sz w:val="20"/>
          <w:szCs w:val="22"/>
        </w:rPr>
        <w:t>초점을</w:t>
      </w:r>
      <w:r w:rsidRPr="0005167B">
        <w:rPr>
          <w:rFonts w:eastAsia="나눔명조" w:hint="eastAsia"/>
          <w:sz w:val="20"/>
          <w:szCs w:val="22"/>
        </w:rPr>
        <w:t xml:space="preserve"> </w:t>
      </w:r>
      <w:r w:rsidRPr="0005167B">
        <w:rPr>
          <w:rFonts w:eastAsia="나눔명조" w:hint="eastAsia"/>
          <w:sz w:val="20"/>
          <w:szCs w:val="22"/>
        </w:rPr>
        <w:t>맞추는</w:t>
      </w:r>
      <w:r w:rsidRPr="0005167B">
        <w:rPr>
          <w:rFonts w:eastAsia="나눔명조" w:hint="eastAsia"/>
          <w:sz w:val="20"/>
          <w:szCs w:val="22"/>
        </w:rPr>
        <w:t xml:space="preserve"> </w:t>
      </w:r>
      <w:r w:rsidRPr="0005167B">
        <w:rPr>
          <w:rFonts w:eastAsia="나눔명조" w:hint="eastAsia"/>
          <w:sz w:val="20"/>
          <w:szCs w:val="22"/>
        </w:rPr>
        <w:t>리더십이다</w:t>
      </w:r>
      <w:r w:rsidRPr="0005167B">
        <w:rPr>
          <w:rFonts w:eastAsia="나눔명조" w:hint="eastAsia"/>
          <w:sz w:val="20"/>
          <w:szCs w:val="22"/>
        </w:rPr>
        <w:t xml:space="preserve"> (</w:t>
      </w:r>
      <w:proofErr w:type="spellStart"/>
      <w:r w:rsidRPr="0005167B">
        <w:rPr>
          <w:rFonts w:eastAsia="나눔명조" w:hint="eastAsia"/>
          <w:sz w:val="20"/>
          <w:szCs w:val="22"/>
        </w:rPr>
        <w:t>Odumeru</w:t>
      </w:r>
      <w:proofErr w:type="spellEnd"/>
      <w:r w:rsidRPr="0005167B">
        <w:rPr>
          <w:rFonts w:eastAsia="나눔명조" w:hint="eastAsia"/>
          <w:sz w:val="20"/>
          <w:szCs w:val="22"/>
        </w:rPr>
        <w:t xml:space="preserve"> &amp; Ogbonna, 2013). </w:t>
      </w:r>
      <w:r w:rsidRPr="0005167B">
        <w:rPr>
          <w:rFonts w:eastAsia="나눔명조" w:hint="eastAsia"/>
          <w:sz w:val="20"/>
          <w:szCs w:val="22"/>
        </w:rPr>
        <w:t>거래적</w:t>
      </w:r>
      <w:r w:rsidRPr="0005167B">
        <w:rPr>
          <w:rFonts w:eastAsia="나눔명조" w:hint="eastAsia"/>
          <w:sz w:val="20"/>
          <w:szCs w:val="22"/>
        </w:rPr>
        <w:t xml:space="preserve"> </w:t>
      </w:r>
      <w:r w:rsidRPr="0005167B">
        <w:rPr>
          <w:rFonts w:eastAsia="나눔명조" w:hint="eastAsia"/>
          <w:sz w:val="20"/>
          <w:szCs w:val="22"/>
        </w:rPr>
        <w:t>리더십은</w:t>
      </w:r>
      <w:r w:rsidRPr="0005167B">
        <w:rPr>
          <w:rFonts w:eastAsia="나눔명조" w:hint="eastAsia"/>
          <w:sz w:val="20"/>
          <w:szCs w:val="22"/>
        </w:rPr>
        <w:t xml:space="preserve"> </w:t>
      </w:r>
      <w:r w:rsidRPr="0005167B">
        <w:rPr>
          <w:rFonts w:eastAsia="나눔명조" w:hint="eastAsia"/>
          <w:sz w:val="20"/>
          <w:szCs w:val="22"/>
        </w:rPr>
        <w:t>리더가</w:t>
      </w:r>
      <w:r w:rsidRPr="0005167B">
        <w:rPr>
          <w:rFonts w:eastAsia="나눔명조" w:hint="eastAsia"/>
          <w:sz w:val="20"/>
          <w:szCs w:val="22"/>
        </w:rPr>
        <w:t xml:space="preserve"> </w:t>
      </w:r>
      <w:r w:rsidRPr="0005167B">
        <w:rPr>
          <w:rFonts w:eastAsia="나눔명조" w:hint="eastAsia"/>
          <w:sz w:val="20"/>
          <w:szCs w:val="22"/>
        </w:rPr>
        <w:t>보상과</w:t>
      </w:r>
      <w:r w:rsidRPr="0005167B">
        <w:rPr>
          <w:rFonts w:eastAsia="나눔명조" w:hint="eastAsia"/>
          <w:sz w:val="20"/>
          <w:szCs w:val="22"/>
        </w:rPr>
        <w:t xml:space="preserve"> </w:t>
      </w:r>
      <w:r w:rsidRPr="0005167B">
        <w:rPr>
          <w:rFonts w:eastAsia="나눔명조" w:hint="eastAsia"/>
          <w:sz w:val="20"/>
          <w:szCs w:val="22"/>
        </w:rPr>
        <w:t>처벌을</w:t>
      </w:r>
      <w:r w:rsidRPr="0005167B">
        <w:rPr>
          <w:rFonts w:eastAsia="나눔명조" w:hint="eastAsia"/>
          <w:sz w:val="20"/>
          <w:szCs w:val="22"/>
        </w:rPr>
        <w:t xml:space="preserve"> </w:t>
      </w:r>
      <w:r w:rsidRPr="0005167B">
        <w:rPr>
          <w:rFonts w:eastAsia="나눔명조" w:hint="eastAsia"/>
          <w:sz w:val="20"/>
          <w:szCs w:val="22"/>
        </w:rPr>
        <w:t>통해</w:t>
      </w:r>
      <w:r w:rsidRPr="0005167B">
        <w:rPr>
          <w:rFonts w:eastAsia="나눔명조" w:hint="eastAsia"/>
          <w:sz w:val="20"/>
          <w:szCs w:val="22"/>
        </w:rPr>
        <w:t xml:space="preserve"> </w:t>
      </w:r>
      <w:r>
        <w:rPr>
          <w:rFonts w:eastAsia="나눔명조" w:hint="eastAsia"/>
          <w:sz w:val="20"/>
          <w:szCs w:val="22"/>
        </w:rPr>
        <w:t>구성</w:t>
      </w:r>
      <w:r w:rsidRPr="0005167B">
        <w:rPr>
          <w:rFonts w:eastAsia="나눔명조" w:hint="eastAsia"/>
          <w:sz w:val="20"/>
          <w:szCs w:val="22"/>
        </w:rPr>
        <w:t>원의</w:t>
      </w:r>
      <w:r w:rsidRPr="0005167B">
        <w:rPr>
          <w:rFonts w:eastAsia="나눔명조" w:hint="eastAsia"/>
          <w:sz w:val="20"/>
          <w:szCs w:val="22"/>
        </w:rPr>
        <w:t xml:space="preserve"> </w:t>
      </w:r>
      <w:r w:rsidRPr="0005167B">
        <w:rPr>
          <w:rFonts w:eastAsia="나눔명조" w:hint="eastAsia"/>
          <w:sz w:val="20"/>
          <w:szCs w:val="22"/>
        </w:rPr>
        <w:t>순응을</w:t>
      </w:r>
      <w:r w:rsidRPr="0005167B">
        <w:rPr>
          <w:rFonts w:eastAsia="나눔명조" w:hint="eastAsia"/>
          <w:sz w:val="20"/>
          <w:szCs w:val="22"/>
        </w:rPr>
        <w:t xml:space="preserve"> </w:t>
      </w:r>
      <w:r w:rsidRPr="0005167B">
        <w:rPr>
          <w:rFonts w:eastAsia="나눔명조" w:hint="eastAsia"/>
          <w:sz w:val="20"/>
          <w:szCs w:val="22"/>
        </w:rPr>
        <w:t>촉진하는</w:t>
      </w:r>
      <w:r w:rsidRPr="0005167B">
        <w:rPr>
          <w:rFonts w:eastAsia="나눔명조" w:hint="eastAsia"/>
          <w:sz w:val="20"/>
          <w:szCs w:val="22"/>
        </w:rPr>
        <w:t xml:space="preserve"> </w:t>
      </w:r>
      <w:r w:rsidRPr="0005167B">
        <w:rPr>
          <w:rFonts w:eastAsia="나눔명조" w:hint="eastAsia"/>
          <w:sz w:val="20"/>
          <w:szCs w:val="22"/>
        </w:rPr>
        <w:t>리더십</w:t>
      </w:r>
      <w:r>
        <w:rPr>
          <w:rFonts w:eastAsia="나눔명조" w:hint="eastAsia"/>
          <w:sz w:val="20"/>
          <w:szCs w:val="22"/>
        </w:rPr>
        <w:t>으로</w:t>
      </w:r>
      <w:r>
        <w:rPr>
          <w:rFonts w:eastAsia="나눔명조" w:hint="eastAsia"/>
          <w:sz w:val="20"/>
          <w:szCs w:val="22"/>
        </w:rPr>
        <w:t>,</w:t>
      </w:r>
      <w:r w:rsidRPr="0005167B">
        <w:rPr>
          <w:rFonts w:eastAsia="나눔명조" w:hint="eastAsia"/>
          <w:sz w:val="20"/>
          <w:szCs w:val="22"/>
        </w:rPr>
        <w:t xml:space="preserve"> </w:t>
      </w:r>
      <w:r w:rsidRPr="0005167B">
        <w:rPr>
          <w:rFonts w:eastAsia="나눔명조" w:hint="eastAsia"/>
          <w:sz w:val="20"/>
          <w:szCs w:val="22"/>
        </w:rPr>
        <w:t>변혁적</w:t>
      </w:r>
      <w:r w:rsidRPr="0005167B">
        <w:rPr>
          <w:rFonts w:eastAsia="나눔명조" w:hint="eastAsia"/>
          <w:sz w:val="20"/>
          <w:szCs w:val="22"/>
        </w:rPr>
        <w:t xml:space="preserve"> </w:t>
      </w:r>
      <w:r w:rsidRPr="0005167B">
        <w:rPr>
          <w:rFonts w:eastAsia="나눔명조" w:hint="eastAsia"/>
          <w:sz w:val="20"/>
          <w:szCs w:val="22"/>
        </w:rPr>
        <w:t>리더십과는</w:t>
      </w:r>
      <w:r w:rsidRPr="0005167B">
        <w:rPr>
          <w:rFonts w:eastAsia="나눔명조" w:hint="eastAsia"/>
          <w:sz w:val="20"/>
          <w:szCs w:val="22"/>
        </w:rPr>
        <w:t xml:space="preserve"> </w:t>
      </w:r>
      <w:r w:rsidRPr="0005167B">
        <w:rPr>
          <w:rFonts w:eastAsia="나눔명조" w:hint="eastAsia"/>
          <w:sz w:val="20"/>
          <w:szCs w:val="22"/>
        </w:rPr>
        <w:t>달리</w:t>
      </w:r>
      <w:r w:rsidRPr="0005167B">
        <w:rPr>
          <w:rFonts w:eastAsia="나눔명조" w:hint="eastAsia"/>
          <w:sz w:val="20"/>
          <w:szCs w:val="22"/>
        </w:rPr>
        <w:t xml:space="preserve"> </w:t>
      </w:r>
      <w:r w:rsidRPr="0005167B">
        <w:rPr>
          <w:rFonts w:eastAsia="나눔명조" w:hint="eastAsia"/>
          <w:sz w:val="20"/>
          <w:szCs w:val="22"/>
        </w:rPr>
        <w:t>거래적</w:t>
      </w:r>
      <w:r w:rsidRPr="0005167B">
        <w:rPr>
          <w:rFonts w:eastAsia="나눔명조" w:hint="eastAsia"/>
          <w:sz w:val="20"/>
          <w:szCs w:val="22"/>
        </w:rPr>
        <w:t xml:space="preserve"> </w:t>
      </w:r>
      <w:r w:rsidRPr="0005167B">
        <w:rPr>
          <w:rFonts w:eastAsia="나눔명조" w:hint="eastAsia"/>
          <w:sz w:val="20"/>
          <w:szCs w:val="22"/>
        </w:rPr>
        <w:t>접근</w:t>
      </w:r>
      <w:r w:rsidRPr="0005167B">
        <w:rPr>
          <w:rFonts w:eastAsia="나눔명조" w:hint="eastAsia"/>
          <w:sz w:val="20"/>
          <w:szCs w:val="22"/>
        </w:rPr>
        <w:t xml:space="preserve"> </w:t>
      </w:r>
      <w:r w:rsidRPr="0005167B">
        <w:rPr>
          <w:rFonts w:eastAsia="나눔명조" w:hint="eastAsia"/>
          <w:sz w:val="20"/>
          <w:szCs w:val="22"/>
        </w:rPr>
        <w:t>방식을</w:t>
      </w:r>
      <w:r w:rsidRPr="0005167B">
        <w:rPr>
          <w:rFonts w:eastAsia="나눔명조" w:hint="eastAsia"/>
          <w:sz w:val="20"/>
          <w:szCs w:val="22"/>
        </w:rPr>
        <w:t xml:space="preserve"> </w:t>
      </w:r>
      <w:r w:rsidRPr="0005167B">
        <w:rPr>
          <w:rFonts w:eastAsia="나눔명조" w:hint="eastAsia"/>
          <w:sz w:val="20"/>
          <w:szCs w:val="22"/>
        </w:rPr>
        <w:t>사용</w:t>
      </w:r>
      <w:r>
        <w:rPr>
          <w:rFonts w:eastAsia="나눔명조" w:hint="eastAsia"/>
          <w:sz w:val="20"/>
          <w:szCs w:val="22"/>
        </w:rPr>
        <w:t>하여</w:t>
      </w:r>
      <w:r>
        <w:rPr>
          <w:rFonts w:eastAsia="나눔명조" w:hint="eastAsia"/>
          <w:sz w:val="20"/>
          <w:szCs w:val="22"/>
        </w:rPr>
        <w:t xml:space="preserve"> </w:t>
      </w:r>
      <w:r>
        <w:rPr>
          <w:rFonts w:eastAsia="나눔명조" w:hint="eastAsia"/>
          <w:sz w:val="20"/>
          <w:szCs w:val="22"/>
        </w:rPr>
        <w:t>미래지향적이기</w:t>
      </w:r>
      <w:r>
        <w:rPr>
          <w:rFonts w:eastAsia="나눔명조" w:hint="eastAsia"/>
          <w:sz w:val="20"/>
          <w:szCs w:val="22"/>
        </w:rPr>
        <w:t xml:space="preserve"> </w:t>
      </w:r>
      <w:r>
        <w:rPr>
          <w:rFonts w:eastAsia="나눔명조" w:hint="eastAsia"/>
          <w:sz w:val="20"/>
          <w:szCs w:val="22"/>
        </w:rPr>
        <w:t>보다는</w:t>
      </w:r>
      <w:r>
        <w:rPr>
          <w:rFonts w:eastAsia="나눔명조"/>
          <w:sz w:val="20"/>
          <w:szCs w:val="22"/>
        </w:rPr>
        <w:t xml:space="preserve"> </w:t>
      </w:r>
      <w:r>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또는</w:t>
      </w:r>
      <w:r>
        <w:rPr>
          <w:rFonts w:eastAsia="나눔명조" w:hint="eastAsia"/>
          <w:sz w:val="20"/>
          <w:szCs w:val="22"/>
        </w:rPr>
        <w:t xml:space="preserve"> </w:t>
      </w:r>
      <w:r>
        <w:rPr>
          <w:rFonts w:eastAsia="나눔명조" w:hint="eastAsia"/>
          <w:sz w:val="20"/>
          <w:szCs w:val="22"/>
        </w:rPr>
        <w:t>상황의</w:t>
      </w:r>
      <w:r>
        <w:rPr>
          <w:rFonts w:eastAsia="나눔명조" w:hint="eastAsia"/>
          <w:sz w:val="20"/>
          <w:szCs w:val="22"/>
        </w:rPr>
        <w:t xml:space="preserve"> </w:t>
      </w:r>
      <w:r>
        <w:rPr>
          <w:rFonts w:eastAsia="나눔명조" w:hint="eastAsia"/>
          <w:sz w:val="20"/>
          <w:szCs w:val="22"/>
        </w:rPr>
        <w:t>안정을</w:t>
      </w:r>
      <w:r w:rsidRPr="0005167B">
        <w:rPr>
          <w:rFonts w:eastAsia="나눔명조" w:hint="eastAsia"/>
          <w:sz w:val="20"/>
          <w:szCs w:val="22"/>
        </w:rPr>
        <w:t xml:space="preserve"> </w:t>
      </w:r>
      <w:r w:rsidRPr="0005167B">
        <w:rPr>
          <w:rFonts w:eastAsia="나눔명조" w:hint="eastAsia"/>
          <w:sz w:val="20"/>
          <w:szCs w:val="22"/>
        </w:rPr>
        <w:t>유지하</w:t>
      </w:r>
      <w:r>
        <w:rPr>
          <w:rFonts w:eastAsia="나눔명조" w:hint="eastAsia"/>
          <w:sz w:val="20"/>
          <w:szCs w:val="22"/>
        </w:rPr>
        <w:t>는</w:t>
      </w:r>
      <w:r>
        <w:rPr>
          <w:rFonts w:eastAsia="나눔명조" w:hint="eastAsia"/>
          <w:sz w:val="20"/>
          <w:szCs w:val="22"/>
        </w:rPr>
        <w:t xml:space="preserve"> </w:t>
      </w:r>
      <w:r>
        <w:rPr>
          <w:rFonts w:eastAsia="나눔명조" w:hint="eastAsia"/>
          <w:sz w:val="20"/>
          <w:szCs w:val="22"/>
        </w:rPr>
        <w:t>것을</w:t>
      </w:r>
      <w:r>
        <w:rPr>
          <w:rFonts w:eastAsia="나눔명조" w:hint="eastAsia"/>
          <w:sz w:val="20"/>
          <w:szCs w:val="22"/>
        </w:rPr>
        <w:t xml:space="preserve"> </w:t>
      </w:r>
      <w:r>
        <w:rPr>
          <w:rFonts w:eastAsia="나눔명조" w:hint="eastAsia"/>
          <w:sz w:val="20"/>
          <w:szCs w:val="22"/>
        </w:rPr>
        <w:t>중시한다</w:t>
      </w:r>
      <w:r>
        <w:rPr>
          <w:rFonts w:eastAsia="나눔명조" w:hint="eastAsia"/>
          <w:sz w:val="20"/>
          <w:szCs w:val="22"/>
        </w:rPr>
        <w:t>.</w:t>
      </w:r>
      <w:r w:rsidRPr="0005167B">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을</w:t>
      </w:r>
      <w:r>
        <w:rPr>
          <w:rFonts w:eastAsia="나눔명조" w:hint="eastAsia"/>
          <w:sz w:val="20"/>
          <w:szCs w:val="22"/>
        </w:rPr>
        <w:t xml:space="preserve"> </w:t>
      </w:r>
      <w:r>
        <w:rPr>
          <w:rFonts w:eastAsia="나눔명조" w:hint="eastAsia"/>
          <w:sz w:val="20"/>
          <w:szCs w:val="22"/>
        </w:rPr>
        <w:t>가진</w:t>
      </w:r>
      <w:r>
        <w:rPr>
          <w:rFonts w:eastAsia="나눔명조" w:hint="eastAsia"/>
          <w:sz w:val="20"/>
          <w:szCs w:val="22"/>
        </w:rPr>
        <w:t xml:space="preserve"> </w:t>
      </w:r>
      <w:r w:rsidRPr="00214D93">
        <w:rPr>
          <w:rFonts w:eastAsia="나눔명조" w:hint="eastAsia"/>
          <w:sz w:val="20"/>
          <w:szCs w:val="22"/>
        </w:rPr>
        <w:t>리더는</w:t>
      </w:r>
      <w:r w:rsidRPr="00214D93">
        <w:rPr>
          <w:rFonts w:eastAsia="나눔명조" w:hint="eastAsia"/>
          <w:sz w:val="20"/>
          <w:szCs w:val="22"/>
        </w:rPr>
        <w:t xml:space="preserve"> </w:t>
      </w:r>
      <w:r w:rsidRPr="00214D93">
        <w:rPr>
          <w:rFonts w:eastAsia="나눔명조" w:hint="eastAsia"/>
          <w:sz w:val="20"/>
          <w:szCs w:val="22"/>
        </w:rPr>
        <w:t>결점과</w:t>
      </w:r>
      <w:r w:rsidRPr="00214D93">
        <w:rPr>
          <w:rFonts w:eastAsia="나눔명조" w:hint="eastAsia"/>
          <w:sz w:val="20"/>
          <w:szCs w:val="22"/>
        </w:rPr>
        <w:t xml:space="preserve"> </w:t>
      </w:r>
      <w:r w:rsidRPr="00214D93">
        <w:rPr>
          <w:rFonts w:eastAsia="나눔명조" w:hint="eastAsia"/>
          <w:sz w:val="20"/>
          <w:szCs w:val="22"/>
        </w:rPr>
        <w:t>편차를</w:t>
      </w:r>
      <w:r w:rsidRPr="00214D93">
        <w:rPr>
          <w:rFonts w:eastAsia="나눔명조" w:hint="eastAsia"/>
          <w:sz w:val="20"/>
          <w:szCs w:val="22"/>
        </w:rPr>
        <w:t xml:space="preserve"> </w:t>
      </w:r>
      <w:r w:rsidRPr="00214D93">
        <w:rPr>
          <w:rFonts w:eastAsia="나눔명조" w:hint="eastAsia"/>
          <w:sz w:val="20"/>
          <w:szCs w:val="22"/>
        </w:rPr>
        <w:t>찾기</w:t>
      </w:r>
      <w:r w:rsidRPr="00214D93">
        <w:rPr>
          <w:rFonts w:eastAsia="나눔명조" w:hint="eastAsia"/>
          <w:sz w:val="20"/>
          <w:szCs w:val="22"/>
        </w:rPr>
        <w:t xml:space="preserve"> </w:t>
      </w:r>
      <w:r w:rsidRPr="00214D93">
        <w:rPr>
          <w:rFonts w:eastAsia="나눔명조" w:hint="eastAsia"/>
          <w:sz w:val="20"/>
          <w:szCs w:val="22"/>
        </w:rPr>
        <w:t>위해</w:t>
      </w:r>
      <w:r w:rsidRPr="00214D93">
        <w:rPr>
          <w:rFonts w:eastAsia="나눔명조" w:hint="eastAsia"/>
          <w:sz w:val="20"/>
          <w:szCs w:val="22"/>
        </w:rPr>
        <w:t xml:space="preserve"> </w:t>
      </w:r>
      <w:r w:rsidRPr="00214D93">
        <w:rPr>
          <w:rFonts w:eastAsia="나눔명조" w:hint="eastAsia"/>
          <w:sz w:val="20"/>
          <w:szCs w:val="22"/>
        </w:rPr>
        <w:t>구성원</w:t>
      </w:r>
      <w:r w:rsidR="00AC17C9">
        <w:rPr>
          <w:rFonts w:eastAsia="나눔명조" w:hint="eastAsia"/>
          <w:sz w:val="20"/>
          <w:szCs w:val="22"/>
        </w:rPr>
        <w:t xml:space="preserve"> </w:t>
      </w:r>
      <w:r w:rsidRPr="00214D93">
        <w:rPr>
          <w:rFonts w:eastAsia="나눔명조" w:hint="eastAsia"/>
          <w:sz w:val="20"/>
          <w:szCs w:val="22"/>
        </w:rPr>
        <w:t>작업</w:t>
      </w:r>
      <w:r w:rsidR="00AC17C9">
        <w:rPr>
          <w:rFonts w:eastAsia="나눔명조" w:hint="eastAsia"/>
          <w:sz w:val="20"/>
          <w:szCs w:val="22"/>
        </w:rPr>
        <w:t>을</w:t>
      </w:r>
      <w:r w:rsidR="00AC17C9">
        <w:rPr>
          <w:rFonts w:eastAsia="나눔명조" w:hint="eastAsia"/>
          <w:sz w:val="20"/>
          <w:szCs w:val="22"/>
        </w:rPr>
        <w:t xml:space="preserve"> </w:t>
      </w:r>
      <w:r w:rsidR="00AC17C9">
        <w:rPr>
          <w:rFonts w:eastAsia="나눔명조" w:hint="eastAsia"/>
          <w:sz w:val="20"/>
          <w:szCs w:val="22"/>
        </w:rPr>
        <w:t>통제하고자</w:t>
      </w:r>
      <w:r w:rsidR="00AC17C9">
        <w:rPr>
          <w:rFonts w:eastAsia="나눔명조" w:hint="eastAsia"/>
          <w:sz w:val="20"/>
          <w:szCs w:val="22"/>
        </w:rPr>
        <w:t xml:space="preserve"> </w:t>
      </w:r>
      <w:r w:rsidR="00AC17C9">
        <w:rPr>
          <w:rFonts w:eastAsia="나눔명조" w:hint="eastAsia"/>
          <w:sz w:val="20"/>
          <w:szCs w:val="22"/>
        </w:rPr>
        <w:t>하며</w:t>
      </w:r>
      <w:r w:rsidRPr="00214D93">
        <w:rPr>
          <w:rFonts w:eastAsia="나눔명조" w:hint="eastAsia"/>
          <w:sz w:val="20"/>
          <w:szCs w:val="22"/>
        </w:rPr>
        <w:t xml:space="preserve">, </w:t>
      </w:r>
      <w:r w:rsidRPr="00214D93">
        <w:rPr>
          <w:rFonts w:eastAsia="나눔명조" w:hint="eastAsia"/>
          <w:sz w:val="20"/>
          <w:szCs w:val="22"/>
        </w:rPr>
        <w:t>이러한</w:t>
      </w:r>
      <w:r w:rsidRPr="00214D93">
        <w:rPr>
          <w:rFonts w:eastAsia="나눔명조" w:hint="eastAsia"/>
          <w:sz w:val="20"/>
          <w:szCs w:val="22"/>
        </w:rPr>
        <w:t xml:space="preserve"> </w:t>
      </w:r>
      <w:r w:rsidRPr="00214D93">
        <w:rPr>
          <w:rFonts w:eastAsia="나눔명조" w:hint="eastAsia"/>
          <w:sz w:val="20"/>
          <w:szCs w:val="22"/>
        </w:rPr>
        <w:t>유형의</w:t>
      </w:r>
      <w:r w:rsidRPr="00214D93">
        <w:rPr>
          <w:rFonts w:eastAsia="나눔명조" w:hint="eastAsia"/>
          <w:sz w:val="20"/>
          <w:szCs w:val="22"/>
        </w:rPr>
        <w:t xml:space="preserve"> </w:t>
      </w:r>
      <w:r w:rsidRPr="00214D93">
        <w:rPr>
          <w:rFonts w:eastAsia="나눔명조" w:hint="eastAsia"/>
          <w:sz w:val="20"/>
          <w:szCs w:val="22"/>
        </w:rPr>
        <w:t>리더십은</w:t>
      </w:r>
      <w:r w:rsidRPr="00214D93">
        <w:rPr>
          <w:rFonts w:eastAsia="나눔명조" w:hint="eastAsia"/>
          <w:sz w:val="20"/>
          <w:szCs w:val="22"/>
        </w:rPr>
        <w:t xml:space="preserve"> </w:t>
      </w:r>
      <w:r w:rsidRPr="00214D93">
        <w:rPr>
          <w:rFonts w:eastAsia="나눔명조" w:hint="eastAsia"/>
          <w:sz w:val="20"/>
          <w:szCs w:val="22"/>
        </w:rPr>
        <w:t>위기</w:t>
      </w:r>
      <w:r w:rsidRPr="00214D93">
        <w:rPr>
          <w:rFonts w:eastAsia="나눔명조" w:hint="eastAsia"/>
          <w:sz w:val="20"/>
          <w:szCs w:val="22"/>
        </w:rPr>
        <w:t xml:space="preserve"> </w:t>
      </w:r>
      <w:r w:rsidRPr="00214D93">
        <w:rPr>
          <w:rFonts w:eastAsia="나눔명조" w:hint="eastAsia"/>
          <w:sz w:val="20"/>
          <w:szCs w:val="22"/>
        </w:rPr>
        <w:t>및</w:t>
      </w:r>
      <w:r w:rsidRPr="00214D93">
        <w:rPr>
          <w:rFonts w:eastAsia="나눔명조" w:hint="eastAsia"/>
          <w:sz w:val="20"/>
          <w:szCs w:val="22"/>
        </w:rPr>
        <w:t xml:space="preserve"> </w:t>
      </w:r>
      <w:r w:rsidRPr="00214D93">
        <w:rPr>
          <w:rFonts w:eastAsia="나눔명조" w:hint="eastAsia"/>
          <w:sz w:val="20"/>
          <w:szCs w:val="22"/>
        </w:rPr>
        <w:t>비상</w:t>
      </w:r>
      <w:r w:rsidRPr="00214D93">
        <w:rPr>
          <w:rFonts w:eastAsia="나눔명조" w:hint="eastAsia"/>
          <w:sz w:val="20"/>
          <w:szCs w:val="22"/>
        </w:rPr>
        <w:t xml:space="preserve"> </w:t>
      </w:r>
      <w:proofErr w:type="gramStart"/>
      <w:r w:rsidR="00613E8F" w:rsidRPr="00214D93">
        <w:rPr>
          <w:rFonts w:eastAsia="나눔명조" w:hint="eastAsia"/>
          <w:sz w:val="20"/>
          <w:szCs w:val="22"/>
        </w:rPr>
        <w:t>상황</w:t>
      </w:r>
      <w:r w:rsidR="00E068CD">
        <w:rPr>
          <w:rFonts w:eastAsia="나눔명조" w:hint="eastAsia"/>
          <w:sz w:val="20"/>
          <w:szCs w:val="22"/>
        </w:rPr>
        <w:t xml:space="preserve"> </w:t>
      </w:r>
      <w:r w:rsidR="00613E8F">
        <w:rPr>
          <w:rFonts w:eastAsia="나눔명조"/>
          <w:sz w:val="20"/>
          <w:szCs w:val="22"/>
        </w:rPr>
        <w:t>뿐만</w:t>
      </w:r>
      <w:proofErr w:type="gramEnd"/>
      <w:r w:rsidRPr="00214D93">
        <w:rPr>
          <w:rFonts w:eastAsia="나눔명조" w:hint="eastAsia"/>
          <w:sz w:val="20"/>
          <w:szCs w:val="22"/>
        </w:rPr>
        <w:t xml:space="preserve"> </w:t>
      </w:r>
      <w:r w:rsidRPr="00214D93">
        <w:rPr>
          <w:rFonts w:eastAsia="나눔명조" w:hint="eastAsia"/>
          <w:sz w:val="20"/>
          <w:szCs w:val="22"/>
        </w:rPr>
        <w:t>아니라</w:t>
      </w:r>
      <w:r w:rsidRPr="00214D93">
        <w:rPr>
          <w:rFonts w:eastAsia="나눔명조" w:hint="eastAsia"/>
          <w:sz w:val="20"/>
          <w:szCs w:val="22"/>
        </w:rPr>
        <w:t xml:space="preserve"> </w:t>
      </w:r>
      <w:r w:rsidR="00AC17C9">
        <w:rPr>
          <w:rFonts w:eastAsia="나눔명조" w:hint="eastAsia"/>
          <w:sz w:val="20"/>
          <w:szCs w:val="22"/>
        </w:rPr>
        <w:t>구체적이고</w:t>
      </w:r>
      <w:r w:rsidR="00AC17C9">
        <w:rPr>
          <w:rFonts w:eastAsia="나눔명조" w:hint="eastAsia"/>
          <w:sz w:val="20"/>
          <w:szCs w:val="22"/>
        </w:rPr>
        <w:t xml:space="preserve"> </w:t>
      </w:r>
      <w:r w:rsidR="00E068CD">
        <w:rPr>
          <w:rFonts w:eastAsia="나눔명조" w:hint="eastAsia"/>
          <w:sz w:val="20"/>
          <w:szCs w:val="22"/>
        </w:rPr>
        <w:t>특수한</w:t>
      </w:r>
      <w:r w:rsidR="00AC17C9">
        <w:rPr>
          <w:rFonts w:eastAsia="나눔명조" w:hint="eastAsia"/>
          <w:sz w:val="20"/>
          <w:szCs w:val="22"/>
        </w:rPr>
        <w:t xml:space="preserve"> </w:t>
      </w:r>
      <w:r w:rsidR="00AC17C9">
        <w:rPr>
          <w:rFonts w:eastAsia="나눔명조" w:hint="eastAsia"/>
          <w:sz w:val="20"/>
          <w:szCs w:val="22"/>
        </w:rPr>
        <w:t>목표와</w:t>
      </w:r>
      <w:r w:rsidR="00AC17C9">
        <w:rPr>
          <w:rFonts w:eastAsia="나눔명조" w:hint="eastAsia"/>
          <w:sz w:val="20"/>
          <w:szCs w:val="22"/>
        </w:rPr>
        <w:t xml:space="preserve"> </w:t>
      </w:r>
      <w:r w:rsidR="00AC17C9">
        <w:rPr>
          <w:rFonts w:eastAsia="나눔명조" w:hint="eastAsia"/>
          <w:sz w:val="20"/>
          <w:szCs w:val="22"/>
        </w:rPr>
        <w:t>방식을</w:t>
      </w:r>
      <w:r w:rsidR="00AC17C9">
        <w:rPr>
          <w:rFonts w:eastAsia="나눔명조" w:hint="eastAsia"/>
          <w:sz w:val="20"/>
          <w:szCs w:val="22"/>
        </w:rPr>
        <w:t xml:space="preserve"> </w:t>
      </w:r>
      <w:r w:rsidR="00AC17C9">
        <w:rPr>
          <w:rFonts w:eastAsia="나눔명조" w:hint="eastAsia"/>
          <w:sz w:val="20"/>
          <w:szCs w:val="22"/>
        </w:rPr>
        <w:t>추구하는</w:t>
      </w:r>
      <w:r w:rsidR="00AC17C9">
        <w:rPr>
          <w:rFonts w:eastAsia="나눔명조" w:hint="eastAsia"/>
          <w:sz w:val="20"/>
          <w:szCs w:val="22"/>
        </w:rPr>
        <w:t xml:space="preserve"> </w:t>
      </w:r>
      <w:r w:rsidRPr="00214D93">
        <w:rPr>
          <w:rFonts w:eastAsia="나눔명조" w:hint="eastAsia"/>
          <w:sz w:val="20"/>
          <w:szCs w:val="22"/>
        </w:rPr>
        <w:t>사업</w:t>
      </w:r>
      <w:r w:rsidR="00E068CD">
        <w:rPr>
          <w:rFonts w:eastAsia="나눔명조" w:hint="eastAsia"/>
          <w:sz w:val="20"/>
          <w:szCs w:val="22"/>
        </w:rPr>
        <w:t>과</w:t>
      </w:r>
      <w:r w:rsidRPr="00214D93">
        <w:rPr>
          <w:rFonts w:eastAsia="나눔명조" w:hint="eastAsia"/>
          <w:sz w:val="20"/>
          <w:szCs w:val="22"/>
        </w:rPr>
        <w:t xml:space="preserve"> </w:t>
      </w:r>
      <w:r w:rsidRPr="00214D93">
        <w:rPr>
          <w:rFonts w:eastAsia="나눔명조" w:hint="eastAsia"/>
          <w:sz w:val="20"/>
          <w:szCs w:val="22"/>
        </w:rPr>
        <w:t>프로젝트</w:t>
      </w:r>
      <w:r w:rsidRPr="00214D93">
        <w:rPr>
          <w:rFonts w:eastAsia="나눔명조" w:hint="eastAsia"/>
          <w:sz w:val="20"/>
          <w:szCs w:val="22"/>
        </w:rPr>
        <w:t xml:space="preserve"> </w:t>
      </w:r>
      <w:r w:rsidRPr="00214D93">
        <w:rPr>
          <w:rFonts w:eastAsia="나눔명조" w:hint="eastAsia"/>
          <w:sz w:val="20"/>
          <w:szCs w:val="22"/>
        </w:rPr>
        <w:t>수행</w:t>
      </w:r>
      <w:r w:rsidR="00AC17C9">
        <w:rPr>
          <w:rFonts w:eastAsia="나눔명조" w:hint="eastAsia"/>
          <w:sz w:val="20"/>
          <w:szCs w:val="22"/>
        </w:rPr>
        <w:t>에</w:t>
      </w:r>
      <w:r w:rsidRPr="00214D93">
        <w:rPr>
          <w:rFonts w:eastAsia="나눔명조" w:hint="eastAsia"/>
          <w:sz w:val="20"/>
          <w:szCs w:val="22"/>
        </w:rPr>
        <w:t xml:space="preserve"> </w:t>
      </w:r>
      <w:r w:rsidRPr="00214D93">
        <w:rPr>
          <w:rFonts w:eastAsia="나눔명조" w:hint="eastAsia"/>
          <w:sz w:val="20"/>
          <w:szCs w:val="22"/>
        </w:rPr>
        <w:t>효과적이다</w:t>
      </w:r>
      <w:r w:rsidRPr="00214D93">
        <w:rPr>
          <w:rFonts w:eastAsia="나눔명조" w:hint="eastAsia"/>
          <w:sz w:val="20"/>
          <w:szCs w:val="22"/>
        </w:rPr>
        <w:t>.</w:t>
      </w:r>
    </w:p>
    <w:p w14:paraId="6403A22E" w14:textId="72B48B67" w:rsidR="00C663A6" w:rsidRDefault="00E068CD" w:rsidP="00265BC3">
      <w:pPr>
        <w:widowControl/>
        <w:wordWrap/>
        <w:autoSpaceDE/>
        <w:autoSpaceDN/>
        <w:spacing w:before="120" w:after="120" w:line="276" w:lineRule="auto"/>
        <w:rPr>
          <w:rFonts w:eastAsia="나눔명조"/>
          <w:sz w:val="20"/>
          <w:szCs w:val="22"/>
        </w:rPr>
      </w:pPr>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변수와</w:t>
      </w:r>
      <w:r>
        <w:rPr>
          <w:rFonts w:eastAsia="나눔명조" w:hint="eastAsia"/>
          <w:sz w:val="20"/>
          <w:szCs w:val="22"/>
        </w:rPr>
        <w:t xml:space="preserve"> </w:t>
      </w:r>
      <w:r>
        <w:rPr>
          <w:rFonts w:eastAsia="나눔명조" w:hint="eastAsia"/>
          <w:sz w:val="20"/>
          <w:szCs w:val="22"/>
        </w:rPr>
        <w:t>관련하여</w:t>
      </w:r>
      <w:r>
        <w:rPr>
          <w:rFonts w:eastAsia="나눔명조" w:hint="eastAsia"/>
          <w:sz w:val="20"/>
          <w:szCs w:val="22"/>
        </w:rPr>
        <w:t xml:space="preserve"> </w:t>
      </w:r>
      <w:r w:rsidR="005370FC">
        <w:rPr>
          <w:rFonts w:eastAsia="나눔명조" w:hint="eastAsia"/>
          <w:sz w:val="20"/>
          <w:szCs w:val="22"/>
        </w:rPr>
        <w:t>국내</w:t>
      </w:r>
      <w:r w:rsidR="005370FC">
        <w:rPr>
          <w:rFonts w:eastAsia="나눔명조" w:hint="eastAsia"/>
          <w:sz w:val="20"/>
          <w:szCs w:val="22"/>
        </w:rPr>
        <w:t xml:space="preserve"> </w:t>
      </w:r>
      <w:r w:rsidR="00C663A6" w:rsidRPr="00C663A6">
        <w:rPr>
          <w:rFonts w:eastAsia="나눔명조" w:hint="eastAsia"/>
          <w:sz w:val="20"/>
          <w:szCs w:val="22"/>
        </w:rPr>
        <w:t>선행연구들을</w:t>
      </w:r>
      <w:r w:rsidR="00C663A6" w:rsidRPr="00C663A6">
        <w:rPr>
          <w:rFonts w:eastAsia="나눔명조" w:hint="eastAsia"/>
          <w:sz w:val="20"/>
          <w:szCs w:val="22"/>
        </w:rPr>
        <w:t xml:space="preserve"> </w:t>
      </w:r>
      <w:r w:rsidR="00C663A6" w:rsidRPr="00C663A6">
        <w:rPr>
          <w:rFonts w:eastAsia="나눔명조" w:hint="eastAsia"/>
          <w:sz w:val="20"/>
          <w:szCs w:val="22"/>
        </w:rPr>
        <w:t>살펴보면</w:t>
      </w:r>
      <w:r w:rsidR="00C663A6" w:rsidRPr="00C663A6">
        <w:rPr>
          <w:rFonts w:eastAsia="나눔명조" w:hint="eastAsia"/>
          <w:sz w:val="20"/>
          <w:szCs w:val="22"/>
        </w:rPr>
        <w:t xml:space="preserve">, </w:t>
      </w:r>
      <w:r w:rsidR="00C663A6" w:rsidRPr="00C663A6">
        <w:rPr>
          <w:rFonts w:eastAsia="나눔명조" w:hint="eastAsia"/>
          <w:sz w:val="20"/>
          <w:szCs w:val="22"/>
        </w:rPr>
        <w:t>리더십에</w:t>
      </w:r>
      <w:r w:rsidR="00C663A6" w:rsidRPr="00C663A6">
        <w:rPr>
          <w:rFonts w:eastAsia="나눔명조" w:hint="eastAsia"/>
          <w:sz w:val="20"/>
          <w:szCs w:val="22"/>
        </w:rPr>
        <w:t xml:space="preserve"> </w:t>
      </w:r>
      <w:r w:rsidR="00C663A6" w:rsidRPr="00C663A6">
        <w:rPr>
          <w:rFonts w:eastAsia="나눔명조" w:hint="eastAsia"/>
          <w:sz w:val="20"/>
          <w:szCs w:val="22"/>
        </w:rPr>
        <w:t>대한</w:t>
      </w:r>
      <w:r w:rsidR="00C663A6" w:rsidRPr="00C663A6">
        <w:rPr>
          <w:rFonts w:eastAsia="나눔명조" w:hint="eastAsia"/>
          <w:sz w:val="20"/>
          <w:szCs w:val="22"/>
        </w:rPr>
        <w:t xml:space="preserve"> </w:t>
      </w:r>
      <w:r w:rsidR="00C663A6" w:rsidRPr="00C663A6">
        <w:rPr>
          <w:rFonts w:eastAsia="나눔명조" w:hint="eastAsia"/>
          <w:sz w:val="20"/>
          <w:szCs w:val="22"/>
        </w:rPr>
        <w:t>연구는</w:t>
      </w:r>
      <w:r w:rsidR="00C663A6" w:rsidRPr="00C663A6">
        <w:rPr>
          <w:rFonts w:eastAsia="나눔명조" w:hint="eastAsia"/>
          <w:sz w:val="20"/>
          <w:szCs w:val="22"/>
        </w:rPr>
        <w:t xml:space="preserve"> </w:t>
      </w:r>
      <w:r w:rsidR="00AC17C9">
        <w:rPr>
          <w:rFonts w:eastAsia="나눔명조" w:hint="eastAsia"/>
          <w:sz w:val="20"/>
          <w:szCs w:val="22"/>
        </w:rPr>
        <w:t>기존</w:t>
      </w:r>
      <w:r w:rsidR="00AC17C9">
        <w:rPr>
          <w:rFonts w:eastAsia="나눔명조" w:hint="eastAsia"/>
          <w:sz w:val="20"/>
          <w:szCs w:val="22"/>
        </w:rPr>
        <w:t xml:space="preserve"> </w:t>
      </w:r>
      <w:r w:rsidR="00012453">
        <w:rPr>
          <w:rFonts w:eastAsia="나눔명조" w:hint="eastAsia"/>
          <w:sz w:val="20"/>
          <w:szCs w:val="22"/>
        </w:rPr>
        <w:t>공공봉사동기</w:t>
      </w:r>
      <w:r w:rsidR="00C663A6" w:rsidRPr="00C663A6">
        <w:rPr>
          <w:rFonts w:eastAsia="나눔명조" w:hint="eastAsia"/>
          <w:sz w:val="20"/>
          <w:szCs w:val="22"/>
        </w:rPr>
        <w:t>연구와</w:t>
      </w:r>
      <w:r w:rsidR="00C663A6" w:rsidRPr="00C663A6">
        <w:rPr>
          <w:rFonts w:eastAsia="나눔명조" w:hint="eastAsia"/>
          <w:sz w:val="20"/>
          <w:szCs w:val="22"/>
        </w:rPr>
        <w:t xml:space="preserve"> </w:t>
      </w:r>
      <w:r w:rsidR="00C663A6" w:rsidRPr="00C663A6">
        <w:rPr>
          <w:rFonts w:eastAsia="나눔명조" w:hint="eastAsia"/>
          <w:sz w:val="20"/>
          <w:szCs w:val="22"/>
        </w:rPr>
        <w:t>같이</w:t>
      </w:r>
      <w:r w:rsidR="00C663A6" w:rsidRPr="00C663A6">
        <w:rPr>
          <w:rFonts w:eastAsia="나눔명조" w:hint="eastAsia"/>
          <w:sz w:val="20"/>
          <w:szCs w:val="22"/>
        </w:rPr>
        <w:t xml:space="preserve"> </w:t>
      </w:r>
      <w:r w:rsidR="00C663A6" w:rsidRPr="00C663A6">
        <w:rPr>
          <w:rFonts w:eastAsia="나눔명조" w:hint="eastAsia"/>
          <w:sz w:val="20"/>
          <w:szCs w:val="22"/>
        </w:rPr>
        <w:t>주로</w:t>
      </w:r>
      <w:r w:rsidR="00C663A6" w:rsidRPr="00C663A6">
        <w:rPr>
          <w:rFonts w:eastAsia="나눔명조" w:hint="eastAsia"/>
          <w:sz w:val="20"/>
          <w:szCs w:val="22"/>
        </w:rPr>
        <w:t xml:space="preserve"> </w:t>
      </w:r>
      <w:r w:rsidR="00C663A6" w:rsidRPr="00C663A6">
        <w:rPr>
          <w:rFonts w:eastAsia="나눔명조" w:hint="eastAsia"/>
          <w:sz w:val="20"/>
          <w:szCs w:val="22"/>
        </w:rPr>
        <w:t>직무성과</w:t>
      </w:r>
      <w:r>
        <w:rPr>
          <w:rFonts w:eastAsia="나눔명조" w:hint="eastAsia"/>
          <w:sz w:val="20"/>
          <w:szCs w:val="22"/>
        </w:rPr>
        <w:t xml:space="preserve"> </w:t>
      </w:r>
      <w:r>
        <w:rPr>
          <w:rFonts w:eastAsia="나눔명조" w:hint="eastAsia"/>
          <w:sz w:val="20"/>
          <w:szCs w:val="22"/>
        </w:rPr>
        <w:t>혹은</w:t>
      </w:r>
      <w:r w:rsidR="00C663A6" w:rsidRPr="00C663A6">
        <w:rPr>
          <w:rFonts w:eastAsia="나눔명조" w:hint="eastAsia"/>
          <w:sz w:val="20"/>
          <w:szCs w:val="22"/>
        </w:rPr>
        <w:t xml:space="preserve"> </w:t>
      </w:r>
      <w:r w:rsidR="00C663A6" w:rsidRPr="00C663A6">
        <w:rPr>
          <w:rFonts w:eastAsia="나눔명조" w:hint="eastAsia"/>
          <w:sz w:val="20"/>
          <w:szCs w:val="22"/>
        </w:rPr>
        <w:t>직무효율성과의</w:t>
      </w:r>
      <w:r w:rsidR="00C663A6" w:rsidRPr="00C663A6">
        <w:rPr>
          <w:rFonts w:eastAsia="나눔명조" w:hint="eastAsia"/>
          <w:sz w:val="20"/>
          <w:szCs w:val="22"/>
        </w:rPr>
        <w:t xml:space="preserve"> </w:t>
      </w:r>
      <w:r w:rsidR="00C663A6" w:rsidRPr="00C663A6">
        <w:rPr>
          <w:rFonts w:eastAsia="나눔명조" w:hint="eastAsia"/>
          <w:sz w:val="20"/>
          <w:szCs w:val="22"/>
        </w:rPr>
        <w:t>관계성을</w:t>
      </w:r>
      <w:r w:rsidR="00C663A6" w:rsidRPr="00C663A6">
        <w:rPr>
          <w:rFonts w:eastAsia="나눔명조" w:hint="eastAsia"/>
          <w:sz w:val="20"/>
          <w:szCs w:val="22"/>
        </w:rPr>
        <w:t xml:space="preserve"> </w:t>
      </w:r>
      <w:r w:rsidR="00C663A6" w:rsidRPr="00C663A6">
        <w:rPr>
          <w:rFonts w:eastAsia="나눔명조" w:hint="eastAsia"/>
          <w:sz w:val="20"/>
          <w:szCs w:val="22"/>
        </w:rPr>
        <w:t>다루고</w:t>
      </w:r>
      <w:r w:rsidR="00C663A6" w:rsidRPr="00C663A6">
        <w:rPr>
          <w:rFonts w:eastAsia="나눔명조" w:hint="eastAsia"/>
          <w:sz w:val="20"/>
          <w:szCs w:val="22"/>
        </w:rPr>
        <w:t xml:space="preserve"> </w:t>
      </w:r>
      <w:r w:rsidR="00C663A6" w:rsidRPr="00C663A6">
        <w:rPr>
          <w:rFonts w:eastAsia="나눔명조" w:hint="eastAsia"/>
          <w:sz w:val="20"/>
          <w:szCs w:val="22"/>
        </w:rPr>
        <w:t>있으며</w:t>
      </w:r>
      <w:r w:rsidR="00C663A6" w:rsidRPr="00C663A6">
        <w:rPr>
          <w:rFonts w:eastAsia="나눔명조" w:hint="eastAsia"/>
          <w:sz w:val="20"/>
          <w:szCs w:val="22"/>
        </w:rPr>
        <w:t xml:space="preserve">, </w:t>
      </w:r>
      <w:r w:rsidR="00C663A6" w:rsidRPr="00C663A6">
        <w:rPr>
          <w:rFonts w:eastAsia="나눔명조" w:hint="eastAsia"/>
          <w:sz w:val="20"/>
          <w:szCs w:val="22"/>
        </w:rPr>
        <w:t>조직몰입</w:t>
      </w:r>
      <w:r w:rsidR="00C663A6" w:rsidRPr="00C663A6">
        <w:rPr>
          <w:rFonts w:eastAsia="나눔명조" w:hint="eastAsia"/>
          <w:sz w:val="20"/>
          <w:szCs w:val="22"/>
        </w:rPr>
        <w:t xml:space="preserve">, </w:t>
      </w:r>
      <w:r w:rsidR="00C663A6" w:rsidRPr="00C663A6">
        <w:rPr>
          <w:rFonts w:eastAsia="나눔명조" w:hint="eastAsia"/>
          <w:sz w:val="20"/>
          <w:szCs w:val="22"/>
        </w:rPr>
        <w:t>직무만족</w:t>
      </w:r>
      <w:r w:rsidR="00C663A6" w:rsidRPr="00C663A6">
        <w:rPr>
          <w:rFonts w:eastAsia="나눔명조" w:hint="eastAsia"/>
          <w:sz w:val="20"/>
          <w:szCs w:val="22"/>
        </w:rPr>
        <w:t xml:space="preserve">, </w:t>
      </w:r>
      <w:r w:rsidR="00C663A6" w:rsidRPr="00C663A6">
        <w:rPr>
          <w:rFonts w:eastAsia="나눔명조" w:hint="eastAsia"/>
          <w:sz w:val="20"/>
          <w:szCs w:val="22"/>
        </w:rPr>
        <w:t>조직성과</w:t>
      </w:r>
      <w:r w:rsidR="00C663A6" w:rsidRPr="00C663A6">
        <w:rPr>
          <w:rFonts w:eastAsia="나눔명조" w:hint="eastAsia"/>
          <w:sz w:val="20"/>
          <w:szCs w:val="22"/>
        </w:rPr>
        <w:t xml:space="preserve">, </w:t>
      </w:r>
      <w:r w:rsidR="00C663A6" w:rsidRPr="00C663A6">
        <w:rPr>
          <w:rFonts w:eastAsia="나눔명조" w:hint="eastAsia"/>
          <w:sz w:val="20"/>
          <w:szCs w:val="22"/>
        </w:rPr>
        <w:t>혁신행동</w:t>
      </w:r>
      <w:r w:rsidR="00C663A6" w:rsidRPr="00C663A6">
        <w:rPr>
          <w:rFonts w:eastAsia="나눔명조" w:hint="eastAsia"/>
          <w:sz w:val="20"/>
          <w:szCs w:val="22"/>
        </w:rPr>
        <w:t xml:space="preserve">, </w:t>
      </w:r>
      <w:r w:rsidR="00C663A6" w:rsidRPr="00C663A6">
        <w:rPr>
          <w:rFonts w:eastAsia="나눔명조" w:hint="eastAsia"/>
          <w:sz w:val="20"/>
          <w:szCs w:val="22"/>
        </w:rPr>
        <w:t>조직시민행동</w:t>
      </w:r>
      <w:r w:rsidR="00C663A6" w:rsidRPr="00C663A6">
        <w:rPr>
          <w:rFonts w:eastAsia="나눔명조" w:hint="eastAsia"/>
          <w:sz w:val="20"/>
          <w:szCs w:val="22"/>
        </w:rPr>
        <w:t xml:space="preserve"> </w:t>
      </w:r>
      <w:r w:rsidR="00C663A6" w:rsidRPr="00C663A6">
        <w:rPr>
          <w:rFonts w:eastAsia="나눔명조" w:hint="eastAsia"/>
          <w:sz w:val="20"/>
          <w:szCs w:val="22"/>
        </w:rPr>
        <w:t>등이</w:t>
      </w:r>
      <w:r>
        <w:rPr>
          <w:rFonts w:eastAsia="나눔명조" w:hint="eastAsia"/>
          <w:sz w:val="20"/>
          <w:szCs w:val="22"/>
        </w:rPr>
        <w:t xml:space="preserve"> </w:t>
      </w:r>
      <w:r w:rsidR="00C663A6" w:rsidRPr="00C663A6">
        <w:rPr>
          <w:rFonts w:eastAsia="나눔명조" w:hint="eastAsia"/>
          <w:sz w:val="20"/>
          <w:szCs w:val="22"/>
        </w:rPr>
        <w:t>함께</w:t>
      </w:r>
      <w:r>
        <w:rPr>
          <w:rFonts w:eastAsia="나눔명조" w:hint="eastAsia"/>
          <w:sz w:val="20"/>
          <w:szCs w:val="22"/>
        </w:rPr>
        <w:t xml:space="preserve"> </w:t>
      </w:r>
      <w:r>
        <w:rPr>
          <w:rFonts w:eastAsia="나눔명조" w:hint="eastAsia"/>
          <w:sz w:val="20"/>
          <w:szCs w:val="22"/>
        </w:rPr>
        <w:t>변수로</w:t>
      </w:r>
      <w:r>
        <w:rPr>
          <w:rFonts w:eastAsia="나눔명조" w:hint="eastAsia"/>
          <w:sz w:val="20"/>
          <w:szCs w:val="22"/>
        </w:rPr>
        <w:t xml:space="preserve"> </w:t>
      </w:r>
      <w:r>
        <w:rPr>
          <w:rFonts w:eastAsia="나눔명조" w:hint="eastAsia"/>
          <w:sz w:val="20"/>
          <w:szCs w:val="22"/>
        </w:rPr>
        <w:t>거론된다</w:t>
      </w:r>
      <w:r>
        <w:rPr>
          <w:rFonts w:eastAsia="나눔명조" w:hint="eastAsia"/>
          <w:sz w:val="20"/>
          <w:szCs w:val="22"/>
        </w:rPr>
        <w:t xml:space="preserve"> </w:t>
      </w:r>
      <w:r w:rsidR="00C663A6" w:rsidRPr="00C663A6">
        <w:rPr>
          <w:rFonts w:eastAsia="나눔명조" w:hint="eastAsia"/>
          <w:sz w:val="20"/>
          <w:szCs w:val="22"/>
        </w:rPr>
        <w:t>(</w:t>
      </w:r>
      <w:proofErr w:type="spellStart"/>
      <w:r w:rsidR="00C663A6" w:rsidRPr="00C663A6">
        <w:rPr>
          <w:rFonts w:eastAsia="나눔명조" w:hint="eastAsia"/>
          <w:sz w:val="20"/>
          <w:szCs w:val="22"/>
        </w:rPr>
        <w:t>류병곤</w:t>
      </w:r>
      <w:proofErr w:type="spellEnd"/>
      <w:r w:rsidR="00C663A6" w:rsidRPr="00C663A6">
        <w:rPr>
          <w:rFonts w:eastAsia="나눔명조" w:hint="eastAsia"/>
          <w:sz w:val="20"/>
          <w:szCs w:val="22"/>
        </w:rPr>
        <w:t xml:space="preserve"> </w:t>
      </w:r>
      <w:r w:rsidR="00C663A6" w:rsidRPr="00C663A6">
        <w:rPr>
          <w:rFonts w:eastAsia="나눔명조" w:hint="eastAsia"/>
          <w:sz w:val="20"/>
          <w:szCs w:val="22"/>
        </w:rPr>
        <w:t>외</w:t>
      </w:r>
      <w:r w:rsidR="00C663A6" w:rsidRPr="00C663A6">
        <w:rPr>
          <w:rFonts w:eastAsia="나눔명조" w:hint="eastAsia"/>
          <w:sz w:val="20"/>
          <w:szCs w:val="22"/>
        </w:rPr>
        <w:t xml:space="preserve">2013; </w:t>
      </w:r>
      <w:proofErr w:type="spellStart"/>
      <w:r w:rsidR="00C663A6" w:rsidRPr="00C663A6">
        <w:rPr>
          <w:rFonts w:eastAsia="나눔명조" w:hint="eastAsia"/>
          <w:sz w:val="20"/>
          <w:szCs w:val="22"/>
        </w:rPr>
        <w:t>이강옥</w:t>
      </w:r>
      <w:proofErr w:type="spellEnd"/>
      <w:r w:rsidR="00C663A6" w:rsidRPr="00C663A6">
        <w:rPr>
          <w:rFonts w:eastAsia="나눔명조" w:hint="eastAsia"/>
          <w:sz w:val="20"/>
          <w:szCs w:val="22"/>
        </w:rPr>
        <w:t xml:space="preserve"> </w:t>
      </w:r>
      <w:r w:rsidR="00C663A6" w:rsidRPr="00C663A6">
        <w:rPr>
          <w:rFonts w:eastAsia="나눔명조" w:hint="eastAsia"/>
          <w:sz w:val="20"/>
          <w:szCs w:val="22"/>
        </w:rPr>
        <w:t>외</w:t>
      </w:r>
      <w:proofErr w:type="gramStart"/>
      <w:r w:rsidR="00C663A6" w:rsidRPr="00C663A6">
        <w:rPr>
          <w:rFonts w:eastAsia="나눔명조" w:hint="eastAsia"/>
          <w:sz w:val="20"/>
          <w:szCs w:val="22"/>
        </w:rPr>
        <w:t>2004;</w:t>
      </w:r>
      <w:r w:rsidR="00C663A6" w:rsidRPr="00C663A6">
        <w:rPr>
          <w:rFonts w:eastAsia="나눔명조" w:hint="eastAsia"/>
          <w:sz w:val="20"/>
          <w:szCs w:val="22"/>
        </w:rPr>
        <w:t>강수돌</w:t>
      </w:r>
      <w:proofErr w:type="gramEnd"/>
      <w:r w:rsidR="00C663A6" w:rsidRPr="00C663A6">
        <w:rPr>
          <w:rFonts w:eastAsia="나눔명조" w:hint="eastAsia"/>
          <w:sz w:val="20"/>
          <w:szCs w:val="22"/>
        </w:rPr>
        <w:t xml:space="preserve"> 2010; </w:t>
      </w:r>
      <w:r w:rsidR="00C663A6" w:rsidRPr="00C663A6">
        <w:rPr>
          <w:rFonts w:eastAsia="나눔명조" w:hint="eastAsia"/>
          <w:sz w:val="20"/>
          <w:szCs w:val="22"/>
        </w:rPr>
        <w:t>박현욱</w:t>
      </w:r>
      <w:r w:rsidR="00C663A6" w:rsidRPr="00C663A6">
        <w:rPr>
          <w:rFonts w:eastAsia="나눔명조" w:hint="eastAsia"/>
          <w:sz w:val="20"/>
          <w:szCs w:val="22"/>
        </w:rPr>
        <w:t xml:space="preserve"> 2020;</w:t>
      </w:r>
      <w:r w:rsidR="00C663A6" w:rsidRPr="00C663A6">
        <w:rPr>
          <w:rFonts w:eastAsia="나눔명조" w:hint="eastAsia"/>
          <w:sz w:val="20"/>
          <w:szCs w:val="22"/>
        </w:rPr>
        <w:t>금용주</w:t>
      </w:r>
      <w:r w:rsidR="00C663A6" w:rsidRPr="00C663A6">
        <w:rPr>
          <w:rFonts w:eastAsia="나눔명조" w:hint="eastAsia"/>
          <w:sz w:val="20"/>
          <w:szCs w:val="22"/>
        </w:rPr>
        <w:t xml:space="preserve"> </w:t>
      </w:r>
      <w:r w:rsidR="00C663A6" w:rsidRPr="00C663A6">
        <w:rPr>
          <w:rFonts w:eastAsia="나눔명조" w:hint="eastAsia"/>
          <w:sz w:val="20"/>
          <w:szCs w:val="22"/>
        </w:rPr>
        <w:t>외</w:t>
      </w:r>
      <w:r w:rsidR="00C663A6" w:rsidRPr="00C663A6">
        <w:rPr>
          <w:rFonts w:eastAsia="나눔명조" w:hint="eastAsia"/>
          <w:sz w:val="20"/>
          <w:szCs w:val="22"/>
        </w:rPr>
        <w:t xml:space="preserve"> 2014). </w:t>
      </w:r>
      <w:r w:rsidR="00C663A6" w:rsidRPr="00C663A6">
        <w:rPr>
          <w:rFonts w:eastAsia="나눔명조" w:hint="eastAsia"/>
          <w:sz w:val="20"/>
          <w:szCs w:val="22"/>
        </w:rPr>
        <w:t>이</w:t>
      </w:r>
      <w:r w:rsidR="00C663A6" w:rsidRPr="00C663A6">
        <w:rPr>
          <w:rFonts w:eastAsia="나눔명조" w:hint="eastAsia"/>
          <w:sz w:val="20"/>
          <w:szCs w:val="22"/>
        </w:rPr>
        <w:t xml:space="preserve"> </w:t>
      </w:r>
      <w:r w:rsidR="00C663A6" w:rsidRPr="00C663A6">
        <w:rPr>
          <w:rFonts w:eastAsia="나눔명조" w:hint="eastAsia"/>
          <w:sz w:val="20"/>
          <w:szCs w:val="22"/>
        </w:rPr>
        <w:t>연구들은</w:t>
      </w:r>
      <w:r w:rsidR="00C663A6" w:rsidRPr="00C663A6">
        <w:rPr>
          <w:rFonts w:eastAsia="나눔명조" w:hint="eastAsia"/>
          <w:sz w:val="20"/>
          <w:szCs w:val="22"/>
        </w:rPr>
        <w:t xml:space="preserve"> </w:t>
      </w:r>
      <w:r w:rsidR="00C663A6" w:rsidRPr="00C663A6">
        <w:rPr>
          <w:rFonts w:eastAsia="나눔명조" w:hint="eastAsia"/>
          <w:sz w:val="20"/>
          <w:szCs w:val="22"/>
        </w:rPr>
        <w:t>때때로</w:t>
      </w:r>
      <w:r w:rsidR="00C663A6" w:rsidRPr="00C663A6">
        <w:rPr>
          <w:rFonts w:eastAsia="나눔명조" w:hint="eastAsia"/>
          <w:sz w:val="20"/>
          <w:szCs w:val="22"/>
        </w:rPr>
        <w:t xml:space="preserve"> </w:t>
      </w:r>
      <w:r w:rsidR="00C663A6" w:rsidRPr="00C663A6">
        <w:rPr>
          <w:rFonts w:eastAsia="나눔명조" w:hint="eastAsia"/>
          <w:sz w:val="20"/>
          <w:szCs w:val="22"/>
        </w:rPr>
        <w:t>조직문화</w:t>
      </w:r>
      <w:r w:rsidR="00C663A6" w:rsidRPr="00C663A6">
        <w:rPr>
          <w:rFonts w:eastAsia="나눔명조" w:hint="eastAsia"/>
          <w:sz w:val="20"/>
          <w:szCs w:val="22"/>
        </w:rPr>
        <w:t xml:space="preserve">, </w:t>
      </w:r>
      <w:r w:rsidR="00C663A6" w:rsidRPr="00C663A6">
        <w:rPr>
          <w:rFonts w:eastAsia="나눔명조" w:hint="eastAsia"/>
          <w:sz w:val="20"/>
          <w:szCs w:val="22"/>
        </w:rPr>
        <w:t>내재적</w:t>
      </w:r>
      <w:r w:rsidR="00C663A6" w:rsidRPr="00C663A6">
        <w:rPr>
          <w:rFonts w:eastAsia="나눔명조" w:hint="eastAsia"/>
          <w:sz w:val="20"/>
          <w:szCs w:val="22"/>
        </w:rPr>
        <w:t xml:space="preserve"> </w:t>
      </w:r>
      <w:r w:rsidR="00C663A6" w:rsidRPr="00C663A6">
        <w:rPr>
          <w:rFonts w:eastAsia="나눔명조" w:hint="eastAsia"/>
          <w:sz w:val="20"/>
          <w:szCs w:val="22"/>
        </w:rPr>
        <w:t>동기부여</w:t>
      </w:r>
      <w:r w:rsidR="00C663A6" w:rsidRPr="00C663A6">
        <w:rPr>
          <w:rFonts w:eastAsia="나눔명조" w:hint="eastAsia"/>
          <w:sz w:val="20"/>
          <w:szCs w:val="22"/>
        </w:rPr>
        <w:t xml:space="preserve">, </w:t>
      </w:r>
      <w:r w:rsidR="00C663A6" w:rsidRPr="00C663A6">
        <w:rPr>
          <w:rFonts w:eastAsia="나눔명조" w:hint="eastAsia"/>
          <w:sz w:val="20"/>
          <w:szCs w:val="22"/>
        </w:rPr>
        <w:t>조직</w:t>
      </w:r>
      <w:r w:rsidR="00C663A6" w:rsidRPr="00C663A6">
        <w:rPr>
          <w:rFonts w:eastAsia="나눔명조" w:hint="eastAsia"/>
          <w:sz w:val="20"/>
          <w:szCs w:val="22"/>
        </w:rPr>
        <w:t xml:space="preserve"> </w:t>
      </w:r>
      <w:r w:rsidR="00C663A6" w:rsidRPr="00C663A6">
        <w:rPr>
          <w:rFonts w:eastAsia="나눔명조" w:hint="eastAsia"/>
          <w:sz w:val="20"/>
          <w:szCs w:val="22"/>
        </w:rPr>
        <w:t>내</w:t>
      </w:r>
      <w:r w:rsidR="00C663A6" w:rsidRPr="00C663A6">
        <w:rPr>
          <w:rFonts w:eastAsia="나눔명조" w:hint="eastAsia"/>
          <w:sz w:val="20"/>
          <w:szCs w:val="22"/>
        </w:rPr>
        <w:t xml:space="preserve"> </w:t>
      </w:r>
      <w:r w:rsidR="00C663A6" w:rsidRPr="00C663A6">
        <w:rPr>
          <w:rFonts w:eastAsia="나눔명조" w:hint="eastAsia"/>
          <w:sz w:val="20"/>
          <w:szCs w:val="22"/>
        </w:rPr>
        <w:t>협력</w:t>
      </w:r>
      <w:r w:rsidR="00C663A6" w:rsidRPr="00C663A6">
        <w:rPr>
          <w:rFonts w:eastAsia="나눔명조" w:hint="eastAsia"/>
          <w:sz w:val="20"/>
          <w:szCs w:val="22"/>
        </w:rPr>
        <w:t xml:space="preserve"> </w:t>
      </w:r>
      <w:r w:rsidR="00C663A6" w:rsidRPr="00C663A6">
        <w:rPr>
          <w:rFonts w:eastAsia="나눔명조" w:hint="eastAsia"/>
          <w:sz w:val="20"/>
          <w:szCs w:val="22"/>
        </w:rPr>
        <w:t>등과</w:t>
      </w:r>
      <w:r w:rsidR="00C663A6" w:rsidRPr="00C663A6">
        <w:rPr>
          <w:rFonts w:eastAsia="나눔명조" w:hint="eastAsia"/>
          <w:sz w:val="20"/>
          <w:szCs w:val="22"/>
        </w:rPr>
        <w:t xml:space="preserve"> </w:t>
      </w:r>
      <w:r w:rsidR="00C663A6" w:rsidRPr="00C663A6">
        <w:rPr>
          <w:rFonts w:eastAsia="나눔명조" w:hint="eastAsia"/>
          <w:sz w:val="20"/>
          <w:szCs w:val="22"/>
        </w:rPr>
        <w:t>같은</w:t>
      </w:r>
      <w:r w:rsidR="00C663A6" w:rsidRPr="00C663A6">
        <w:rPr>
          <w:rFonts w:eastAsia="나눔명조" w:hint="eastAsia"/>
          <w:sz w:val="20"/>
          <w:szCs w:val="22"/>
        </w:rPr>
        <w:t xml:space="preserve"> </w:t>
      </w:r>
      <w:r w:rsidR="00C663A6" w:rsidRPr="00C663A6">
        <w:rPr>
          <w:rFonts w:eastAsia="나눔명조" w:hint="eastAsia"/>
          <w:sz w:val="20"/>
          <w:szCs w:val="22"/>
        </w:rPr>
        <w:t>조절변수</w:t>
      </w:r>
      <w:r w:rsidR="00C663A6" w:rsidRPr="00C663A6">
        <w:rPr>
          <w:rFonts w:eastAsia="나눔명조" w:hint="eastAsia"/>
          <w:sz w:val="20"/>
          <w:szCs w:val="22"/>
        </w:rPr>
        <w:t xml:space="preserve"> </w:t>
      </w:r>
      <w:r w:rsidR="00C663A6" w:rsidRPr="00C663A6">
        <w:rPr>
          <w:rFonts w:eastAsia="나눔명조" w:hint="eastAsia"/>
          <w:sz w:val="20"/>
          <w:szCs w:val="22"/>
        </w:rPr>
        <w:t>혹은</w:t>
      </w:r>
      <w:r w:rsidR="00C663A6" w:rsidRPr="00C663A6">
        <w:rPr>
          <w:rFonts w:eastAsia="나눔명조" w:hint="eastAsia"/>
          <w:sz w:val="20"/>
          <w:szCs w:val="22"/>
        </w:rPr>
        <w:t xml:space="preserve"> </w:t>
      </w:r>
      <w:r w:rsidR="00C663A6" w:rsidRPr="00C663A6">
        <w:rPr>
          <w:rFonts w:eastAsia="나눔명조" w:hint="eastAsia"/>
          <w:sz w:val="20"/>
          <w:szCs w:val="22"/>
        </w:rPr>
        <w:t>매개변수를</w:t>
      </w:r>
      <w:r w:rsidR="00C663A6" w:rsidRPr="00C663A6">
        <w:rPr>
          <w:rFonts w:eastAsia="나눔명조" w:hint="eastAsia"/>
          <w:sz w:val="20"/>
          <w:szCs w:val="22"/>
        </w:rPr>
        <w:t xml:space="preserve"> </w:t>
      </w:r>
      <w:r w:rsidR="00C663A6" w:rsidRPr="00C663A6">
        <w:rPr>
          <w:rFonts w:eastAsia="나눔명조" w:hint="eastAsia"/>
          <w:sz w:val="20"/>
          <w:szCs w:val="22"/>
        </w:rPr>
        <w:t>활용하기도</w:t>
      </w:r>
      <w:r w:rsidR="00C663A6" w:rsidRPr="00C663A6">
        <w:rPr>
          <w:rFonts w:eastAsia="나눔명조" w:hint="eastAsia"/>
          <w:sz w:val="20"/>
          <w:szCs w:val="22"/>
        </w:rPr>
        <w:t xml:space="preserve"> </w:t>
      </w:r>
      <w:r w:rsidR="00C663A6" w:rsidRPr="00C663A6">
        <w:rPr>
          <w:rFonts w:eastAsia="나눔명조" w:hint="eastAsia"/>
          <w:sz w:val="20"/>
          <w:szCs w:val="22"/>
        </w:rPr>
        <w:t>하지만</w:t>
      </w:r>
      <w:r w:rsidR="00C663A6" w:rsidRPr="00C663A6">
        <w:rPr>
          <w:rFonts w:eastAsia="나눔명조" w:hint="eastAsia"/>
          <w:sz w:val="20"/>
          <w:szCs w:val="22"/>
        </w:rPr>
        <w:t xml:space="preserve">, </w:t>
      </w:r>
      <w:r w:rsidR="00C663A6" w:rsidRPr="00C663A6">
        <w:rPr>
          <w:rFonts w:eastAsia="나눔명조" w:hint="eastAsia"/>
          <w:sz w:val="20"/>
          <w:szCs w:val="22"/>
        </w:rPr>
        <w:t>조직성</w:t>
      </w:r>
      <w:r>
        <w:rPr>
          <w:rFonts w:eastAsia="나눔명조" w:hint="eastAsia"/>
          <w:sz w:val="20"/>
          <w:szCs w:val="22"/>
        </w:rPr>
        <w:t>과</w:t>
      </w:r>
      <w:r>
        <w:rPr>
          <w:rFonts w:eastAsia="나눔명조" w:hint="eastAsia"/>
          <w:sz w:val="20"/>
          <w:szCs w:val="22"/>
        </w:rPr>
        <w:t xml:space="preserve"> </w:t>
      </w:r>
      <w:r>
        <w:rPr>
          <w:rFonts w:eastAsia="나눔명조" w:hint="eastAsia"/>
          <w:sz w:val="20"/>
          <w:szCs w:val="22"/>
        </w:rPr>
        <w:t>등</w:t>
      </w:r>
      <w:r w:rsidR="00C663A6" w:rsidRPr="00C663A6">
        <w:rPr>
          <w:rFonts w:eastAsia="나눔명조" w:hint="eastAsia"/>
          <w:sz w:val="20"/>
          <w:szCs w:val="22"/>
        </w:rPr>
        <w:t xml:space="preserve"> </w:t>
      </w:r>
      <w:r w:rsidR="00C663A6" w:rsidRPr="00C663A6">
        <w:rPr>
          <w:rFonts w:eastAsia="나눔명조" w:hint="eastAsia"/>
          <w:sz w:val="20"/>
          <w:szCs w:val="22"/>
        </w:rPr>
        <w:t>종속변수에</w:t>
      </w:r>
      <w:r w:rsidR="00C663A6" w:rsidRPr="00C663A6">
        <w:rPr>
          <w:rFonts w:eastAsia="나눔명조" w:hint="eastAsia"/>
          <w:sz w:val="20"/>
          <w:szCs w:val="22"/>
        </w:rPr>
        <w:t xml:space="preserve"> </w:t>
      </w:r>
      <w:r w:rsidR="00C663A6" w:rsidRPr="00C663A6">
        <w:rPr>
          <w:rFonts w:eastAsia="나눔명조" w:hint="eastAsia"/>
          <w:sz w:val="20"/>
          <w:szCs w:val="22"/>
        </w:rPr>
        <w:t>대해</w:t>
      </w:r>
      <w:r w:rsidR="00C663A6" w:rsidRPr="00C663A6">
        <w:rPr>
          <w:rFonts w:eastAsia="나눔명조" w:hint="eastAsia"/>
          <w:sz w:val="20"/>
          <w:szCs w:val="22"/>
        </w:rPr>
        <w:t xml:space="preserve"> </w:t>
      </w:r>
      <w:r w:rsidR="00C663A6" w:rsidRPr="00C663A6">
        <w:rPr>
          <w:rFonts w:eastAsia="나눔명조" w:hint="eastAsia"/>
          <w:sz w:val="20"/>
          <w:szCs w:val="22"/>
        </w:rPr>
        <w:t>어떤</w:t>
      </w:r>
      <w:r w:rsidR="00C663A6" w:rsidRPr="00C663A6">
        <w:rPr>
          <w:rFonts w:eastAsia="나눔명조" w:hint="eastAsia"/>
          <w:sz w:val="20"/>
          <w:szCs w:val="22"/>
        </w:rPr>
        <w:t xml:space="preserve"> </w:t>
      </w:r>
      <w:r w:rsidR="00C663A6" w:rsidRPr="00C663A6">
        <w:rPr>
          <w:rFonts w:eastAsia="나눔명조" w:hint="eastAsia"/>
          <w:sz w:val="20"/>
          <w:szCs w:val="22"/>
        </w:rPr>
        <w:t>리더십이</w:t>
      </w:r>
      <w:r w:rsidR="00C663A6" w:rsidRPr="00C663A6">
        <w:rPr>
          <w:rFonts w:eastAsia="나눔명조" w:hint="eastAsia"/>
          <w:sz w:val="20"/>
          <w:szCs w:val="22"/>
        </w:rPr>
        <w:t xml:space="preserve"> </w:t>
      </w:r>
      <w:r>
        <w:rPr>
          <w:rFonts w:eastAsia="나눔명조" w:hint="eastAsia"/>
          <w:sz w:val="20"/>
          <w:szCs w:val="22"/>
        </w:rPr>
        <w:t>보다</w:t>
      </w:r>
      <w:r w:rsidR="00C663A6" w:rsidRPr="00C663A6">
        <w:rPr>
          <w:rFonts w:eastAsia="나눔명조" w:hint="eastAsia"/>
          <w:sz w:val="20"/>
          <w:szCs w:val="22"/>
        </w:rPr>
        <w:t xml:space="preserve"> </w:t>
      </w:r>
      <w:r w:rsidR="00C663A6" w:rsidRPr="00C663A6">
        <w:rPr>
          <w:rFonts w:eastAsia="나눔명조" w:hint="eastAsia"/>
          <w:sz w:val="20"/>
          <w:szCs w:val="22"/>
        </w:rPr>
        <w:t>큰</w:t>
      </w:r>
      <w:r w:rsidR="00C663A6" w:rsidRPr="00C663A6">
        <w:rPr>
          <w:rFonts w:eastAsia="나눔명조" w:hint="eastAsia"/>
          <w:sz w:val="20"/>
          <w:szCs w:val="22"/>
        </w:rPr>
        <w:t xml:space="preserve"> </w:t>
      </w:r>
      <w:r w:rsidR="00C663A6" w:rsidRPr="00C663A6">
        <w:rPr>
          <w:rFonts w:eastAsia="나눔명조" w:hint="eastAsia"/>
          <w:sz w:val="20"/>
          <w:szCs w:val="22"/>
        </w:rPr>
        <w:t>긍정적</w:t>
      </w:r>
      <w:r w:rsidR="00C663A6" w:rsidRPr="00C663A6">
        <w:rPr>
          <w:rFonts w:eastAsia="나눔명조" w:hint="eastAsia"/>
          <w:sz w:val="20"/>
          <w:szCs w:val="22"/>
        </w:rPr>
        <w:t xml:space="preserve"> </w:t>
      </w:r>
      <w:r w:rsidR="00C663A6" w:rsidRPr="00C663A6">
        <w:rPr>
          <w:rFonts w:eastAsia="나눔명조" w:hint="eastAsia"/>
          <w:sz w:val="20"/>
          <w:szCs w:val="22"/>
        </w:rPr>
        <w:t>효과를</w:t>
      </w:r>
      <w:r w:rsidR="00C663A6" w:rsidRPr="00C663A6">
        <w:rPr>
          <w:rFonts w:eastAsia="나눔명조" w:hint="eastAsia"/>
          <w:sz w:val="20"/>
          <w:szCs w:val="22"/>
        </w:rPr>
        <w:t xml:space="preserve"> </w:t>
      </w:r>
      <w:r w:rsidR="00C663A6" w:rsidRPr="00C663A6">
        <w:rPr>
          <w:rFonts w:eastAsia="나눔명조" w:hint="eastAsia"/>
          <w:sz w:val="20"/>
          <w:szCs w:val="22"/>
        </w:rPr>
        <w:t>보여주는지를</w:t>
      </w:r>
      <w:r w:rsidR="00C663A6" w:rsidRPr="00C663A6">
        <w:rPr>
          <w:rFonts w:eastAsia="나눔명조" w:hint="eastAsia"/>
          <w:sz w:val="20"/>
          <w:szCs w:val="22"/>
        </w:rPr>
        <w:t xml:space="preserve"> </w:t>
      </w:r>
      <w:r w:rsidR="00C663A6" w:rsidRPr="00C663A6">
        <w:rPr>
          <w:rFonts w:eastAsia="나눔명조" w:hint="eastAsia"/>
          <w:sz w:val="20"/>
          <w:szCs w:val="22"/>
        </w:rPr>
        <w:t>중점적으로</w:t>
      </w:r>
      <w:r w:rsidR="00C663A6" w:rsidRPr="00C663A6">
        <w:rPr>
          <w:rFonts w:eastAsia="나눔명조" w:hint="eastAsia"/>
          <w:sz w:val="20"/>
          <w:szCs w:val="22"/>
        </w:rPr>
        <w:t xml:space="preserve"> </w:t>
      </w:r>
      <w:r w:rsidR="00C663A6" w:rsidRPr="00C663A6">
        <w:rPr>
          <w:rFonts w:eastAsia="나눔명조" w:hint="eastAsia"/>
          <w:sz w:val="20"/>
          <w:szCs w:val="22"/>
        </w:rPr>
        <w:t>설명</w:t>
      </w:r>
      <w:r>
        <w:rPr>
          <w:rFonts w:eastAsia="나눔명조" w:hint="eastAsia"/>
          <w:sz w:val="20"/>
          <w:szCs w:val="22"/>
        </w:rPr>
        <w:t>한</w:t>
      </w:r>
      <w:r w:rsidR="00C663A6" w:rsidRPr="00C663A6">
        <w:rPr>
          <w:rFonts w:eastAsia="나눔명조" w:hint="eastAsia"/>
          <w:sz w:val="20"/>
          <w:szCs w:val="22"/>
        </w:rPr>
        <w:t>다</w:t>
      </w:r>
      <w:r w:rsidR="00C663A6" w:rsidRPr="00C663A6">
        <w:rPr>
          <w:rFonts w:eastAsia="나눔명조" w:hint="eastAsia"/>
          <w:sz w:val="20"/>
          <w:szCs w:val="22"/>
        </w:rPr>
        <w:t>.</w:t>
      </w:r>
      <w:r>
        <w:rPr>
          <w:rFonts w:eastAsia="나눔명조" w:hint="eastAsia"/>
          <w:sz w:val="20"/>
          <w:szCs w:val="22"/>
        </w:rPr>
        <w:t xml:space="preserve"> </w:t>
      </w:r>
      <w:r>
        <w:rPr>
          <w:rFonts w:eastAsia="나눔명조" w:hint="eastAsia"/>
          <w:sz w:val="20"/>
          <w:szCs w:val="22"/>
        </w:rPr>
        <w:lastRenderedPageBreak/>
        <w:t>하지만</w:t>
      </w:r>
      <w:r>
        <w:rPr>
          <w:rFonts w:eastAsia="나눔명조" w:hint="eastAsia"/>
          <w:sz w:val="20"/>
          <w:szCs w:val="22"/>
        </w:rPr>
        <w:t xml:space="preserve"> </w:t>
      </w:r>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에서는</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공공봉사동기를</w:t>
      </w:r>
      <w:r>
        <w:rPr>
          <w:rFonts w:eastAsia="나눔명조" w:hint="eastAsia"/>
          <w:sz w:val="20"/>
          <w:szCs w:val="22"/>
        </w:rPr>
        <w:t xml:space="preserve"> </w:t>
      </w:r>
      <w:r>
        <w:rPr>
          <w:rFonts w:eastAsia="나눔명조" w:hint="eastAsia"/>
          <w:sz w:val="20"/>
          <w:szCs w:val="22"/>
        </w:rPr>
        <w:t>초래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는지</w:t>
      </w:r>
      <w:r>
        <w:rPr>
          <w:rFonts w:eastAsia="나눔명조" w:hint="eastAsia"/>
          <w:sz w:val="20"/>
          <w:szCs w:val="22"/>
        </w:rPr>
        <w:t xml:space="preserve"> </w:t>
      </w:r>
      <w:r>
        <w:rPr>
          <w:rFonts w:eastAsia="나눔명조" w:hint="eastAsia"/>
          <w:sz w:val="20"/>
          <w:szCs w:val="22"/>
        </w:rPr>
        <w:t>확인하고</w:t>
      </w:r>
      <w:r>
        <w:rPr>
          <w:rFonts w:eastAsia="나눔명조" w:hint="eastAsia"/>
          <w:sz w:val="20"/>
          <w:szCs w:val="22"/>
        </w:rPr>
        <w:t>,</w:t>
      </w:r>
      <w:r>
        <w:rPr>
          <w:rFonts w:eastAsia="나눔명조"/>
          <w:sz w:val="20"/>
          <w:szCs w:val="22"/>
        </w:rPr>
        <w:t xml:space="preserve"> </w:t>
      </w:r>
      <w:r>
        <w:rPr>
          <w:rFonts w:eastAsia="나눔명조" w:hint="eastAsia"/>
          <w:sz w:val="20"/>
          <w:szCs w:val="22"/>
        </w:rPr>
        <w:t>위</w:t>
      </w:r>
      <w:r>
        <w:rPr>
          <w:rFonts w:eastAsia="나눔명조" w:hint="eastAsia"/>
          <w:sz w:val="20"/>
          <w:szCs w:val="22"/>
        </w:rPr>
        <w:t xml:space="preserve"> </w:t>
      </w:r>
      <w:r>
        <w:rPr>
          <w:rFonts w:eastAsia="나눔명조" w:hint="eastAsia"/>
          <w:sz w:val="20"/>
          <w:szCs w:val="22"/>
        </w:rPr>
        <w:t>두</w:t>
      </w:r>
      <w:r>
        <w:rPr>
          <w:rFonts w:eastAsia="나눔명조" w:hint="eastAsia"/>
          <w:sz w:val="20"/>
          <w:szCs w:val="22"/>
        </w:rPr>
        <w:t xml:space="preserve"> </w:t>
      </w:r>
      <w:r>
        <w:rPr>
          <w:rFonts w:eastAsia="나눔명조" w:hint="eastAsia"/>
          <w:sz w:val="20"/>
          <w:szCs w:val="22"/>
        </w:rPr>
        <w:t>가지</w:t>
      </w:r>
      <w:r>
        <w:rPr>
          <w:rFonts w:eastAsia="나눔명조" w:hint="eastAsia"/>
          <w:sz w:val="20"/>
          <w:szCs w:val="22"/>
        </w:rPr>
        <w:t xml:space="preserve"> </w:t>
      </w:r>
      <w:r>
        <w:rPr>
          <w:rFonts w:eastAsia="나눔명조" w:hint="eastAsia"/>
          <w:sz w:val="20"/>
          <w:szCs w:val="22"/>
        </w:rPr>
        <w:t>목표지향적</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서로</w:t>
      </w:r>
      <w:r>
        <w:rPr>
          <w:rFonts w:eastAsia="나눔명조" w:hint="eastAsia"/>
          <w:sz w:val="20"/>
          <w:szCs w:val="22"/>
        </w:rPr>
        <w:t xml:space="preserve"> </w:t>
      </w:r>
      <w:r>
        <w:rPr>
          <w:rFonts w:eastAsia="나눔명조" w:hint="eastAsia"/>
          <w:sz w:val="20"/>
          <w:szCs w:val="22"/>
        </w:rPr>
        <w:t>다른</w:t>
      </w:r>
      <w:r>
        <w:rPr>
          <w:rFonts w:eastAsia="나눔명조" w:hint="eastAsia"/>
          <w:sz w:val="20"/>
          <w:szCs w:val="22"/>
        </w:rPr>
        <w:t xml:space="preserve"> </w:t>
      </w:r>
      <w:r>
        <w:rPr>
          <w:rFonts w:eastAsia="나눔명조" w:hint="eastAsia"/>
          <w:sz w:val="20"/>
          <w:szCs w:val="22"/>
        </w:rPr>
        <w:t>영향을</w:t>
      </w:r>
      <w:r>
        <w:rPr>
          <w:rFonts w:eastAsia="나눔명조" w:hint="eastAsia"/>
          <w:sz w:val="20"/>
          <w:szCs w:val="22"/>
        </w:rPr>
        <w:t xml:space="preserve"> </w:t>
      </w:r>
      <w:r>
        <w:rPr>
          <w:rFonts w:eastAsia="나눔명조" w:hint="eastAsia"/>
          <w:sz w:val="20"/>
          <w:szCs w:val="22"/>
        </w:rPr>
        <w:t>미치는</w:t>
      </w:r>
      <w:r>
        <w:rPr>
          <w:rFonts w:eastAsia="나눔명조" w:hint="eastAsia"/>
          <w:sz w:val="20"/>
          <w:szCs w:val="22"/>
        </w:rPr>
        <w:t xml:space="preserve"> </w:t>
      </w:r>
      <w:r>
        <w:rPr>
          <w:rFonts w:eastAsia="나눔명조" w:hint="eastAsia"/>
          <w:sz w:val="20"/>
          <w:szCs w:val="22"/>
        </w:rPr>
        <w:t>지</w:t>
      </w:r>
      <w:r>
        <w:rPr>
          <w:rFonts w:eastAsia="나눔명조" w:hint="eastAsia"/>
          <w:sz w:val="20"/>
          <w:szCs w:val="22"/>
        </w:rPr>
        <w:t xml:space="preserve"> </w:t>
      </w:r>
      <w:r>
        <w:rPr>
          <w:rFonts w:eastAsia="나눔명조" w:hint="eastAsia"/>
          <w:sz w:val="20"/>
          <w:szCs w:val="22"/>
        </w:rPr>
        <w:t>확인할</w:t>
      </w:r>
      <w:r>
        <w:rPr>
          <w:rFonts w:eastAsia="나눔명조" w:hint="eastAsia"/>
          <w:sz w:val="20"/>
          <w:szCs w:val="22"/>
        </w:rPr>
        <w:t xml:space="preserve"> </w:t>
      </w:r>
      <w:r>
        <w:rPr>
          <w:rFonts w:eastAsia="나눔명조" w:hint="eastAsia"/>
          <w:sz w:val="20"/>
          <w:szCs w:val="22"/>
        </w:rPr>
        <w:t>것이다</w:t>
      </w:r>
      <w:r>
        <w:rPr>
          <w:rFonts w:eastAsia="나눔명조" w:hint="eastAsia"/>
          <w:sz w:val="20"/>
          <w:szCs w:val="22"/>
        </w:rPr>
        <w:t>.</w:t>
      </w:r>
    </w:p>
    <w:p w14:paraId="388CD029" w14:textId="296E2AC5" w:rsidR="009463D0" w:rsidRDefault="00645722" w:rsidP="00265BC3">
      <w:pPr>
        <w:widowControl/>
        <w:wordWrap/>
        <w:autoSpaceDE/>
        <w:autoSpaceDN/>
        <w:spacing w:before="120" w:after="120" w:line="276" w:lineRule="auto"/>
        <w:rPr>
          <w:rFonts w:eastAsia="나눔명조"/>
          <w:sz w:val="20"/>
          <w:szCs w:val="22"/>
        </w:rPr>
      </w:pPr>
      <w:r>
        <w:rPr>
          <w:rFonts w:eastAsia="나눔명조" w:hint="eastAsia"/>
          <w:sz w:val="20"/>
          <w:szCs w:val="22"/>
        </w:rPr>
        <w:t>또한</w:t>
      </w:r>
      <w:r>
        <w:rPr>
          <w:rFonts w:eastAsia="나눔명조"/>
          <w:sz w:val="20"/>
          <w:szCs w:val="22"/>
        </w:rPr>
        <w:t xml:space="preserve">, </w:t>
      </w:r>
      <w:r w:rsidR="005370FC">
        <w:rPr>
          <w:rFonts w:eastAsia="나눔명조" w:hint="eastAsia"/>
          <w:sz w:val="20"/>
          <w:szCs w:val="22"/>
        </w:rPr>
        <w:t>거래적</w:t>
      </w:r>
      <w:r w:rsidR="005370FC">
        <w:rPr>
          <w:rFonts w:eastAsia="나눔명조" w:hint="eastAsia"/>
          <w:sz w:val="20"/>
          <w:szCs w:val="22"/>
        </w:rPr>
        <w:t xml:space="preserve"> </w:t>
      </w:r>
      <w:r w:rsidR="005370FC">
        <w:rPr>
          <w:rFonts w:eastAsia="나눔명조" w:hint="eastAsia"/>
          <w:sz w:val="20"/>
          <w:szCs w:val="22"/>
        </w:rPr>
        <w:t>리더십은</w:t>
      </w:r>
      <w:r w:rsidR="005370FC">
        <w:rPr>
          <w:rFonts w:eastAsia="나눔명조" w:hint="eastAsia"/>
          <w:sz w:val="20"/>
          <w:szCs w:val="22"/>
        </w:rPr>
        <w:t xml:space="preserve"> </w:t>
      </w:r>
      <w:r w:rsidR="005370FC">
        <w:rPr>
          <w:rFonts w:eastAsia="나눔명조" w:hint="eastAsia"/>
          <w:sz w:val="20"/>
          <w:szCs w:val="22"/>
        </w:rPr>
        <w:t>조건적</w:t>
      </w:r>
      <w:r w:rsidR="005370FC">
        <w:rPr>
          <w:rFonts w:eastAsia="나눔명조" w:hint="eastAsia"/>
          <w:sz w:val="20"/>
          <w:szCs w:val="22"/>
        </w:rPr>
        <w:t xml:space="preserve"> </w:t>
      </w:r>
      <w:r w:rsidR="005370FC">
        <w:rPr>
          <w:rFonts w:eastAsia="나눔명조" w:hint="eastAsia"/>
          <w:sz w:val="20"/>
          <w:szCs w:val="22"/>
        </w:rPr>
        <w:t>보상과</w:t>
      </w:r>
      <w:r w:rsidR="005370FC">
        <w:rPr>
          <w:rFonts w:eastAsia="나눔명조" w:hint="eastAsia"/>
          <w:sz w:val="20"/>
          <w:szCs w:val="22"/>
        </w:rPr>
        <w:t xml:space="preserve"> </w:t>
      </w:r>
      <w:r w:rsidR="005370FC">
        <w:rPr>
          <w:rFonts w:eastAsia="나눔명조" w:hint="eastAsia"/>
          <w:sz w:val="20"/>
          <w:szCs w:val="22"/>
        </w:rPr>
        <w:t>예외</w:t>
      </w:r>
      <w:r w:rsidR="005370FC">
        <w:rPr>
          <w:rFonts w:eastAsia="나눔명조" w:hint="eastAsia"/>
          <w:sz w:val="20"/>
          <w:szCs w:val="22"/>
        </w:rPr>
        <w:t xml:space="preserve"> </w:t>
      </w:r>
      <w:r w:rsidR="005370FC">
        <w:rPr>
          <w:rFonts w:eastAsia="나눔명조" w:hint="eastAsia"/>
          <w:sz w:val="20"/>
          <w:szCs w:val="22"/>
        </w:rPr>
        <w:t>관리</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즉</w:t>
      </w:r>
      <w:r w:rsidR="005370FC">
        <w:rPr>
          <w:rFonts w:eastAsia="나눔명조" w:hint="eastAsia"/>
          <w:sz w:val="20"/>
          <w:szCs w:val="22"/>
        </w:rPr>
        <w:t xml:space="preserve"> </w:t>
      </w:r>
      <w:r w:rsidR="005370FC">
        <w:rPr>
          <w:rFonts w:eastAsia="나눔명조" w:hint="eastAsia"/>
          <w:sz w:val="20"/>
          <w:szCs w:val="22"/>
        </w:rPr>
        <w:t>성과에</w:t>
      </w:r>
      <w:r w:rsidR="005370FC">
        <w:rPr>
          <w:rFonts w:eastAsia="나눔명조" w:hint="eastAsia"/>
          <w:sz w:val="20"/>
          <w:szCs w:val="22"/>
        </w:rPr>
        <w:t xml:space="preserve"> </w:t>
      </w:r>
      <w:r w:rsidR="005370FC">
        <w:rPr>
          <w:rFonts w:eastAsia="나눔명조" w:hint="eastAsia"/>
          <w:sz w:val="20"/>
          <w:szCs w:val="22"/>
        </w:rPr>
        <w:t>대한</w:t>
      </w:r>
      <w:r w:rsidR="005370FC">
        <w:rPr>
          <w:rFonts w:eastAsia="나눔명조" w:hint="eastAsia"/>
          <w:sz w:val="20"/>
          <w:szCs w:val="22"/>
        </w:rPr>
        <w:t xml:space="preserve"> </w:t>
      </w:r>
      <w:r w:rsidR="005370FC">
        <w:rPr>
          <w:rFonts w:eastAsia="나눔명조" w:hint="eastAsia"/>
          <w:sz w:val="20"/>
          <w:szCs w:val="22"/>
        </w:rPr>
        <w:t>보상</w:t>
      </w:r>
      <w:r w:rsidR="005370FC">
        <w:rPr>
          <w:rFonts w:eastAsia="나눔명조" w:hint="eastAsia"/>
          <w:sz w:val="20"/>
          <w:szCs w:val="22"/>
        </w:rPr>
        <w:t xml:space="preserve"> </w:t>
      </w:r>
      <w:r w:rsidR="005370FC">
        <w:rPr>
          <w:rFonts w:eastAsia="나눔명조" w:hint="eastAsia"/>
          <w:sz w:val="20"/>
          <w:szCs w:val="22"/>
        </w:rPr>
        <w:t>및</w:t>
      </w:r>
      <w:r w:rsidR="005370FC">
        <w:rPr>
          <w:rFonts w:eastAsia="나눔명조" w:hint="eastAsia"/>
          <w:sz w:val="20"/>
          <w:szCs w:val="22"/>
        </w:rPr>
        <w:t xml:space="preserve"> </w:t>
      </w:r>
      <w:r w:rsidR="005370FC">
        <w:rPr>
          <w:rFonts w:eastAsia="나눔명조" w:hint="eastAsia"/>
          <w:sz w:val="20"/>
          <w:szCs w:val="22"/>
        </w:rPr>
        <w:t>사전</w:t>
      </w:r>
      <w:r w:rsidR="005370FC">
        <w:rPr>
          <w:rFonts w:eastAsia="나눔명조" w:hint="eastAsia"/>
          <w:sz w:val="20"/>
          <w:szCs w:val="22"/>
        </w:rPr>
        <w:t xml:space="preserve"> </w:t>
      </w:r>
      <w:r w:rsidR="005370FC">
        <w:rPr>
          <w:rFonts w:eastAsia="나눔명조" w:hint="eastAsia"/>
          <w:sz w:val="20"/>
          <w:szCs w:val="22"/>
        </w:rPr>
        <w:t>감독</w:t>
      </w:r>
      <w:r w:rsidR="005370FC">
        <w:rPr>
          <w:rFonts w:eastAsia="나눔명조" w:hint="eastAsia"/>
          <w:sz w:val="20"/>
          <w:szCs w:val="22"/>
        </w:rPr>
        <w:t xml:space="preserve"> </w:t>
      </w:r>
      <w:r w:rsidR="005370FC">
        <w:rPr>
          <w:rFonts w:eastAsia="나눔명조" w:hint="eastAsia"/>
          <w:sz w:val="20"/>
          <w:szCs w:val="22"/>
        </w:rPr>
        <w:t>등을</w:t>
      </w:r>
      <w:r w:rsidR="005370FC">
        <w:rPr>
          <w:rFonts w:eastAsia="나눔명조" w:hint="eastAsia"/>
          <w:sz w:val="20"/>
          <w:szCs w:val="22"/>
        </w:rPr>
        <w:t xml:space="preserve"> </w:t>
      </w:r>
      <w:r w:rsidR="005370FC">
        <w:rPr>
          <w:rFonts w:eastAsia="나눔명조" w:hint="eastAsia"/>
          <w:sz w:val="20"/>
          <w:szCs w:val="22"/>
        </w:rPr>
        <w:t>통한</w:t>
      </w:r>
      <w:r w:rsidR="005370FC">
        <w:rPr>
          <w:rFonts w:eastAsia="나눔명조" w:hint="eastAsia"/>
          <w:sz w:val="20"/>
          <w:szCs w:val="22"/>
        </w:rPr>
        <w:t xml:space="preserve"> </w:t>
      </w:r>
      <w:r w:rsidR="005370FC">
        <w:rPr>
          <w:rFonts w:eastAsia="나눔명조" w:hint="eastAsia"/>
          <w:sz w:val="20"/>
          <w:szCs w:val="22"/>
        </w:rPr>
        <w:t>성과</w:t>
      </w:r>
      <w:r w:rsidR="005370FC">
        <w:rPr>
          <w:rFonts w:eastAsia="나눔명조" w:hint="eastAsia"/>
          <w:sz w:val="20"/>
          <w:szCs w:val="22"/>
        </w:rPr>
        <w:t xml:space="preserve"> </w:t>
      </w:r>
      <w:r w:rsidR="005370FC">
        <w:rPr>
          <w:rFonts w:eastAsia="나눔명조" w:hint="eastAsia"/>
          <w:sz w:val="20"/>
          <w:szCs w:val="22"/>
        </w:rPr>
        <w:t>관리가</w:t>
      </w:r>
      <w:r w:rsidR="005370FC">
        <w:rPr>
          <w:rFonts w:eastAsia="나눔명조" w:hint="eastAsia"/>
          <w:sz w:val="20"/>
          <w:szCs w:val="22"/>
        </w:rPr>
        <w:t xml:space="preserve"> </w:t>
      </w:r>
      <w:r w:rsidR="005370FC">
        <w:rPr>
          <w:rFonts w:eastAsia="나눔명조" w:hint="eastAsia"/>
          <w:sz w:val="20"/>
          <w:szCs w:val="22"/>
        </w:rPr>
        <w:t>주요</w:t>
      </w:r>
      <w:r w:rsidR="005370FC">
        <w:rPr>
          <w:rFonts w:eastAsia="나눔명조" w:hint="eastAsia"/>
          <w:sz w:val="20"/>
          <w:szCs w:val="22"/>
        </w:rPr>
        <w:t xml:space="preserve"> </w:t>
      </w:r>
      <w:r w:rsidR="005370FC">
        <w:rPr>
          <w:rFonts w:eastAsia="나눔명조" w:hint="eastAsia"/>
          <w:sz w:val="20"/>
          <w:szCs w:val="22"/>
        </w:rPr>
        <w:t>구성</w:t>
      </w:r>
      <w:r w:rsidR="005370FC">
        <w:rPr>
          <w:rFonts w:eastAsia="나눔명조" w:hint="eastAsia"/>
          <w:sz w:val="20"/>
          <w:szCs w:val="22"/>
        </w:rPr>
        <w:t xml:space="preserve"> </w:t>
      </w:r>
      <w:r w:rsidR="005370FC">
        <w:rPr>
          <w:rFonts w:eastAsia="나눔명조" w:hint="eastAsia"/>
          <w:sz w:val="20"/>
          <w:szCs w:val="22"/>
        </w:rPr>
        <w:t>요소</w:t>
      </w:r>
      <w:r>
        <w:rPr>
          <w:rFonts w:eastAsia="나눔명조" w:hint="eastAsia"/>
          <w:sz w:val="20"/>
          <w:szCs w:val="22"/>
        </w:rPr>
        <w:t>인</w:t>
      </w:r>
      <w:r>
        <w:rPr>
          <w:rFonts w:eastAsia="나눔명조" w:hint="eastAsia"/>
          <w:sz w:val="20"/>
          <w:szCs w:val="22"/>
        </w:rPr>
        <w:t xml:space="preserve"> </w:t>
      </w:r>
      <w:r w:rsidR="005370FC">
        <w:rPr>
          <w:rFonts w:eastAsia="나눔명조" w:hint="eastAsia"/>
          <w:sz w:val="20"/>
          <w:szCs w:val="22"/>
        </w:rPr>
        <w:t>반면</w:t>
      </w:r>
      <w:r>
        <w:rPr>
          <w:rFonts w:eastAsia="나눔명조" w:hint="eastAsia"/>
          <w:sz w:val="20"/>
          <w:szCs w:val="22"/>
        </w:rPr>
        <w:t>,</w:t>
      </w:r>
      <w:r w:rsidR="005370FC">
        <w:rPr>
          <w:rFonts w:eastAsia="나눔명조" w:hint="eastAsia"/>
          <w:sz w:val="20"/>
          <w:szCs w:val="22"/>
        </w:rPr>
        <w:t xml:space="preserve"> </w:t>
      </w:r>
      <w:r w:rsidR="005370FC">
        <w:rPr>
          <w:rFonts w:eastAsia="나눔명조" w:hint="eastAsia"/>
          <w:sz w:val="20"/>
          <w:szCs w:val="22"/>
        </w:rPr>
        <w:t>변혁적</w:t>
      </w:r>
      <w:r w:rsidR="005370FC">
        <w:rPr>
          <w:rFonts w:eastAsia="나눔명조" w:hint="eastAsia"/>
          <w:sz w:val="20"/>
          <w:szCs w:val="22"/>
        </w:rPr>
        <w:t xml:space="preserve"> </w:t>
      </w:r>
      <w:r w:rsidR="005370FC">
        <w:rPr>
          <w:rFonts w:eastAsia="나눔명조" w:hint="eastAsia"/>
          <w:sz w:val="20"/>
          <w:szCs w:val="22"/>
        </w:rPr>
        <w:t>리더십은</w:t>
      </w:r>
      <w:r w:rsidR="005370FC">
        <w:rPr>
          <w:rFonts w:eastAsia="나눔명조" w:hint="eastAsia"/>
          <w:sz w:val="20"/>
          <w:szCs w:val="22"/>
        </w:rPr>
        <w:t xml:space="preserve"> </w:t>
      </w:r>
      <w:r w:rsidR="005370FC">
        <w:rPr>
          <w:rFonts w:eastAsia="나눔명조" w:hint="eastAsia"/>
          <w:sz w:val="20"/>
          <w:szCs w:val="22"/>
        </w:rPr>
        <w:t>카리스마</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구성원의</w:t>
      </w:r>
      <w:r w:rsidR="005370FC">
        <w:rPr>
          <w:rFonts w:eastAsia="나눔명조" w:hint="eastAsia"/>
          <w:sz w:val="20"/>
          <w:szCs w:val="22"/>
        </w:rPr>
        <w:t xml:space="preserve"> </w:t>
      </w:r>
      <w:r w:rsidR="005370FC">
        <w:rPr>
          <w:rFonts w:eastAsia="나눔명조" w:hint="eastAsia"/>
          <w:sz w:val="20"/>
          <w:szCs w:val="22"/>
        </w:rPr>
        <w:t>업무열의</w:t>
      </w:r>
      <w:r w:rsidR="005370FC">
        <w:rPr>
          <w:rFonts w:eastAsia="나눔명조" w:hint="eastAsia"/>
          <w:sz w:val="20"/>
          <w:szCs w:val="22"/>
        </w:rPr>
        <w:t xml:space="preserve"> </w:t>
      </w:r>
      <w:r w:rsidR="005370FC">
        <w:rPr>
          <w:rFonts w:eastAsia="나눔명조" w:hint="eastAsia"/>
          <w:sz w:val="20"/>
          <w:szCs w:val="22"/>
        </w:rPr>
        <w:t>고취</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개개인의</w:t>
      </w:r>
      <w:r w:rsidR="005370FC">
        <w:rPr>
          <w:rFonts w:eastAsia="나눔명조" w:hint="eastAsia"/>
          <w:sz w:val="20"/>
          <w:szCs w:val="22"/>
        </w:rPr>
        <w:t xml:space="preserve"> </w:t>
      </w:r>
      <w:r w:rsidR="005370FC">
        <w:rPr>
          <w:rFonts w:eastAsia="나눔명조" w:hint="eastAsia"/>
          <w:sz w:val="20"/>
          <w:szCs w:val="22"/>
        </w:rPr>
        <w:t>개별</w:t>
      </w:r>
      <w:r w:rsidR="005370FC">
        <w:rPr>
          <w:rFonts w:eastAsia="나눔명조" w:hint="eastAsia"/>
          <w:sz w:val="20"/>
          <w:szCs w:val="22"/>
        </w:rPr>
        <w:t xml:space="preserve"> </w:t>
      </w:r>
      <w:r w:rsidR="005370FC">
        <w:rPr>
          <w:rFonts w:eastAsia="나눔명조" w:hint="eastAsia"/>
          <w:sz w:val="20"/>
          <w:szCs w:val="22"/>
        </w:rPr>
        <w:t>욕구</w:t>
      </w:r>
      <w:r w:rsidR="005370FC">
        <w:rPr>
          <w:rFonts w:eastAsia="나눔명조" w:hint="eastAsia"/>
          <w:sz w:val="20"/>
          <w:szCs w:val="22"/>
        </w:rPr>
        <w:t xml:space="preserve"> </w:t>
      </w:r>
      <w:r w:rsidR="005370FC">
        <w:rPr>
          <w:rFonts w:eastAsia="나눔명조" w:hint="eastAsia"/>
          <w:sz w:val="20"/>
          <w:szCs w:val="22"/>
        </w:rPr>
        <w:t>배려</w:t>
      </w:r>
      <w:r w:rsidR="005370FC">
        <w:rPr>
          <w:rFonts w:eastAsia="나눔명조" w:hint="eastAsia"/>
          <w:sz w:val="20"/>
          <w:szCs w:val="22"/>
        </w:rPr>
        <w:t xml:space="preserve">, </w:t>
      </w:r>
      <w:r w:rsidR="005370FC">
        <w:rPr>
          <w:rFonts w:eastAsia="나눔명조" w:hint="eastAsia"/>
          <w:sz w:val="20"/>
          <w:szCs w:val="22"/>
        </w:rPr>
        <w:t>창의성과</w:t>
      </w:r>
      <w:r w:rsidR="005370FC">
        <w:rPr>
          <w:rFonts w:eastAsia="나눔명조" w:hint="eastAsia"/>
          <w:sz w:val="20"/>
          <w:szCs w:val="22"/>
        </w:rPr>
        <w:t xml:space="preserve"> </w:t>
      </w:r>
      <w:r w:rsidR="005370FC">
        <w:rPr>
          <w:rFonts w:eastAsia="나눔명조" w:hint="eastAsia"/>
          <w:sz w:val="20"/>
          <w:szCs w:val="22"/>
        </w:rPr>
        <w:t>합리성을</w:t>
      </w:r>
      <w:r w:rsidR="005370FC">
        <w:rPr>
          <w:rFonts w:eastAsia="나눔명조" w:hint="eastAsia"/>
          <w:sz w:val="20"/>
          <w:szCs w:val="22"/>
        </w:rPr>
        <w:t xml:space="preserve"> </w:t>
      </w:r>
      <w:r w:rsidR="005370FC">
        <w:rPr>
          <w:rFonts w:eastAsia="나눔명조" w:hint="eastAsia"/>
          <w:sz w:val="20"/>
          <w:szCs w:val="22"/>
        </w:rPr>
        <w:t>고취하여</w:t>
      </w:r>
      <w:r w:rsidR="005370FC">
        <w:rPr>
          <w:rFonts w:eastAsia="나눔명조" w:hint="eastAsia"/>
          <w:sz w:val="20"/>
          <w:szCs w:val="22"/>
        </w:rPr>
        <w:t xml:space="preserve"> </w:t>
      </w:r>
      <w:r w:rsidR="005370FC">
        <w:rPr>
          <w:rFonts w:eastAsia="나눔명조" w:hint="eastAsia"/>
          <w:sz w:val="20"/>
          <w:szCs w:val="22"/>
        </w:rPr>
        <w:t>지적</w:t>
      </w:r>
      <w:r w:rsidR="005370FC">
        <w:rPr>
          <w:rFonts w:eastAsia="나눔명조" w:hint="eastAsia"/>
          <w:sz w:val="20"/>
          <w:szCs w:val="22"/>
        </w:rPr>
        <w:t xml:space="preserve"> </w:t>
      </w:r>
      <w:r w:rsidR="005370FC">
        <w:rPr>
          <w:rFonts w:eastAsia="나눔명조" w:hint="eastAsia"/>
          <w:sz w:val="20"/>
          <w:szCs w:val="22"/>
        </w:rPr>
        <w:t>자극을</w:t>
      </w:r>
      <w:r w:rsidR="005370FC">
        <w:rPr>
          <w:rFonts w:eastAsia="나눔명조" w:hint="eastAsia"/>
          <w:sz w:val="20"/>
          <w:szCs w:val="22"/>
        </w:rPr>
        <w:t xml:space="preserve"> </w:t>
      </w:r>
      <w:r w:rsidR="005370FC">
        <w:rPr>
          <w:rFonts w:eastAsia="나눔명조" w:hint="eastAsia"/>
          <w:sz w:val="20"/>
          <w:szCs w:val="22"/>
        </w:rPr>
        <w:t>제공하는</w:t>
      </w:r>
      <w:r w:rsidR="005370FC">
        <w:rPr>
          <w:rFonts w:eastAsia="나눔명조" w:hint="eastAsia"/>
          <w:sz w:val="20"/>
          <w:szCs w:val="22"/>
        </w:rPr>
        <w:t xml:space="preserve"> </w:t>
      </w:r>
      <w:r w:rsidR="005370FC">
        <w:rPr>
          <w:rFonts w:eastAsia="나눔명조" w:hint="eastAsia"/>
          <w:sz w:val="20"/>
          <w:szCs w:val="22"/>
        </w:rPr>
        <w:t>것이</w:t>
      </w:r>
      <w:r w:rsidR="005370FC">
        <w:rPr>
          <w:rFonts w:eastAsia="나눔명조" w:hint="eastAsia"/>
          <w:sz w:val="20"/>
          <w:szCs w:val="22"/>
        </w:rPr>
        <w:t xml:space="preserve"> </w:t>
      </w:r>
      <w:r w:rsidR="005370FC">
        <w:rPr>
          <w:rFonts w:eastAsia="나눔명조" w:hint="eastAsia"/>
          <w:sz w:val="20"/>
          <w:szCs w:val="22"/>
        </w:rPr>
        <w:t>주요</w:t>
      </w:r>
      <w:r w:rsidR="005370FC">
        <w:rPr>
          <w:rFonts w:eastAsia="나눔명조" w:hint="eastAsia"/>
          <w:sz w:val="20"/>
          <w:szCs w:val="22"/>
        </w:rPr>
        <w:t xml:space="preserve"> </w:t>
      </w:r>
      <w:r w:rsidR="005370FC">
        <w:rPr>
          <w:rFonts w:eastAsia="나눔명조" w:hint="eastAsia"/>
          <w:sz w:val="20"/>
          <w:szCs w:val="22"/>
        </w:rPr>
        <w:t>구성</w:t>
      </w:r>
      <w:r w:rsidR="005370FC">
        <w:rPr>
          <w:rFonts w:eastAsia="나눔명조" w:hint="eastAsia"/>
          <w:sz w:val="20"/>
          <w:szCs w:val="22"/>
        </w:rPr>
        <w:t xml:space="preserve"> </w:t>
      </w:r>
      <w:r w:rsidR="005370FC">
        <w:rPr>
          <w:rFonts w:eastAsia="나눔명조" w:hint="eastAsia"/>
          <w:sz w:val="20"/>
          <w:szCs w:val="22"/>
        </w:rPr>
        <w:t>요소이다</w:t>
      </w:r>
      <w:r>
        <w:rPr>
          <w:rFonts w:eastAsia="나눔명조" w:hint="eastAsia"/>
          <w:sz w:val="20"/>
          <w:szCs w:val="22"/>
        </w:rPr>
        <w:t xml:space="preserve"> (</w:t>
      </w:r>
      <w:proofErr w:type="spellStart"/>
      <w:r>
        <w:rPr>
          <w:rFonts w:eastAsia="나눔명조" w:hint="eastAsia"/>
          <w:sz w:val="20"/>
          <w:szCs w:val="22"/>
        </w:rPr>
        <w:t>강수돌</w:t>
      </w:r>
      <w:proofErr w:type="spellEnd"/>
      <w:r>
        <w:rPr>
          <w:rFonts w:eastAsia="나눔명조"/>
          <w:sz w:val="20"/>
          <w:szCs w:val="22"/>
        </w:rPr>
        <w:t xml:space="preserve"> 2010)</w:t>
      </w:r>
      <w:r w:rsidR="005370FC">
        <w:rPr>
          <w:rFonts w:eastAsia="나눔명조" w:hint="eastAsia"/>
          <w:sz w:val="20"/>
          <w:szCs w:val="22"/>
        </w:rPr>
        <w:t>.</w:t>
      </w:r>
      <w:r w:rsidR="009463D0">
        <w:rPr>
          <w:rFonts w:eastAsia="나눔명조" w:hint="eastAsia"/>
          <w:sz w:val="20"/>
          <w:szCs w:val="22"/>
        </w:rPr>
        <w:t xml:space="preserve"> </w:t>
      </w:r>
      <w:r w:rsidR="009463D0">
        <w:rPr>
          <w:rFonts w:eastAsia="나눔명조" w:hint="eastAsia"/>
          <w:sz w:val="20"/>
          <w:szCs w:val="22"/>
        </w:rPr>
        <w:t>구성</w:t>
      </w:r>
      <w:r w:rsidR="009463D0">
        <w:rPr>
          <w:rFonts w:eastAsia="나눔명조" w:hint="eastAsia"/>
          <w:sz w:val="20"/>
          <w:szCs w:val="22"/>
        </w:rPr>
        <w:t xml:space="preserve"> </w:t>
      </w:r>
      <w:r w:rsidR="009463D0">
        <w:rPr>
          <w:rFonts w:eastAsia="나눔명조" w:hint="eastAsia"/>
          <w:sz w:val="20"/>
          <w:szCs w:val="22"/>
        </w:rPr>
        <w:t>요소</w:t>
      </w:r>
      <w:r>
        <w:rPr>
          <w:rFonts w:eastAsia="나눔명조" w:hint="eastAsia"/>
          <w:sz w:val="20"/>
          <w:szCs w:val="22"/>
        </w:rPr>
        <w:t xml:space="preserve"> </w:t>
      </w:r>
      <w:r>
        <w:rPr>
          <w:rFonts w:eastAsia="나눔명조" w:hint="eastAsia"/>
          <w:sz w:val="20"/>
          <w:szCs w:val="22"/>
        </w:rPr>
        <w:t>차이</w:t>
      </w:r>
      <w:r w:rsidR="009463D0">
        <w:rPr>
          <w:rFonts w:eastAsia="나눔명조" w:hint="eastAsia"/>
          <w:sz w:val="20"/>
          <w:szCs w:val="22"/>
        </w:rPr>
        <w:t>에서</w:t>
      </w:r>
      <w:r w:rsidR="009463D0">
        <w:rPr>
          <w:rFonts w:eastAsia="나눔명조" w:hint="eastAsia"/>
          <w:sz w:val="20"/>
          <w:szCs w:val="22"/>
        </w:rPr>
        <w:t xml:space="preserve"> </w:t>
      </w:r>
      <w:r w:rsidR="009463D0">
        <w:rPr>
          <w:rFonts w:eastAsia="나눔명조" w:hint="eastAsia"/>
          <w:sz w:val="20"/>
          <w:szCs w:val="22"/>
        </w:rPr>
        <w:t>확인할</w:t>
      </w:r>
      <w:r w:rsidR="009463D0">
        <w:rPr>
          <w:rFonts w:eastAsia="나눔명조" w:hint="eastAsia"/>
          <w:sz w:val="20"/>
          <w:szCs w:val="22"/>
        </w:rPr>
        <w:t xml:space="preserve"> </w:t>
      </w:r>
      <w:r w:rsidR="009463D0">
        <w:rPr>
          <w:rFonts w:eastAsia="나눔명조" w:hint="eastAsia"/>
          <w:sz w:val="20"/>
          <w:szCs w:val="22"/>
        </w:rPr>
        <w:t>수</w:t>
      </w:r>
      <w:r w:rsidR="009463D0">
        <w:rPr>
          <w:rFonts w:eastAsia="나눔명조" w:hint="eastAsia"/>
          <w:sz w:val="20"/>
          <w:szCs w:val="22"/>
        </w:rPr>
        <w:t xml:space="preserve"> </w:t>
      </w:r>
      <w:r w:rsidR="009463D0">
        <w:rPr>
          <w:rFonts w:eastAsia="나눔명조" w:hint="eastAsia"/>
          <w:sz w:val="20"/>
          <w:szCs w:val="22"/>
        </w:rPr>
        <w:t>있듯이</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변혁적</w:t>
      </w:r>
      <w:r w:rsidR="009463D0">
        <w:rPr>
          <w:rFonts w:eastAsia="나눔명조" w:hint="eastAsia"/>
          <w:sz w:val="20"/>
          <w:szCs w:val="22"/>
        </w:rPr>
        <w:t xml:space="preserve"> </w:t>
      </w:r>
      <w:r w:rsidR="009463D0">
        <w:rPr>
          <w:rFonts w:eastAsia="나눔명조" w:hint="eastAsia"/>
          <w:sz w:val="20"/>
          <w:szCs w:val="22"/>
        </w:rPr>
        <w:t>리더십과</w:t>
      </w:r>
      <w:r w:rsidR="009463D0">
        <w:rPr>
          <w:rFonts w:eastAsia="나눔명조" w:hint="eastAsia"/>
          <w:sz w:val="20"/>
          <w:szCs w:val="22"/>
        </w:rPr>
        <w:t xml:space="preserve"> </w:t>
      </w:r>
      <w:r w:rsidR="009463D0">
        <w:rPr>
          <w:rFonts w:eastAsia="나눔명조" w:hint="eastAsia"/>
          <w:sz w:val="20"/>
          <w:szCs w:val="22"/>
        </w:rPr>
        <w:t>거래적</w:t>
      </w:r>
      <w:r w:rsidR="009463D0">
        <w:rPr>
          <w:rFonts w:eastAsia="나눔명조" w:hint="eastAsia"/>
          <w:sz w:val="20"/>
          <w:szCs w:val="22"/>
        </w:rPr>
        <w:t xml:space="preserve"> </w:t>
      </w:r>
      <w:r w:rsidR="009463D0">
        <w:rPr>
          <w:rFonts w:eastAsia="나눔명조" w:hint="eastAsia"/>
          <w:sz w:val="20"/>
          <w:szCs w:val="22"/>
        </w:rPr>
        <w:t>리더십은</w:t>
      </w:r>
      <w:r w:rsidR="009463D0">
        <w:rPr>
          <w:rFonts w:eastAsia="나눔명조" w:hint="eastAsia"/>
          <w:sz w:val="20"/>
          <w:szCs w:val="22"/>
        </w:rPr>
        <w:t xml:space="preserve"> </w:t>
      </w:r>
      <w:r w:rsidR="009463D0">
        <w:rPr>
          <w:rFonts w:eastAsia="나눔명조" w:hint="eastAsia"/>
          <w:sz w:val="20"/>
          <w:szCs w:val="22"/>
        </w:rPr>
        <w:t>추구하는</w:t>
      </w:r>
      <w:r w:rsidR="009463D0">
        <w:rPr>
          <w:rFonts w:eastAsia="나눔명조" w:hint="eastAsia"/>
          <w:sz w:val="20"/>
          <w:szCs w:val="22"/>
        </w:rPr>
        <w:t xml:space="preserve"> </w:t>
      </w:r>
      <w:r w:rsidR="009463D0">
        <w:rPr>
          <w:rFonts w:eastAsia="나눔명조" w:hint="eastAsia"/>
          <w:sz w:val="20"/>
          <w:szCs w:val="22"/>
        </w:rPr>
        <w:t>조직</w:t>
      </w:r>
      <w:r w:rsidR="009463D0">
        <w:rPr>
          <w:rFonts w:eastAsia="나눔명조" w:hint="eastAsia"/>
          <w:sz w:val="20"/>
          <w:szCs w:val="22"/>
        </w:rPr>
        <w:t xml:space="preserve"> </w:t>
      </w:r>
      <w:r>
        <w:rPr>
          <w:rFonts w:eastAsia="나눔명조" w:hint="eastAsia"/>
          <w:sz w:val="20"/>
          <w:szCs w:val="22"/>
        </w:rPr>
        <w:t>환경과</w:t>
      </w:r>
      <w:r>
        <w:rPr>
          <w:rFonts w:eastAsia="나눔명조" w:hint="eastAsia"/>
          <w:sz w:val="20"/>
          <w:szCs w:val="22"/>
        </w:rPr>
        <w:t xml:space="preserve"> </w:t>
      </w:r>
      <w:r>
        <w:rPr>
          <w:rFonts w:eastAsia="나눔명조" w:hint="eastAsia"/>
          <w:sz w:val="20"/>
          <w:szCs w:val="22"/>
        </w:rPr>
        <w:t>조직의</w:t>
      </w:r>
      <w:r>
        <w:rPr>
          <w:rFonts w:eastAsia="나눔명조" w:hint="eastAsia"/>
          <w:sz w:val="20"/>
          <w:szCs w:val="22"/>
        </w:rPr>
        <w:t xml:space="preserve"> </w:t>
      </w:r>
      <w:r w:rsidR="009463D0">
        <w:rPr>
          <w:rFonts w:eastAsia="나눔명조" w:hint="eastAsia"/>
          <w:sz w:val="20"/>
          <w:szCs w:val="22"/>
        </w:rPr>
        <w:t>방향</w:t>
      </w:r>
      <w:r>
        <w:rPr>
          <w:rFonts w:eastAsia="나눔명조" w:hint="eastAsia"/>
          <w:sz w:val="20"/>
          <w:szCs w:val="22"/>
        </w:rPr>
        <w:t>,</w:t>
      </w:r>
      <w:r w:rsidR="009463D0">
        <w:rPr>
          <w:rFonts w:eastAsia="나눔명조" w:hint="eastAsia"/>
          <w:sz w:val="20"/>
          <w:szCs w:val="22"/>
        </w:rPr>
        <w:t xml:space="preserve"> </w:t>
      </w:r>
      <w:r w:rsidR="009463D0">
        <w:rPr>
          <w:rFonts w:eastAsia="나눔명조" w:hint="eastAsia"/>
          <w:sz w:val="20"/>
          <w:szCs w:val="22"/>
        </w:rPr>
        <w:t>구성원</w:t>
      </w:r>
      <w:r w:rsidR="009463D0">
        <w:rPr>
          <w:rFonts w:eastAsia="나눔명조" w:hint="eastAsia"/>
          <w:sz w:val="20"/>
          <w:szCs w:val="22"/>
        </w:rPr>
        <w:t xml:space="preserve"> </w:t>
      </w:r>
      <w:r w:rsidR="009463D0">
        <w:rPr>
          <w:rFonts w:eastAsia="나눔명조" w:hint="eastAsia"/>
          <w:sz w:val="20"/>
          <w:szCs w:val="22"/>
        </w:rPr>
        <w:t>관리</w:t>
      </w:r>
      <w:r w:rsidR="009463D0">
        <w:rPr>
          <w:rFonts w:eastAsia="나눔명조" w:hint="eastAsia"/>
          <w:sz w:val="20"/>
          <w:szCs w:val="22"/>
        </w:rPr>
        <w:t xml:space="preserve"> </w:t>
      </w:r>
      <w:r w:rsidR="009463D0">
        <w:rPr>
          <w:rFonts w:eastAsia="나눔명조" w:hint="eastAsia"/>
          <w:sz w:val="20"/>
          <w:szCs w:val="22"/>
        </w:rPr>
        <w:t>방식</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목표</w:t>
      </w:r>
      <w:r w:rsidR="009463D0">
        <w:rPr>
          <w:rFonts w:eastAsia="나눔명조" w:hint="eastAsia"/>
          <w:sz w:val="20"/>
          <w:szCs w:val="22"/>
        </w:rPr>
        <w:t xml:space="preserve"> </w:t>
      </w:r>
      <w:r w:rsidR="009463D0">
        <w:rPr>
          <w:rFonts w:eastAsia="나눔명조" w:hint="eastAsia"/>
          <w:sz w:val="20"/>
          <w:szCs w:val="22"/>
        </w:rPr>
        <w:t>성취</w:t>
      </w:r>
      <w:r w:rsidR="009463D0">
        <w:rPr>
          <w:rFonts w:eastAsia="나눔명조" w:hint="eastAsia"/>
          <w:sz w:val="20"/>
          <w:szCs w:val="22"/>
        </w:rPr>
        <w:t xml:space="preserve"> </w:t>
      </w:r>
      <w:r w:rsidR="009463D0">
        <w:rPr>
          <w:rFonts w:eastAsia="나눔명조" w:hint="eastAsia"/>
          <w:sz w:val="20"/>
          <w:szCs w:val="22"/>
        </w:rPr>
        <w:t>과정까지</w:t>
      </w:r>
      <w:r w:rsidR="009463D0">
        <w:rPr>
          <w:rFonts w:eastAsia="나눔명조" w:hint="eastAsia"/>
          <w:sz w:val="20"/>
          <w:szCs w:val="22"/>
        </w:rPr>
        <w:t xml:space="preserve"> </w:t>
      </w:r>
      <w:r w:rsidR="009463D0">
        <w:rPr>
          <w:rFonts w:eastAsia="나눔명조" w:hint="eastAsia"/>
          <w:sz w:val="20"/>
          <w:szCs w:val="22"/>
        </w:rPr>
        <w:t>모두</w:t>
      </w:r>
      <w:r w:rsidR="009463D0">
        <w:rPr>
          <w:rFonts w:eastAsia="나눔명조" w:hint="eastAsia"/>
          <w:sz w:val="20"/>
          <w:szCs w:val="22"/>
        </w:rPr>
        <w:t xml:space="preserve"> </w:t>
      </w:r>
      <w:r w:rsidR="009463D0">
        <w:rPr>
          <w:rFonts w:eastAsia="나눔명조" w:hint="eastAsia"/>
          <w:sz w:val="20"/>
          <w:szCs w:val="22"/>
        </w:rPr>
        <w:t>상이하게</w:t>
      </w:r>
      <w:r w:rsidR="009463D0">
        <w:rPr>
          <w:rFonts w:eastAsia="나눔명조" w:hint="eastAsia"/>
          <w:sz w:val="20"/>
          <w:szCs w:val="22"/>
        </w:rPr>
        <w:t xml:space="preserve"> </w:t>
      </w:r>
      <w:r w:rsidR="009463D0">
        <w:rPr>
          <w:rFonts w:eastAsia="나눔명조" w:hint="eastAsia"/>
          <w:sz w:val="20"/>
          <w:szCs w:val="22"/>
        </w:rPr>
        <w:t>나타난다</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따라서</w:t>
      </w:r>
      <w:r w:rsidR="009463D0">
        <w:rPr>
          <w:rFonts w:eastAsia="나눔명조"/>
          <w:sz w:val="20"/>
          <w:szCs w:val="22"/>
        </w:rPr>
        <w:t xml:space="preserve"> </w:t>
      </w:r>
      <w:r w:rsidR="009463D0">
        <w:rPr>
          <w:rFonts w:eastAsia="나눔명조" w:hint="eastAsia"/>
          <w:sz w:val="20"/>
          <w:szCs w:val="22"/>
        </w:rPr>
        <w:t>이</w:t>
      </w:r>
      <w:r w:rsidR="009463D0">
        <w:rPr>
          <w:rFonts w:eastAsia="나눔명조" w:hint="eastAsia"/>
          <w:sz w:val="20"/>
          <w:szCs w:val="22"/>
        </w:rPr>
        <w:t xml:space="preserve"> </w:t>
      </w:r>
      <w:r w:rsidR="009463D0">
        <w:rPr>
          <w:rFonts w:eastAsia="나눔명조" w:hint="eastAsia"/>
          <w:sz w:val="20"/>
          <w:szCs w:val="22"/>
        </w:rPr>
        <w:t>두</w:t>
      </w:r>
      <w:r w:rsidR="009463D0">
        <w:rPr>
          <w:rFonts w:eastAsia="나눔명조"/>
          <w:sz w:val="20"/>
          <w:szCs w:val="22"/>
        </w:rPr>
        <w:t xml:space="preserve"> </w:t>
      </w:r>
      <w:r w:rsidR="009463D0">
        <w:rPr>
          <w:rFonts w:eastAsia="나눔명조" w:hint="eastAsia"/>
          <w:sz w:val="20"/>
          <w:szCs w:val="22"/>
        </w:rPr>
        <w:t>종류의</w:t>
      </w:r>
      <w:r w:rsidR="009463D0">
        <w:rPr>
          <w:rFonts w:eastAsia="나눔명조" w:hint="eastAsia"/>
          <w:sz w:val="20"/>
          <w:szCs w:val="22"/>
        </w:rPr>
        <w:t xml:space="preserve"> </w:t>
      </w:r>
      <w:r w:rsidR="009463D0">
        <w:rPr>
          <w:rFonts w:eastAsia="나눔명조" w:hint="eastAsia"/>
          <w:sz w:val="20"/>
          <w:szCs w:val="22"/>
        </w:rPr>
        <w:t>목표지향적</w:t>
      </w:r>
      <w:r w:rsidR="009463D0">
        <w:rPr>
          <w:rFonts w:eastAsia="나눔명조" w:hint="eastAsia"/>
          <w:sz w:val="20"/>
          <w:szCs w:val="22"/>
        </w:rPr>
        <w:t xml:space="preserve"> </w:t>
      </w:r>
      <w:r w:rsidR="009463D0">
        <w:rPr>
          <w:rFonts w:eastAsia="나눔명조" w:hint="eastAsia"/>
          <w:sz w:val="20"/>
          <w:szCs w:val="22"/>
        </w:rPr>
        <w:t>리더십이</w:t>
      </w:r>
      <w:r w:rsidR="009463D0">
        <w:rPr>
          <w:rFonts w:eastAsia="나눔명조" w:hint="eastAsia"/>
          <w:sz w:val="20"/>
          <w:szCs w:val="22"/>
        </w:rPr>
        <w:t xml:space="preserve"> </w:t>
      </w:r>
      <w:r w:rsidR="009463D0">
        <w:rPr>
          <w:rFonts w:eastAsia="나눔명조" w:hint="eastAsia"/>
          <w:sz w:val="20"/>
          <w:szCs w:val="22"/>
        </w:rPr>
        <w:t>상존하는</w:t>
      </w:r>
      <w:r w:rsidR="009463D0">
        <w:rPr>
          <w:rFonts w:eastAsia="나눔명조" w:hint="eastAsia"/>
          <w:sz w:val="20"/>
          <w:szCs w:val="22"/>
        </w:rPr>
        <w:t xml:space="preserve"> </w:t>
      </w:r>
      <w:r w:rsidR="009463D0">
        <w:rPr>
          <w:rFonts w:eastAsia="나눔명조" w:hint="eastAsia"/>
          <w:sz w:val="20"/>
          <w:szCs w:val="22"/>
        </w:rPr>
        <w:t>경우</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조직</w:t>
      </w:r>
      <w:r>
        <w:rPr>
          <w:rFonts w:eastAsia="나눔명조" w:hint="eastAsia"/>
          <w:sz w:val="20"/>
          <w:szCs w:val="22"/>
        </w:rPr>
        <w:t xml:space="preserve"> </w:t>
      </w:r>
      <w:r w:rsidR="009463D0">
        <w:rPr>
          <w:rFonts w:eastAsia="나눔명조" w:hint="eastAsia"/>
          <w:sz w:val="20"/>
          <w:szCs w:val="22"/>
        </w:rPr>
        <w:t>내에서</w:t>
      </w:r>
      <w:r w:rsidR="009463D0">
        <w:rPr>
          <w:rFonts w:eastAsia="나눔명조"/>
          <w:sz w:val="20"/>
          <w:szCs w:val="22"/>
        </w:rPr>
        <w:t xml:space="preserve"> </w:t>
      </w:r>
      <w:r w:rsidR="009463D0">
        <w:rPr>
          <w:rFonts w:eastAsia="나눔명조" w:hint="eastAsia"/>
          <w:sz w:val="20"/>
          <w:szCs w:val="22"/>
        </w:rPr>
        <w:t>상충효과가</w:t>
      </w:r>
      <w:r w:rsidR="009463D0">
        <w:rPr>
          <w:rFonts w:eastAsia="나눔명조" w:hint="eastAsia"/>
          <w:sz w:val="20"/>
          <w:szCs w:val="22"/>
        </w:rPr>
        <w:t xml:space="preserve"> </w:t>
      </w:r>
      <w:r w:rsidR="009463D0">
        <w:rPr>
          <w:rFonts w:eastAsia="나눔명조" w:hint="eastAsia"/>
          <w:sz w:val="20"/>
          <w:szCs w:val="22"/>
        </w:rPr>
        <w:t>나타날</w:t>
      </w:r>
      <w:r w:rsidR="00BC5C4A">
        <w:rPr>
          <w:rFonts w:eastAsia="나눔명조" w:hint="eastAsia"/>
          <w:sz w:val="20"/>
          <w:szCs w:val="22"/>
        </w:rPr>
        <w:t xml:space="preserve"> </w:t>
      </w:r>
      <w:r w:rsidR="00BC5C4A">
        <w:rPr>
          <w:rFonts w:eastAsia="나눔명조" w:hint="eastAsia"/>
          <w:sz w:val="20"/>
          <w:szCs w:val="22"/>
        </w:rPr>
        <w:t>것으로</w:t>
      </w:r>
      <w:r w:rsidR="009463D0">
        <w:rPr>
          <w:rFonts w:eastAsia="나눔명조" w:hint="eastAsia"/>
          <w:sz w:val="20"/>
          <w:szCs w:val="22"/>
        </w:rPr>
        <w:t xml:space="preserve"> </w:t>
      </w:r>
      <w:r w:rsidR="00BC5C4A">
        <w:rPr>
          <w:rFonts w:eastAsia="나눔명조" w:hint="eastAsia"/>
          <w:sz w:val="20"/>
          <w:szCs w:val="22"/>
        </w:rPr>
        <w:t>기대한다</w:t>
      </w:r>
      <w:r w:rsidR="00BC5C4A">
        <w:rPr>
          <w:rFonts w:eastAsia="나눔명조" w:hint="eastAsia"/>
          <w:sz w:val="20"/>
          <w:szCs w:val="22"/>
        </w:rPr>
        <w:t>.</w:t>
      </w:r>
    </w:p>
    <w:p w14:paraId="3C7EF500" w14:textId="06C7644D" w:rsidR="0005167B" w:rsidRDefault="009463D0" w:rsidP="00265BC3">
      <w:pPr>
        <w:widowControl/>
        <w:wordWrap/>
        <w:autoSpaceDE/>
        <w:autoSpaceDN/>
        <w:spacing w:before="120" w:after="120" w:line="276" w:lineRule="auto"/>
        <w:rPr>
          <w:rFonts w:eastAsia="나눔명조"/>
          <w:sz w:val="20"/>
          <w:szCs w:val="22"/>
        </w:rPr>
      </w:pPr>
      <w:r>
        <w:rPr>
          <w:rFonts w:eastAsia="나눔명조" w:hint="eastAsia"/>
          <w:sz w:val="20"/>
          <w:szCs w:val="22"/>
        </w:rPr>
        <w:t>앞서</w:t>
      </w:r>
      <w:r>
        <w:rPr>
          <w:rFonts w:eastAsia="나눔명조" w:hint="eastAsia"/>
          <w:sz w:val="20"/>
          <w:szCs w:val="22"/>
        </w:rPr>
        <w:t xml:space="preserve"> </w:t>
      </w:r>
      <w:r>
        <w:rPr>
          <w:rFonts w:eastAsia="나눔명조" w:hint="eastAsia"/>
          <w:sz w:val="20"/>
          <w:szCs w:val="22"/>
        </w:rPr>
        <w:t>정리한</w:t>
      </w:r>
      <w:r>
        <w:rPr>
          <w:rFonts w:eastAsia="나눔명조" w:hint="eastAsia"/>
          <w:sz w:val="20"/>
          <w:szCs w:val="22"/>
        </w:rPr>
        <w:t xml:space="preserve"> </w:t>
      </w:r>
      <w:r>
        <w:rPr>
          <w:rFonts w:eastAsia="나눔명조" w:hint="eastAsia"/>
          <w:sz w:val="20"/>
          <w:szCs w:val="22"/>
        </w:rPr>
        <w:t>목표지향적</w:t>
      </w:r>
      <w:r>
        <w:rPr>
          <w:rFonts w:eastAsia="나눔명조" w:hint="eastAsia"/>
          <w:sz w:val="20"/>
          <w:szCs w:val="22"/>
        </w:rPr>
        <w:t xml:space="preserve"> </w:t>
      </w:r>
      <w:r>
        <w:rPr>
          <w:rFonts w:eastAsia="나눔명조" w:hint="eastAsia"/>
          <w:sz w:val="20"/>
          <w:szCs w:val="22"/>
        </w:rPr>
        <w:t>리더십의</w:t>
      </w:r>
      <w:r>
        <w:rPr>
          <w:rFonts w:eastAsia="나눔명조" w:hint="eastAsia"/>
          <w:sz w:val="20"/>
          <w:szCs w:val="22"/>
        </w:rPr>
        <w:t xml:space="preserve"> </w:t>
      </w:r>
      <w:r>
        <w:rPr>
          <w:rFonts w:eastAsia="나눔명조" w:hint="eastAsia"/>
          <w:sz w:val="20"/>
          <w:szCs w:val="22"/>
        </w:rPr>
        <w:t>개념에</w:t>
      </w:r>
      <w:r>
        <w:rPr>
          <w:rFonts w:eastAsia="나눔명조" w:hint="eastAsia"/>
          <w:sz w:val="20"/>
          <w:szCs w:val="22"/>
        </w:rPr>
        <w:t xml:space="preserve"> </w:t>
      </w:r>
      <w:r>
        <w:rPr>
          <w:rFonts w:eastAsia="나눔명조" w:hint="eastAsia"/>
          <w:sz w:val="20"/>
          <w:szCs w:val="22"/>
        </w:rPr>
        <w:t>따라</w:t>
      </w:r>
      <w:r w:rsidR="00871434">
        <w:rPr>
          <w:rFonts w:eastAsia="나눔명조" w:hint="eastAsia"/>
          <w:sz w:val="20"/>
          <w:szCs w:val="22"/>
        </w:rPr>
        <w:t>,</w:t>
      </w:r>
      <w:r w:rsidR="00871434">
        <w:rPr>
          <w:rFonts w:eastAsia="나눔명조"/>
          <w:sz w:val="20"/>
          <w:szCs w:val="22"/>
        </w:rPr>
        <w:t xml:space="preserve"> </w:t>
      </w:r>
      <w:r w:rsidR="0005167B" w:rsidRPr="00214D93">
        <w:rPr>
          <w:rFonts w:eastAsia="나눔명조" w:hint="eastAsia"/>
          <w:sz w:val="20"/>
          <w:szCs w:val="22"/>
        </w:rPr>
        <w:t>2020</w:t>
      </w:r>
      <w:r w:rsidR="0005167B" w:rsidRPr="00214D93">
        <w:rPr>
          <w:rFonts w:eastAsia="나눔명조" w:hint="eastAsia"/>
          <w:sz w:val="20"/>
          <w:szCs w:val="22"/>
        </w:rPr>
        <w:t>년</w:t>
      </w:r>
      <w:r w:rsidR="0005167B" w:rsidRPr="00214D93">
        <w:rPr>
          <w:rFonts w:eastAsia="나눔명조" w:hint="eastAsia"/>
          <w:sz w:val="20"/>
          <w:szCs w:val="22"/>
        </w:rPr>
        <w:t xml:space="preserve"> </w:t>
      </w:r>
      <w:r w:rsidR="0005167B" w:rsidRPr="00214D93">
        <w:rPr>
          <w:rFonts w:eastAsia="나눔명조" w:hint="eastAsia"/>
          <w:sz w:val="20"/>
          <w:szCs w:val="22"/>
        </w:rPr>
        <w:t>공</w:t>
      </w:r>
      <w:r w:rsidR="0005167B" w:rsidRPr="0005167B">
        <w:rPr>
          <w:rFonts w:eastAsia="나눔명조" w:hint="eastAsia"/>
          <w:sz w:val="20"/>
          <w:szCs w:val="22"/>
        </w:rPr>
        <w:t>직생활실태조사의</w:t>
      </w:r>
      <w:r w:rsidR="005370FC">
        <w:rPr>
          <w:rFonts w:eastAsia="나눔명조" w:hint="eastAsia"/>
          <w:sz w:val="20"/>
          <w:szCs w:val="22"/>
        </w:rPr>
        <w:t xml:space="preserve"> </w:t>
      </w:r>
      <w:r w:rsidR="0005167B" w:rsidRPr="0005167B">
        <w:rPr>
          <w:rFonts w:eastAsia="나눔명조" w:hint="eastAsia"/>
          <w:sz w:val="20"/>
          <w:szCs w:val="22"/>
        </w:rPr>
        <w:t>조직관리</w:t>
      </w:r>
      <w:r w:rsidR="005370FC">
        <w:rPr>
          <w:rFonts w:eastAsia="나눔명조" w:hint="eastAsia"/>
          <w:sz w:val="20"/>
          <w:szCs w:val="22"/>
        </w:rPr>
        <w:t>와</w:t>
      </w:r>
      <w:r w:rsidR="005370FC">
        <w:rPr>
          <w:rFonts w:eastAsia="나눔명조" w:hint="eastAsia"/>
          <w:sz w:val="20"/>
          <w:szCs w:val="22"/>
        </w:rPr>
        <w:t xml:space="preserve"> </w:t>
      </w:r>
      <w:r w:rsidR="005370FC">
        <w:rPr>
          <w:rFonts w:eastAsia="나눔명조" w:hint="eastAsia"/>
          <w:sz w:val="20"/>
          <w:szCs w:val="22"/>
        </w:rPr>
        <w:t>관련하여</w:t>
      </w:r>
      <w:r w:rsidR="005370FC">
        <w:rPr>
          <w:rFonts w:eastAsia="나눔명조" w:hint="eastAsia"/>
          <w:sz w:val="20"/>
          <w:szCs w:val="22"/>
        </w:rPr>
        <w:t xml:space="preserve"> </w:t>
      </w:r>
      <w:r w:rsidR="005370FC">
        <w:rPr>
          <w:rFonts w:eastAsia="나눔명조" w:hint="eastAsia"/>
          <w:sz w:val="20"/>
          <w:szCs w:val="22"/>
        </w:rPr>
        <w:t>리더십에</w:t>
      </w:r>
      <w:r w:rsidR="005370FC">
        <w:rPr>
          <w:rFonts w:eastAsia="나눔명조" w:hint="eastAsia"/>
          <w:sz w:val="20"/>
          <w:szCs w:val="22"/>
        </w:rPr>
        <w:t xml:space="preserve"> </w:t>
      </w:r>
      <w:r w:rsidR="005370FC">
        <w:rPr>
          <w:rFonts w:eastAsia="나눔명조" w:hint="eastAsia"/>
          <w:sz w:val="20"/>
          <w:szCs w:val="22"/>
        </w:rPr>
        <w:t>대한</w:t>
      </w:r>
      <w:r w:rsidR="005370FC">
        <w:rPr>
          <w:rFonts w:eastAsia="나눔명조" w:hint="eastAsia"/>
          <w:sz w:val="20"/>
          <w:szCs w:val="22"/>
        </w:rPr>
        <w:t xml:space="preserve"> </w:t>
      </w:r>
      <w:r w:rsidR="005370FC">
        <w:rPr>
          <w:rFonts w:eastAsia="나눔명조" w:hint="eastAsia"/>
          <w:sz w:val="20"/>
          <w:szCs w:val="22"/>
        </w:rPr>
        <w:t>묻는</w:t>
      </w:r>
      <w:r w:rsidR="0005167B" w:rsidRPr="0005167B">
        <w:rPr>
          <w:rFonts w:eastAsia="나눔명조" w:hint="eastAsia"/>
          <w:sz w:val="20"/>
          <w:szCs w:val="22"/>
        </w:rPr>
        <w:t xml:space="preserve"> 19</w:t>
      </w:r>
      <w:r w:rsidR="0005167B" w:rsidRPr="0005167B">
        <w:rPr>
          <w:rFonts w:eastAsia="나눔명조" w:hint="eastAsia"/>
          <w:sz w:val="20"/>
          <w:szCs w:val="22"/>
        </w:rPr>
        <w:t>번</w:t>
      </w:r>
      <w:r w:rsidR="0005167B" w:rsidRPr="0005167B">
        <w:rPr>
          <w:rFonts w:eastAsia="나눔명조" w:hint="eastAsia"/>
          <w:sz w:val="20"/>
          <w:szCs w:val="22"/>
        </w:rPr>
        <w:t xml:space="preserve"> </w:t>
      </w:r>
      <w:r w:rsidR="0005167B" w:rsidRPr="0005167B">
        <w:rPr>
          <w:rFonts w:eastAsia="나눔명조" w:hint="eastAsia"/>
          <w:sz w:val="20"/>
          <w:szCs w:val="22"/>
        </w:rPr>
        <w:t>문항</w:t>
      </w:r>
      <w:r w:rsidR="005370FC">
        <w:rPr>
          <w:rFonts w:eastAsia="나눔명조" w:hint="eastAsia"/>
          <w:sz w:val="20"/>
          <w:szCs w:val="22"/>
        </w:rPr>
        <w:t xml:space="preserve"> </w:t>
      </w:r>
      <w:r w:rsidR="0005167B" w:rsidRPr="0005167B">
        <w:rPr>
          <w:rFonts w:eastAsia="나눔명조" w:hint="eastAsia"/>
          <w:sz w:val="20"/>
          <w:szCs w:val="22"/>
        </w:rPr>
        <w:t>중</w:t>
      </w:r>
      <w:r w:rsidR="0005167B" w:rsidRPr="0005167B">
        <w:rPr>
          <w:rFonts w:eastAsia="나눔명조" w:hint="eastAsia"/>
          <w:sz w:val="20"/>
          <w:szCs w:val="22"/>
        </w:rPr>
        <w:t xml:space="preserve"> </w:t>
      </w:r>
      <w:r w:rsidR="005370FC">
        <w:rPr>
          <w:rFonts w:eastAsia="나눔명조" w:hint="eastAsia"/>
          <w:sz w:val="20"/>
          <w:szCs w:val="22"/>
        </w:rPr>
        <w:t>거래적</w:t>
      </w:r>
      <w:r w:rsidR="005370FC">
        <w:rPr>
          <w:rFonts w:eastAsia="나눔명조" w:hint="eastAsia"/>
          <w:sz w:val="20"/>
          <w:szCs w:val="22"/>
        </w:rPr>
        <w:t xml:space="preserve"> </w:t>
      </w:r>
      <w:r w:rsidR="005370FC">
        <w:rPr>
          <w:rFonts w:eastAsia="나눔명조" w:hint="eastAsia"/>
          <w:sz w:val="20"/>
          <w:szCs w:val="22"/>
        </w:rPr>
        <w:t>리더십</w:t>
      </w:r>
      <w:r w:rsidR="005370FC">
        <w:rPr>
          <w:rFonts w:eastAsia="나눔명조" w:hint="eastAsia"/>
          <w:sz w:val="20"/>
          <w:szCs w:val="22"/>
        </w:rPr>
        <w:t>(</w:t>
      </w:r>
      <w:r w:rsidR="005370FC">
        <w:rPr>
          <w:rFonts w:eastAsia="나눔명조"/>
          <w:sz w:val="20"/>
          <w:szCs w:val="22"/>
        </w:rPr>
        <w:t>1</w:t>
      </w:r>
      <w:r w:rsidR="005370FC">
        <w:rPr>
          <w:rFonts w:eastAsia="나눔명조" w:hint="eastAsia"/>
          <w:sz w:val="20"/>
          <w:szCs w:val="22"/>
        </w:rPr>
        <w:t>번</w:t>
      </w:r>
      <w:r w:rsidR="005370FC">
        <w:rPr>
          <w:rFonts w:eastAsia="나눔명조" w:hint="eastAsia"/>
          <w:sz w:val="20"/>
          <w:szCs w:val="22"/>
        </w:rPr>
        <w:t>,</w:t>
      </w:r>
      <w:r w:rsidR="005370FC">
        <w:rPr>
          <w:rFonts w:eastAsia="나눔명조"/>
          <w:sz w:val="20"/>
          <w:szCs w:val="22"/>
        </w:rPr>
        <w:t xml:space="preserve"> 2</w:t>
      </w:r>
      <w:r w:rsidR="005370FC">
        <w:rPr>
          <w:rFonts w:eastAsia="나눔명조" w:hint="eastAsia"/>
          <w:sz w:val="20"/>
          <w:szCs w:val="22"/>
        </w:rPr>
        <w:t>번</w:t>
      </w:r>
      <w:r w:rsidR="005370FC">
        <w:rPr>
          <w:rFonts w:eastAsia="나눔명조" w:hint="eastAsia"/>
          <w:sz w:val="20"/>
          <w:szCs w:val="22"/>
        </w:rPr>
        <w:t xml:space="preserve">) </w:t>
      </w:r>
      <w:r w:rsidR="005370FC">
        <w:rPr>
          <w:rFonts w:eastAsia="나눔명조" w:hint="eastAsia"/>
          <w:sz w:val="20"/>
          <w:szCs w:val="22"/>
        </w:rPr>
        <w:t>및</w:t>
      </w:r>
      <w:r w:rsidR="005370FC">
        <w:rPr>
          <w:rFonts w:eastAsia="나눔명조" w:hint="eastAsia"/>
          <w:sz w:val="20"/>
          <w:szCs w:val="22"/>
        </w:rPr>
        <w:t xml:space="preserve"> </w:t>
      </w:r>
      <w:r w:rsidR="005370FC">
        <w:rPr>
          <w:rFonts w:eastAsia="나눔명조" w:hint="eastAsia"/>
          <w:sz w:val="20"/>
          <w:szCs w:val="22"/>
        </w:rPr>
        <w:t>변혁적</w:t>
      </w:r>
      <w:r w:rsidR="005370FC">
        <w:rPr>
          <w:rFonts w:eastAsia="나눔명조" w:hint="eastAsia"/>
          <w:sz w:val="20"/>
          <w:szCs w:val="22"/>
        </w:rPr>
        <w:t xml:space="preserve"> </w:t>
      </w:r>
      <w:r w:rsidR="005370FC">
        <w:rPr>
          <w:rFonts w:eastAsia="나눔명조" w:hint="eastAsia"/>
          <w:sz w:val="20"/>
          <w:szCs w:val="22"/>
        </w:rPr>
        <w:t>리더십</w:t>
      </w:r>
      <w:r w:rsidR="005370FC">
        <w:rPr>
          <w:rFonts w:eastAsia="나눔명조" w:hint="eastAsia"/>
          <w:sz w:val="20"/>
          <w:szCs w:val="22"/>
        </w:rPr>
        <w:t>(</w:t>
      </w:r>
      <w:r w:rsidR="005370FC">
        <w:rPr>
          <w:rFonts w:eastAsia="나눔명조"/>
          <w:sz w:val="20"/>
          <w:szCs w:val="22"/>
        </w:rPr>
        <w:t>4</w:t>
      </w:r>
      <w:r w:rsidR="005370FC">
        <w:rPr>
          <w:rFonts w:eastAsia="나눔명조" w:hint="eastAsia"/>
          <w:sz w:val="20"/>
          <w:szCs w:val="22"/>
        </w:rPr>
        <w:t>번</w:t>
      </w:r>
      <w:r w:rsidR="005370FC">
        <w:rPr>
          <w:rFonts w:eastAsia="나눔명조" w:hint="eastAsia"/>
          <w:sz w:val="20"/>
          <w:szCs w:val="22"/>
        </w:rPr>
        <w:t>,</w:t>
      </w:r>
      <w:r w:rsidR="005370FC">
        <w:rPr>
          <w:rFonts w:eastAsia="나눔명조"/>
          <w:sz w:val="20"/>
          <w:szCs w:val="22"/>
        </w:rPr>
        <w:t xml:space="preserve"> 6</w:t>
      </w:r>
      <w:r w:rsidR="005370FC">
        <w:rPr>
          <w:rFonts w:eastAsia="나눔명조" w:hint="eastAsia"/>
          <w:sz w:val="20"/>
          <w:szCs w:val="22"/>
        </w:rPr>
        <w:t>번</w:t>
      </w:r>
      <w:r w:rsidR="005370FC">
        <w:rPr>
          <w:rFonts w:eastAsia="나눔명조" w:hint="eastAsia"/>
          <w:sz w:val="20"/>
          <w:szCs w:val="22"/>
        </w:rPr>
        <w:t>,</w:t>
      </w:r>
      <w:r w:rsidR="005370FC">
        <w:rPr>
          <w:rFonts w:eastAsia="나눔명조"/>
          <w:sz w:val="20"/>
          <w:szCs w:val="22"/>
        </w:rPr>
        <w:t xml:space="preserve"> 7</w:t>
      </w:r>
      <w:r w:rsidR="005370FC">
        <w:rPr>
          <w:rFonts w:eastAsia="나눔명조" w:hint="eastAsia"/>
          <w:sz w:val="20"/>
          <w:szCs w:val="22"/>
        </w:rPr>
        <w:t>번</w:t>
      </w:r>
      <w:r w:rsidR="005370FC">
        <w:rPr>
          <w:rFonts w:eastAsia="나눔명조" w:hint="eastAsia"/>
          <w:sz w:val="20"/>
          <w:szCs w:val="22"/>
        </w:rPr>
        <w:t>)</w:t>
      </w:r>
      <w:r w:rsidR="005370FC">
        <w:rPr>
          <w:rFonts w:eastAsia="나눔명조" w:hint="eastAsia"/>
          <w:sz w:val="20"/>
          <w:szCs w:val="22"/>
        </w:rPr>
        <w:t>과</w:t>
      </w:r>
      <w:r w:rsidR="005370FC">
        <w:rPr>
          <w:rFonts w:eastAsia="나눔명조" w:hint="eastAsia"/>
          <w:sz w:val="20"/>
          <w:szCs w:val="22"/>
        </w:rPr>
        <w:t xml:space="preserve"> </w:t>
      </w:r>
      <w:r w:rsidR="005370FC">
        <w:rPr>
          <w:rFonts w:eastAsia="나눔명조" w:hint="eastAsia"/>
          <w:sz w:val="20"/>
          <w:szCs w:val="22"/>
        </w:rPr>
        <w:t>연관된다고</w:t>
      </w:r>
      <w:r w:rsidR="005370FC">
        <w:rPr>
          <w:rFonts w:eastAsia="나눔명조" w:hint="eastAsia"/>
          <w:sz w:val="20"/>
          <w:szCs w:val="22"/>
        </w:rPr>
        <w:t xml:space="preserve"> </w:t>
      </w:r>
      <w:r w:rsidR="005370FC">
        <w:rPr>
          <w:rFonts w:eastAsia="나눔명조" w:hint="eastAsia"/>
          <w:sz w:val="20"/>
          <w:szCs w:val="22"/>
        </w:rPr>
        <w:t>판단되는</w:t>
      </w:r>
      <w:r w:rsidR="005370FC">
        <w:rPr>
          <w:rFonts w:eastAsia="나눔명조" w:hint="eastAsia"/>
          <w:sz w:val="20"/>
          <w:szCs w:val="22"/>
        </w:rPr>
        <w:t xml:space="preserve"> </w:t>
      </w:r>
      <w:r w:rsidR="005370FC">
        <w:rPr>
          <w:rFonts w:eastAsia="나눔명조" w:hint="eastAsia"/>
          <w:sz w:val="20"/>
          <w:szCs w:val="22"/>
        </w:rPr>
        <w:t>질문들을</w:t>
      </w:r>
      <w:r w:rsidR="005370FC">
        <w:rPr>
          <w:rFonts w:eastAsia="나눔명조" w:hint="eastAsia"/>
          <w:sz w:val="20"/>
          <w:szCs w:val="22"/>
        </w:rPr>
        <w:t xml:space="preserve"> </w:t>
      </w:r>
      <w:r w:rsidR="005370FC">
        <w:rPr>
          <w:rFonts w:eastAsia="나눔명조" w:hint="eastAsia"/>
          <w:sz w:val="20"/>
          <w:szCs w:val="22"/>
        </w:rPr>
        <w:t>활용하여</w:t>
      </w:r>
      <w:r w:rsidR="005370FC">
        <w:rPr>
          <w:rFonts w:eastAsia="나눔명조" w:hint="eastAsia"/>
          <w:sz w:val="20"/>
          <w:szCs w:val="22"/>
        </w:rPr>
        <w:t xml:space="preserve"> </w:t>
      </w:r>
      <w:r w:rsidR="005370FC">
        <w:rPr>
          <w:rFonts w:eastAsia="나눔명조" w:hint="eastAsia"/>
          <w:sz w:val="20"/>
          <w:szCs w:val="22"/>
        </w:rPr>
        <w:t>리더십</w:t>
      </w:r>
      <w:r w:rsidR="005370FC">
        <w:rPr>
          <w:rFonts w:eastAsia="나눔명조"/>
          <w:sz w:val="20"/>
          <w:szCs w:val="22"/>
        </w:rPr>
        <w:t xml:space="preserve"> </w:t>
      </w:r>
      <w:r w:rsidR="005370FC">
        <w:rPr>
          <w:rFonts w:eastAsia="나눔명조" w:hint="eastAsia"/>
          <w:sz w:val="20"/>
          <w:szCs w:val="22"/>
        </w:rPr>
        <w:t>변수를</w:t>
      </w:r>
      <w:r w:rsidR="005370FC">
        <w:rPr>
          <w:rFonts w:eastAsia="나눔명조" w:hint="eastAsia"/>
          <w:sz w:val="20"/>
          <w:szCs w:val="22"/>
        </w:rPr>
        <w:t xml:space="preserve"> </w:t>
      </w:r>
      <w:r w:rsidR="005370FC">
        <w:rPr>
          <w:rFonts w:eastAsia="나눔명조" w:hint="eastAsia"/>
          <w:sz w:val="20"/>
          <w:szCs w:val="22"/>
        </w:rPr>
        <w:t>측정할</w:t>
      </w:r>
      <w:r w:rsidR="005370FC">
        <w:rPr>
          <w:rFonts w:eastAsia="나눔명조" w:hint="eastAsia"/>
          <w:sz w:val="20"/>
          <w:szCs w:val="22"/>
        </w:rPr>
        <w:t xml:space="preserve"> </w:t>
      </w:r>
      <w:r w:rsidR="005370FC">
        <w:rPr>
          <w:rFonts w:eastAsia="나눔명조" w:hint="eastAsia"/>
          <w:sz w:val="20"/>
          <w:szCs w:val="22"/>
        </w:rPr>
        <w:t>것이다</w:t>
      </w:r>
      <w:r w:rsidR="005370FC">
        <w:rPr>
          <w:rFonts w:eastAsia="나눔명조" w:hint="eastAsia"/>
          <w:sz w:val="20"/>
          <w:szCs w:val="22"/>
        </w:rPr>
        <w:t>.</w:t>
      </w:r>
    </w:p>
    <w:p w14:paraId="0F9F577D" w14:textId="212EEA87" w:rsidR="005370FC" w:rsidRDefault="005370FC" w:rsidP="00265BC3">
      <w:pPr>
        <w:widowControl/>
        <w:wordWrap/>
        <w:autoSpaceDE/>
        <w:autoSpaceDN/>
        <w:spacing w:before="120" w:after="120" w:line="276" w:lineRule="auto"/>
        <w:rPr>
          <w:rFonts w:eastAsia="나눔명조"/>
          <w:sz w:val="20"/>
          <w:szCs w:val="22"/>
        </w:rPr>
      </w:pPr>
    </w:p>
    <w:p w14:paraId="4C54C007" w14:textId="70168F40" w:rsidR="0005167B" w:rsidRDefault="00C663A6" w:rsidP="006A2C1F">
      <w:pPr>
        <w:pStyle w:val="3"/>
        <w:rPr>
          <w:lang w:eastAsia="ko-KR"/>
        </w:rPr>
      </w:pPr>
      <w:r>
        <w:rPr>
          <w:lang w:eastAsia="ko-KR"/>
        </w:rPr>
        <w:t>2.2</w:t>
      </w:r>
      <w:r w:rsidR="0005167B" w:rsidRPr="0005167B">
        <w:rPr>
          <w:rFonts w:hint="eastAsia"/>
          <w:lang w:eastAsia="ko-KR"/>
        </w:rPr>
        <w:t xml:space="preserve"> </w:t>
      </w:r>
      <w:r w:rsidR="0005167B" w:rsidRPr="0005167B">
        <w:rPr>
          <w:rFonts w:hint="eastAsia"/>
          <w:lang w:eastAsia="ko-KR"/>
        </w:rPr>
        <w:t>리더십과</w:t>
      </w:r>
      <w:r w:rsidR="0005167B" w:rsidRPr="0005167B">
        <w:rPr>
          <w:rFonts w:hint="eastAsia"/>
          <w:lang w:eastAsia="ko-KR"/>
        </w:rPr>
        <w:t xml:space="preserve"> </w:t>
      </w:r>
      <w:r w:rsidR="0005167B" w:rsidRPr="0005167B">
        <w:rPr>
          <w:rFonts w:hint="eastAsia"/>
          <w:lang w:eastAsia="ko-KR"/>
        </w:rPr>
        <w:t>공공봉사동기</w:t>
      </w:r>
    </w:p>
    <w:p w14:paraId="089A07CD" w14:textId="0CBEE887" w:rsidR="00A834DA" w:rsidRDefault="009463D0" w:rsidP="00265BC3">
      <w:pPr>
        <w:widowControl/>
        <w:wordWrap/>
        <w:autoSpaceDE/>
        <w:autoSpaceDN/>
        <w:spacing w:before="120" w:after="120" w:line="276" w:lineRule="auto"/>
        <w:rPr>
          <w:rFonts w:eastAsia="나눔명조"/>
          <w:sz w:val="20"/>
          <w:szCs w:val="22"/>
        </w:rPr>
      </w:pPr>
      <w:r>
        <w:rPr>
          <w:rFonts w:eastAsia="나눔명조" w:hint="eastAsia"/>
          <w:sz w:val="20"/>
          <w:szCs w:val="22"/>
        </w:rPr>
        <w:t>그렇다면</w:t>
      </w:r>
      <w:r>
        <w:rPr>
          <w:rFonts w:eastAsia="나눔명조" w:hint="eastAsia"/>
          <w:sz w:val="20"/>
          <w:szCs w:val="22"/>
        </w:rPr>
        <w:t>,</w:t>
      </w:r>
      <w:r>
        <w:rPr>
          <w:rFonts w:eastAsia="나눔명조"/>
          <w:sz w:val="20"/>
          <w:szCs w:val="22"/>
        </w:rPr>
        <w:t xml:space="preserve"> </w:t>
      </w:r>
      <w:r>
        <w:rPr>
          <w:rFonts w:eastAsia="나눔명조" w:hint="eastAsia"/>
          <w:sz w:val="20"/>
          <w:szCs w:val="22"/>
        </w:rPr>
        <w:t>리더십과</w:t>
      </w:r>
      <w:r>
        <w:rPr>
          <w:rFonts w:eastAsia="나눔명조" w:hint="eastAsia"/>
          <w:sz w:val="20"/>
          <w:szCs w:val="22"/>
        </w:rPr>
        <w:t xml:space="preserve"> </w:t>
      </w:r>
      <w:r>
        <w:rPr>
          <w:rFonts w:eastAsia="나눔명조" w:hint="eastAsia"/>
          <w:sz w:val="20"/>
          <w:szCs w:val="22"/>
        </w:rPr>
        <w:t>공공봉사동기</w:t>
      </w:r>
      <w:r>
        <w:rPr>
          <w:rFonts w:eastAsia="나눔명조" w:hint="eastAsia"/>
          <w:sz w:val="20"/>
          <w:szCs w:val="22"/>
        </w:rPr>
        <w:t xml:space="preserve"> </w:t>
      </w:r>
      <w:r>
        <w:rPr>
          <w:rFonts w:eastAsia="나눔명조" w:hint="eastAsia"/>
          <w:sz w:val="20"/>
          <w:szCs w:val="22"/>
        </w:rPr>
        <w:t>간의</w:t>
      </w:r>
      <w:r>
        <w:rPr>
          <w:rFonts w:eastAsia="나눔명조" w:hint="eastAsia"/>
          <w:sz w:val="20"/>
          <w:szCs w:val="22"/>
        </w:rPr>
        <w:t xml:space="preserve"> </w:t>
      </w:r>
      <w:r>
        <w:rPr>
          <w:rFonts w:eastAsia="나눔명조" w:hint="eastAsia"/>
          <w:sz w:val="20"/>
          <w:szCs w:val="22"/>
        </w:rPr>
        <w:t>관계는</w:t>
      </w:r>
      <w:r>
        <w:rPr>
          <w:rFonts w:eastAsia="나눔명조" w:hint="eastAsia"/>
          <w:sz w:val="20"/>
          <w:szCs w:val="22"/>
        </w:rPr>
        <w:t xml:space="preserve"> </w:t>
      </w:r>
      <w:r>
        <w:rPr>
          <w:rFonts w:eastAsia="나눔명조" w:hint="eastAsia"/>
          <w:sz w:val="20"/>
          <w:szCs w:val="22"/>
        </w:rPr>
        <w:t>어떻게</w:t>
      </w:r>
      <w:r>
        <w:rPr>
          <w:rFonts w:eastAsia="나눔명조" w:hint="eastAsia"/>
          <w:sz w:val="20"/>
          <w:szCs w:val="22"/>
        </w:rPr>
        <w:t xml:space="preserve"> </w:t>
      </w:r>
      <w:r>
        <w:rPr>
          <w:rFonts w:eastAsia="나눔명조" w:hint="eastAsia"/>
          <w:sz w:val="20"/>
          <w:szCs w:val="22"/>
        </w:rPr>
        <w:t>나타날까</w:t>
      </w:r>
      <w:r>
        <w:rPr>
          <w:rFonts w:eastAsia="나눔명조" w:hint="eastAsia"/>
          <w:sz w:val="20"/>
          <w:szCs w:val="22"/>
        </w:rPr>
        <w:t>?</w:t>
      </w:r>
      <w:r w:rsidR="00A834DA">
        <w:rPr>
          <w:rFonts w:eastAsia="나눔명조"/>
          <w:sz w:val="20"/>
          <w:szCs w:val="22"/>
        </w:rPr>
        <w:t xml:space="preserve"> </w:t>
      </w:r>
      <w:r w:rsidR="00EC431E">
        <w:rPr>
          <w:rFonts w:eastAsia="나눔명조" w:hint="eastAsia"/>
          <w:sz w:val="20"/>
          <w:szCs w:val="22"/>
        </w:rPr>
        <w:t>공공봉사동기는</w:t>
      </w:r>
      <w:r w:rsidR="00EC431E">
        <w:rPr>
          <w:rFonts w:eastAsia="나눔명조" w:hint="eastAsia"/>
          <w:sz w:val="20"/>
          <w:szCs w:val="22"/>
        </w:rPr>
        <w:t xml:space="preserve"> </w:t>
      </w:r>
      <w:r w:rsidR="00EC431E">
        <w:rPr>
          <w:rFonts w:eastAsia="나눔명조" w:hint="eastAsia"/>
          <w:sz w:val="20"/>
          <w:szCs w:val="22"/>
        </w:rPr>
        <w:t>리더십이</w:t>
      </w:r>
      <w:r w:rsidR="00EC431E">
        <w:rPr>
          <w:rFonts w:eastAsia="나눔명조" w:hint="eastAsia"/>
          <w:sz w:val="20"/>
          <w:szCs w:val="22"/>
        </w:rPr>
        <w:t xml:space="preserve"> </w:t>
      </w:r>
      <w:r w:rsidR="00EC431E">
        <w:rPr>
          <w:rFonts w:eastAsia="나눔명조" w:hint="eastAsia"/>
          <w:sz w:val="20"/>
          <w:szCs w:val="22"/>
        </w:rPr>
        <w:t>특정</w:t>
      </w:r>
      <w:r w:rsidR="00EC431E">
        <w:rPr>
          <w:rFonts w:eastAsia="나눔명조" w:hint="eastAsia"/>
          <w:sz w:val="20"/>
          <w:szCs w:val="22"/>
        </w:rPr>
        <w:t xml:space="preserve"> </w:t>
      </w:r>
      <w:r w:rsidR="00EC431E">
        <w:rPr>
          <w:rFonts w:eastAsia="나눔명조" w:hint="eastAsia"/>
          <w:sz w:val="20"/>
          <w:szCs w:val="22"/>
        </w:rPr>
        <w:t>변수에</w:t>
      </w:r>
      <w:r w:rsidR="00EC431E">
        <w:rPr>
          <w:rFonts w:eastAsia="나눔명조" w:hint="eastAsia"/>
          <w:sz w:val="20"/>
          <w:szCs w:val="22"/>
        </w:rPr>
        <w:t xml:space="preserve"> </w:t>
      </w:r>
      <w:r w:rsidR="00EC431E">
        <w:rPr>
          <w:rFonts w:eastAsia="나눔명조" w:hint="eastAsia"/>
          <w:sz w:val="20"/>
          <w:szCs w:val="22"/>
        </w:rPr>
        <w:t>영향을</w:t>
      </w:r>
      <w:r w:rsidR="00EC431E">
        <w:rPr>
          <w:rFonts w:eastAsia="나눔명조" w:hint="eastAsia"/>
          <w:sz w:val="20"/>
          <w:szCs w:val="22"/>
        </w:rPr>
        <w:t xml:space="preserve"> </w:t>
      </w:r>
      <w:r w:rsidR="00EC431E">
        <w:rPr>
          <w:rFonts w:eastAsia="나눔명조" w:hint="eastAsia"/>
          <w:sz w:val="20"/>
          <w:szCs w:val="22"/>
        </w:rPr>
        <w:t>미칠</w:t>
      </w:r>
      <w:r w:rsidR="00EC431E">
        <w:rPr>
          <w:rFonts w:eastAsia="나눔명조" w:hint="eastAsia"/>
          <w:sz w:val="20"/>
          <w:szCs w:val="22"/>
        </w:rPr>
        <w:t xml:space="preserve"> </w:t>
      </w:r>
      <w:r w:rsidR="00EC431E">
        <w:rPr>
          <w:rFonts w:eastAsia="나눔명조" w:hint="eastAsia"/>
          <w:sz w:val="20"/>
          <w:szCs w:val="22"/>
        </w:rPr>
        <w:t>수</w:t>
      </w:r>
      <w:r w:rsidR="00EC431E">
        <w:rPr>
          <w:rFonts w:eastAsia="나눔명조" w:hint="eastAsia"/>
          <w:sz w:val="20"/>
          <w:szCs w:val="22"/>
        </w:rPr>
        <w:t xml:space="preserve"> </w:t>
      </w:r>
      <w:r w:rsidR="00EC431E">
        <w:rPr>
          <w:rFonts w:eastAsia="나눔명조" w:hint="eastAsia"/>
          <w:sz w:val="20"/>
          <w:szCs w:val="22"/>
        </w:rPr>
        <w:t>있도록</w:t>
      </w:r>
      <w:r w:rsidR="00EC431E">
        <w:rPr>
          <w:rFonts w:eastAsia="나눔명조"/>
          <w:sz w:val="20"/>
          <w:szCs w:val="22"/>
        </w:rPr>
        <w:t xml:space="preserve"> </w:t>
      </w:r>
      <w:r w:rsidR="00EC431E">
        <w:rPr>
          <w:rFonts w:eastAsia="나눔명조" w:hint="eastAsia"/>
          <w:sz w:val="20"/>
          <w:szCs w:val="22"/>
        </w:rPr>
        <w:t>통로역할을</w:t>
      </w:r>
      <w:r w:rsidR="00EC431E">
        <w:rPr>
          <w:rFonts w:eastAsia="나눔명조" w:hint="eastAsia"/>
          <w:sz w:val="20"/>
          <w:szCs w:val="22"/>
        </w:rPr>
        <w:t xml:space="preserve"> </w:t>
      </w:r>
      <w:r w:rsidR="00EC431E">
        <w:rPr>
          <w:rFonts w:eastAsia="나눔명조" w:hint="eastAsia"/>
          <w:sz w:val="20"/>
          <w:szCs w:val="22"/>
        </w:rPr>
        <w:t>하는</w:t>
      </w:r>
      <w:r w:rsidR="00EC431E">
        <w:rPr>
          <w:rFonts w:eastAsia="나눔명조" w:hint="eastAsia"/>
          <w:sz w:val="20"/>
          <w:szCs w:val="22"/>
        </w:rPr>
        <w:t xml:space="preserve"> </w:t>
      </w:r>
      <w:r w:rsidR="00EC431E">
        <w:rPr>
          <w:rFonts w:eastAsia="나눔명조" w:hint="eastAsia"/>
          <w:sz w:val="20"/>
          <w:szCs w:val="22"/>
        </w:rPr>
        <w:t>매개변수</w:t>
      </w:r>
      <w:r w:rsidR="00EC431E">
        <w:rPr>
          <w:rFonts w:eastAsia="나눔명조" w:hint="eastAsia"/>
          <w:sz w:val="20"/>
          <w:szCs w:val="22"/>
        </w:rPr>
        <w:t>(</w:t>
      </w:r>
      <w:r w:rsidR="00EC431E">
        <w:rPr>
          <w:rFonts w:eastAsia="나눔명조" w:hint="eastAsia"/>
          <w:sz w:val="20"/>
          <w:szCs w:val="22"/>
        </w:rPr>
        <w:t>김지수</w:t>
      </w:r>
      <w:r w:rsidR="00EC431E">
        <w:rPr>
          <w:rFonts w:eastAsia="나눔명조" w:hint="eastAsia"/>
          <w:sz w:val="20"/>
          <w:szCs w:val="22"/>
        </w:rPr>
        <w:t xml:space="preserve"> </w:t>
      </w:r>
      <w:r w:rsidR="00EC431E">
        <w:rPr>
          <w:rFonts w:eastAsia="나눔명조" w:hint="eastAsia"/>
          <w:sz w:val="20"/>
          <w:szCs w:val="22"/>
        </w:rPr>
        <w:t>외</w:t>
      </w:r>
      <w:proofErr w:type="gramStart"/>
      <w:r w:rsidR="00EC431E">
        <w:rPr>
          <w:rFonts w:eastAsia="나눔명조"/>
          <w:sz w:val="20"/>
          <w:szCs w:val="22"/>
        </w:rPr>
        <w:t>2019;</w:t>
      </w:r>
      <w:r w:rsidR="00EC431E">
        <w:rPr>
          <w:rFonts w:eastAsia="나눔명조" w:hint="eastAsia"/>
          <w:sz w:val="20"/>
          <w:szCs w:val="22"/>
        </w:rPr>
        <w:t>정지용</w:t>
      </w:r>
      <w:proofErr w:type="gramEnd"/>
      <w:r w:rsidR="00EC431E">
        <w:rPr>
          <w:rFonts w:eastAsia="나눔명조" w:hint="eastAsia"/>
          <w:sz w:val="20"/>
          <w:szCs w:val="22"/>
        </w:rPr>
        <w:t xml:space="preserve"> </w:t>
      </w:r>
      <w:r w:rsidR="00EC431E">
        <w:rPr>
          <w:rFonts w:eastAsia="나눔명조" w:hint="eastAsia"/>
          <w:sz w:val="20"/>
          <w:szCs w:val="22"/>
        </w:rPr>
        <w:t>외</w:t>
      </w:r>
      <w:r w:rsidR="00EC431E">
        <w:rPr>
          <w:rFonts w:eastAsia="나눔명조"/>
          <w:sz w:val="20"/>
          <w:szCs w:val="22"/>
        </w:rPr>
        <w:t xml:space="preserve">2020; </w:t>
      </w:r>
      <w:r w:rsidR="00EC431E">
        <w:rPr>
          <w:rFonts w:eastAsia="나눔명조" w:hint="eastAsia"/>
          <w:sz w:val="20"/>
          <w:szCs w:val="22"/>
        </w:rPr>
        <w:t>김재형</w:t>
      </w:r>
      <w:r w:rsidR="00EC431E">
        <w:rPr>
          <w:rFonts w:eastAsia="나눔명조" w:hint="eastAsia"/>
          <w:sz w:val="20"/>
          <w:szCs w:val="22"/>
        </w:rPr>
        <w:t xml:space="preserve"> </w:t>
      </w:r>
      <w:r w:rsidR="00EC431E">
        <w:rPr>
          <w:rFonts w:eastAsia="나눔명조" w:hint="eastAsia"/>
          <w:sz w:val="20"/>
          <w:szCs w:val="22"/>
        </w:rPr>
        <w:t>외</w:t>
      </w:r>
      <w:r w:rsidR="00EC431E">
        <w:rPr>
          <w:rFonts w:eastAsia="나눔명조" w:hint="eastAsia"/>
          <w:sz w:val="20"/>
          <w:szCs w:val="22"/>
        </w:rPr>
        <w:t xml:space="preserve"> </w:t>
      </w:r>
      <w:r w:rsidR="00EC431E">
        <w:rPr>
          <w:rFonts w:eastAsia="나눔명조"/>
          <w:sz w:val="20"/>
          <w:szCs w:val="22"/>
        </w:rPr>
        <w:t>2020)</w:t>
      </w:r>
      <w:r w:rsidR="00EC431E">
        <w:rPr>
          <w:rFonts w:eastAsia="나눔명조" w:hint="eastAsia"/>
          <w:sz w:val="20"/>
          <w:szCs w:val="22"/>
        </w:rPr>
        <w:t>로</w:t>
      </w:r>
      <w:r w:rsidR="00EC431E">
        <w:rPr>
          <w:rFonts w:eastAsia="나눔명조" w:hint="eastAsia"/>
          <w:sz w:val="20"/>
          <w:szCs w:val="22"/>
        </w:rPr>
        <w:t xml:space="preserve"> </w:t>
      </w:r>
      <w:proofErr w:type="spellStart"/>
      <w:r w:rsidR="00EC431E">
        <w:rPr>
          <w:rFonts w:eastAsia="나눔명조" w:hint="eastAsia"/>
          <w:sz w:val="20"/>
          <w:szCs w:val="22"/>
        </w:rPr>
        <w:t>다뤄지기도</w:t>
      </w:r>
      <w:proofErr w:type="spellEnd"/>
      <w:r w:rsidR="00EC431E">
        <w:rPr>
          <w:rFonts w:eastAsia="나눔명조" w:hint="eastAsia"/>
          <w:sz w:val="20"/>
          <w:szCs w:val="22"/>
        </w:rPr>
        <w:t xml:space="preserve"> </w:t>
      </w:r>
      <w:r w:rsidR="00EC431E">
        <w:rPr>
          <w:rFonts w:eastAsia="나눔명조" w:hint="eastAsia"/>
          <w:sz w:val="20"/>
          <w:szCs w:val="22"/>
        </w:rPr>
        <w:t>하고</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리더십의</w:t>
      </w:r>
      <w:r w:rsidR="00EC431E">
        <w:rPr>
          <w:rFonts w:eastAsia="나눔명조" w:hint="eastAsia"/>
          <w:sz w:val="20"/>
          <w:szCs w:val="22"/>
        </w:rPr>
        <w:t xml:space="preserve"> </w:t>
      </w:r>
      <w:r w:rsidR="00EC431E">
        <w:rPr>
          <w:rFonts w:eastAsia="나눔명조" w:hint="eastAsia"/>
          <w:sz w:val="20"/>
          <w:szCs w:val="22"/>
        </w:rPr>
        <w:t>영향력을</w:t>
      </w:r>
      <w:r w:rsidR="00EC431E">
        <w:rPr>
          <w:rFonts w:eastAsia="나눔명조" w:hint="eastAsia"/>
          <w:sz w:val="20"/>
          <w:szCs w:val="22"/>
        </w:rPr>
        <w:t xml:space="preserve"> </w:t>
      </w:r>
      <w:r w:rsidR="00EC431E">
        <w:rPr>
          <w:rFonts w:eastAsia="나눔명조" w:hint="eastAsia"/>
          <w:sz w:val="20"/>
          <w:szCs w:val="22"/>
        </w:rPr>
        <w:t>조정하는</w:t>
      </w:r>
      <w:r w:rsidR="00EC431E">
        <w:rPr>
          <w:rFonts w:eastAsia="나눔명조" w:hint="eastAsia"/>
          <w:sz w:val="20"/>
          <w:szCs w:val="22"/>
        </w:rPr>
        <w:t xml:space="preserve"> </w:t>
      </w:r>
      <w:r w:rsidR="00EC431E">
        <w:rPr>
          <w:rFonts w:eastAsia="나눔명조" w:hint="eastAsia"/>
          <w:sz w:val="20"/>
          <w:szCs w:val="22"/>
        </w:rPr>
        <w:t>조절변수</w:t>
      </w:r>
      <w:r w:rsidR="00EC431E">
        <w:rPr>
          <w:rFonts w:eastAsia="나눔명조" w:hint="eastAsia"/>
          <w:sz w:val="20"/>
          <w:szCs w:val="22"/>
        </w:rPr>
        <w:t>(</w:t>
      </w:r>
      <w:r w:rsidR="00EC431E">
        <w:rPr>
          <w:rFonts w:eastAsia="나눔명조" w:hint="eastAsia"/>
          <w:sz w:val="20"/>
          <w:szCs w:val="22"/>
        </w:rPr>
        <w:t>강혜진</w:t>
      </w:r>
      <w:r w:rsidR="00EC431E">
        <w:rPr>
          <w:rFonts w:eastAsia="나눔명조" w:hint="eastAsia"/>
          <w:sz w:val="20"/>
          <w:szCs w:val="22"/>
        </w:rPr>
        <w:t xml:space="preserve"> </w:t>
      </w:r>
      <w:r w:rsidR="00EC431E">
        <w:rPr>
          <w:rFonts w:eastAsia="나눔명조" w:hint="eastAsia"/>
          <w:sz w:val="20"/>
          <w:szCs w:val="22"/>
        </w:rPr>
        <w:t>외</w:t>
      </w:r>
      <w:r w:rsidR="00EC431E">
        <w:rPr>
          <w:rFonts w:eastAsia="나눔명조"/>
          <w:sz w:val="20"/>
          <w:szCs w:val="22"/>
        </w:rPr>
        <w:t>2021)</w:t>
      </w:r>
      <w:r w:rsidR="00EC431E">
        <w:rPr>
          <w:rFonts w:eastAsia="나눔명조" w:hint="eastAsia"/>
          <w:sz w:val="20"/>
          <w:szCs w:val="22"/>
        </w:rPr>
        <w:t>로</w:t>
      </w:r>
      <w:r w:rsidR="00EC431E">
        <w:rPr>
          <w:rFonts w:eastAsia="나눔명조" w:hint="eastAsia"/>
          <w:sz w:val="20"/>
          <w:szCs w:val="22"/>
        </w:rPr>
        <w:t xml:space="preserve"> </w:t>
      </w:r>
      <w:r w:rsidR="00EC431E">
        <w:rPr>
          <w:rFonts w:eastAsia="나눔명조" w:hint="eastAsia"/>
          <w:sz w:val="20"/>
          <w:szCs w:val="22"/>
        </w:rPr>
        <w:t>활용되기도</w:t>
      </w:r>
      <w:r w:rsidR="00EC431E">
        <w:rPr>
          <w:rFonts w:eastAsia="나눔명조" w:hint="eastAsia"/>
          <w:sz w:val="20"/>
          <w:szCs w:val="22"/>
        </w:rPr>
        <w:t xml:space="preserve"> </w:t>
      </w:r>
      <w:r w:rsidR="00EC431E">
        <w:rPr>
          <w:rFonts w:eastAsia="나눔명조" w:hint="eastAsia"/>
          <w:sz w:val="20"/>
          <w:szCs w:val="22"/>
        </w:rPr>
        <w:t>한다</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이때</w:t>
      </w:r>
      <w:r w:rsidR="00EC431E">
        <w:rPr>
          <w:rFonts w:eastAsia="나눔명조"/>
          <w:sz w:val="20"/>
          <w:szCs w:val="22"/>
        </w:rPr>
        <w:t xml:space="preserve">, </w:t>
      </w:r>
      <w:r w:rsidR="00EC431E">
        <w:rPr>
          <w:rFonts w:eastAsia="나눔명조" w:hint="eastAsia"/>
          <w:sz w:val="20"/>
          <w:szCs w:val="22"/>
        </w:rPr>
        <w:t>공공봉사동기를</w:t>
      </w:r>
      <w:r w:rsidR="00EC431E">
        <w:rPr>
          <w:rFonts w:eastAsia="나눔명조" w:hint="eastAsia"/>
          <w:sz w:val="20"/>
          <w:szCs w:val="22"/>
        </w:rPr>
        <w:t xml:space="preserve"> </w:t>
      </w:r>
      <w:r w:rsidR="00EC431E">
        <w:rPr>
          <w:rFonts w:eastAsia="나눔명조" w:hint="eastAsia"/>
          <w:sz w:val="20"/>
          <w:szCs w:val="22"/>
        </w:rPr>
        <w:t>통해</w:t>
      </w:r>
      <w:r w:rsidR="00EC431E">
        <w:rPr>
          <w:rFonts w:eastAsia="나눔명조" w:hint="eastAsia"/>
          <w:sz w:val="20"/>
          <w:szCs w:val="22"/>
        </w:rPr>
        <w:t xml:space="preserve"> </w:t>
      </w:r>
      <w:r w:rsidR="00EC431E">
        <w:rPr>
          <w:rFonts w:eastAsia="나눔명조" w:hint="eastAsia"/>
          <w:sz w:val="20"/>
          <w:szCs w:val="22"/>
        </w:rPr>
        <w:t>리더십은</w:t>
      </w:r>
      <w:r w:rsidR="00EC431E">
        <w:rPr>
          <w:rFonts w:eastAsia="나눔명조" w:hint="eastAsia"/>
          <w:sz w:val="20"/>
          <w:szCs w:val="22"/>
        </w:rPr>
        <w:t xml:space="preserve"> </w:t>
      </w:r>
      <w:r w:rsidR="00EC431E">
        <w:rPr>
          <w:rFonts w:eastAsia="나눔명조" w:hint="eastAsia"/>
          <w:sz w:val="20"/>
          <w:szCs w:val="22"/>
        </w:rPr>
        <w:t>공무원의</w:t>
      </w:r>
      <w:r w:rsidR="00EC431E">
        <w:rPr>
          <w:rFonts w:eastAsia="나눔명조" w:hint="eastAsia"/>
          <w:sz w:val="20"/>
          <w:szCs w:val="22"/>
        </w:rPr>
        <w:t xml:space="preserve"> </w:t>
      </w:r>
      <w:r w:rsidR="00EC431E">
        <w:rPr>
          <w:rFonts w:eastAsia="나눔명조" w:hint="eastAsia"/>
          <w:sz w:val="20"/>
          <w:szCs w:val="22"/>
        </w:rPr>
        <w:t>자발적이고</w:t>
      </w:r>
      <w:r w:rsidR="00EC431E">
        <w:rPr>
          <w:rFonts w:eastAsia="나눔명조" w:hint="eastAsia"/>
          <w:sz w:val="20"/>
          <w:szCs w:val="22"/>
        </w:rPr>
        <w:t xml:space="preserve"> </w:t>
      </w:r>
      <w:r w:rsidR="00EC431E">
        <w:rPr>
          <w:rFonts w:eastAsia="나눔명조" w:hint="eastAsia"/>
          <w:sz w:val="20"/>
          <w:szCs w:val="22"/>
        </w:rPr>
        <w:t>적극적인</w:t>
      </w:r>
      <w:r w:rsidR="00EC431E">
        <w:rPr>
          <w:rFonts w:eastAsia="나눔명조" w:hint="eastAsia"/>
          <w:sz w:val="20"/>
          <w:szCs w:val="22"/>
        </w:rPr>
        <w:t xml:space="preserve"> </w:t>
      </w:r>
      <w:r w:rsidR="00EC431E">
        <w:rPr>
          <w:rFonts w:eastAsia="나눔명조" w:hint="eastAsia"/>
          <w:sz w:val="20"/>
          <w:szCs w:val="22"/>
        </w:rPr>
        <w:t>혁신행동</w:t>
      </w:r>
      <w:r w:rsidR="00EC431E">
        <w:rPr>
          <w:rFonts w:eastAsia="나눔명조" w:hint="eastAsia"/>
          <w:sz w:val="20"/>
          <w:szCs w:val="22"/>
        </w:rPr>
        <w:t>(</w:t>
      </w:r>
      <w:r w:rsidR="00EC431E">
        <w:rPr>
          <w:rFonts w:eastAsia="나눔명조" w:hint="eastAsia"/>
          <w:sz w:val="20"/>
          <w:szCs w:val="22"/>
        </w:rPr>
        <w:t>김지수</w:t>
      </w:r>
      <w:r w:rsidR="00EC431E">
        <w:rPr>
          <w:rFonts w:eastAsia="나눔명조" w:hint="eastAsia"/>
          <w:sz w:val="20"/>
          <w:szCs w:val="22"/>
        </w:rPr>
        <w:t xml:space="preserve"> </w:t>
      </w:r>
      <w:r w:rsidR="00EC431E">
        <w:rPr>
          <w:rFonts w:eastAsia="나눔명조" w:hint="eastAsia"/>
          <w:sz w:val="20"/>
          <w:szCs w:val="22"/>
        </w:rPr>
        <w:t>외</w:t>
      </w:r>
      <w:r w:rsidR="00EC431E">
        <w:rPr>
          <w:rFonts w:eastAsia="나눔명조"/>
          <w:sz w:val="20"/>
          <w:szCs w:val="22"/>
        </w:rPr>
        <w:t xml:space="preserve">2019; </w:t>
      </w:r>
      <w:r w:rsidR="00EC431E">
        <w:rPr>
          <w:rFonts w:eastAsia="나눔명조" w:hint="eastAsia"/>
          <w:sz w:val="20"/>
          <w:szCs w:val="22"/>
        </w:rPr>
        <w:t>정지용</w:t>
      </w:r>
      <w:r w:rsidR="00EC431E">
        <w:rPr>
          <w:rFonts w:eastAsia="나눔명조" w:hint="eastAsia"/>
          <w:sz w:val="20"/>
          <w:szCs w:val="22"/>
        </w:rPr>
        <w:t xml:space="preserve"> </w:t>
      </w:r>
      <w:r w:rsidR="00EC431E">
        <w:rPr>
          <w:rFonts w:eastAsia="나눔명조" w:hint="eastAsia"/>
          <w:sz w:val="20"/>
          <w:szCs w:val="22"/>
        </w:rPr>
        <w:t>외</w:t>
      </w:r>
      <w:r w:rsidR="00EC431E">
        <w:rPr>
          <w:rFonts w:eastAsia="나눔명조"/>
          <w:sz w:val="20"/>
          <w:szCs w:val="22"/>
        </w:rPr>
        <w:t>2020)</w:t>
      </w:r>
      <w:r w:rsidR="00EC431E">
        <w:rPr>
          <w:rFonts w:eastAsia="나눔명조" w:hint="eastAsia"/>
          <w:sz w:val="20"/>
          <w:szCs w:val="22"/>
        </w:rPr>
        <w:t>이나</w:t>
      </w:r>
      <w:r w:rsidR="00EC431E">
        <w:rPr>
          <w:rFonts w:eastAsia="나눔명조" w:hint="eastAsia"/>
          <w:sz w:val="20"/>
          <w:szCs w:val="22"/>
        </w:rPr>
        <w:t xml:space="preserve"> </w:t>
      </w:r>
      <w:r w:rsidR="00EC431E">
        <w:rPr>
          <w:rFonts w:eastAsia="나눔명조" w:hint="eastAsia"/>
          <w:sz w:val="20"/>
          <w:szCs w:val="22"/>
        </w:rPr>
        <w:t>조직구성원의</w:t>
      </w:r>
      <w:r w:rsidR="00EC431E">
        <w:rPr>
          <w:rFonts w:eastAsia="나눔명조" w:hint="eastAsia"/>
          <w:sz w:val="20"/>
          <w:szCs w:val="22"/>
        </w:rPr>
        <w:t xml:space="preserve"> </w:t>
      </w:r>
      <w:r w:rsidR="00EC431E">
        <w:rPr>
          <w:rFonts w:eastAsia="나눔명조" w:hint="eastAsia"/>
          <w:sz w:val="20"/>
          <w:szCs w:val="22"/>
        </w:rPr>
        <w:t>자기효능감</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학습지향성</w:t>
      </w:r>
      <w:r w:rsidR="00EC431E">
        <w:rPr>
          <w:rFonts w:eastAsia="나눔명조"/>
          <w:sz w:val="20"/>
          <w:szCs w:val="22"/>
        </w:rPr>
        <w:t xml:space="preserve"> </w:t>
      </w:r>
      <w:r w:rsidR="00EC431E">
        <w:rPr>
          <w:rFonts w:eastAsia="나눔명조" w:hint="eastAsia"/>
          <w:sz w:val="20"/>
          <w:szCs w:val="22"/>
        </w:rPr>
        <w:t>지수</w:t>
      </w:r>
      <w:r w:rsidR="00EC431E">
        <w:rPr>
          <w:rFonts w:eastAsia="나눔명조" w:hint="eastAsia"/>
          <w:sz w:val="20"/>
          <w:szCs w:val="22"/>
        </w:rPr>
        <w:t xml:space="preserve"> </w:t>
      </w:r>
      <w:r w:rsidR="00EC431E">
        <w:rPr>
          <w:rFonts w:eastAsia="나눔명조" w:hint="eastAsia"/>
          <w:sz w:val="20"/>
          <w:szCs w:val="22"/>
        </w:rPr>
        <w:t>증대</w:t>
      </w:r>
      <w:r w:rsidR="00EC431E">
        <w:rPr>
          <w:rFonts w:eastAsia="나눔명조" w:hint="eastAsia"/>
          <w:sz w:val="20"/>
          <w:szCs w:val="22"/>
        </w:rPr>
        <w:t>(</w:t>
      </w:r>
      <w:r w:rsidR="00EC431E">
        <w:rPr>
          <w:rFonts w:eastAsia="나눔명조" w:hint="eastAsia"/>
          <w:sz w:val="20"/>
          <w:szCs w:val="22"/>
        </w:rPr>
        <w:t>김재형</w:t>
      </w:r>
      <w:r w:rsidR="00EC431E">
        <w:rPr>
          <w:rFonts w:eastAsia="나눔명조" w:hint="eastAsia"/>
          <w:sz w:val="20"/>
          <w:szCs w:val="22"/>
        </w:rPr>
        <w:t xml:space="preserve"> </w:t>
      </w:r>
      <w:r w:rsidR="00EC431E">
        <w:rPr>
          <w:rFonts w:eastAsia="나눔명조" w:hint="eastAsia"/>
          <w:sz w:val="20"/>
          <w:szCs w:val="22"/>
        </w:rPr>
        <w:t>외</w:t>
      </w:r>
      <w:r w:rsidR="00EC431E">
        <w:rPr>
          <w:rFonts w:eastAsia="나눔명조"/>
          <w:sz w:val="20"/>
          <w:szCs w:val="22"/>
        </w:rPr>
        <w:t>2020)</w:t>
      </w:r>
      <w:r w:rsidR="00EC431E">
        <w:rPr>
          <w:rFonts w:eastAsia="나눔명조" w:hint="eastAsia"/>
          <w:sz w:val="20"/>
          <w:szCs w:val="22"/>
        </w:rPr>
        <w:t>에</w:t>
      </w:r>
      <w:r w:rsidR="00EC431E">
        <w:rPr>
          <w:rFonts w:eastAsia="나눔명조" w:hint="eastAsia"/>
          <w:sz w:val="20"/>
          <w:szCs w:val="22"/>
        </w:rPr>
        <w:t xml:space="preserve"> </w:t>
      </w:r>
      <w:r w:rsidR="00EC431E">
        <w:rPr>
          <w:rFonts w:eastAsia="나눔명조" w:hint="eastAsia"/>
          <w:sz w:val="20"/>
          <w:szCs w:val="22"/>
        </w:rPr>
        <w:t>영향을</w:t>
      </w:r>
      <w:r w:rsidR="00EC431E">
        <w:rPr>
          <w:rFonts w:eastAsia="나눔명조" w:hint="eastAsia"/>
          <w:sz w:val="20"/>
          <w:szCs w:val="22"/>
        </w:rPr>
        <w:t xml:space="preserve"> </w:t>
      </w:r>
      <w:r w:rsidR="00EC431E">
        <w:rPr>
          <w:rFonts w:eastAsia="나눔명조" w:hint="eastAsia"/>
          <w:sz w:val="20"/>
          <w:szCs w:val="22"/>
        </w:rPr>
        <w:t>미친다</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또</w:t>
      </w:r>
      <w:r w:rsidR="00EC431E">
        <w:rPr>
          <w:rFonts w:eastAsia="나눔명조" w:hint="eastAsia"/>
          <w:sz w:val="20"/>
          <w:szCs w:val="22"/>
        </w:rPr>
        <w:t xml:space="preserve"> </w:t>
      </w:r>
      <w:r w:rsidR="00EC431E">
        <w:rPr>
          <w:rFonts w:eastAsia="나눔명조" w:hint="eastAsia"/>
          <w:sz w:val="20"/>
          <w:szCs w:val="22"/>
        </w:rPr>
        <w:t>때때로는</w:t>
      </w:r>
      <w:r w:rsidR="00EC431E">
        <w:rPr>
          <w:rFonts w:eastAsia="나눔명조" w:hint="eastAsia"/>
          <w:sz w:val="20"/>
          <w:szCs w:val="22"/>
        </w:rPr>
        <w:t xml:space="preserve"> </w:t>
      </w:r>
      <w:r w:rsidR="00EC431E">
        <w:rPr>
          <w:rFonts w:eastAsia="나눔명조" w:hint="eastAsia"/>
          <w:sz w:val="20"/>
          <w:szCs w:val="22"/>
        </w:rPr>
        <w:t>리더십과</w:t>
      </w:r>
      <w:r w:rsidR="00EC431E">
        <w:rPr>
          <w:rFonts w:eastAsia="나눔명조" w:hint="eastAsia"/>
          <w:sz w:val="20"/>
          <w:szCs w:val="22"/>
        </w:rPr>
        <w:t xml:space="preserve"> </w:t>
      </w:r>
      <w:r w:rsidR="00EC431E">
        <w:rPr>
          <w:rFonts w:eastAsia="나눔명조" w:hint="eastAsia"/>
          <w:sz w:val="20"/>
          <w:szCs w:val="22"/>
        </w:rPr>
        <w:t>공공봉사동기를</w:t>
      </w:r>
      <w:r w:rsidR="00EC431E">
        <w:rPr>
          <w:rFonts w:eastAsia="나눔명조" w:hint="eastAsia"/>
          <w:sz w:val="20"/>
          <w:szCs w:val="22"/>
        </w:rPr>
        <w:t xml:space="preserve"> </w:t>
      </w:r>
      <w:r w:rsidR="00EC431E">
        <w:rPr>
          <w:rFonts w:eastAsia="나눔명조" w:hint="eastAsia"/>
          <w:sz w:val="20"/>
          <w:szCs w:val="22"/>
        </w:rPr>
        <w:t>경쟁적</w:t>
      </w:r>
      <w:r w:rsidR="00EC431E">
        <w:rPr>
          <w:rFonts w:eastAsia="나눔명조" w:hint="eastAsia"/>
          <w:sz w:val="20"/>
          <w:szCs w:val="22"/>
        </w:rPr>
        <w:t xml:space="preserve"> </w:t>
      </w:r>
      <w:r w:rsidR="00EC431E">
        <w:rPr>
          <w:rFonts w:eastAsia="나눔명조" w:hint="eastAsia"/>
          <w:sz w:val="20"/>
          <w:szCs w:val="22"/>
        </w:rPr>
        <w:t>변수로</w:t>
      </w:r>
      <w:r w:rsidR="00EC431E">
        <w:rPr>
          <w:rFonts w:eastAsia="나눔명조" w:hint="eastAsia"/>
          <w:sz w:val="20"/>
          <w:szCs w:val="22"/>
        </w:rPr>
        <w:t xml:space="preserve"> </w:t>
      </w:r>
      <w:r w:rsidR="00EC431E">
        <w:rPr>
          <w:rFonts w:eastAsia="나눔명조" w:hint="eastAsia"/>
          <w:sz w:val="20"/>
          <w:szCs w:val="22"/>
        </w:rPr>
        <w:t>상정하고</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둘</w:t>
      </w:r>
      <w:r w:rsidR="00EC431E">
        <w:rPr>
          <w:rFonts w:eastAsia="나눔명조" w:hint="eastAsia"/>
          <w:sz w:val="20"/>
          <w:szCs w:val="22"/>
        </w:rPr>
        <w:t xml:space="preserve"> </w:t>
      </w:r>
      <w:r w:rsidR="00EC431E">
        <w:rPr>
          <w:rFonts w:eastAsia="나눔명조" w:hint="eastAsia"/>
          <w:sz w:val="20"/>
          <w:szCs w:val="22"/>
        </w:rPr>
        <w:t>중</w:t>
      </w:r>
      <w:r w:rsidR="00EC431E">
        <w:rPr>
          <w:rFonts w:eastAsia="나눔명조" w:hint="eastAsia"/>
          <w:sz w:val="20"/>
          <w:szCs w:val="22"/>
        </w:rPr>
        <w:t xml:space="preserve"> </w:t>
      </w:r>
      <w:r w:rsidR="00EC431E">
        <w:rPr>
          <w:rFonts w:eastAsia="나눔명조" w:hint="eastAsia"/>
          <w:sz w:val="20"/>
          <w:szCs w:val="22"/>
        </w:rPr>
        <w:t>어떤</w:t>
      </w:r>
      <w:r w:rsidR="00EC431E">
        <w:rPr>
          <w:rFonts w:eastAsia="나눔명조" w:hint="eastAsia"/>
          <w:sz w:val="20"/>
          <w:szCs w:val="22"/>
        </w:rPr>
        <w:t xml:space="preserve"> </w:t>
      </w:r>
      <w:r w:rsidR="00EC431E">
        <w:rPr>
          <w:rFonts w:eastAsia="나눔명조" w:hint="eastAsia"/>
          <w:sz w:val="20"/>
          <w:szCs w:val="22"/>
        </w:rPr>
        <w:t>요인이</w:t>
      </w:r>
      <w:r w:rsidR="00EC431E">
        <w:rPr>
          <w:rFonts w:eastAsia="나눔명조" w:hint="eastAsia"/>
          <w:sz w:val="20"/>
          <w:szCs w:val="22"/>
        </w:rPr>
        <w:t xml:space="preserve"> </w:t>
      </w:r>
      <w:r w:rsidR="00EC431E">
        <w:rPr>
          <w:rFonts w:eastAsia="나눔명조" w:hint="eastAsia"/>
          <w:sz w:val="20"/>
          <w:szCs w:val="22"/>
        </w:rPr>
        <w:t>구성원의</w:t>
      </w:r>
      <w:r w:rsidR="00EC431E">
        <w:rPr>
          <w:rFonts w:eastAsia="나눔명조" w:hint="eastAsia"/>
          <w:sz w:val="20"/>
          <w:szCs w:val="22"/>
        </w:rPr>
        <w:t xml:space="preserve"> </w:t>
      </w:r>
      <w:r w:rsidR="00EC431E">
        <w:rPr>
          <w:rFonts w:eastAsia="나눔명조" w:hint="eastAsia"/>
          <w:sz w:val="20"/>
          <w:szCs w:val="22"/>
        </w:rPr>
        <w:t>조직시민행동</w:t>
      </w:r>
      <w:r w:rsidR="00EC431E">
        <w:rPr>
          <w:rFonts w:eastAsia="나눔명조" w:hint="eastAsia"/>
          <w:sz w:val="20"/>
          <w:szCs w:val="22"/>
        </w:rPr>
        <w:t xml:space="preserve"> </w:t>
      </w:r>
      <w:r w:rsidR="00EC431E">
        <w:rPr>
          <w:rFonts w:eastAsia="나눔명조" w:hint="eastAsia"/>
          <w:sz w:val="20"/>
          <w:szCs w:val="22"/>
        </w:rPr>
        <w:t>즉</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자발적</w:t>
      </w:r>
      <w:r w:rsidR="00EC431E">
        <w:rPr>
          <w:rFonts w:eastAsia="나눔명조" w:hint="eastAsia"/>
          <w:sz w:val="20"/>
          <w:szCs w:val="22"/>
        </w:rPr>
        <w:t xml:space="preserve"> </w:t>
      </w:r>
      <w:r w:rsidR="00EC431E">
        <w:rPr>
          <w:rFonts w:eastAsia="나눔명조" w:hint="eastAsia"/>
          <w:sz w:val="20"/>
          <w:szCs w:val="22"/>
        </w:rPr>
        <w:t>행정</w:t>
      </w:r>
      <w:r w:rsidR="00EC431E">
        <w:rPr>
          <w:rFonts w:eastAsia="나눔명조" w:hint="eastAsia"/>
          <w:sz w:val="20"/>
          <w:szCs w:val="22"/>
        </w:rPr>
        <w:t xml:space="preserve"> </w:t>
      </w:r>
      <w:r w:rsidR="00EC431E">
        <w:rPr>
          <w:rFonts w:eastAsia="나눔명조" w:hint="eastAsia"/>
          <w:sz w:val="20"/>
          <w:szCs w:val="22"/>
        </w:rPr>
        <w:t>참여</w:t>
      </w:r>
      <w:r w:rsidR="00EC431E">
        <w:rPr>
          <w:rFonts w:eastAsia="나눔명조" w:hint="eastAsia"/>
          <w:sz w:val="20"/>
          <w:szCs w:val="22"/>
        </w:rPr>
        <w:t xml:space="preserve"> </w:t>
      </w:r>
      <w:r w:rsidR="00EC431E">
        <w:rPr>
          <w:rFonts w:eastAsia="나눔명조" w:hint="eastAsia"/>
          <w:sz w:val="20"/>
          <w:szCs w:val="22"/>
        </w:rPr>
        <w:t>수준을</w:t>
      </w:r>
      <w:r w:rsidR="00EC431E">
        <w:rPr>
          <w:rFonts w:eastAsia="나눔명조" w:hint="eastAsia"/>
          <w:sz w:val="20"/>
          <w:szCs w:val="22"/>
        </w:rPr>
        <w:t xml:space="preserve"> </w:t>
      </w:r>
      <w:proofErr w:type="spellStart"/>
      <w:r w:rsidR="00EC431E">
        <w:rPr>
          <w:rFonts w:eastAsia="나눔명조" w:hint="eastAsia"/>
          <w:sz w:val="20"/>
          <w:szCs w:val="22"/>
        </w:rPr>
        <w:t>증대시키는</w:t>
      </w:r>
      <w:proofErr w:type="spellEnd"/>
      <w:r w:rsidR="00EC431E">
        <w:rPr>
          <w:rFonts w:eastAsia="나눔명조" w:hint="eastAsia"/>
          <w:sz w:val="20"/>
          <w:szCs w:val="22"/>
        </w:rPr>
        <w:t xml:space="preserve"> </w:t>
      </w:r>
      <w:r w:rsidR="00EC431E">
        <w:rPr>
          <w:rFonts w:eastAsia="나눔명조" w:hint="eastAsia"/>
          <w:sz w:val="20"/>
          <w:szCs w:val="22"/>
        </w:rPr>
        <w:t>독립변수인지</w:t>
      </w:r>
      <w:r w:rsidR="00EC431E">
        <w:rPr>
          <w:rFonts w:eastAsia="나눔명조" w:hint="eastAsia"/>
          <w:sz w:val="20"/>
          <w:szCs w:val="22"/>
        </w:rPr>
        <w:t xml:space="preserve"> </w:t>
      </w:r>
      <w:r w:rsidR="00EC431E">
        <w:rPr>
          <w:rFonts w:eastAsia="나눔명조" w:hint="eastAsia"/>
          <w:sz w:val="20"/>
          <w:szCs w:val="22"/>
        </w:rPr>
        <w:t>측정하기도</w:t>
      </w:r>
      <w:r w:rsidR="00EC431E">
        <w:rPr>
          <w:rFonts w:eastAsia="나눔명조" w:hint="eastAsia"/>
          <w:sz w:val="20"/>
          <w:szCs w:val="22"/>
        </w:rPr>
        <w:t xml:space="preserve"> </w:t>
      </w:r>
      <w:r w:rsidR="00EC431E">
        <w:rPr>
          <w:rFonts w:eastAsia="나눔명조" w:hint="eastAsia"/>
          <w:sz w:val="20"/>
          <w:szCs w:val="22"/>
        </w:rPr>
        <w:t>한다</w:t>
      </w:r>
      <w:r w:rsidR="00EC431E">
        <w:rPr>
          <w:rFonts w:eastAsia="나눔명조"/>
          <w:sz w:val="20"/>
          <w:szCs w:val="22"/>
        </w:rPr>
        <w:t xml:space="preserve"> (</w:t>
      </w:r>
      <w:proofErr w:type="spellStart"/>
      <w:r w:rsidR="00EC431E">
        <w:rPr>
          <w:rFonts w:eastAsia="나눔명조" w:hint="eastAsia"/>
          <w:sz w:val="20"/>
          <w:szCs w:val="22"/>
        </w:rPr>
        <w:t>류종용</w:t>
      </w:r>
      <w:proofErr w:type="spellEnd"/>
      <w:r w:rsidR="00EC431E">
        <w:rPr>
          <w:rFonts w:eastAsia="나눔명조"/>
          <w:sz w:val="20"/>
          <w:szCs w:val="22"/>
        </w:rPr>
        <w:t xml:space="preserve"> </w:t>
      </w:r>
      <w:r w:rsidR="00EC431E">
        <w:rPr>
          <w:rFonts w:eastAsia="나눔명조" w:hint="eastAsia"/>
          <w:sz w:val="20"/>
          <w:szCs w:val="22"/>
        </w:rPr>
        <w:t>외</w:t>
      </w:r>
      <w:r w:rsidR="00EC431E">
        <w:rPr>
          <w:rFonts w:eastAsia="나눔명조"/>
          <w:sz w:val="20"/>
          <w:szCs w:val="22"/>
        </w:rPr>
        <w:t>2016).</w:t>
      </w:r>
    </w:p>
    <w:p w14:paraId="39366C94" w14:textId="362194F1" w:rsidR="002A75CA" w:rsidRPr="0005167B" w:rsidRDefault="6C011362" w:rsidP="002A75CA">
      <w:pPr>
        <w:widowControl/>
        <w:wordWrap/>
        <w:autoSpaceDE/>
        <w:autoSpaceDN/>
        <w:spacing w:before="120" w:after="120" w:line="276" w:lineRule="auto"/>
        <w:rPr>
          <w:rFonts w:eastAsia="나눔명조"/>
          <w:sz w:val="20"/>
          <w:szCs w:val="20"/>
        </w:rPr>
      </w:pPr>
      <w:r w:rsidRPr="6C011362">
        <w:rPr>
          <w:rFonts w:eastAsia="나눔명조"/>
          <w:sz w:val="20"/>
          <w:szCs w:val="20"/>
        </w:rPr>
        <w:t>여러</w:t>
      </w:r>
      <w:r w:rsidRPr="6C011362">
        <w:rPr>
          <w:rFonts w:eastAsia="나눔명조"/>
          <w:sz w:val="20"/>
          <w:szCs w:val="20"/>
        </w:rPr>
        <w:t xml:space="preserve"> </w:t>
      </w:r>
      <w:r w:rsidRPr="6C011362">
        <w:rPr>
          <w:rFonts w:eastAsia="나눔명조"/>
          <w:sz w:val="20"/>
          <w:szCs w:val="20"/>
        </w:rPr>
        <w:t>연구들이</w:t>
      </w:r>
      <w:r w:rsidRPr="6C011362">
        <w:rPr>
          <w:rFonts w:eastAsia="나눔명조"/>
          <w:sz w:val="20"/>
          <w:szCs w:val="20"/>
        </w:rPr>
        <w:t xml:space="preserve"> </w:t>
      </w:r>
      <w:r w:rsidRPr="6C011362">
        <w:rPr>
          <w:rFonts w:eastAsia="나눔명조"/>
          <w:sz w:val="20"/>
          <w:szCs w:val="20"/>
        </w:rPr>
        <w:t>리더십</w:t>
      </w:r>
      <w:r w:rsidRPr="6C011362">
        <w:rPr>
          <w:rFonts w:eastAsia="나눔명조"/>
          <w:sz w:val="20"/>
          <w:szCs w:val="20"/>
        </w:rPr>
        <w:t>((</w:t>
      </w:r>
      <w:proofErr w:type="spellStart"/>
      <w:r w:rsidRPr="6C011362">
        <w:rPr>
          <w:rFonts w:eastAsia="나눔명조"/>
          <w:sz w:val="20"/>
          <w:szCs w:val="20"/>
        </w:rPr>
        <w:t>Im</w:t>
      </w:r>
      <w:proofErr w:type="spellEnd"/>
      <w:r w:rsidRPr="6C011362">
        <w:rPr>
          <w:rFonts w:eastAsia="나눔명조"/>
          <w:sz w:val="20"/>
          <w:szCs w:val="20"/>
        </w:rPr>
        <w:t xml:space="preserve">, Campbell, &amp; Jeong, 2016; Park &amp; Rainey, 2008), </w:t>
      </w:r>
      <w:r w:rsidRPr="6C011362">
        <w:rPr>
          <w:rFonts w:eastAsia="나눔명조"/>
          <w:sz w:val="20"/>
          <w:szCs w:val="20"/>
        </w:rPr>
        <w:t>멘토링</w:t>
      </w:r>
      <w:r w:rsidRPr="6C011362">
        <w:rPr>
          <w:rFonts w:eastAsia="나눔명조"/>
          <w:sz w:val="20"/>
          <w:szCs w:val="20"/>
        </w:rPr>
        <w:t xml:space="preserve">(Vandenabeele, 2011), </w:t>
      </w:r>
      <w:r w:rsidRPr="6C011362">
        <w:rPr>
          <w:rFonts w:eastAsia="나눔명조"/>
          <w:sz w:val="20"/>
          <w:szCs w:val="20"/>
        </w:rPr>
        <w:t>관리역할</w:t>
      </w:r>
      <w:r w:rsidRPr="6C011362">
        <w:rPr>
          <w:rFonts w:eastAsia="나눔명조"/>
          <w:sz w:val="20"/>
          <w:szCs w:val="20"/>
        </w:rPr>
        <w:t>((Bakker, 2015)</w:t>
      </w:r>
      <w:r w:rsidRPr="6C011362">
        <w:rPr>
          <w:rFonts w:eastAsia="나눔명조"/>
          <w:sz w:val="20"/>
          <w:szCs w:val="20"/>
        </w:rPr>
        <w:t>이</w:t>
      </w:r>
      <w:r w:rsidRPr="6C011362">
        <w:rPr>
          <w:rFonts w:eastAsia="나눔명조"/>
          <w:sz w:val="20"/>
          <w:szCs w:val="20"/>
        </w:rPr>
        <w:t xml:space="preserve"> </w:t>
      </w:r>
      <w:r w:rsidRPr="6C011362">
        <w:rPr>
          <w:rFonts w:eastAsia="나눔명조"/>
          <w:sz w:val="20"/>
          <w:szCs w:val="20"/>
        </w:rPr>
        <w:t>공공봉사동기에</w:t>
      </w:r>
      <w:r w:rsidRPr="6C011362">
        <w:rPr>
          <w:rFonts w:eastAsia="나눔명조"/>
          <w:sz w:val="20"/>
          <w:szCs w:val="20"/>
        </w:rPr>
        <w:t xml:space="preserve"> </w:t>
      </w:r>
      <w:r w:rsidRPr="6C011362">
        <w:rPr>
          <w:rFonts w:eastAsia="나눔명조"/>
          <w:sz w:val="20"/>
          <w:szCs w:val="20"/>
        </w:rPr>
        <w:t>영향을</w:t>
      </w:r>
      <w:r w:rsidRPr="6C011362">
        <w:rPr>
          <w:rFonts w:eastAsia="나눔명조"/>
          <w:sz w:val="20"/>
          <w:szCs w:val="20"/>
        </w:rPr>
        <w:t xml:space="preserve"> </w:t>
      </w:r>
      <w:r w:rsidRPr="6C011362">
        <w:rPr>
          <w:rFonts w:eastAsia="나눔명조"/>
          <w:sz w:val="20"/>
          <w:szCs w:val="20"/>
        </w:rPr>
        <w:t>준다는</w:t>
      </w:r>
      <w:r w:rsidRPr="6C011362">
        <w:rPr>
          <w:rFonts w:eastAsia="나눔명조"/>
          <w:sz w:val="20"/>
          <w:szCs w:val="20"/>
        </w:rPr>
        <w:t xml:space="preserve"> </w:t>
      </w:r>
      <w:r w:rsidRPr="6C011362">
        <w:rPr>
          <w:rFonts w:eastAsia="나눔명조"/>
          <w:sz w:val="20"/>
          <w:szCs w:val="20"/>
        </w:rPr>
        <w:t>주장을</w:t>
      </w:r>
      <w:r w:rsidRPr="6C011362">
        <w:rPr>
          <w:rFonts w:eastAsia="나눔명조"/>
          <w:sz w:val="20"/>
          <w:szCs w:val="20"/>
        </w:rPr>
        <w:t xml:space="preserve"> </w:t>
      </w:r>
      <w:r w:rsidRPr="6C011362">
        <w:rPr>
          <w:rFonts w:eastAsia="나눔명조"/>
          <w:sz w:val="20"/>
          <w:szCs w:val="20"/>
        </w:rPr>
        <w:t>하고</w:t>
      </w:r>
      <w:r w:rsidRPr="6C011362">
        <w:rPr>
          <w:rFonts w:eastAsia="나눔명조"/>
          <w:sz w:val="20"/>
          <w:szCs w:val="20"/>
        </w:rPr>
        <w:t xml:space="preserve"> </w:t>
      </w:r>
      <w:r w:rsidRPr="6C011362">
        <w:rPr>
          <w:rFonts w:eastAsia="나눔명조"/>
          <w:sz w:val="20"/>
          <w:szCs w:val="20"/>
        </w:rPr>
        <w:t>있으며</w:t>
      </w:r>
      <w:r w:rsidRPr="6C011362">
        <w:rPr>
          <w:rFonts w:eastAsia="나눔명조"/>
          <w:sz w:val="20"/>
          <w:szCs w:val="20"/>
        </w:rPr>
        <w:t xml:space="preserve">, </w:t>
      </w:r>
      <w:r w:rsidRPr="6C011362">
        <w:rPr>
          <w:rFonts w:eastAsia="나눔명조"/>
          <w:sz w:val="20"/>
          <w:szCs w:val="20"/>
        </w:rPr>
        <w:t>교육훈련이나</w:t>
      </w:r>
      <w:r w:rsidRPr="6C011362">
        <w:rPr>
          <w:rFonts w:eastAsia="나눔명조"/>
          <w:sz w:val="20"/>
          <w:szCs w:val="20"/>
        </w:rPr>
        <w:t xml:space="preserve"> </w:t>
      </w:r>
      <w:r w:rsidRPr="6C011362">
        <w:rPr>
          <w:rFonts w:eastAsia="나눔명조"/>
          <w:sz w:val="20"/>
          <w:szCs w:val="20"/>
        </w:rPr>
        <w:t>보수</w:t>
      </w:r>
      <w:r w:rsidRPr="6C011362">
        <w:rPr>
          <w:rFonts w:eastAsia="나눔명조"/>
          <w:sz w:val="20"/>
          <w:szCs w:val="20"/>
        </w:rPr>
        <w:t xml:space="preserve"> </w:t>
      </w:r>
      <w:r w:rsidRPr="6C011362">
        <w:rPr>
          <w:rFonts w:eastAsia="나눔명조"/>
          <w:sz w:val="20"/>
          <w:szCs w:val="20"/>
        </w:rPr>
        <w:t>및</w:t>
      </w:r>
      <w:r w:rsidRPr="6C011362">
        <w:rPr>
          <w:rFonts w:eastAsia="나눔명조"/>
          <w:sz w:val="20"/>
          <w:szCs w:val="20"/>
        </w:rPr>
        <w:t xml:space="preserve"> </w:t>
      </w:r>
      <w:r w:rsidRPr="6C011362">
        <w:rPr>
          <w:rFonts w:eastAsia="나눔명조"/>
          <w:sz w:val="20"/>
          <w:szCs w:val="20"/>
        </w:rPr>
        <w:t>승진</w:t>
      </w:r>
      <w:r w:rsidRPr="6C011362">
        <w:rPr>
          <w:rFonts w:eastAsia="나눔명조"/>
          <w:sz w:val="20"/>
          <w:szCs w:val="20"/>
        </w:rPr>
        <w:t xml:space="preserve"> </w:t>
      </w:r>
      <w:r w:rsidRPr="6C011362">
        <w:rPr>
          <w:rFonts w:eastAsia="나눔명조"/>
          <w:sz w:val="20"/>
          <w:szCs w:val="20"/>
        </w:rPr>
        <w:t>등의</w:t>
      </w:r>
      <w:r w:rsidRPr="6C011362">
        <w:rPr>
          <w:rFonts w:eastAsia="나눔명조"/>
          <w:sz w:val="20"/>
          <w:szCs w:val="20"/>
        </w:rPr>
        <w:t xml:space="preserve"> </w:t>
      </w:r>
      <w:r w:rsidRPr="6C011362">
        <w:rPr>
          <w:rFonts w:eastAsia="나눔명조"/>
          <w:sz w:val="20"/>
          <w:szCs w:val="20"/>
        </w:rPr>
        <w:t>여타</w:t>
      </w:r>
      <w:r w:rsidRPr="6C011362">
        <w:rPr>
          <w:rFonts w:eastAsia="나눔명조"/>
          <w:sz w:val="20"/>
          <w:szCs w:val="20"/>
        </w:rPr>
        <w:t xml:space="preserve"> </w:t>
      </w:r>
      <w:r w:rsidRPr="6C011362">
        <w:rPr>
          <w:rFonts w:eastAsia="나눔명조"/>
          <w:sz w:val="20"/>
          <w:szCs w:val="20"/>
        </w:rPr>
        <w:t>요인과</w:t>
      </w:r>
      <w:r w:rsidRPr="6C011362">
        <w:rPr>
          <w:rFonts w:eastAsia="나눔명조"/>
          <w:sz w:val="20"/>
          <w:szCs w:val="20"/>
        </w:rPr>
        <w:t xml:space="preserve"> </w:t>
      </w:r>
      <w:r w:rsidRPr="6C011362">
        <w:rPr>
          <w:rFonts w:eastAsia="나눔명조"/>
          <w:sz w:val="20"/>
          <w:szCs w:val="20"/>
        </w:rPr>
        <w:t>비교하여</w:t>
      </w:r>
      <w:r w:rsidRPr="6C011362">
        <w:rPr>
          <w:rFonts w:eastAsia="나눔명조"/>
          <w:sz w:val="20"/>
          <w:szCs w:val="20"/>
        </w:rPr>
        <w:t xml:space="preserve"> </w:t>
      </w:r>
      <w:r w:rsidRPr="6C011362">
        <w:rPr>
          <w:rFonts w:eastAsia="나눔명조"/>
          <w:sz w:val="20"/>
          <w:szCs w:val="20"/>
        </w:rPr>
        <w:t>리더십</w:t>
      </w:r>
      <w:r w:rsidRPr="6C011362">
        <w:rPr>
          <w:rFonts w:eastAsia="나눔명조"/>
          <w:sz w:val="20"/>
          <w:szCs w:val="20"/>
        </w:rPr>
        <w:t xml:space="preserve">, </w:t>
      </w:r>
      <w:r w:rsidRPr="6C011362">
        <w:rPr>
          <w:rFonts w:eastAsia="나눔명조"/>
          <w:sz w:val="20"/>
          <w:szCs w:val="20"/>
        </w:rPr>
        <w:t>즉</w:t>
      </w:r>
      <w:r w:rsidRPr="6C011362">
        <w:rPr>
          <w:rFonts w:eastAsia="나눔명조"/>
          <w:sz w:val="20"/>
          <w:szCs w:val="20"/>
        </w:rPr>
        <w:t xml:space="preserve"> </w:t>
      </w:r>
      <w:r w:rsidRPr="6C011362">
        <w:rPr>
          <w:rFonts w:eastAsia="나눔명조"/>
          <w:sz w:val="20"/>
          <w:szCs w:val="20"/>
        </w:rPr>
        <w:t>상사의</w:t>
      </w:r>
      <w:r w:rsidRPr="6C011362">
        <w:rPr>
          <w:rFonts w:eastAsia="나눔명조"/>
          <w:sz w:val="20"/>
          <w:szCs w:val="20"/>
        </w:rPr>
        <w:t xml:space="preserve"> </w:t>
      </w:r>
      <w:r w:rsidRPr="6C011362">
        <w:rPr>
          <w:rFonts w:eastAsia="나눔명조"/>
          <w:sz w:val="20"/>
          <w:szCs w:val="20"/>
        </w:rPr>
        <w:t>지원과</w:t>
      </w:r>
      <w:r w:rsidRPr="6C011362">
        <w:rPr>
          <w:rFonts w:eastAsia="나눔명조"/>
          <w:sz w:val="20"/>
          <w:szCs w:val="20"/>
        </w:rPr>
        <w:t xml:space="preserve"> </w:t>
      </w:r>
      <w:r w:rsidRPr="6C011362">
        <w:rPr>
          <w:rFonts w:eastAsia="나눔명조"/>
          <w:sz w:val="20"/>
          <w:szCs w:val="20"/>
        </w:rPr>
        <w:t>공공봉사동기가</w:t>
      </w:r>
      <w:r w:rsidRPr="6C011362">
        <w:rPr>
          <w:rFonts w:eastAsia="나눔명조"/>
          <w:sz w:val="20"/>
          <w:szCs w:val="20"/>
        </w:rPr>
        <w:t xml:space="preserve"> </w:t>
      </w:r>
      <w:r w:rsidRPr="6C011362">
        <w:rPr>
          <w:rFonts w:eastAsia="나눔명조"/>
          <w:sz w:val="20"/>
          <w:szCs w:val="20"/>
        </w:rPr>
        <w:t>더욱</w:t>
      </w:r>
      <w:r w:rsidRPr="6C011362">
        <w:rPr>
          <w:rFonts w:eastAsia="나눔명조"/>
          <w:sz w:val="20"/>
          <w:szCs w:val="20"/>
        </w:rPr>
        <w:t xml:space="preserve"> </w:t>
      </w:r>
      <w:r w:rsidRPr="6C011362">
        <w:rPr>
          <w:rFonts w:eastAsia="나눔명조"/>
          <w:sz w:val="20"/>
          <w:szCs w:val="20"/>
        </w:rPr>
        <w:t>긍정적</w:t>
      </w:r>
      <w:r w:rsidRPr="6C011362">
        <w:rPr>
          <w:rFonts w:eastAsia="나눔명조"/>
          <w:sz w:val="20"/>
          <w:szCs w:val="20"/>
        </w:rPr>
        <w:t xml:space="preserve"> </w:t>
      </w:r>
      <w:r w:rsidRPr="6C011362">
        <w:rPr>
          <w:rFonts w:eastAsia="나눔명조"/>
          <w:sz w:val="20"/>
          <w:szCs w:val="20"/>
        </w:rPr>
        <w:t>관계가</w:t>
      </w:r>
      <w:r w:rsidRPr="6C011362">
        <w:rPr>
          <w:rFonts w:eastAsia="나눔명조"/>
          <w:sz w:val="20"/>
          <w:szCs w:val="20"/>
        </w:rPr>
        <w:t xml:space="preserve"> </w:t>
      </w:r>
      <w:r w:rsidRPr="6C011362">
        <w:rPr>
          <w:rFonts w:eastAsia="나눔명조"/>
          <w:sz w:val="20"/>
          <w:szCs w:val="20"/>
        </w:rPr>
        <w:t>있음을</w:t>
      </w:r>
      <w:r w:rsidRPr="6C011362">
        <w:rPr>
          <w:rFonts w:eastAsia="나눔명조"/>
          <w:sz w:val="20"/>
          <w:szCs w:val="20"/>
        </w:rPr>
        <w:t xml:space="preserve"> </w:t>
      </w:r>
      <w:r w:rsidRPr="6C011362">
        <w:rPr>
          <w:rFonts w:eastAsia="나눔명조"/>
          <w:sz w:val="20"/>
          <w:szCs w:val="20"/>
        </w:rPr>
        <w:t>증명했다</w:t>
      </w:r>
      <w:r w:rsidRPr="6C011362">
        <w:rPr>
          <w:rFonts w:eastAsia="나눔명조"/>
          <w:sz w:val="20"/>
          <w:szCs w:val="20"/>
        </w:rPr>
        <w:t>(</w:t>
      </w:r>
      <w:proofErr w:type="spellStart"/>
      <w:r w:rsidRPr="6C011362">
        <w:rPr>
          <w:rFonts w:eastAsia="나눔명조"/>
          <w:sz w:val="20"/>
          <w:szCs w:val="20"/>
        </w:rPr>
        <w:t>김상묵</w:t>
      </w:r>
      <w:proofErr w:type="spellEnd"/>
      <w:r w:rsidRPr="6C011362">
        <w:rPr>
          <w:rFonts w:eastAsia="나눔명조"/>
          <w:sz w:val="20"/>
          <w:szCs w:val="20"/>
        </w:rPr>
        <w:t xml:space="preserve">, </w:t>
      </w:r>
      <w:proofErr w:type="spellStart"/>
      <w:r w:rsidRPr="6C011362">
        <w:rPr>
          <w:rFonts w:eastAsia="나눔명조"/>
          <w:sz w:val="20"/>
          <w:szCs w:val="20"/>
        </w:rPr>
        <w:t>노종호</w:t>
      </w:r>
      <w:proofErr w:type="spellEnd"/>
      <w:r w:rsidRPr="6C011362">
        <w:rPr>
          <w:rFonts w:eastAsia="나눔명조"/>
          <w:sz w:val="20"/>
          <w:szCs w:val="20"/>
        </w:rPr>
        <w:t xml:space="preserve"> 2018). </w:t>
      </w:r>
      <w:r w:rsidRPr="6C011362">
        <w:rPr>
          <w:rFonts w:eastAsia="나눔명조"/>
          <w:sz w:val="20"/>
          <w:szCs w:val="20"/>
        </w:rPr>
        <w:t>하지만</w:t>
      </w:r>
      <w:r w:rsidRPr="6C011362">
        <w:rPr>
          <w:rFonts w:eastAsia="나눔명조"/>
          <w:sz w:val="20"/>
          <w:szCs w:val="20"/>
        </w:rPr>
        <w:t xml:space="preserve"> </w:t>
      </w:r>
      <w:r w:rsidRPr="6C011362">
        <w:rPr>
          <w:rFonts w:eastAsia="나눔명조"/>
          <w:sz w:val="20"/>
          <w:szCs w:val="20"/>
        </w:rPr>
        <w:t>공공봉사동기</w:t>
      </w:r>
      <w:r w:rsidRPr="6C011362">
        <w:rPr>
          <w:rFonts w:eastAsia="나눔명조"/>
          <w:sz w:val="20"/>
          <w:szCs w:val="20"/>
        </w:rPr>
        <w:t xml:space="preserve"> </w:t>
      </w:r>
      <w:r w:rsidRPr="6C011362">
        <w:rPr>
          <w:rFonts w:eastAsia="나눔명조"/>
          <w:sz w:val="20"/>
          <w:szCs w:val="20"/>
        </w:rPr>
        <w:t>수준은</w:t>
      </w:r>
      <w:r w:rsidRPr="6C011362">
        <w:rPr>
          <w:rFonts w:eastAsia="나눔명조"/>
          <w:sz w:val="20"/>
          <w:szCs w:val="20"/>
        </w:rPr>
        <w:t xml:space="preserve"> </w:t>
      </w:r>
      <w:r w:rsidRPr="6C011362">
        <w:rPr>
          <w:rFonts w:eastAsia="나눔명조"/>
          <w:sz w:val="20"/>
          <w:szCs w:val="20"/>
        </w:rPr>
        <w:t>리더십</w:t>
      </w:r>
      <w:r w:rsidRPr="6C011362">
        <w:rPr>
          <w:rFonts w:eastAsia="나눔명조"/>
          <w:sz w:val="20"/>
          <w:szCs w:val="20"/>
        </w:rPr>
        <w:t xml:space="preserve"> </w:t>
      </w:r>
      <w:r w:rsidRPr="6C011362">
        <w:rPr>
          <w:rFonts w:eastAsia="나눔명조"/>
          <w:sz w:val="20"/>
          <w:szCs w:val="20"/>
        </w:rPr>
        <w:t>유형이</w:t>
      </w:r>
      <w:r w:rsidRPr="6C011362">
        <w:rPr>
          <w:rFonts w:eastAsia="나눔명조"/>
          <w:sz w:val="20"/>
          <w:szCs w:val="20"/>
        </w:rPr>
        <w:t xml:space="preserve"> </w:t>
      </w:r>
      <w:r w:rsidRPr="6C011362">
        <w:rPr>
          <w:rFonts w:eastAsia="나눔명조"/>
          <w:sz w:val="20"/>
          <w:szCs w:val="20"/>
        </w:rPr>
        <w:t>변혁적인지</w:t>
      </w:r>
      <w:r w:rsidRPr="6C011362">
        <w:rPr>
          <w:rFonts w:eastAsia="나눔명조"/>
          <w:sz w:val="20"/>
          <w:szCs w:val="20"/>
        </w:rPr>
        <w:t xml:space="preserve"> </w:t>
      </w:r>
      <w:r w:rsidRPr="6C011362">
        <w:rPr>
          <w:rFonts w:eastAsia="나눔명조"/>
          <w:sz w:val="20"/>
          <w:szCs w:val="20"/>
        </w:rPr>
        <w:t>혹은</w:t>
      </w:r>
      <w:r w:rsidRPr="6C011362">
        <w:rPr>
          <w:rFonts w:eastAsia="나눔명조"/>
          <w:sz w:val="20"/>
          <w:szCs w:val="20"/>
        </w:rPr>
        <w:t xml:space="preserve"> </w:t>
      </w:r>
      <w:proofErr w:type="spellStart"/>
      <w:r w:rsidRPr="6C011362">
        <w:rPr>
          <w:rFonts w:eastAsia="나눔명조"/>
          <w:sz w:val="20"/>
          <w:szCs w:val="20"/>
        </w:rPr>
        <w:t>거래적인지에</w:t>
      </w:r>
      <w:proofErr w:type="spellEnd"/>
      <w:r w:rsidRPr="6C011362">
        <w:rPr>
          <w:rFonts w:eastAsia="나눔명조"/>
          <w:sz w:val="20"/>
          <w:szCs w:val="20"/>
        </w:rPr>
        <w:t xml:space="preserve"> </w:t>
      </w:r>
      <w:r w:rsidRPr="6C011362">
        <w:rPr>
          <w:rFonts w:eastAsia="나눔명조"/>
          <w:sz w:val="20"/>
          <w:szCs w:val="20"/>
        </w:rPr>
        <w:t>따라</w:t>
      </w:r>
      <w:r w:rsidRPr="6C011362">
        <w:rPr>
          <w:rFonts w:eastAsia="나눔명조"/>
          <w:sz w:val="20"/>
          <w:szCs w:val="20"/>
        </w:rPr>
        <w:t xml:space="preserve"> </w:t>
      </w:r>
      <w:r w:rsidRPr="6C011362">
        <w:rPr>
          <w:rFonts w:eastAsia="나눔명조"/>
          <w:sz w:val="20"/>
          <w:szCs w:val="20"/>
        </w:rPr>
        <w:t>다른</w:t>
      </w:r>
      <w:r w:rsidRPr="6C011362">
        <w:rPr>
          <w:rFonts w:eastAsia="나눔명조"/>
          <w:sz w:val="20"/>
          <w:szCs w:val="20"/>
        </w:rPr>
        <w:t xml:space="preserve"> </w:t>
      </w:r>
      <w:r w:rsidRPr="6C011362">
        <w:rPr>
          <w:rFonts w:eastAsia="나눔명조"/>
          <w:sz w:val="20"/>
          <w:szCs w:val="20"/>
        </w:rPr>
        <w:t>방향으로</w:t>
      </w:r>
      <w:r w:rsidRPr="6C011362">
        <w:rPr>
          <w:rFonts w:eastAsia="나눔명조"/>
          <w:sz w:val="20"/>
          <w:szCs w:val="20"/>
        </w:rPr>
        <w:t xml:space="preserve"> </w:t>
      </w:r>
      <w:r w:rsidRPr="6C011362">
        <w:rPr>
          <w:rFonts w:eastAsia="나눔명조"/>
          <w:sz w:val="20"/>
          <w:szCs w:val="20"/>
        </w:rPr>
        <w:t>발전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다</w:t>
      </w:r>
      <w:r w:rsidRPr="6C011362">
        <w:rPr>
          <w:rFonts w:eastAsia="나눔명조"/>
          <w:sz w:val="20"/>
          <w:szCs w:val="20"/>
        </w:rPr>
        <w:t xml:space="preserve">. </w:t>
      </w:r>
      <w:r w:rsidRPr="6C011362">
        <w:rPr>
          <w:rFonts w:eastAsia="나눔명조"/>
          <w:sz w:val="20"/>
          <w:szCs w:val="20"/>
        </w:rPr>
        <w:t>일반적으로</w:t>
      </w:r>
      <w:r w:rsidRPr="6C011362">
        <w:rPr>
          <w:rFonts w:eastAsia="나눔명조"/>
          <w:sz w:val="20"/>
          <w:szCs w:val="20"/>
        </w:rPr>
        <w:t xml:space="preserve"> </w:t>
      </w:r>
      <w:r w:rsidRPr="6C011362">
        <w:rPr>
          <w:rFonts w:eastAsia="나눔명조"/>
          <w:sz w:val="20"/>
          <w:szCs w:val="20"/>
        </w:rPr>
        <w:t>변혁적</w:t>
      </w:r>
      <w:r w:rsidRPr="6C011362">
        <w:rPr>
          <w:rFonts w:eastAsia="나눔명조"/>
          <w:sz w:val="20"/>
          <w:szCs w:val="20"/>
        </w:rPr>
        <w:t xml:space="preserve"> </w:t>
      </w:r>
      <w:r w:rsidRPr="6C011362">
        <w:rPr>
          <w:rFonts w:eastAsia="나눔명조"/>
          <w:sz w:val="20"/>
          <w:szCs w:val="20"/>
        </w:rPr>
        <w:t>리더십은</w:t>
      </w:r>
      <w:r w:rsidRPr="6C011362">
        <w:rPr>
          <w:rFonts w:eastAsia="나눔명조"/>
          <w:sz w:val="20"/>
          <w:szCs w:val="20"/>
        </w:rPr>
        <w:t xml:space="preserve"> </w:t>
      </w:r>
      <w:r w:rsidRPr="6C011362">
        <w:rPr>
          <w:rFonts w:eastAsia="나눔명조"/>
          <w:sz w:val="20"/>
          <w:szCs w:val="20"/>
        </w:rPr>
        <w:t>공공봉사동기를</w:t>
      </w:r>
      <w:r w:rsidRPr="6C011362">
        <w:rPr>
          <w:rFonts w:eastAsia="나눔명조"/>
          <w:sz w:val="20"/>
          <w:szCs w:val="20"/>
        </w:rPr>
        <w:t xml:space="preserve"> </w:t>
      </w:r>
      <w:r w:rsidRPr="6C011362">
        <w:rPr>
          <w:rFonts w:eastAsia="나눔명조"/>
          <w:sz w:val="20"/>
          <w:szCs w:val="20"/>
        </w:rPr>
        <w:t>향상시키는</w:t>
      </w:r>
      <w:r w:rsidRPr="6C011362">
        <w:rPr>
          <w:rFonts w:eastAsia="나눔명조"/>
          <w:sz w:val="20"/>
          <w:szCs w:val="20"/>
        </w:rPr>
        <w:t xml:space="preserve"> </w:t>
      </w:r>
      <w:r w:rsidRPr="6C011362">
        <w:rPr>
          <w:rFonts w:eastAsia="나눔명조"/>
          <w:sz w:val="20"/>
          <w:szCs w:val="20"/>
        </w:rPr>
        <w:t>긍정적</w:t>
      </w:r>
      <w:r w:rsidRPr="6C011362">
        <w:rPr>
          <w:rFonts w:eastAsia="나눔명조"/>
          <w:sz w:val="20"/>
          <w:szCs w:val="20"/>
        </w:rPr>
        <w:t xml:space="preserve"> </w:t>
      </w:r>
      <w:r w:rsidRPr="6C011362">
        <w:rPr>
          <w:rFonts w:eastAsia="나눔명조"/>
          <w:sz w:val="20"/>
          <w:szCs w:val="20"/>
        </w:rPr>
        <w:t>요인으로</w:t>
      </w:r>
      <w:r w:rsidRPr="6C011362">
        <w:rPr>
          <w:rFonts w:eastAsia="나눔명조"/>
          <w:sz w:val="20"/>
          <w:szCs w:val="20"/>
        </w:rPr>
        <w:t xml:space="preserve"> </w:t>
      </w:r>
      <w:r w:rsidRPr="6C011362">
        <w:rPr>
          <w:rFonts w:eastAsia="나눔명조"/>
          <w:sz w:val="20"/>
          <w:szCs w:val="20"/>
        </w:rPr>
        <w:t>다뤄진다</w:t>
      </w:r>
      <w:r w:rsidRPr="6C011362">
        <w:rPr>
          <w:rFonts w:eastAsia="나눔명조"/>
          <w:sz w:val="20"/>
          <w:szCs w:val="20"/>
        </w:rPr>
        <w:t xml:space="preserve">(Wright, Moynihan, Pandey 2012; Caillier 2015). </w:t>
      </w:r>
      <w:r w:rsidRPr="6C011362">
        <w:rPr>
          <w:rFonts w:eastAsia="나눔명조"/>
          <w:sz w:val="20"/>
          <w:szCs w:val="20"/>
        </w:rPr>
        <w:t>변혁적</w:t>
      </w:r>
      <w:r w:rsidRPr="6C011362">
        <w:rPr>
          <w:rFonts w:eastAsia="나눔명조"/>
          <w:sz w:val="20"/>
          <w:szCs w:val="20"/>
        </w:rPr>
        <w:t xml:space="preserve"> </w:t>
      </w:r>
      <w:r w:rsidRPr="6C011362">
        <w:rPr>
          <w:rFonts w:eastAsia="나눔명조"/>
          <w:sz w:val="20"/>
          <w:szCs w:val="20"/>
        </w:rPr>
        <w:t>리더십은</w:t>
      </w:r>
      <w:r w:rsidRPr="6C011362">
        <w:rPr>
          <w:rFonts w:eastAsia="나눔명조"/>
          <w:sz w:val="20"/>
          <w:szCs w:val="20"/>
        </w:rPr>
        <w:t xml:space="preserve"> </w:t>
      </w:r>
      <w:proofErr w:type="spellStart"/>
      <w:r w:rsidRPr="6C011362">
        <w:rPr>
          <w:rFonts w:eastAsia="나눔명조"/>
          <w:sz w:val="20"/>
          <w:szCs w:val="20"/>
        </w:rPr>
        <w:t>친사회적</w:t>
      </w:r>
      <w:proofErr w:type="spellEnd"/>
      <w:r w:rsidRPr="6C011362">
        <w:rPr>
          <w:rFonts w:eastAsia="나눔명조"/>
          <w:sz w:val="20"/>
          <w:szCs w:val="20"/>
        </w:rPr>
        <w:t xml:space="preserve"> </w:t>
      </w:r>
      <w:r w:rsidRPr="6C011362">
        <w:rPr>
          <w:rFonts w:eastAsia="나눔명조"/>
          <w:sz w:val="20"/>
          <w:szCs w:val="20"/>
        </w:rPr>
        <w:t>가치</w:t>
      </w:r>
      <w:r w:rsidRPr="6C011362">
        <w:rPr>
          <w:rFonts w:eastAsia="나눔명조"/>
          <w:sz w:val="20"/>
          <w:szCs w:val="20"/>
        </w:rPr>
        <w:t xml:space="preserve">, </w:t>
      </w:r>
      <w:r w:rsidRPr="6C011362">
        <w:rPr>
          <w:rFonts w:eastAsia="나눔명조"/>
          <w:sz w:val="20"/>
          <w:szCs w:val="20"/>
        </w:rPr>
        <w:t>업무만족도와</w:t>
      </w:r>
      <w:r w:rsidRPr="6C011362">
        <w:rPr>
          <w:rFonts w:eastAsia="나눔명조"/>
          <w:sz w:val="20"/>
          <w:szCs w:val="20"/>
        </w:rPr>
        <w:t xml:space="preserve"> </w:t>
      </w:r>
      <w:r w:rsidRPr="6C011362">
        <w:rPr>
          <w:rFonts w:eastAsia="나눔명조"/>
          <w:sz w:val="20"/>
          <w:szCs w:val="20"/>
        </w:rPr>
        <w:t>자신감</w:t>
      </w:r>
      <w:r w:rsidRPr="6C011362">
        <w:rPr>
          <w:rFonts w:eastAsia="나눔명조"/>
          <w:sz w:val="20"/>
          <w:szCs w:val="20"/>
        </w:rPr>
        <w:t xml:space="preserve"> </w:t>
      </w:r>
      <w:r w:rsidRPr="6C011362">
        <w:rPr>
          <w:rFonts w:eastAsia="나눔명조"/>
          <w:sz w:val="20"/>
          <w:szCs w:val="20"/>
        </w:rPr>
        <w:t>등을</w:t>
      </w:r>
      <w:r w:rsidRPr="6C011362">
        <w:rPr>
          <w:rFonts w:eastAsia="나눔명조"/>
          <w:sz w:val="20"/>
          <w:szCs w:val="20"/>
        </w:rPr>
        <w:t xml:space="preserve"> </w:t>
      </w:r>
      <w:r w:rsidRPr="6C011362">
        <w:rPr>
          <w:rFonts w:eastAsia="나눔명조"/>
          <w:sz w:val="20"/>
          <w:szCs w:val="20"/>
        </w:rPr>
        <w:t>촉진하여</w:t>
      </w:r>
      <w:r w:rsidRPr="6C011362">
        <w:rPr>
          <w:rFonts w:eastAsia="나눔명조"/>
          <w:sz w:val="20"/>
          <w:szCs w:val="20"/>
        </w:rPr>
        <w:t xml:space="preserve"> </w:t>
      </w:r>
      <w:r w:rsidRPr="6C011362">
        <w:rPr>
          <w:rFonts w:eastAsia="나눔명조"/>
          <w:sz w:val="20"/>
          <w:szCs w:val="20"/>
        </w:rPr>
        <w:t>공공봉사동기를</w:t>
      </w:r>
      <w:r w:rsidRPr="6C011362">
        <w:rPr>
          <w:rFonts w:eastAsia="나눔명조"/>
          <w:sz w:val="20"/>
          <w:szCs w:val="20"/>
        </w:rPr>
        <w:t xml:space="preserve"> </w:t>
      </w:r>
      <w:r w:rsidRPr="6C011362">
        <w:rPr>
          <w:rFonts w:eastAsia="나눔명조"/>
          <w:sz w:val="20"/>
          <w:szCs w:val="20"/>
        </w:rPr>
        <w:t>촉진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고</w:t>
      </w:r>
      <w:r w:rsidRPr="6C011362">
        <w:rPr>
          <w:rFonts w:eastAsia="나눔명조"/>
          <w:sz w:val="20"/>
          <w:szCs w:val="20"/>
        </w:rPr>
        <w:t xml:space="preserve">, </w:t>
      </w:r>
      <w:r w:rsidRPr="6C011362">
        <w:rPr>
          <w:rFonts w:eastAsia="나눔명조"/>
          <w:sz w:val="20"/>
          <w:szCs w:val="20"/>
        </w:rPr>
        <w:t>변혁적</w:t>
      </w:r>
      <w:r w:rsidRPr="6C011362">
        <w:rPr>
          <w:rFonts w:eastAsia="나눔명조"/>
          <w:sz w:val="20"/>
          <w:szCs w:val="20"/>
        </w:rPr>
        <w:t xml:space="preserve"> </w:t>
      </w:r>
      <w:r w:rsidRPr="6C011362">
        <w:rPr>
          <w:rFonts w:eastAsia="나눔명조"/>
          <w:sz w:val="20"/>
          <w:szCs w:val="20"/>
        </w:rPr>
        <w:t>리더십과</w:t>
      </w:r>
      <w:r w:rsidRPr="6C011362">
        <w:rPr>
          <w:rFonts w:eastAsia="나눔명조"/>
          <w:sz w:val="20"/>
          <w:szCs w:val="20"/>
        </w:rPr>
        <w:t xml:space="preserve"> </w:t>
      </w:r>
      <w:r w:rsidRPr="6C011362">
        <w:rPr>
          <w:rFonts w:eastAsia="나눔명조"/>
          <w:sz w:val="20"/>
          <w:szCs w:val="20"/>
        </w:rPr>
        <w:t>공공봉사동기는</w:t>
      </w:r>
      <w:r w:rsidRPr="6C011362">
        <w:rPr>
          <w:rFonts w:eastAsia="나눔명조"/>
          <w:sz w:val="20"/>
          <w:szCs w:val="20"/>
        </w:rPr>
        <w:t xml:space="preserve"> </w:t>
      </w:r>
      <w:r w:rsidRPr="6C011362">
        <w:rPr>
          <w:rFonts w:eastAsia="나눔명조"/>
          <w:sz w:val="20"/>
          <w:szCs w:val="20"/>
        </w:rPr>
        <w:t>상호간에</w:t>
      </w:r>
      <w:r w:rsidRPr="6C011362">
        <w:rPr>
          <w:rFonts w:eastAsia="나눔명조"/>
          <w:sz w:val="20"/>
          <w:szCs w:val="20"/>
        </w:rPr>
        <w:t xml:space="preserve"> </w:t>
      </w:r>
      <w:r w:rsidRPr="6C011362">
        <w:rPr>
          <w:rFonts w:eastAsia="나눔명조"/>
          <w:sz w:val="20"/>
          <w:szCs w:val="20"/>
        </w:rPr>
        <w:t>시너지</w:t>
      </w:r>
      <w:r w:rsidRPr="6C011362">
        <w:rPr>
          <w:rFonts w:eastAsia="나눔명조"/>
          <w:sz w:val="20"/>
          <w:szCs w:val="20"/>
        </w:rPr>
        <w:t xml:space="preserve"> </w:t>
      </w:r>
      <w:r w:rsidRPr="6C011362">
        <w:rPr>
          <w:rFonts w:eastAsia="나눔명조"/>
          <w:sz w:val="20"/>
          <w:szCs w:val="20"/>
        </w:rPr>
        <w:t>효과를</w:t>
      </w:r>
      <w:r w:rsidRPr="6C011362">
        <w:rPr>
          <w:rFonts w:eastAsia="나눔명조"/>
          <w:sz w:val="20"/>
          <w:szCs w:val="20"/>
        </w:rPr>
        <w:t xml:space="preserve"> </w:t>
      </w:r>
      <w:r w:rsidRPr="6C011362">
        <w:rPr>
          <w:rFonts w:eastAsia="나눔명조"/>
          <w:sz w:val="20"/>
          <w:szCs w:val="20"/>
        </w:rPr>
        <w:t>발휘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다</w:t>
      </w:r>
      <w:r w:rsidRPr="6C011362">
        <w:rPr>
          <w:rFonts w:eastAsia="나눔명조"/>
          <w:sz w:val="20"/>
          <w:szCs w:val="20"/>
        </w:rPr>
        <w:t xml:space="preserve">(Jensen et al 2019; </w:t>
      </w:r>
      <w:r w:rsidRPr="6C011362">
        <w:rPr>
          <w:rFonts w:eastAsia="나눔명조"/>
          <w:sz w:val="20"/>
          <w:szCs w:val="20"/>
        </w:rPr>
        <w:t>강혜진</w:t>
      </w:r>
      <w:r w:rsidRPr="6C011362">
        <w:rPr>
          <w:rFonts w:eastAsia="나눔명조"/>
          <w:sz w:val="20"/>
          <w:szCs w:val="20"/>
        </w:rPr>
        <w:t xml:space="preserve"> </w:t>
      </w:r>
      <w:r w:rsidRPr="6C011362">
        <w:rPr>
          <w:rFonts w:eastAsia="나눔명조"/>
          <w:sz w:val="20"/>
          <w:szCs w:val="20"/>
        </w:rPr>
        <w:t>외</w:t>
      </w:r>
      <w:r w:rsidRPr="6C011362">
        <w:rPr>
          <w:rFonts w:eastAsia="나눔명조"/>
          <w:sz w:val="20"/>
          <w:szCs w:val="20"/>
        </w:rPr>
        <w:t xml:space="preserve">2021; Kroll &amp; Vogel 2014). </w:t>
      </w:r>
      <w:r w:rsidRPr="6C011362">
        <w:rPr>
          <w:rFonts w:eastAsia="나눔명조"/>
          <w:sz w:val="20"/>
          <w:szCs w:val="20"/>
        </w:rPr>
        <w:t>또한</w:t>
      </w:r>
      <w:r w:rsidRPr="6C011362">
        <w:rPr>
          <w:rFonts w:eastAsia="나눔명조"/>
          <w:sz w:val="20"/>
          <w:szCs w:val="20"/>
        </w:rPr>
        <w:t xml:space="preserve"> </w:t>
      </w:r>
      <w:r w:rsidRPr="6C011362">
        <w:rPr>
          <w:rFonts w:eastAsia="나눔명조"/>
          <w:sz w:val="20"/>
          <w:szCs w:val="20"/>
        </w:rPr>
        <w:t>변혁적</w:t>
      </w:r>
      <w:r w:rsidRPr="6C011362">
        <w:rPr>
          <w:rFonts w:eastAsia="나눔명조"/>
          <w:sz w:val="20"/>
          <w:szCs w:val="20"/>
        </w:rPr>
        <w:t xml:space="preserve"> </w:t>
      </w:r>
      <w:r w:rsidRPr="6C011362">
        <w:rPr>
          <w:rFonts w:eastAsia="나눔명조"/>
          <w:sz w:val="20"/>
          <w:szCs w:val="20"/>
        </w:rPr>
        <w:t>리더십</w:t>
      </w:r>
      <w:r w:rsidRPr="6C011362">
        <w:rPr>
          <w:rFonts w:eastAsia="나눔명조"/>
          <w:sz w:val="20"/>
          <w:szCs w:val="20"/>
        </w:rPr>
        <w:t xml:space="preserve"> </w:t>
      </w:r>
      <w:r w:rsidRPr="6C011362">
        <w:rPr>
          <w:rFonts w:eastAsia="나눔명조"/>
          <w:sz w:val="20"/>
          <w:szCs w:val="20"/>
        </w:rPr>
        <w:t>수준이</w:t>
      </w:r>
      <w:r w:rsidRPr="6C011362">
        <w:rPr>
          <w:rFonts w:eastAsia="나눔명조"/>
          <w:sz w:val="20"/>
          <w:szCs w:val="20"/>
        </w:rPr>
        <w:t xml:space="preserve"> </w:t>
      </w:r>
      <w:r w:rsidRPr="6C011362">
        <w:rPr>
          <w:rFonts w:eastAsia="나눔명조"/>
          <w:sz w:val="20"/>
          <w:szCs w:val="20"/>
        </w:rPr>
        <w:t>증가할수록</w:t>
      </w:r>
      <w:r w:rsidRPr="6C011362">
        <w:rPr>
          <w:rFonts w:eastAsia="나눔명조"/>
          <w:sz w:val="20"/>
          <w:szCs w:val="20"/>
        </w:rPr>
        <w:t xml:space="preserve"> </w:t>
      </w:r>
      <w:r w:rsidRPr="6C011362">
        <w:rPr>
          <w:rFonts w:eastAsia="나눔명조"/>
          <w:sz w:val="20"/>
          <w:szCs w:val="20"/>
        </w:rPr>
        <w:t>혁신행동에</w:t>
      </w:r>
      <w:r w:rsidRPr="6C011362">
        <w:rPr>
          <w:rFonts w:eastAsia="나눔명조"/>
          <w:sz w:val="20"/>
          <w:szCs w:val="20"/>
        </w:rPr>
        <w:t xml:space="preserve"> </w:t>
      </w:r>
      <w:r w:rsidRPr="6C011362">
        <w:rPr>
          <w:rFonts w:eastAsia="나눔명조"/>
          <w:sz w:val="20"/>
          <w:szCs w:val="20"/>
        </w:rPr>
        <w:t>미치는</w:t>
      </w:r>
      <w:r w:rsidRPr="6C011362">
        <w:rPr>
          <w:rFonts w:eastAsia="나눔명조"/>
          <w:sz w:val="20"/>
          <w:szCs w:val="20"/>
        </w:rPr>
        <w:t xml:space="preserve"> </w:t>
      </w:r>
      <w:r w:rsidRPr="6C011362">
        <w:rPr>
          <w:rFonts w:eastAsia="나눔명조"/>
          <w:sz w:val="20"/>
          <w:szCs w:val="20"/>
        </w:rPr>
        <w:t>공공봉사동기의</w:t>
      </w:r>
      <w:r w:rsidRPr="6C011362">
        <w:rPr>
          <w:rFonts w:eastAsia="나눔명조"/>
          <w:sz w:val="20"/>
          <w:szCs w:val="20"/>
        </w:rPr>
        <w:t xml:space="preserve"> </w:t>
      </w:r>
      <w:r w:rsidRPr="6C011362">
        <w:rPr>
          <w:rFonts w:eastAsia="나눔명조"/>
          <w:sz w:val="20"/>
          <w:szCs w:val="20"/>
        </w:rPr>
        <w:t>긍정적</w:t>
      </w:r>
      <w:r w:rsidRPr="6C011362">
        <w:rPr>
          <w:rFonts w:eastAsia="나눔명조"/>
          <w:sz w:val="20"/>
          <w:szCs w:val="20"/>
        </w:rPr>
        <w:t xml:space="preserve"> </w:t>
      </w:r>
      <w:r w:rsidRPr="6C011362">
        <w:rPr>
          <w:rFonts w:eastAsia="나눔명조"/>
          <w:sz w:val="20"/>
          <w:szCs w:val="20"/>
        </w:rPr>
        <w:t>영향력이</w:t>
      </w:r>
      <w:r w:rsidRPr="6C011362">
        <w:rPr>
          <w:rFonts w:eastAsia="나눔명조"/>
          <w:sz w:val="20"/>
          <w:szCs w:val="20"/>
        </w:rPr>
        <w:t xml:space="preserve"> </w:t>
      </w:r>
      <w:r w:rsidRPr="6C011362">
        <w:rPr>
          <w:rFonts w:eastAsia="나눔명조"/>
          <w:sz w:val="20"/>
          <w:szCs w:val="20"/>
        </w:rPr>
        <w:t>더욱</w:t>
      </w:r>
      <w:r w:rsidRPr="6C011362">
        <w:rPr>
          <w:rFonts w:eastAsia="나눔명조"/>
          <w:sz w:val="20"/>
          <w:szCs w:val="20"/>
        </w:rPr>
        <w:t xml:space="preserve"> </w:t>
      </w:r>
      <w:r w:rsidRPr="6C011362">
        <w:rPr>
          <w:rFonts w:eastAsia="나눔명조"/>
          <w:sz w:val="20"/>
          <w:szCs w:val="20"/>
        </w:rPr>
        <w:t>증대되는</w:t>
      </w:r>
      <w:r w:rsidRPr="6C011362">
        <w:rPr>
          <w:rFonts w:eastAsia="나눔명조"/>
          <w:sz w:val="20"/>
          <w:szCs w:val="20"/>
        </w:rPr>
        <w:t xml:space="preserve"> </w:t>
      </w:r>
      <w:r w:rsidRPr="6C011362">
        <w:rPr>
          <w:rFonts w:eastAsia="나눔명조"/>
          <w:sz w:val="20"/>
          <w:szCs w:val="20"/>
        </w:rPr>
        <w:t>반면</w:t>
      </w:r>
      <w:r w:rsidRPr="6C011362">
        <w:rPr>
          <w:rFonts w:eastAsia="나눔명조"/>
          <w:sz w:val="20"/>
          <w:szCs w:val="20"/>
        </w:rPr>
        <w:t xml:space="preserve">, </w:t>
      </w:r>
      <w:r w:rsidRPr="6C011362">
        <w:rPr>
          <w:rFonts w:eastAsia="나눔명조"/>
          <w:sz w:val="20"/>
          <w:szCs w:val="20"/>
        </w:rPr>
        <w:t>공공봉사동기에</w:t>
      </w:r>
      <w:r w:rsidRPr="6C011362">
        <w:rPr>
          <w:rFonts w:eastAsia="나눔명조"/>
          <w:sz w:val="20"/>
          <w:szCs w:val="20"/>
        </w:rPr>
        <w:t xml:space="preserve"> </w:t>
      </w:r>
      <w:r w:rsidRPr="6C011362">
        <w:rPr>
          <w:rFonts w:eastAsia="나눔명조"/>
          <w:sz w:val="20"/>
          <w:szCs w:val="20"/>
        </w:rPr>
        <w:t>대한</w:t>
      </w:r>
      <w:r w:rsidRPr="6C011362">
        <w:rPr>
          <w:rFonts w:eastAsia="나눔명조"/>
          <w:sz w:val="20"/>
          <w:szCs w:val="20"/>
        </w:rPr>
        <w:t xml:space="preserve"> </w:t>
      </w:r>
      <w:r w:rsidRPr="6C011362">
        <w:rPr>
          <w:rFonts w:eastAsia="나눔명조"/>
          <w:sz w:val="20"/>
          <w:szCs w:val="20"/>
        </w:rPr>
        <w:t>거래적</w:t>
      </w:r>
      <w:r w:rsidRPr="6C011362">
        <w:rPr>
          <w:rFonts w:eastAsia="나눔명조"/>
          <w:sz w:val="20"/>
          <w:szCs w:val="20"/>
        </w:rPr>
        <w:t xml:space="preserve"> </w:t>
      </w:r>
      <w:r w:rsidRPr="6C011362">
        <w:rPr>
          <w:rFonts w:eastAsia="나눔명조"/>
          <w:sz w:val="20"/>
          <w:szCs w:val="20"/>
        </w:rPr>
        <w:t>리더십의</w:t>
      </w:r>
      <w:r w:rsidRPr="6C011362">
        <w:rPr>
          <w:rFonts w:eastAsia="나눔명조"/>
          <w:sz w:val="20"/>
          <w:szCs w:val="20"/>
        </w:rPr>
        <w:t xml:space="preserve"> </w:t>
      </w:r>
      <w:r w:rsidRPr="6C011362">
        <w:rPr>
          <w:rFonts w:eastAsia="나눔명조"/>
          <w:sz w:val="20"/>
          <w:szCs w:val="20"/>
        </w:rPr>
        <w:t>영향력은</w:t>
      </w:r>
      <w:r w:rsidRPr="6C011362">
        <w:rPr>
          <w:rFonts w:eastAsia="나눔명조"/>
          <w:sz w:val="20"/>
          <w:szCs w:val="20"/>
        </w:rPr>
        <w:t xml:space="preserve"> </w:t>
      </w:r>
      <w:r w:rsidRPr="6C011362">
        <w:rPr>
          <w:rFonts w:eastAsia="나눔명조"/>
          <w:sz w:val="20"/>
          <w:szCs w:val="20"/>
        </w:rPr>
        <w:t>유의미하지</w:t>
      </w:r>
      <w:r w:rsidRPr="6C011362">
        <w:rPr>
          <w:rFonts w:eastAsia="나눔명조"/>
          <w:sz w:val="20"/>
          <w:szCs w:val="20"/>
        </w:rPr>
        <w:t xml:space="preserve"> </w:t>
      </w:r>
      <w:r w:rsidRPr="6C011362">
        <w:rPr>
          <w:rFonts w:eastAsia="나눔명조"/>
          <w:sz w:val="20"/>
          <w:szCs w:val="20"/>
        </w:rPr>
        <w:t>않게</w:t>
      </w:r>
      <w:r w:rsidRPr="6C011362">
        <w:rPr>
          <w:rFonts w:eastAsia="나눔명조"/>
          <w:sz w:val="20"/>
          <w:szCs w:val="20"/>
        </w:rPr>
        <w:t xml:space="preserve"> </w:t>
      </w:r>
      <w:r w:rsidRPr="6C011362">
        <w:rPr>
          <w:rFonts w:eastAsia="나눔명조"/>
          <w:sz w:val="20"/>
          <w:szCs w:val="20"/>
        </w:rPr>
        <w:t>측정된다</w:t>
      </w:r>
      <w:r w:rsidRPr="6C011362">
        <w:rPr>
          <w:rFonts w:eastAsia="나눔명조"/>
          <w:sz w:val="20"/>
          <w:szCs w:val="20"/>
        </w:rPr>
        <w:t xml:space="preserve"> (</w:t>
      </w:r>
      <w:r w:rsidRPr="6C011362">
        <w:rPr>
          <w:rFonts w:eastAsia="나눔명조"/>
          <w:sz w:val="20"/>
          <w:szCs w:val="20"/>
        </w:rPr>
        <w:t>임재영</w:t>
      </w:r>
      <w:r w:rsidRPr="6C011362">
        <w:rPr>
          <w:rFonts w:eastAsia="나눔명조"/>
          <w:sz w:val="20"/>
          <w:szCs w:val="20"/>
        </w:rPr>
        <w:t xml:space="preserve"> </w:t>
      </w:r>
      <w:r w:rsidRPr="6C011362">
        <w:rPr>
          <w:rFonts w:eastAsia="나눔명조"/>
          <w:sz w:val="20"/>
          <w:szCs w:val="20"/>
        </w:rPr>
        <w:t>외</w:t>
      </w:r>
      <w:r w:rsidRPr="6C011362">
        <w:rPr>
          <w:rFonts w:eastAsia="나눔명조"/>
          <w:sz w:val="20"/>
          <w:szCs w:val="20"/>
        </w:rPr>
        <w:t xml:space="preserve">2019). </w:t>
      </w:r>
    </w:p>
    <w:p w14:paraId="4E4A2A58" w14:textId="38D6146E" w:rsidR="00A60CEE" w:rsidRDefault="00A24A5A" w:rsidP="00265BC3">
      <w:pPr>
        <w:widowControl/>
        <w:wordWrap/>
        <w:autoSpaceDE/>
        <w:autoSpaceDN/>
        <w:spacing w:before="120" w:after="120" w:line="276" w:lineRule="auto"/>
        <w:rPr>
          <w:rFonts w:eastAsia="나눔명조"/>
          <w:sz w:val="20"/>
          <w:szCs w:val="22"/>
        </w:rPr>
      </w:pPr>
      <w:r>
        <w:rPr>
          <w:rFonts w:eastAsia="나눔명조" w:hint="eastAsia"/>
          <w:sz w:val="20"/>
          <w:szCs w:val="22"/>
        </w:rPr>
        <w:t>따라서</w:t>
      </w:r>
      <w:r>
        <w:rPr>
          <w:rFonts w:eastAsia="나눔명조" w:hint="eastAsia"/>
          <w:sz w:val="20"/>
          <w:szCs w:val="22"/>
        </w:rPr>
        <w:t xml:space="preserve"> </w:t>
      </w:r>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는</w:t>
      </w:r>
      <w:r w:rsidR="00A60CEE">
        <w:rPr>
          <w:rFonts w:eastAsia="나눔명조"/>
          <w:sz w:val="20"/>
          <w:szCs w:val="22"/>
        </w:rPr>
        <w:t xml:space="preserve"> </w:t>
      </w:r>
      <w:r w:rsidR="00A60CEE">
        <w:rPr>
          <w:rFonts w:eastAsia="나눔명조" w:hint="eastAsia"/>
          <w:sz w:val="20"/>
          <w:szCs w:val="22"/>
        </w:rPr>
        <w:t>리더십과</w:t>
      </w:r>
      <w:r w:rsidR="00A60CEE">
        <w:rPr>
          <w:rFonts w:eastAsia="나눔명조" w:hint="eastAsia"/>
          <w:sz w:val="20"/>
          <w:szCs w:val="22"/>
        </w:rPr>
        <w:t xml:space="preserve"> </w:t>
      </w:r>
      <w:r w:rsidR="00012453">
        <w:rPr>
          <w:rFonts w:eastAsia="나눔명조"/>
          <w:sz w:val="20"/>
          <w:szCs w:val="22"/>
        </w:rPr>
        <w:t>공공봉사동기</w:t>
      </w:r>
      <w:r w:rsidR="00A60CEE">
        <w:rPr>
          <w:rFonts w:eastAsia="나눔명조" w:hint="eastAsia"/>
          <w:sz w:val="20"/>
          <w:szCs w:val="22"/>
        </w:rPr>
        <w:t>의</w:t>
      </w:r>
      <w:r w:rsidR="00A60CEE">
        <w:rPr>
          <w:rFonts w:eastAsia="나눔명조" w:hint="eastAsia"/>
          <w:sz w:val="20"/>
          <w:szCs w:val="22"/>
        </w:rPr>
        <w:t xml:space="preserve"> </w:t>
      </w:r>
      <w:r w:rsidR="00A60CEE">
        <w:rPr>
          <w:rFonts w:eastAsia="나눔명조" w:hint="eastAsia"/>
          <w:sz w:val="20"/>
          <w:szCs w:val="22"/>
        </w:rPr>
        <w:t>관계를</w:t>
      </w:r>
      <w:r w:rsidR="00A60CEE">
        <w:rPr>
          <w:rFonts w:eastAsia="나눔명조" w:hint="eastAsia"/>
          <w:sz w:val="20"/>
          <w:szCs w:val="22"/>
        </w:rPr>
        <w:t xml:space="preserve"> </w:t>
      </w:r>
      <w:r w:rsidR="00A60CEE">
        <w:rPr>
          <w:rFonts w:eastAsia="나눔명조" w:hint="eastAsia"/>
          <w:sz w:val="20"/>
          <w:szCs w:val="22"/>
        </w:rPr>
        <w:t>정리해보면</w:t>
      </w:r>
      <w:r w:rsidR="00A60CEE">
        <w:rPr>
          <w:rFonts w:eastAsia="나눔명조" w:hint="eastAsia"/>
          <w:sz w:val="20"/>
          <w:szCs w:val="22"/>
        </w:rPr>
        <w:t>,</w:t>
      </w:r>
      <w:r w:rsidR="00A60CEE">
        <w:rPr>
          <w:rFonts w:eastAsia="나눔명조"/>
          <w:sz w:val="20"/>
          <w:szCs w:val="22"/>
        </w:rPr>
        <w:t xml:space="preserve"> </w:t>
      </w:r>
      <w:r w:rsidR="00A60CEE">
        <w:rPr>
          <w:rFonts w:eastAsia="나눔명조" w:hint="eastAsia"/>
          <w:sz w:val="20"/>
          <w:szCs w:val="22"/>
        </w:rPr>
        <w:t>거래적</w:t>
      </w:r>
      <w:r w:rsidR="00A60CEE">
        <w:rPr>
          <w:rFonts w:eastAsia="나눔명조" w:hint="eastAsia"/>
          <w:sz w:val="20"/>
          <w:szCs w:val="22"/>
        </w:rPr>
        <w:t xml:space="preserve"> </w:t>
      </w:r>
      <w:r w:rsidR="00A60CEE">
        <w:rPr>
          <w:rFonts w:eastAsia="나눔명조" w:hint="eastAsia"/>
          <w:sz w:val="20"/>
          <w:szCs w:val="22"/>
        </w:rPr>
        <w:t>리더십과</w:t>
      </w:r>
      <w:r w:rsidR="00A60CEE">
        <w:rPr>
          <w:rFonts w:eastAsia="나눔명조" w:hint="eastAsia"/>
          <w:sz w:val="20"/>
          <w:szCs w:val="22"/>
        </w:rPr>
        <w:t xml:space="preserve"> </w:t>
      </w:r>
      <w:r w:rsidR="00A60CEE">
        <w:rPr>
          <w:rFonts w:eastAsia="나눔명조" w:hint="eastAsia"/>
          <w:sz w:val="20"/>
          <w:szCs w:val="22"/>
        </w:rPr>
        <w:t>변혁적</w:t>
      </w:r>
      <w:r w:rsidR="00A60CEE">
        <w:rPr>
          <w:rFonts w:eastAsia="나눔명조" w:hint="eastAsia"/>
          <w:sz w:val="20"/>
          <w:szCs w:val="22"/>
        </w:rPr>
        <w:t xml:space="preserve"> </w:t>
      </w:r>
      <w:r w:rsidR="00A60CEE">
        <w:rPr>
          <w:rFonts w:eastAsia="나눔명조" w:hint="eastAsia"/>
          <w:sz w:val="20"/>
          <w:szCs w:val="22"/>
        </w:rPr>
        <w:t>리더십의</w:t>
      </w:r>
      <w:r w:rsidR="00A60CEE">
        <w:rPr>
          <w:rFonts w:eastAsia="나눔명조" w:hint="eastAsia"/>
          <w:sz w:val="20"/>
          <w:szCs w:val="22"/>
        </w:rPr>
        <w:t xml:space="preserve"> </w:t>
      </w:r>
      <w:proofErr w:type="spellStart"/>
      <w:r w:rsidR="00A60CEE">
        <w:rPr>
          <w:rFonts w:eastAsia="나눔명조" w:hint="eastAsia"/>
          <w:sz w:val="20"/>
          <w:szCs w:val="22"/>
        </w:rPr>
        <w:t>상반적</w:t>
      </w:r>
      <w:proofErr w:type="spellEnd"/>
      <w:r>
        <w:rPr>
          <w:rFonts w:eastAsia="나눔명조" w:hint="eastAsia"/>
          <w:sz w:val="20"/>
          <w:szCs w:val="22"/>
        </w:rPr>
        <w:t xml:space="preserve"> </w:t>
      </w:r>
      <w:r w:rsidR="00A60CEE">
        <w:rPr>
          <w:rFonts w:eastAsia="나눔명조" w:hint="eastAsia"/>
          <w:sz w:val="20"/>
          <w:szCs w:val="22"/>
        </w:rPr>
        <w:t>특징이</w:t>
      </w:r>
      <w:r w:rsidR="00A60CEE" w:rsidRPr="00A60CEE">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와의</w:t>
      </w:r>
      <w:r w:rsidR="00A60CEE" w:rsidRPr="00A60CEE">
        <w:rPr>
          <w:rFonts w:eastAsia="나눔명조" w:hint="eastAsia"/>
          <w:sz w:val="20"/>
          <w:szCs w:val="22"/>
        </w:rPr>
        <w:t xml:space="preserve"> </w:t>
      </w:r>
      <w:r w:rsidR="00A60CEE" w:rsidRPr="00A60CEE">
        <w:rPr>
          <w:rFonts w:eastAsia="나눔명조" w:hint="eastAsia"/>
          <w:sz w:val="20"/>
          <w:szCs w:val="22"/>
        </w:rPr>
        <w:t>관계</w:t>
      </w:r>
      <w:r w:rsidR="00A60CEE">
        <w:rPr>
          <w:rFonts w:eastAsia="나눔명조" w:hint="eastAsia"/>
          <w:sz w:val="20"/>
          <w:szCs w:val="22"/>
        </w:rPr>
        <w:t>를</w:t>
      </w:r>
      <w:r w:rsidR="00A60CEE">
        <w:rPr>
          <w:rFonts w:eastAsia="나눔명조" w:hint="eastAsia"/>
          <w:sz w:val="20"/>
          <w:szCs w:val="22"/>
        </w:rPr>
        <w:t xml:space="preserve"> </w:t>
      </w:r>
      <w:r w:rsidR="00A60CEE">
        <w:rPr>
          <w:rFonts w:eastAsia="나눔명조" w:hint="eastAsia"/>
          <w:sz w:val="20"/>
          <w:szCs w:val="22"/>
        </w:rPr>
        <w:t>각기</w:t>
      </w:r>
      <w:r w:rsidR="00A60CEE">
        <w:rPr>
          <w:rFonts w:eastAsia="나눔명조" w:hint="eastAsia"/>
          <w:sz w:val="20"/>
          <w:szCs w:val="22"/>
        </w:rPr>
        <w:t xml:space="preserve"> </w:t>
      </w:r>
      <w:r w:rsidR="00A60CEE" w:rsidRPr="00A60CEE">
        <w:rPr>
          <w:rFonts w:eastAsia="나눔명조" w:hint="eastAsia"/>
          <w:sz w:val="20"/>
          <w:szCs w:val="22"/>
        </w:rPr>
        <w:t>다른</w:t>
      </w:r>
      <w:r w:rsidR="00A60CEE" w:rsidRPr="00A60CEE">
        <w:rPr>
          <w:rFonts w:eastAsia="나눔명조" w:hint="eastAsia"/>
          <w:sz w:val="20"/>
          <w:szCs w:val="22"/>
        </w:rPr>
        <w:t xml:space="preserve"> </w:t>
      </w:r>
      <w:r w:rsidR="00A60CEE" w:rsidRPr="00A60CEE">
        <w:rPr>
          <w:rFonts w:eastAsia="나눔명조" w:hint="eastAsia"/>
          <w:sz w:val="20"/>
          <w:szCs w:val="22"/>
        </w:rPr>
        <w:t>방향으로</w:t>
      </w:r>
      <w:r w:rsidR="00A60CEE" w:rsidRPr="00A60CEE">
        <w:rPr>
          <w:rFonts w:eastAsia="나눔명조" w:hint="eastAsia"/>
          <w:sz w:val="20"/>
          <w:szCs w:val="22"/>
        </w:rPr>
        <w:t xml:space="preserve"> </w:t>
      </w:r>
      <w:r w:rsidR="00A60CEE" w:rsidRPr="00A60CEE">
        <w:rPr>
          <w:rFonts w:eastAsia="나눔명조" w:hint="eastAsia"/>
          <w:sz w:val="20"/>
          <w:szCs w:val="22"/>
        </w:rPr>
        <w:t>변동시킬</w:t>
      </w:r>
      <w:r w:rsidR="00A60CEE" w:rsidRPr="00A60CEE">
        <w:rPr>
          <w:rFonts w:eastAsia="나눔명조" w:hint="eastAsia"/>
          <w:sz w:val="20"/>
          <w:szCs w:val="22"/>
        </w:rPr>
        <w:t xml:space="preserve"> </w:t>
      </w:r>
      <w:r w:rsidR="00A60CEE" w:rsidRPr="00A60CEE">
        <w:rPr>
          <w:rFonts w:eastAsia="나눔명조" w:hint="eastAsia"/>
          <w:sz w:val="20"/>
          <w:szCs w:val="22"/>
        </w:rPr>
        <w:t>것이라</w:t>
      </w:r>
      <w:r w:rsidR="00A60CEE" w:rsidRPr="00A60CEE">
        <w:rPr>
          <w:rFonts w:eastAsia="나눔명조" w:hint="eastAsia"/>
          <w:sz w:val="20"/>
          <w:szCs w:val="22"/>
        </w:rPr>
        <w:t xml:space="preserve"> </w:t>
      </w:r>
      <w:r w:rsidR="00A60CEE" w:rsidRPr="00A60CEE">
        <w:rPr>
          <w:rFonts w:eastAsia="나눔명조" w:hint="eastAsia"/>
          <w:sz w:val="20"/>
          <w:szCs w:val="22"/>
        </w:rPr>
        <w:t>예상한다</w:t>
      </w:r>
      <w:r w:rsidR="00A60CEE" w:rsidRPr="00A60CEE">
        <w:rPr>
          <w:rFonts w:eastAsia="나눔명조" w:hint="eastAsia"/>
          <w:sz w:val="20"/>
          <w:szCs w:val="22"/>
        </w:rPr>
        <w:t xml:space="preserve">. </w:t>
      </w:r>
      <w:r w:rsidRPr="00A60CEE">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내에서</w:t>
      </w:r>
      <w:r>
        <w:rPr>
          <w:rFonts w:eastAsia="나눔명조" w:hint="eastAsia"/>
          <w:sz w:val="20"/>
          <w:szCs w:val="22"/>
        </w:rPr>
        <w:t xml:space="preserve"> </w:t>
      </w:r>
      <w:r w:rsidRPr="00A60CEE">
        <w:rPr>
          <w:rFonts w:eastAsia="나눔명조" w:hint="eastAsia"/>
          <w:sz w:val="20"/>
          <w:szCs w:val="22"/>
        </w:rPr>
        <w:t>공정성</w:t>
      </w:r>
      <w:r>
        <w:rPr>
          <w:rFonts w:eastAsia="나눔명조" w:hint="eastAsia"/>
          <w:sz w:val="20"/>
          <w:szCs w:val="22"/>
        </w:rPr>
        <w:t xml:space="preserve"> </w:t>
      </w:r>
      <w:r>
        <w:rPr>
          <w:rFonts w:eastAsia="나눔명조" w:hint="eastAsia"/>
          <w:sz w:val="20"/>
          <w:szCs w:val="22"/>
        </w:rPr>
        <w:t>및</w:t>
      </w:r>
      <w:r w:rsidRPr="00A60CEE">
        <w:rPr>
          <w:rFonts w:eastAsia="나눔명조" w:hint="eastAsia"/>
          <w:sz w:val="20"/>
          <w:szCs w:val="22"/>
        </w:rPr>
        <w:t xml:space="preserve"> </w:t>
      </w:r>
      <w:r w:rsidRPr="00A60CEE">
        <w:rPr>
          <w:rFonts w:eastAsia="나눔명조" w:hint="eastAsia"/>
          <w:sz w:val="20"/>
          <w:szCs w:val="22"/>
        </w:rPr>
        <w:t>형평성을</w:t>
      </w:r>
      <w:r w:rsidRPr="00A60CEE">
        <w:rPr>
          <w:rFonts w:eastAsia="나눔명조" w:hint="eastAsia"/>
          <w:sz w:val="20"/>
          <w:szCs w:val="22"/>
        </w:rPr>
        <w:t xml:space="preserve"> </w:t>
      </w:r>
      <w:r w:rsidRPr="00A60CEE">
        <w:rPr>
          <w:rFonts w:eastAsia="나눔명조" w:hint="eastAsia"/>
          <w:sz w:val="20"/>
          <w:szCs w:val="22"/>
        </w:rPr>
        <w:t>중시하고</w:t>
      </w:r>
      <w:r w:rsidRPr="00A60CEE">
        <w:rPr>
          <w:rFonts w:eastAsia="나눔명조" w:hint="eastAsia"/>
          <w:sz w:val="20"/>
          <w:szCs w:val="22"/>
        </w:rPr>
        <w:t xml:space="preserve">, </w:t>
      </w:r>
      <w:r w:rsidRPr="00A60CEE">
        <w:rPr>
          <w:rFonts w:eastAsia="나눔명조" w:hint="eastAsia"/>
          <w:sz w:val="20"/>
          <w:szCs w:val="22"/>
        </w:rPr>
        <w:t>사회</w:t>
      </w:r>
      <w:r>
        <w:rPr>
          <w:rFonts w:eastAsia="나눔명조" w:hint="eastAsia"/>
          <w:sz w:val="20"/>
          <w:szCs w:val="22"/>
        </w:rPr>
        <w:t>적</w:t>
      </w:r>
      <w:r w:rsidRPr="00A60CEE">
        <w:rPr>
          <w:rFonts w:eastAsia="나눔명조" w:hint="eastAsia"/>
          <w:sz w:val="20"/>
          <w:szCs w:val="22"/>
        </w:rPr>
        <w:t xml:space="preserve"> </w:t>
      </w:r>
      <w:r w:rsidRPr="00A60CEE">
        <w:rPr>
          <w:rFonts w:eastAsia="나눔명조" w:hint="eastAsia"/>
          <w:sz w:val="20"/>
          <w:szCs w:val="22"/>
        </w:rPr>
        <w:t>약자를</w:t>
      </w:r>
      <w:r w:rsidRPr="00A60CEE">
        <w:rPr>
          <w:rFonts w:eastAsia="나눔명조" w:hint="eastAsia"/>
          <w:sz w:val="20"/>
          <w:szCs w:val="22"/>
        </w:rPr>
        <w:t xml:space="preserve"> </w:t>
      </w:r>
      <w:r w:rsidRPr="00A60CEE">
        <w:rPr>
          <w:rFonts w:eastAsia="나눔명조" w:hint="eastAsia"/>
          <w:sz w:val="20"/>
          <w:szCs w:val="22"/>
        </w:rPr>
        <w:t>고려하며</w:t>
      </w:r>
      <w:r w:rsidRPr="00A60CEE">
        <w:rPr>
          <w:rFonts w:eastAsia="나눔명조" w:hint="eastAsia"/>
          <w:sz w:val="20"/>
          <w:szCs w:val="22"/>
        </w:rPr>
        <w:t xml:space="preserve">, </w:t>
      </w:r>
      <w:r w:rsidRPr="00A60CEE">
        <w:rPr>
          <w:rFonts w:eastAsia="나눔명조" w:hint="eastAsia"/>
          <w:sz w:val="20"/>
          <w:szCs w:val="22"/>
        </w:rPr>
        <w:t>창의성과</w:t>
      </w:r>
      <w:r w:rsidRPr="00A60CEE">
        <w:rPr>
          <w:rFonts w:eastAsia="나눔명조" w:hint="eastAsia"/>
          <w:sz w:val="20"/>
          <w:szCs w:val="22"/>
        </w:rPr>
        <w:t xml:space="preserve"> </w:t>
      </w:r>
      <w:r w:rsidRPr="00A60CEE">
        <w:rPr>
          <w:rFonts w:eastAsia="나눔명조" w:hint="eastAsia"/>
          <w:sz w:val="20"/>
          <w:szCs w:val="22"/>
        </w:rPr>
        <w:t>도전</w:t>
      </w:r>
      <w:r>
        <w:rPr>
          <w:rFonts w:eastAsia="나눔명조" w:hint="eastAsia"/>
          <w:sz w:val="20"/>
          <w:szCs w:val="22"/>
        </w:rPr>
        <w:t>의식</w:t>
      </w:r>
      <w:r w:rsidRPr="00A60CEE">
        <w:rPr>
          <w:rFonts w:eastAsia="나눔명조" w:hint="eastAsia"/>
          <w:sz w:val="20"/>
          <w:szCs w:val="22"/>
        </w:rPr>
        <w:t>을</w:t>
      </w:r>
      <w:r w:rsidRPr="00A60CEE">
        <w:rPr>
          <w:rFonts w:eastAsia="나눔명조" w:hint="eastAsia"/>
          <w:sz w:val="20"/>
          <w:szCs w:val="22"/>
        </w:rPr>
        <w:t xml:space="preserve"> </w:t>
      </w:r>
      <w:r w:rsidRPr="00A60CEE">
        <w:rPr>
          <w:rFonts w:eastAsia="나눔명조" w:hint="eastAsia"/>
          <w:sz w:val="20"/>
          <w:szCs w:val="22"/>
        </w:rPr>
        <w:t>강조하고</w:t>
      </w:r>
      <w:r w:rsidRPr="00A60CEE">
        <w:rPr>
          <w:rFonts w:eastAsia="나눔명조" w:hint="eastAsia"/>
          <w:sz w:val="20"/>
          <w:szCs w:val="22"/>
        </w:rPr>
        <w:t xml:space="preserve"> </w:t>
      </w:r>
      <w:r w:rsidRPr="00A60CEE">
        <w:rPr>
          <w:rFonts w:eastAsia="나눔명조" w:hint="eastAsia"/>
          <w:sz w:val="20"/>
          <w:szCs w:val="22"/>
        </w:rPr>
        <w:t>환경변화에</w:t>
      </w:r>
      <w:r w:rsidRPr="00A60CEE">
        <w:rPr>
          <w:rFonts w:eastAsia="나눔명조" w:hint="eastAsia"/>
          <w:sz w:val="20"/>
          <w:szCs w:val="22"/>
        </w:rPr>
        <w:t xml:space="preserve"> </w:t>
      </w:r>
      <w:r w:rsidRPr="00A60CEE">
        <w:rPr>
          <w:rFonts w:eastAsia="나눔명조" w:hint="eastAsia"/>
          <w:sz w:val="20"/>
          <w:szCs w:val="22"/>
        </w:rPr>
        <w:t>유연한</w:t>
      </w:r>
      <w:r w:rsidRPr="00A60CEE">
        <w:rPr>
          <w:rFonts w:eastAsia="나눔명조" w:hint="eastAsia"/>
          <w:sz w:val="20"/>
          <w:szCs w:val="22"/>
        </w:rPr>
        <w:t xml:space="preserve"> </w:t>
      </w:r>
      <w:r w:rsidRPr="00A60CEE">
        <w:rPr>
          <w:rFonts w:eastAsia="나눔명조" w:hint="eastAsia"/>
          <w:sz w:val="20"/>
          <w:szCs w:val="22"/>
        </w:rPr>
        <w:t>대응이</w:t>
      </w:r>
      <w:r w:rsidRPr="00A60CEE">
        <w:rPr>
          <w:rFonts w:eastAsia="나눔명조" w:hint="eastAsia"/>
          <w:sz w:val="20"/>
          <w:szCs w:val="22"/>
        </w:rPr>
        <w:t xml:space="preserve"> </w:t>
      </w:r>
      <w:r w:rsidRPr="00A60CEE">
        <w:rPr>
          <w:rFonts w:eastAsia="나눔명조" w:hint="eastAsia"/>
          <w:sz w:val="20"/>
          <w:szCs w:val="22"/>
        </w:rPr>
        <w:t>가능할</w:t>
      </w:r>
      <w:r w:rsidRPr="00A60CEE">
        <w:rPr>
          <w:rFonts w:eastAsia="나눔명조" w:hint="eastAsia"/>
          <w:sz w:val="20"/>
          <w:szCs w:val="22"/>
        </w:rPr>
        <w:t xml:space="preserve"> </w:t>
      </w:r>
      <w:r w:rsidRPr="00A60CEE">
        <w:rPr>
          <w:rFonts w:eastAsia="나눔명조" w:hint="eastAsia"/>
          <w:sz w:val="20"/>
          <w:szCs w:val="22"/>
        </w:rPr>
        <w:t>경우</w:t>
      </w:r>
      <w:r>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 xml:space="preserve"> </w:t>
      </w:r>
      <w:r w:rsidR="00A60CEE" w:rsidRPr="00A60CEE">
        <w:rPr>
          <w:rFonts w:eastAsia="나눔명조" w:hint="eastAsia"/>
          <w:sz w:val="20"/>
          <w:szCs w:val="22"/>
        </w:rPr>
        <w:t>수준이</w:t>
      </w:r>
      <w:r>
        <w:rPr>
          <w:rFonts w:eastAsia="나눔명조" w:hint="eastAsia"/>
          <w:sz w:val="20"/>
          <w:szCs w:val="22"/>
        </w:rPr>
        <w:t xml:space="preserve"> </w:t>
      </w:r>
      <w:r w:rsidR="00A60CEE" w:rsidRPr="00A60CEE">
        <w:rPr>
          <w:rFonts w:eastAsia="나눔명조" w:hint="eastAsia"/>
          <w:sz w:val="20"/>
          <w:szCs w:val="22"/>
        </w:rPr>
        <w:t>증대한다</w:t>
      </w:r>
      <w:r w:rsidR="00A60CEE" w:rsidRPr="00A60CEE">
        <w:rPr>
          <w:rFonts w:eastAsia="나눔명조" w:hint="eastAsia"/>
          <w:sz w:val="20"/>
          <w:szCs w:val="22"/>
        </w:rPr>
        <w:t>(</w:t>
      </w:r>
      <w:r w:rsidR="00A60CEE" w:rsidRPr="00A60CEE">
        <w:rPr>
          <w:rFonts w:eastAsia="나눔명조" w:hint="eastAsia"/>
          <w:sz w:val="20"/>
          <w:szCs w:val="22"/>
        </w:rPr>
        <w:t>김영은</w:t>
      </w:r>
      <w:r w:rsidR="00A60CEE" w:rsidRPr="00A60CEE">
        <w:rPr>
          <w:rFonts w:eastAsia="나눔명조" w:hint="eastAsia"/>
          <w:sz w:val="20"/>
          <w:szCs w:val="22"/>
        </w:rPr>
        <w:t xml:space="preserve"> </w:t>
      </w:r>
      <w:r w:rsidR="00A60CEE" w:rsidRPr="00A60CEE">
        <w:rPr>
          <w:rFonts w:eastAsia="나눔명조" w:hint="eastAsia"/>
          <w:sz w:val="20"/>
          <w:szCs w:val="22"/>
        </w:rPr>
        <w:t>외</w:t>
      </w:r>
      <w:r w:rsidR="00A60CEE" w:rsidRPr="00A60CEE">
        <w:rPr>
          <w:rFonts w:eastAsia="나눔명조" w:hint="eastAsia"/>
          <w:sz w:val="20"/>
          <w:szCs w:val="22"/>
        </w:rPr>
        <w:t xml:space="preserve">2018). </w:t>
      </w:r>
      <w:r w:rsidR="00A60CEE" w:rsidRPr="00A60CEE">
        <w:rPr>
          <w:rFonts w:eastAsia="나눔명조" w:hint="eastAsia"/>
          <w:sz w:val="20"/>
          <w:szCs w:val="22"/>
        </w:rPr>
        <w:t>또한</w:t>
      </w:r>
      <w:r w:rsidR="00A60CEE" w:rsidRPr="00A60CEE">
        <w:rPr>
          <w:rFonts w:eastAsia="나눔명조" w:hint="eastAsia"/>
          <w:sz w:val="20"/>
          <w:szCs w:val="22"/>
        </w:rPr>
        <w:t xml:space="preserve"> </w:t>
      </w:r>
      <w:r>
        <w:rPr>
          <w:rFonts w:eastAsia="나눔명조" w:hint="eastAsia"/>
          <w:sz w:val="20"/>
          <w:szCs w:val="22"/>
        </w:rPr>
        <w:t>혁신성을</w:t>
      </w:r>
      <w:r>
        <w:rPr>
          <w:rFonts w:eastAsia="나눔명조" w:hint="eastAsia"/>
          <w:sz w:val="20"/>
          <w:szCs w:val="22"/>
        </w:rPr>
        <w:t xml:space="preserve"> </w:t>
      </w:r>
      <w:r>
        <w:rPr>
          <w:rFonts w:eastAsia="나눔명조" w:hint="eastAsia"/>
          <w:sz w:val="20"/>
          <w:szCs w:val="22"/>
        </w:rPr>
        <w:t>강조하는</w:t>
      </w:r>
      <w:r>
        <w:rPr>
          <w:rFonts w:eastAsia="나눔명조" w:hint="eastAsia"/>
          <w:sz w:val="20"/>
          <w:szCs w:val="22"/>
        </w:rPr>
        <w:t xml:space="preserve"> </w:t>
      </w:r>
      <w:r>
        <w:rPr>
          <w:rFonts w:eastAsia="나눔명조" w:hint="eastAsia"/>
          <w:sz w:val="20"/>
          <w:szCs w:val="22"/>
        </w:rPr>
        <w:t>발전적</w:t>
      </w:r>
      <w:r>
        <w:rPr>
          <w:rFonts w:eastAsia="나눔명조" w:hint="eastAsia"/>
          <w:sz w:val="20"/>
          <w:szCs w:val="22"/>
        </w:rPr>
        <w:t xml:space="preserve"> </w:t>
      </w:r>
      <w:r>
        <w:rPr>
          <w:rFonts w:eastAsia="나눔명조" w:hint="eastAsia"/>
          <w:sz w:val="20"/>
          <w:szCs w:val="22"/>
        </w:rPr>
        <w:t>조직문화와</w:t>
      </w:r>
      <w:r>
        <w:rPr>
          <w:rFonts w:eastAsia="나눔명조" w:hint="eastAsia"/>
          <w:sz w:val="20"/>
          <w:szCs w:val="22"/>
        </w:rPr>
        <w:t xml:space="preserve"> </w:t>
      </w:r>
      <w:r>
        <w:rPr>
          <w:rFonts w:eastAsia="나눔명조" w:hint="eastAsia"/>
          <w:sz w:val="20"/>
          <w:szCs w:val="22"/>
        </w:rPr>
        <w:t>유연하고</w:t>
      </w:r>
      <w:r>
        <w:rPr>
          <w:rFonts w:eastAsia="나눔명조" w:hint="eastAsia"/>
          <w:sz w:val="20"/>
          <w:szCs w:val="22"/>
        </w:rPr>
        <w:t xml:space="preserve"> </w:t>
      </w:r>
      <w:r>
        <w:rPr>
          <w:rFonts w:eastAsia="나눔명조" w:hint="eastAsia"/>
          <w:sz w:val="20"/>
          <w:szCs w:val="22"/>
        </w:rPr>
        <w:t>수평적인</w:t>
      </w:r>
      <w:r>
        <w:rPr>
          <w:rFonts w:eastAsia="나눔명조" w:hint="eastAsia"/>
          <w:sz w:val="20"/>
          <w:szCs w:val="22"/>
        </w:rPr>
        <w:t xml:space="preserve"> </w:t>
      </w:r>
      <w:r>
        <w:rPr>
          <w:rFonts w:eastAsia="나눔명조" w:hint="eastAsia"/>
          <w:sz w:val="20"/>
          <w:szCs w:val="22"/>
        </w:rPr>
        <w:t>조직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가</w:t>
      </w:r>
      <w:r>
        <w:rPr>
          <w:rFonts w:eastAsia="나눔명조" w:hint="eastAsia"/>
          <w:sz w:val="20"/>
          <w:szCs w:val="22"/>
        </w:rPr>
        <w:t xml:space="preserve"> </w:t>
      </w:r>
      <w:r>
        <w:rPr>
          <w:rFonts w:eastAsia="나눔명조" w:hint="eastAsia"/>
          <w:sz w:val="20"/>
          <w:szCs w:val="22"/>
        </w:rPr>
        <w:t>촉진되는</w:t>
      </w:r>
      <w:r>
        <w:rPr>
          <w:rFonts w:eastAsia="나눔명조" w:hint="eastAsia"/>
          <w:sz w:val="20"/>
          <w:szCs w:val="22"/>
        </w:rPr>
        <w:t xml:space="preserve"> </w:t>
      </w:r>
      <w:r>
        <w:rPr>
          <w:rFonts w:eastAsia="나눔명조" w:hint="eastAsia"/>
          <w:sz w:val="20"/>
          <w:szCs w:val="22"/>
        </w:rPr>
        <w:t>반면</w:t>
      </w:r>
      <w:r>
        <w:rPr>
          <w:rFonts w:eastAsia="나눔명조" w:hint="eastAsia"/>
          <w:sz w:val="20"/>
          <w:szCs w:val="22"/>
        </w:rPr>
        <w:t xml:space="preserve">, </w:t>
      </w:r>
      <w:r w:rsidR="00A60CEE" w:rsidRPr="00A60CEE">
        <w:rPr>
          <w:rFonts w:eastAsia="나눔명조" w:hint="eastAsia"/>
          <w:sz w:val="20"/>
          <w:szCs w:val="22"/>
        </w:rPr>
        <w:t>경쟁과</w:t>
      </w:r>
      <w:r w:rsidR="00A60CEE" w:rsidRPr="00A60CEE">
        <w:rPr>
          <w:rFonts w:eastAsia="나눔명조" w:hint="eastAsia"/>
          <w:sz w:val="20"/>
          <w:szCs w:val="22"/>
        </w:rPr>
        <w:t xml:space="preserve"> </w:t>
      </w:r>
      <w:r w:rsidR="00A60CEE" w:rsidRPr="00A60CEE">
        <w:rPr>
          <w:rFonts w:eastAsia="나눔명조" w:hint="eastAsia"/>
          <w:sz w:val="20"/>
          <w:szCs w:val="22"/>
        </w:rPr>
        <w:t>생산성을</w:t>
      </w:r>
      <w:r w:rsidR="00A60CEE" w:rsidRPr="00A60CEE">
        <w:rPr>
          <w:rFonts w:eastAsia="나눔명조" w:hint="eastAsia"/>
          <w:sz w:val="20"/>
          <w:szCs w:val="22"/>
        </w:rPr>
        <w:t xml:space="preserve"> </w:t>
      </w:r>
      <w:r w:rsidR="00A60CEE" w:rsidRPr="00A60CEE">
        <w:rPr>
          <w:rFonts w:eastAsia="나눔명조" w:hint="eastAsia"/>
          <w:sz w:val="20"/>
          <w:szCs w:val="22"/>
        </w:rPr>
        <w:t>강조하는</w:t>
      </w:r>
      <w:r w:rsidR="00A60CEE" w:rsidRPr="00A60CEE">
        <w:rPr>
          <w:rFonts w:eastAsia="나눔명조" w:hint="eastAsia"/>
          <w:sz w:val="20"/>
          <w:szCs w:val="22"/>
        </w:rPr>
        <w:t xml:space="preserve"> </w:t>
      </w:r>
      <w:r w:rsidR="00A60CEE" w:rsidRPr="00A60CEE">
        <w:rPr>
          <w:rFonts w:eastAsia="나눔명조" w:hint="eastAsia"/>
          <w:sz w:val="20"/>
          <w:szCs w:val="22"/>
        </w:rPr>
        <w:t>시장문화와</w:t>
      </w:r>
      <w:r w:rsidR="00A60CEE" w:rsidRPr="00A60CEE">
        <w:rPr>
          <w:rFonts w:eastAsia="나눔명조" w:hint="eastAsia"/>
          <w:sz w:val="20"/>
          <w:szCs w:val="22"/>
        </w:rPr>
        <w:t xml:space="preserve"> </w:t>
      </w:r>
      <w:r w:rsidR="00A60CEE" w:rsidRPr="00A60CEE">
        <w:rPr>
          <w:rFonts w:eastAsia="나눔명조" w:hint="eastAsia"/>
          <w:sz w:val="20"/>
          <w:szCs w:val="22"/>
        </w:rPr>
        <w:t>표준화된</w:t>
      </w:r>
      <w:r w:rsidR="00A60CEE" w:rsidRPr="00A60CEE">
        <w:rPr>
          <w:rFonts w:eastAsia="나눔명조" w:hint="eastAsia"/>
          <w:sz w:val="20"/>
          <w:szCs w:val="22"/>
        </w:rPr>
        <w:t xml:space="preserve"> </w:t>
      </w:r>
      <w:r w:rsidR="00A60CEE" w:rsidRPr="00A60CEE">
        <w:rPr>
          <w:rFonts w:eastAsia="나눔명조" w:hint="eastAsia"/>
          <w:sz w:val="20"/>
          <w:szCs w:val="22"/>
        </w:rPr>
        <w:t>절차와</w:t>
      </w:r>
      <w:r w:rsidR="00A60CEE" w:rsidRPr="00A60CEE">
        <w:rPr>
          <w:rFonts w:eastAsia="나눔명조" w:hint="eastAsia"/>
          <w:sz w:val="20"/>
          <w:szCs w:val="22"/>
        </w:rPr>
        <w:t xml:space="preserve"> </w:t>
      </w:r>
      <w:r w:rsidR="00A60CEE" w:rsidRPr="00A60CEE">
        <w:rPr>
          <w:rFonts w:eastAsia="나눔명조" w:hint="eastAsia"/>
          <w:sz w:val="20"/>
          <w:szCs w:val="22"/>
        </w:rPr>
        <w:t>위계질서를</w:t>
      </w:r>
      <w:r w:rsidR="00A60CEE" w:rsidRPr="00A60CEE">
        <w:rPr>
          <w:rFonts w:eastAsia="나눔명조" w:hint="eastAsia"/>
          <w:sz w:val="20"/>
          <w:szCs w:val="22"/>
        </w:rPr>
        <w:t xml:space="preserve"> </w:t>
      </w:r>
      <w:r w:rsidR="00A60CEE" w:rsidRPr="00A60CEE">
        <w:rPr>
          <w:rFonts w:eastAsia="나눔명조" w:hint="eastAsia"/>
          <w:sz w:val="20"/>
          <w:szCs w:val="22"/>
        </w:rPr>
        <w:t>강조하는</w:t>
      </w:r>
      <w:r w:rsidR="00A60CEE" w:rsidRPr="00A60CEE">
        <w:rPr>
          <w:rFonts w:eastAsia="나눔명조" w:hint="eastAsia"/>
          <w:sz w:val="20"/>
          <w:szCs w:val="22"/>
        </w:rPr>
        <w:t xml:space="preserve"> </w:t>
      </w:r>
      <w:r w:rsidR="00A60CEE" w:rsidRPr="00A60CEE">
        <w:rPr>
          <w:rFonts w:eastAsia="나눔명조" w:hint="eastAsia"/>
          <w:sz w:val="20"/>
          <w:szCs w:val="22"/>
        </w:rPr>
        <w:t>위계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Pr>
          <w:rFonts w:eastAsia="나눔명조" w:hint="eastAsia"/>
          <w:sz w:val="20"/>
          <w:szCs w:val="22"/>
        </w:rPr>
        <w:t>공공봉사동기가</w:t>
      </w:r>
      <w:r>
        <w:rPr>
          <w:rFonts w:eastAsia="나눔명조" w:hint="eastAsia"/>
          <w:sz w:val="20"/>
          <w:szCs w:val="22"/>
        </w:rPr>
        <w:t xml:space="preserve"> </w:t>
      </w:r>
      <w:r>
        <w:rPr>
          <w:rFonts w:eastAsia="나눔명조" w:hint="eastAsia"/>
          <w:sz w:val="20"/>
          <w:szCs w:val="22"/>
        </w:rPr>
        <w:t>위축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sz w:val="20"/>
          <w:szCs w:val="22"/>
        </w:rPr>
        <w:t xml:space="preserve"> </w:t>
      </w:r>
      <w:r w:rsidR="00A60CEE" w:rsidRPr="00A60CEE">
        <w:rPr>
          <w:rFonts w:eastAsia="나눔명조" w:hint="eastAsia"/>
          <w:sz w:val="20"/>
          <w:szCs w:val="22"/>
        </w:rPr>
        <w:t>(</w:t>
      </w:r>
      <w:r w:rsidR="00A60CEE" w:rsidRPr="00A60CEE">
        <w:rPr>
          <w:rFonts w:eastAsia="나눔명조" w:hint="eastAsia"/>
          <w:sz w:val="20"/>
          <w:szCs w:val="22"/>
        </w:rPr>
        <w:t>임재영</w:t>
      </w:r>
      <w:r w:rsidR="00A60CEE" w:rsidRPr="00A60CEE">
        <w:rPr>
          <w:rFonts w:eastAsia="나눔명조" w:hint="eastAsia"/>
          <w:sz w:val="20"/>
          <w:szCs w:val="22"/>
        </w:rPr>
        <w:t xml:space="preserve"> </w:t>
      </w:r>
      <w:r w:rsidR="00A60CEE" w:rsidRPr="00A60CEE">
        <w:rPr>
          <w:rFonts w:eastAsia="나눔명조" w:hint="eastAsia"/>
          <w:sz w:val="20"/>
          <w:szCs w:val="22"/>
        </w:rPr>
        <w:t>외</w:t>
      </w:r>
      <w:proofErr w:type="gramStart"/>
      <w:r w:rsidR="00A60CEE" w:rsidRPr="00A60CEE">
        <w:rPr>
          <w:rFonts w:eastAsia="나눔명조" w:hint="eastAsia"/>
          <w:sz w:val="20"/>
          <w:szCs w:val="22"/>
        </w:rPr>
        <w:t>2019;</w:t>
      </w:r>
      <w:r w:rsidR="00A60CEE" w:rsidRPr="00A60CEE">
        <w:rPr>
          <w:rFonts w:eastAsia="나눔명조" w:hint="eastAsia"/>
          <w:sz w:val="20"/>
          <w:szCs w:val="22"/>
        </w:rPr>
        <w:t>이강문</w:t>
      </w:r>
      <w:proofErr w:type="gramEnd"/>
      <w:r w:rsidR="00A60CEE" w:rsidRPr="00A60CEE">
        <w:rPr>
          <w:rFonts w:eastAsia="나눔명조" w:hint="eastAsia"/>
          <w:sz w:val="20"/>
          <w:szCs w:val="22"/>
        </w:rPr>
        <w:t xml:space="preserve"> 2017). </w:t>
      </w:r>
      <w:r w:rsidR="00A60CEE" w:rsidRPr="00A60CEE">
        <w:rPr>
          <w:rFonts w:eastAsia="나눔명조" w:hint="eastAsia"/>
          <w:sz w:val="20"/>
          <w:szCs w:val="22"/>
        </w:rPr>
        <w:t>따라서</w:t>
      </w:r>
      <w:r w:rsidR="00A60CEE" w:rsidRPr="00A60CEE">
        <w:rPr>
          <w:rFonts w:eastAsia="나눔명조" w:hint="eastAsia"/>
          <w:sz w:val="20"/>
          <w:szCs w:val="22"/>
        </w:rPr>
        <w:t xml:space="preserve"> </w:t>
      </w:r>
      <w:r w:rsidR="00A60CEE" w:rsidRPr="00A60CEE">
        <w:rPr>
          <w:rFonts w:eastAsia="나눔명조" w:hint="eastAsia"/>
          <w:sz w:val="20"/>
          <w:szCs w:val="22"/>
        </w:rPr>
        <w:t>우리는</w:t>
      </w:r>
      <w:r w:rsidR="00A60CEE" w:rsidRPr="00A60CEE">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가</w:t>
      </w:r>
      <w:r w:rsidR="00A60CEE" w:rsidRPr="00A60CEE">
        <w:rPr>
          <w:rFonts w:eastAsia="나눔명조" w:hint="eastAsia"/>
          <w:sz w:val="20"/>
          <w:szCs w:val="22"/>
        </w:rPr>
        <w:t xml:space="preserve"> </w:t>
      </w:r>
      <w:r w:rsidR="00A60CEE" w:rsidRPr="00A60CEE">
        <w:rPr>
          <w:rFonts w:eastAsia="나눔명조" w:hint="eastAsia"/>
          <w:sz w:val="20"/>
          <w:szCs w:val="22"/>
        </w:rPr>
        <w:t>혁신적이</w:t>
      </w:r>
      <w:r w:rsidR="00A60CEE">
        <w:rPr>
          <w:rFonts w:eastAsia="나눔명조" w:hint="eastAsia"/>
          <w:sz w:val="20"/>
          <w:szCs w:val="22"/>
        </w:rPr>
        <w:t>고</w:t>
      </w:r>
      <w:r w:rsidR="00A60CEE" w:rsidRPr="00A60CEE">
        <w:rPr>
          <w:rFonts w:eastAsia="나눔명조" w:hint="eastAsia"/>
          <w:sz w:val="20"/>
          <w:szCs w:val="22"/>
        </w:rPr>
        <w:t xml:space="preserve"> </w:t>
      </w:r>
      <w:r w:rsidR="00A60CEE" w:rsidRPr="00A60CEE">
        <w:rPr>
          <w:rFonts w:eastAsia="나눔명조" w:hint="eastAsia"/>
          <w:sz w:val="20"/>
          <w:szCs w:val="22"/>
        </w:rPr>
        <w:t>개방적인</w:t>
      </w:r>
      <w:r w:rsidR="00A60CEE" w:rsidRPr="00A60CEE">
        <w:rPr>
          <w:rFonts w:eastAsia="나눔명조" w:hint="eastAsia"/>
          <w:sz w:val="20"/>
          <w:szCs w:val="22"/>
        </w:rPr>
        <w:t xml:space="preserve"> </w:t>
      </w:r>
      <w:r w:rsidR="00A60CEE" w:rsidRPr="00A60CEE">
        <w:rPr>
          <w:rFonts w:eastAsia="나눔명조" w:hint="eastAsia"/>
          <w:sz w:val="20"/>
          <w:szCs w:val="22"/>
        </w:rPr>
        <w:t>리더십</w:t>
      </w:r>
      <w:r w:rsidR="00A60CEE" w:rsidRPr="00A60CEE">
        <w:rPr>
          <w:rFonts w:eastAsia="나눔명조" w:hint="eastAsia"/>
          <w:sz w:val="20"/>
          <w:szCs w:val="22"/>
        </w:rPr>
        <w:t xml:space="preserve"> </w:t>
      </w:r>
      <w:r w:rsidR="00A60CEE" w:rsidRPr="00A60CEE">
        <w:rPr>
          <w:rFonts w:eastAsia="나눔명조" w:hint="eastAsia"/>
          <w:sz w:val="20"/>
          <w:szCs w:val="22"/>
        </w:rPr>
        <w:t>아래에서</w:t>
      </w:r>
      <w:r w:rsidR="00A60CEE" w:rsidRPr="00A60CEE">
        <w:rPr>
          <w:rFonts w:eastAsia="나눔명조" w:hint="eastAsia"/>
          <w:sz w:val="20"/>
          <w:szCs w:val="22"/>
        </w:rPr>
        <w:t xml:space="preserve"> </w:t>
      </w:r>
      <w:r w:rsidR="00A60CEE" w:rsidRPr="00A60CEE">
        <w:rPr>
          <w:rFonts w:eastAsia="나눔명조" w:hint="eastAsia"/>
          <w:sz w:val="20"/>
          <w:szCs w:val="22"/>
        </w:rPr>
        <w:t>더</w:t>
      </w:r>
      <w:r w:rsidR="00A60CEE" w:rsidRPr="00A60CEE">
        <w:rPr>
          <w:rFonts w:eastAsia="나눔명조" w:hint="eastAsia"/>
          <w:sz w:val="20"/>
          <w:szCs w:val="22"/>
        </w:rPr>
        <w:t xml:space="preserve"> </w:t>
      </w:r>
      <w:r w:rsidR="00A60CEE" w:rsidRPr="00A60CEE">
        <w:rPr>
          <w:rFonts w:eastAsia="나눔명조" w:hint="eastAsia"/>
          <w:sz w:val="20"/>
          <w:szCs w:val="22"/>
        </w:rPr>
        <w:lastRenderedPageBreak/>
        <w:t>긍정적</w:t>
      </w:r>
      <w:r w:rsidR="00A60CEE" w:rsidRPr="00A60CEE">
        <w:rPr>
          <w:rFonts w:eastAsia="나눔명조" w:hint="eastAsia"/>
          <w:sz w:val="20"/>
          <w:szCs w:val="22"/>
        </w:rPr>
        <w:t xml:space="preserve"> </w:t>
      </w:r>
      <w:r w:rsidR="00A60CEE" w:rsidRPr="00A60CEE">
        <w:rPr>
          <w:rFonts w:eastAsia="나눔명조" w:hint="eastAsia"/>
          <w:sz w:val="20"/>
          <w:szCs w:val="22"/>
        </w:rPr>
        <w:t>영향을</w:t>
      </w:r>
      <w:r w:rsidR="00A60CEE" w:rsidRPr="00A60CEE">
        <w:rPr>
          <w:rFonts w:eastAsia="나눔명조" w:hint="eastAsia"/>
          <w:sz w:val="20"/>
          <w:szCs w:val="22"/>
        </w:rPr>
        <w:t xml:space="preserve"> </w:t>
      </w:r>
      <w:r w:rsidR="00A60CEE" w:rsidRPr="00A60CEE">
        <w:rPr>
          <w:rFonts w:eastAsia="나눔명조" w:hint="eastAsia"/>
          <w:sz w:val="20"/>
          <w:szCs w:val="22"/>
        </w:rPr>
        <w:t>받을</w:t>
      </w:r>
      <w:r w:rsidR="00A60CEE" w:rsidRPr="00A60CEE">
        <w:rPr>
          <w:rFonts w:eastAsia="나눔명조" w:hint="eastAsia"/>
          <w:sz w:val="20"/>
          <w:szCs w:val="22"/>
        </w:rPr>
        <w:t xml:space="preserve"> </w:t>
      </w:r>
      <w:r w:rsidR="00A60CEE" w:rsidRPr="00A60CEE">
        <w:rPr>
          <w:rFonts w:eastAsia="나눔명조" w:hint="eastAsia"/>
          <w:sz w:val="20"/>
          <w:szCs w:val="22"/>
        </w:rPr>
        <w:t>것이며</w:t>
      </w:r>
      <w:r w:rsidR="00A60CEE" w:rsidRPr="00A60CEE">
        <w:rPr>
          <w:rFonts w:eastAsia="나눔명조" w:hint="eastAsia"/>
          <w:sz w:val="20"/>
          <w:szCs w:val="22"/>
        </w:rPr>
        <w:t xml:space="preserve">, </w:t>
      </w:r>
      <w:r w:rsidR="00A60CEE" w:rsidRPr="00A60CEE">
        <w:rPr>
          <w:rFonts w:eastAsia="나눔명조" w:hint="eastAsia"/>
          <w:sz w:val="20"/>
          <w:szCs w:val="22"/>
        </w:rPr>
        <w:t>위계적이고</w:t>
      </w:r>
      <w:r w:rsidR="00A60CEE" w:rsidRPr="00A60CEE">
        <w:rPr>
          <w:rFonts w:eastAsia="나눔명조" w:hint="eastAsia"/>
          <w:sz w:val="20"/>
          <w:szCs w:val="22"/>
        </w:rPr>
        <w:t xml:space="preserve"> </w:t>
      </w:r>
      <w:r w:rsidR="00A60CEE" w:rsidRPr="00A60CEE">
        <w:rPr>
          <w:rFonts w:eastAsia="나눔명조" w:hint="eastAsia"/>
          <w:sz w:val="20"/>
          <w:szCs w:val="22"/>
        </w:rPr>
        <w:t>계산적인</w:t>
      </w:r>
      <w:r w:rsidR="00A60CEE" w:rsidRPr="00A60CEE">
        <w:rPr>
          <w:rFonts w:eastAsia="나눔명조" w:hint="eastAsia"/>
          <w:sz w:val="20"/>
          <w:szCs w:val="22"/>
        </w:rPr>
        <w:t xml:space="preserve"> </w:t>
      </w:r>
      <w:r w:rsidR="00A60CEE" w:rsidRPr="00A60CEE">
        <w:rPr>
          <w:rFonts w:eastAsia="나눔명조" w:hint="eastAsia"/>
          <w:sz w:val="20"/>
          <w:szCs w:val="22"/>
        </w:rPr>
        <w:t>리더십에서는</w:t>
      </w:r>
      <w:r w:rsidR="00A60CEE" w:rsidRPr="00A60CEE">
        <w:rPr>
          <w:rFonts w:eastAsia="나눔명조" w:hint="eastAsia"/>
          <w:sz w:val="20"/>
          <w:szCs w:val="22"/>
        </w:rPr>
        <w:t xml:space="preserve"> </w:t>
      </w:r>
      <w:r w:rsidR="00A60CEE" w:rsidRPr="00A60CEE">
        <w:rPr>
          <w:rFonts w:eastAsia="나눔명조" w:hint="eastAsia"/>
          <w:sz w:val="20"/>
          <w:szCs w:val="22"/>
        </w:rPr>
        <w:t>부정적이거나</w:t>
      </w:r>
      <w:r w:rsidR="00A60CEE" w:rsidRPr="00A60CEE">
        <w:rPr>
          <w:rFonts w:eastAsia="나눔명조" w:hint="eastAsia"/>
          <w:sz w:val="20"/>
          <w:szCs w:val="22"/>
        </w:rPr>
        <w:t xml:space="preserve"> </w:t>
      </w:r>
      <w:r w:rsidR="00A60CEE" w:rsidRPr="00A60CEE">
        <w:rPr>
          <w:rFonts w:eastAsia="나눔명조" w:hint="eastAsia"/>
          <w:sz w:val="20"/>
          <w:szCs w:val="22"/>
        </w:rPr>
        <w:t>유의미하지</w:t>
      </w:r>
      <w:r w:rsidR="00A60CEE" w:rsidRPr="00A60CEE">
        <w:rPr>
          <w:rFonts w:eastAsia="나눔명조" w:hint="eastAsia"/>
          <w:sz w:val="20"/>
          <w:szCs w:val="22"/>
        </w:rPr>
        <w:t xml:space="preserve"> </w:t>
      </w:r>
      <w:r w:rsidR="00A60CEE" w:rsidRPr="00A60CEE">
        <w:rPr>
          <w:rFonts w:eastAsia="나눔명조" w:hint="eastAsia"/>
          <w:sz w:val="20"/>
          <w:szCs w:val="22"/>
        </w:rPr>
        <w:t>않은</w:t>
      </w:r>
      <w:r w:rsidR="00A60CEE" w:rsidRPr="00A60CEE">
        <w:rPr>
          <w:rFonts w:eastAsia="나눔명조" w:hint="eastAsia"/>
          <w:sz w:val="20"/>
          <w:szCs w:val="22"/>
        </w:rPr>
        <w:t xml:space="preserve"> </w:t>
      </w:r>
      <w:r w:rsidR="00A60CEE" w:rsidRPr="00A60CEE">
        <w:rPr>
          <w:rFonts w:eastAsia="나눔명조" w:hint="eastAsia"/>
          <w:sz w:val="20"/>
          <w:szCs w:val="22"/>
        </w:rPr>
        <w:t>영향을</w:t>
      </w:r>
      <w:r w:rsidR="00A60CEE" w:rsidRPr="00A60CEE">
        <w:rPr>
          <w:rFonts w:eastAsia="나눔명조" w:hint="eastAsia"/>
          <w:sz w:val="20"/>
          <w:szCs w:val="22"/>
        </w:rPr>
        <w:t xml:space="preserve"> </w:t>
      </w:r>
      <w:r w:rsidR="00A60CEE" w:rsidRPr="00A60CEE">
        <w:rPr>
          <w:rFonts w:eastAsia="나눔명조" w:hint="eastAsia"/>
          <w:sz w:val="20"/>
          <w:szCs w:val="22"/>
        </w:rPr>
        <w:t>받을</w:t>
      </w:r>
      <w:r w:rsidR="00A60CEE" w:rsidRPr="00A60CEE">
        <w:rPr>
          <w:rFonts w:eastAsia="나눔명조" w:hint="eastAsia"/>
          <w:sz w:val="20"/>
          <w:szCs w:val="22"/>
        </w:rPr>
        <w:t xml:space="preserve"> </w:t>
      </w:r>
      <w:r w:rsidR="00A60CEE" w:rsidRPr="00A60CEE">
        <w:rPr>
          <w:rFonts w:eastAsia="나눔명조" w:hint="eastAsia"/>
          <w:sz w:val="20"/>
          <w:szCs w:val="22"/>
        </w:rPr>
        <w:t>것이라고</w:t>
      </w:r>
      <w:r w:rsidR="00A60CEE" w:rsidRPr="00A60CEE">
        <w:rPr>
          <w:rFonts w:eastAsia="나눔명조" w:hint="eastAsia"/>
          <w:sz w:val="20"/>
          <w:szCs w:val="22"/>
        </w:rPr>
        <w:t xml:space="preserve"> </w:t>
      </w:r>
      <w:r w:rsidR="00A60CEE" w:rsidRPr="00A60CEE">
        <w:rPr>
          <w:rFonts w:eastAsia="나눔명조" w:hint="eastAsia"/>
          <w:sz w:val="20"/>
          <w:szCs w:val="22"/>
        </w:rPr>
        <w:t>가정</w:t>
      </w:r>
      <w:r>
        <w:rPr>
          <w:rFonts w:eastAsia="나눔명조" w:hint="eastAsia"/>
          <w:sz w:val="20"/>
          <w:szCs w:val="22"/>
        </w:rPr>
        <w:t>한</w:t>
      </w:r>
      <w:r w:rsidR="00A60CEE" w:rsidRPr="00A60CEE">
        <w:rPr>
          <w:rFonts w:eastAsia="나눔명조" w:hint="eastAsia"/>
          <w:sz w:val="20"/>
          <w:szCs w:val="22"/>
        </w:rPr>
        <w:t>다</w:t>
      </w:r>
      <w:r w:rsidR="00A60CEE" w:rsidRPr="00A60CEE">
        <w:rPr>
          <w:rFonts w:eastAsia="나눔명조" w:hint="eastAsia"/>
          <w:sz w:val="20"/>
          <w:szCs w:val="22"/>
        </w:rPr>
        <w:t xml:space="preserve">. </w:t>
      </w:r>
      <w:r>
        <w:rPr>
          <w:rFonts w:eastAsia="나눔명조" w:hint="eastAsia"/>
          <w:sz w:val="20"/>
          <w:szCs w:val="22"/>
        </w:rPr>
        <w:t>이에</w:t>
      </w:r>
      <w:r>
        <w:rPr>
          <w:rFonts w:eastAsia="나눔명조" w:hint="eastAsia"/>
          <w:sz w:val="20"/>
          <w:szCs w:val="22"/>
        </w:rPr>
        <w:t xml:space="preserve"> </w:t>
      </w:r>
      <w:r w:rsidR="00A60CEE" w:rsidRPr="00A60CEE">
        <w:rPr>
          <w:rFonts w:eastAsia="나눔명조" w:hint="eastAsia"/>
          <w:sz w:val="20"/>
          <w:szCs w:val="22"/>
        </w:rPr>
        <w:t>본</w:t>
      </w:r>
      <w:r w:rsidR="00A60CEE" w:rsidRPr="00A60CEE">
        <w:rPr>
          <w:rFonts w:eastAsia="나눔명조" w:hint="eastAsia"/>
          <w:sz w:val="20"/>
          <w:szCs w:val="22"/>
        </w:rPr>
        <w:t xml:space="preserve"> </w:t>
      </w:r>
      <w:r w:rsidR="00A60CEE" w:rsidRPr="00A60CEE">
        <w:rPr>
          <w:rFonts w:eastAsia="나눔명조" w:hint="eastAsia"/>
          <w:sz w:val="20"/>
          <w:szCs w:val="22"/>
        </w:rPr>
        <w:t>연구에서는</w:t>
      </w:r>
      <w:r w:rsidR="00A60CEE" w:rsidRPr="00A60CEE">
        <w:rPr>
          <w:rFonts w:eastAsia="나눔명조" w:hint="eastAsia"/>
          <w:sz w:val="20"/>
          <w:szCs w:val="22"/>
        </w:rPr>
        <w:t xml:space="preserve"> </w:t>
      </w:r>
      <w:r w:rsidR="00A60CEE" w:rsidRPr="00A60CEE">
        <w:rPr>
          <w:rFonts w:eastAsia="나눔명조" w:hint="eastAsia"/>
          <w:sz w:val="20"/>
          <w:szCs w:val="22"/>
        </w:rPr>
        <w:t>거래적</w:t>
      </w:r>
      <w:r w:rsidR="00A60CEE" w:rsidRPr="00A60CEE">
        <w:rPr>
          <w:rFonts w:eastAsia="나눔명조" w:hint="eastAsia"/>
          <w:sz w:val="20"/>
          <w:szCs w:val="22"/>
        </w:rPr>
        <w:t xml:space="preserve"> </w:t>
      </w:r>
      <w:r w:rsidR="00A60CEE" w:rsidRPr="00A60CEE">
        <w:rPr>
          <w:rFonts w:eastAsia="나눔명조" w:hint="eastAsia"/>
          <w:sz w:val="20"/>
          <w:szCs w:val="22"/>
        </w:rPr>
        <w:t>리더십과</w:t>
      </w:r>
      <w:r w:rsidR="00A60CEE" w:rsidRPr="00A60CEE">
        <w:rPr>
          <w:rFonts w:eastAsia="나눔명조" w:hint="eastAsia"/>
          <w:sz w:val="20"/>
          <w:szCs w:val="22"/>
        </w:rPr>
        <w:t xml:space="preserve"> </w:t>
      </w:r>
      <w:r w:rsidR="00A60CEE" w:rsidRPr="00A60CEE">
        <w:rPr>
          <w:rFonts w:eastAsia="나눔명조" w:hint="eastAsia"/>
          <w:sz w:val="20"/>
          <w:szCs w:val="22"/>
        </w:rPr>
        <w:t>변혁적</w:t>
      </w:r>
      <w:r w:rsidR="00A60CEE" w:rsidRPr="00A60CEE">
        <w:rPr>
          <w:rFonts w:eastAsia="나눔명조" w:hint="eastAsia"/>
          <w:sz w:val="20"/>
          <w:szCs w:val="22"/>
        </w:rPr>
        <w:t xml:space="preserve"> </w:t>
      </w:r>
      <w:r w:rsidR="00A60CEE" w:rsidRPr="00A60CEE">
        <w:rPr>
          <w:rFonts w:eastAsia="나눔명조" w:hint="eastAsia"/>
          <w:sz w:val="20"/>
          <w:szCs w:val="22"/>
        </w:rPr>
        <w:t>리더십이</w:t>
      </w:r>
      <w:r w:rsidR="00A60CEE" w:rsidRPr="00A60CEE">
        <w:rPr>
          <w:rFonts w:eastAsia="나눔명조" w:hint="eastAsia"/>
          <w:sz w:val="20"/>
          <w:szCs w:val="22"/>
        </w:rPr>
        <w:t xml:space="preserve"> </w:t>
      </w:r>
      <w:r w:rsidR="00A60CEE" w:rsidRPr="00A60CEE">
        <w:rPr>
          <w:rFonts w:eastAsia="나눔명조" w:hint="eastAsia"/>
          <w:sz w:val="20"/>
          <w:szCs w:val="22"/>
        </w:rPr>
        <w:t>각각</w:t>
      </w:r>
      <w:r w:rsidR="00A60CEE" w:rsidRPr="00A60CEE">
        <w:rPr>
          <w:rFonts w:eastAsia="나눔명조" w:hint="eastAsia"/>
          <w:sz w:val="20"/>
          <w:szCs w:val="22"/>
        </w:rPr>
        <w:t xml:space="preserve"> </w:t>
      </w:r>
      <w:r w:rsidR="00012453">
        <w:rPr>
          <w:rFonts w:eastAsia="나눔명조" w:hint="eastAsia"/>
          <w:sz w:val="20"/>
          <w:szCs w:val="22"/>
        </w:rPr>
        <w:t>공공봉사동기</w:t>
      </w:r>
      <w:r w:rsidR="00A60CEE" w:rsidRPr="00A60CEE">
        <w:rPr>
          <w:rFonts w:eastAsia="나눔명조" w:hint="eastAsia"/>
          <w:sz w:val="20"/>
          <w:szCs w:val="22"/>
        </w:rPr>
        <w:t>에</w:t>
      </w:r>
      <w:r w:rsidR="00A60CEE" w:rsidRPr="00A60CEE">
        <w:rPr>
          <w:rFonts w:eastAsia="나눔명조" w:hint="eastAsia"/>
          <w:sz w:val="20"/>
          <w:szCs w:val="22"/>
        </w:rPr>
        <w:t xml:space="preserve"> </w:t>
      </w:r>
      <w:r w:rsidR="00A60CEE" w:rsidRPr="00A60CEE">
        <w:rPr>
          <w:rFonts w:eastAsia="나눔명조" w:hint="eastAsia"/>
          <w:sz w:val="20"/>
          <w:szCs w:val="22"/>
        </w:rPr>
        <w:t>서로</w:t>
      </w:r>
      <w:r w:rsidR="00A60CEE" w:rsidRPr="00A60CEE">
        <w:rPr>
          <w:rFonts w:eastAsia="나눔명조" w:hint="eastAsia"/>
          <w:sz w:val="20"/>
          <w:szCs w:val="22"/>
        </w:rPr>
        <w:t xml:space="preserve"> </w:t>
      </w:r>
      <w:r w:rsidR="00A60CEE" w:rsidRPr="00A60CEE">
        <w:rPr>
          <w:rFonts w:eastAsia="나눔명조" w:hint="eastAsia"/>
          <w:sz w:val="20"/>
          <w:szCs w:val="22"/>
        </w:rPr>
        <w:t>다른</w:t>
      </w:r>
      <w:r w:rsidR="00A60CEE" w:rsidRPr="00A60CEE">
        <w:rPr>
          <w:rFonts w:eastAsia="나눔명조" w:hint="eastAsia"/>
          <w:sz w:val="20"/>
          <w:szCs w:val="22"/>
        </w:rPr>
        <w:t xml:space="preserve"> </w:t>
      </w:r>
      <w:r w:rsidR="00A60CEE" w:rsidRPr="00A60CEE">
        <w:rPr>
          <w:rFonts w:eastAsia="나눔명조" w:hint="eastAsia"/>
          <w:sz w:val="20"/>
          <w:szCs w:val="22"/>
        </w:rPr>
        <w:t>영향을</w:t>
      </w:r>
      <w:r w:rsidR="00A60CEE" w:rsidRPr="00A60CEE">
        <w:rPr>
          <w:rFonts w:eastAsia="나눔명조" w:hint="eastAsia"/>
          <w:sz w:val="20"/>
          <w:szCs w:val="22"/>
        </w:rPr>
        <w:t xml:space="preserve"> </w:t>
      </w:r>
      <w:r w:rsidR="00A60CEE" w:rsidRPr="00A60CEE">
        <w:rPr>
          <w:rFonts w:eastAsia="나눔명조" w:hint="eastAsia"/>
          <w:sz w:val="20"/>
          <w:szCs w:val="22"/>
        </w:rPr>
        <w:t>행사하는</w:t>
      </w:r>
      <w:r w:rsidR="00A60CEE" w:rsidRPr="00A60CEE">
        <w:rPr>
          <w:rFonts w:eastAsia="나눔명조" w:hint="eastAsia"/>
          <w:sz w:val="20"/>
          <w:szCs w:val="22"/>
        </w:rPr>
        <w:t xml:space="preserve"> </w:t>
      </w:r>
      <w:r w:rsidR="00A60CEE" w:rsidRPr="00A60CEE">
        <w:rPr>
          <w:rFonts w:eastAsia="나눔명조" w:hint="eastAsia"/>
          <w:sz w:val="20"/>
          <w:szCs w:val="22"/>
        </w:rPr>
        <w:t>것을</w:t>
      </w:r>
      <w:r w:rsidR="00A60CEE" w:rsidRPr="00A60CEE">
        <w:rPr>
          <w:rFonts w:eastAsia="나눔명조" w:hint="eastAsia"/>
          <w:sz w:val="20"/>
          <w:szCs w:val="22"/>
        </w:rPr>
        <w:t xml:space="preserve"> </w:t>
      </w:r>
      <w:r w:rsidR="00A60CEE" w:rsidRPr="00A60CEE">
        <w:rPr>
          <w:rFonts w:eastAsia="나눔명조" w:hint="eastAsia"/>
          <w:sz w:val="20"/>
          <w:szCs w:val="22"/>
        </w:rPr>
        <w:t>밝히기</w:t>
      </w:r>
      <w:r w:rsidR="00A60CEE" w:rsidRPr="00A60CEE">
        <w:rPr>
          <w:rFonts w:eastAsia="나눔명조" w:hint="eastAsia"/>
          <w:sz w:val="20"/>
          <w:szCs w:val="22"/>
        </w:rPr>
        <w:t xml:space="preserve"> </w:t>
      </w:r>
      <w:r w:rsidR="00A60CEE" w:rsidRPr="00A60CEE">
        <w:rPr>
          <w:rFonts w:eastAsia="나눔명조" w:hint="eastAsia"/>
          <w:sz w:val="20"/>
          <w:szCs w:val="22"/>
        </w:rPr>
        <w:t>위해</w:t>
      </w:r>
      <w:r w:rsidR="00A60CEE" w:rsidRPr="00A60CEE">
        <w:rPr>
          <w:rFonts w:eastAsia="나눔명조" w:hint="eastAsia"/>
          <w:sz w:val="20"/>
          <w:szCs w:val="22"/>
        </w:rPr>
        <w:t xml:space="preserve"> </w:t>
      </w:r>
      <w:r w:rsidR="00A60CEE" w:rsidRPr="00A60CEE">
        <w:rPr>
          <w:rFonts w:eastAsia="나눔명조" w:hint="eastAsia"/>
          <w:sz w:val="20"/>
          <w:szCs w:val="22"/>
        </w:rPr>
        <w:t>다음과</w:t>
      </w:r>
      <w:r w:rsidR="00A60CEE" w:rsidRPr="00A60CEE">
        <w:rPr>
          <w:rFonts w:eastAsia="나눔명조" w:hint="eastAsia"/>
          <w:sz w:val="20"/>
          <w:szCs w:val="22"/>
        </w:rPr>
        <w:t xml:space="preserve"> </w:t>
      </w:r>
      <w:r w:rsidR="00A60CEE" w:rsidRPr="00A60CEE">
        <w:rPr>
          <w:rFonts w:eastAsia="나눔명조" w:hint="eastAsia"/>
          <w:sz w:val="20"/>
          <w:szCs w:val="22"/>
        </w:rPr>
        <w:t>같이</w:t>
      </w:r>
      <w:r w:rsidR="00A60CEE" w:rsidRPr="00A60CEE">
        <w:rPr>
          <w:rFonts w:eastAsia="나눔명조" w:hint="eastAsia"/>
          <w:sz w:val="20"/>
          <w:szCs w:val="22"/>
        </w:rPr>
        <w:t xml:space="preserve"> </w:t>
      </w:r>
      <w:r w:rsidR="00A60CEE" w:rsidRPr="00A60CEE">
        <w:rPr>
          <w:rFonts w:eastAsia="나눔명조" w:hint="eastAsia"/>
          <w:sz w:val="20"/>
          <w:szCs w:val="22"/>
        </w:rPr>
        <w:t>가설을</w:t>
      </w:r>
      <w:r w:rsidR="00A60CEE" w:rsidRPr="00A60CEE">
        <w:rPr>
          <w:rFonts w:eastAsia="나눔명조" w:hint="eastAsia"/>
          <w:sz w:val="20"/>
          <w:szCs w:val="22"/>
        </w:rPr>
        <w:t xml:space="preserve"> </w:t>
      </w:r>
      <w:r w:rsidR="00A60CEE" w:rsidRPr="00A60CEE">
        <w:rPr>
          <w:rFonts w:eastAsia="나눔명조" w:hint="eastAsia"/>
          <w:sz w:val="20"/>
          <w:szCs w:val="22"/>
        </w:rPr>
        <w:t>설정한다</w:t>
      </w:r>
      <w:r w:rsidR="00A60CEE" w:rsidRPr="00A60CEE">
        <w:rPr>
          <w:rFonts w:eastAsia="나눔명조" w:hint="eastAsia"/>
          <w:sz w:val="20"/>
          <w:szCs w:val="22"/>
        </w:rPr>
        <w:t>.</w:t>
      </w:r>
    </w:p>
    <w:p w14:paraId="15C00740" w14:textId="77777777" w:rsidR="00265BC3" w:rsidRPr="0005167B" w:rsidRDefault="00265BC3" w:rsidP="00265BC3">
      <w:pPr>
        <w:widowControl/>
        <w:wordWrap/>
        <w:autoSpaceDE/>
        <w:autoSpaceDN/>
        <w:spacing w:before="120" w:after="120" w:line="276" w:lineRule="auto"/>
        <w:rPr>
          <w:rFonts w:eastAsia="나눔명조"/>
          <w:sz w:val="20"/>
          <w:szCs w:val="22"/>
        </w:rPr>
      </w:pPr>
    </w:p>
    <w:p w14:paraId="04377D46" w14:textId="31D97BFF" w:rsidR="00A60CEE" w:rsidRDefault="00A60CEE" w:rsidP="00265BC3">
      <w:pPr>
        <w:widowControl/>
        <w:wordWrap/>
        <w:autoSpaceDE/>
        <w:autoSpaceDN/>
        <w:spacing w:before="120" w:after="120" w:line="276" w:lineRule="auto"/>
        <w:rPr>
          <w:rFonts w:eastAsia="나눔명조"/>
          <w:sz w:val="20"/>
          <w:szCs w:val="22"/>
        </w:rPr>
      </w:pPr>
      <w:r w:rsidRPr="00A60CEE">
        <w:rPr>
          <w:rFonts w:eastAsia="나눔명조" w:hint="eastAsia"/>
          <w:sz w:val="20"/>
          <w:szCs w:val="22"/>
        </w:rPr>
        <w:t>가설</w:t>
      </w:r>
      <w:r w:rsidRPr="00A60CEE">
        <w:rPr>
          <w:rFonts w:eastAsia="나눔명조" w:hint="eastAsia"/>
          <w:sz w:val="20"/>
          <w:szCs w:val="22"/>
        </w:rPr>
        <w:t xml:space="preserve"> </w:t>
      </w:r>
      <w:r w:rsidR="00BC5C4A">
        <w:rPr>
          <w:rFonts w:eastAsia="나눔명조"/>
          <w:sz w:val="20"/>
          <w:szCs w:val="22"/>
        </w:rPr>
        <w:t>1.</w:t>
      </w:r>
      <w:r w:rsidRPr="00A60CEE">
        <w:rPr>
          <w:rFonts w:eastAsia="나눔명조" w:hint="eastAsia"/>
          <w:sz w:val="20"/>
          <w:szCs w:val="22"/>
        </w:rPr>
        <w:t xml:space="preserve"> </w:t>
      </w:r>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거래적</w:t>
      </w:r>
      <w:r w:rsidRPr="00A60CEE">
        <w:rPr>
          <w:rFonts w:eastAsia="나눔명조" w:hint="eastAsia"/>
          <w:sz w:val="20"/>
          <w:szCs w:val="22"/>
        </w:rPr>
        <w:t xml:space="preserve"> </w:t>
      </w:r>
      <w:r w:rsidRPr="00A60CEE">
        <w:rPr>
          <w:rFonts w:eastAsia="나눔명조" w:hint="eastAsia"/>
          <w:sz w:val="20"/>
          <w:szCs w:val="22"/>
        </w:rPr>
        <w:t>리더십</w:t>
      </w:r>
      <w:r w:rsidRPr="00A60CEE">
        <w:rPr>
          <w:rFonts w:eastAsia="나눔명조" w:hint="eastAsia"/>
          <w:sz w:val="20"/>
          <w:szCs w:val="22"/>
        </w:rPr>
        <w:t>(transactional leadership)</w:t>
      </w:r>
      <w:r w:rsidRPr="00A60CEE">
        <w:rPr>
          <w:rFonts w:eastAsia="나눔명조" w:hint="eastAsia"/>
          <w:sz w:val="20"/>
          <w:szCs w:val="22"/>
        </w:rPr>
        <w:t>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r w:rsidRPr="00A60CEE">
        <w:rPr>
          <w:rFonts w:eastAsia="나눔명조" w:hint="eastAsia"/>
          <w:sz w:val="20"/>
          <w:szCs w:val="22"/>
        </w:rPr>
        <w:t>공공봉사동기</w:t>
      </w:r>
      <w:r w:rsidRPr="00A60CEE">
        <w:rPr>
          <w:rFonts w:eastAsia="나눔명조" w:hint="eastAsia"/>
          <w:sz w:val="20"/>
          <w:szCs w:val="22"/>
        </w:rPr>
        <w:t xml:space="preserve"> </w:t>
      </w:r>
      <w:r w:rsidRPr="00A60CEE">
        <w:rPr>
          <w:rFonts w:eastAsia="나눔명조" w:hint="eastAsia"/>
          <w:sz w:val="20"/>
          <w:szCs w:val="22"/>
        </w:rPr>
        <w:t>수준이</w:t>
      </w:r>
      <w:r w:rsidRPr="00A60CEE">
        <w:rPr>
          <w:rFonts w:eastAsia="나눔명조" w:hint="eastAsia"/>
          <w:sz w:val="20"/>
          <w:szCs w:val="22"/>
        </w:rPr>
        <w:t xml:space="preserve"> </w:t>
      </w:r>
      <w:r w:rsidRPr="00A60CEE">
        <w:rPr>
          <w:rFonts w:eastAsia="나눔명조" w:hint="eastAsia"/>
          <w:sz w:val="20"/>
          <w:szCs w:val="22"/>
        </w:rPr>
        <w:t>감소한다</w:t>
      </w:r>
      <w:r w:rsidRPr="00A60CEE">
        <w:rPr>
          <w:rFonts w:eastAsia="나눔명조" w:hint="eastAsia"/>
          <w:sz w:val="20"/>
          <w:szCs w:val="22"/>
        </w:rPr>
        <w:t xml:space="preserve">. </w:t>
      </w:r>
    </w:p>
    <w:p w14:paraId="098FB113" w14:textId="77777777" w:rsidR="00265BC3" w:rsidRPr="00A60CEE" w:rsidRDefault="00265BC3" w:rsidP="00265BC3">
      <w:pPr>
        <w:widowControl/>
        <w:wordWrap/>
        <w:autoSpaceDE/>
        <w:autoSpaceDN/>
        <w:spacing w:before="120" w:after="120" w:line="276" w:lineRule="auto"/>
        <w:rPr>
          <w:rFonts w:eastAsia="나눔명조"/>
          <w:sz w:val="20"/>
          <w:szCs w:val="22"/>
        </w:rPr>
      </w:pPr>
    </w:p>
    <w:p w14:paraId="64B356F0" w14:textId="1432E89C" w:rsidR="00C663A6" w:rsidRDefault="00A60CEE" w:rsidP="00265BC3">
      <w:pPr>
        <w:widowControl/>
        <w:wordWrap/>
        <w:autoSpaceDE/>
        <w:autoSpaceDN/>
        <w:spacing w:before="120" w:after="120" w:line="276" w:lineRule="auto"/>
        <w:rPr>
          <w:rFonts w:eastAsia="나눔명조"/>
          <w:sz w:val="20"/>
          <w:szCs w:val="22"/>
        </w:rPr>
      </w:pPr>
      <w:r w:rsidRPr="00A60CEE">
        <w:rPr>
          <w:rFonts w:eastAsia="나눔명조" w:hint="eastAsia"/>
          <w:sz w:val="20"/>
          <w:szCs w:val="22"/>
        </w:rPr>
        <w:t>가설</w:t>
      </w:r>
      <w:r w:rsidRPr="00A60CEE">
        <w:rPr>
          <w:rFonts w:eastAsia="나눔명조" w:hint="eastAsia"/>
          <w:sz w:val="20"/>
          <w:szCs w:val="22"/>
        </w:rPr>
        <w:t xml:space="preserve"> </w:t>
      </w:r>
      <w:r w:rsidR="00BC5C4A">
        <w:rPr>
          <w:rFonts w:eastAsia="나눔명조"/>
          <w:sz w:val="20"/>
          <w:szCs w:val="22"/>
        </w:rPr>
        <w:t>2.</w:t>
      </w:r>
      <w:r w:rsidRPr="00A60CEE">
        <w:rPr>
          <w:rFonts w:eastAsia="나눔명조" w:hint="eastAsia"/>
          <w:sz w:val="20"/>
          <w:szCs w:val="22"/>
        </w:rPr>
        <w:t xml:space="preserve"> </w:t>
      </w:r>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변혁적</w:t>
      </w:r>
      <w:r w:rsidRPr="00A60CEE">
        <w:rPr>
          <w:rFonts w:eastAsia="나눔명조" w:hint="eastAsia"/>
          <w:sz w:val="20"/>
          <w:szCs w:val="22"/>
        </w:rPr>
        <w:t xml:space="preserve"> </w:t>
      </w:r>
      <w:r w:rsidRPr="00A60CEE">
        <w:rPr>
          <w:rFonts w:eastAsia="나눔명조" w:hint="eastAsia"/>
          <w:sz w:val="20"/>
          <w:szCs w:val="22"/>
        </w:rPr>
        <w:t>리더십</w:t>
      </w:r>
      <w:r w:rsidRPr="00A60CEE">
        <w:rPr>
          <w:rFonts w:eastAsia="나눔명조" w:hint="eastAsia"/>
          <w:sz w:val="20"/>
          <w:szCs w:val="22"/>
        </w:rPr>
        <w:t>(transactional leadership)</w:t>
      </w:r>
      <w:r w:rsidRPr="00A60CEE">
        <w:rPr>
          <w:rFonts w:eastAsia="나눔명조" w:hint="eastAsia"/>
          <w:sz w:val="20"/>
          <w:szCs w:val="22"/>
        </w:rPr>
        <w:t>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r w:rsidRPr="00A60CEE">
        <w:rPr>
          <w:rFonts w:eastAsia="나눔명조" w:hint="eastAsia"/>
          <w:sz w:val="20"/>
          <w:szCs w:val="22"/>
        </w:rPr>
        <w:t>공공봉사동기</w:t>
      </w:r>
      <w:r w:rsidRPr="00A60CEE">
        <w:rPr>
          <w:rFonts w:eastAsia="나눔명조" w:hint="eastAsia"/>
          <w:sz w:val="20"/>
          <w:szCs w:val="22"/>
        </w:rPr>
        <w:t xml:space="preserve"> </w:t>
      </w:r>
      <w:r w:rsidRPr="00A60CEE">
        <w:rPr>
          <w:rFonts w:eastAsia="나눔명조" w:hint="eastAsia"/>
          <w:sz w:val="20"/>
          <w:szCs w:val="22"/>
        </w:rPr>
        <w:t>수준이</w:t>
      </w:r>
      <w:r w:rsidRPr="00A60CEE">
        <w:rPr>
          <w:rFonts w:eastAsia="나눔명조" w:hint="eastAsia"/>
          <w:sz w:val="20"/>
          <w:szCs w:val="22"/>
        </w:rPr>
        <w:t xml:space="preserve"> </w:t>
      </w:r>
      <w:r w:rsidRPr="00A60CEE">
        <w:rPr>
          <w:rFonts w:eastAsia="나눔명조" w:hint="eastAsia"/>
          <w:sz w:val="20"/>
          <w:szCs w:val="22"/>
        </w:rPr>
        <w:t>증가한다</w:t>
      </w:r>
      <w:r w:rsidRPr="00A60CEE">
        <w:rPr>
          <w:rFonts w:eastAsia="나눔명조" w:hint="eastAsia"/>
          <w:sz w:val="20"/>
          <w:szCs w:val="22"/>
        </w:rPr>
        <w:t>.</w:t>
      </w:r>
    </w:p>
    <w:p w14:paraId="7FC81B99" w14:textId="16A2C568" w:rsidR="00BC5C4A" w:rsidRDefault="00BC5C4A" w:rsidP="00265BC3">
      <w:pPr>
        <w:widowControl/>
        <w:wordWrap/>
        <w:autoSpaceDE/>
        <w:autoSpaceDN/>
        <w:spacing w:before="120" w:after="120" w:line="276" w:lineRule="auto"/>
        <w:rPr>
          <w:rFonts w:eastAsia="나눔명조"/>
          <w:sz w:val="20"/>
          <w:szCs w:val="22"/>
        </w:rPr>
      </w:pPr>
    </w:p>
    <w:p w14:paraId="7D7BDA67" w14:textId="613F831D" w:rsidR="00BC5C4A" w:rsidRDefault="00BC5C4A" w:rsidP="00265BC3">
      <w:pPr>
        <w:widowControl/>
        <w:wordWrap/>
        <w:autoSpaceDE/>
        <w:autoSpaceDN/>
        <w:spacing w:before="120" w:after="120" w:line="276" w:lineRule="auto"/>
        <w:rPr>
          <w:rFonts w:eastAsia="나눔명조"/>
          <w:sz w:val="20"/>
          <w:szCs w:val="22"/>
        </w:rPr>
      </w:pPr>
      <w:r>
        <w:rPr>
          <w:rFonts w:eastAsia="나눔명조" w:hint="eastAsia"/>
          <w:sz w:val="20"/>
          <w:szCs w:val="22"/>
        </w:rPr>
        <w:t>가설</w:t>
      </w:r>
      <w:r>
        <w:rPr>
          <w:rFonts w:eastAsia="나눔명조" w:hint="eastAsia"/>
          <w:sz w:val="20"/>
          <w:szCs w:val="22"/>
        </w:rPr>
        <w:t xml:space="preserve"> </w:t>
      </w:r>
      <w:r>
        <w:rPr>
          <w:rFonts w:eastAsia="나눔명조"/>
          <w:sz w:val="20"/>
          <w:szCs w:val="22"/>
        </w:rPr>
        <w:t>1</w:t>
      </w:r>
      <w:r>
        <w:rPr>
          <w:rFonts w:eastAsia="나눔명조" w:hint="eastAsia"/>
          <w:sz w:val="20"/>
          <w:szCs w:val="22"/>
        </w:rPr>
        <w:t>과</w:t>
      </w:r>
      <w:r>
        <w:rPr>
          <w:rFonts w:eastAsia="나눔명조" w:hint="eastAsia"/>
          <w:sz w:val="20"/>
          <w:szCs w:val="22"/>
        </w:rPr>
        <w:t xml:space="preserve"> </w:t>
      </w:r>
      <w:r>
        <w:rPr>
          <w:rFonts w:eastAsia="나눔명조" w:hint="eastAsia"/>
          <w:sz w:val="20"/>
          <w:szCs w:val="22"/>
        </w:rPr>
        <w:t>가설</w:t>
      </w:r>
      <w:r>
        <w:rPr>
          <w:rFonts w:eastAsia="나눔명조" w:hint="eastAsia"/>
          <w:sz w:val="20"/>
          <w:szCs w:val="22"/>
        </w:rPr>
        <w:t xml:space="preserve"> </w:t>
      </w:r>
      <w:r>
        <w:rPr>
          <w:rFonts w:eastAsia="나눔명조"/>
          <w:sz w:val="20"/>
          <w:szCs w:val="22"/>
        </w:rPr>
        <w:t>2</w:t>
      </w:r>
      <w:r>
        <w:rPr>
          <w:rFonts w:eastAsia="나눔명조" w:hint="eastAsia"/>
          <w:sz w:val="20"/>
          <w:szCs w:val="22"/>
        </w:rPr>
        <w:t>에</w:t>
      </w:r>
      <w:r>
        <w:rPr>
          <w:rFonts w:eastAsia="나눔명조" w:hint="eastAsia"/>
          <w:sz w:val="20"/>
          <w:szCs w:val="22"/>
        </w:rPr>
        <w:t xml:space="preserve"> </w:t>
      </w:r>
      <w:r>
        <w:rPr>
          <w:rFonts w:eastAsia="나눔명조" w:hint="eastAsia"/>
          <w:sz w:val="20"/>
          <w:szCs w:val="22"/>
        </w:rPr>
        <w:t>따라서</w:t>
      </w:r>
      <w:r>
        <w:rPr>
          <w:rFonts w:eastAsia="나눔명조" w:hint="eastAsia"/>
          <w:sz w:val="20"/>
          <w:szCs w:val="22"/>
        </w:rPr>
        <w:t xml:space="preserve"> </w:t>
      </w:r>
      <w:r>
        <w:rPr>
          <w:rFonts w:eastAsia="나눔명조" w:hint="eastAsia"/>
          <w:sz w:val="20"/>
          <w:szCs w:val="22"/>
        </w:rPr>
        <w:t>한</w:t>
      </w:r>
      <w:r>
        <w:rPr>
          <w:rFonts w:eastAsia="나눔명조" w:hint="eastAsia"/>
          <w:sz w:val="20"/>
          <w:szCs w:val="22"/>
        </w:rPr>
        <w:t xml:space="preserve"> </w:t>
      </w:r>
      <w:r>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내에</w:t>
      </w:r>
      <w:r>
        <w:rPr>
          <w:rFonts w:eastAsia="나눔명조" w:hint="eastAsia"/>
          <w:sz w:val="20"/>
          <w:szCs w:val="22"/>
        </w:rPr>
        <w:t xml:space="preserve"> </w:t>
      </w:r>
      <w:r>
        <w:rPr>
          <w:rFonts w:eastAsia="나눔명조" w:hint="eastAsia"/>
          <w:sz w:val="20"/>
          <w:szCs w:val="22"/>
        </w:rPr>
        <w:t>두</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동시에</w:t>
      </w:r>
      <w:r>
        <w:rPr>
          <w:rFonts w:eastAsia="나눔명조" w:hint="eastAsia"/>
          <w:sz w:val="20"/>
          <w:szCs w:val="22"/>
        </w:rPr>
        <w:t xml:space="preserve"> </w:t>
      </w:r>
      <w:r>
        <w:rPr>
          <w:rFonts w:eastAsia="나눔명조" w:hint="eastAsia"/>
          <w:sz w:val="20"/>
          <w:szCs w:val="22"/>
        </w:rPr>
        <w:t>존재할</w:t>
      </w:r>
      <w:r>
        <w:rPr>
          <w:rFonts w:eastAsia="나눔명조" w:hint="eastAsia"/>
          <w:sz w:val="20"/>
          <w:szCs w:val="22"/>
        </w:rPr>
        <w:t xml:space="preserve"> </w:t>
      </w:r>
      <w:r>
        <w:rPr>
          <w:rFonts w:eastAsia="나눔명조" w:hint="eastAsia"/>
          <w:sz w:val="20"/>
          <w:szCs w:val="22"/>
        </w:rPr>
        <w:t>경우</w:t>
      </w:r>
      <w:r>
        <w:rPr>
          <w:rFonts w:eastAsia="나눔명조" w:hint="eastAsia"/>
          <w:sz w:val="20"/>
          <w:szCs w:val="22"/>
        </w:rPr>
        <w:t>,</w:t>
      </w:r>
      <w:r>
        <w:rPr>
          <w:rFonts w:eastAsia="나눔명조"/>
          <w:sz w:val="20"/>
          <w:szCs w:val="22"/>
        </w:rPr>
        <w:t xml:space="preserve"> </w:t>
      </w:r>
      <w:r>
        <w:rPr>
          <w:rFonts w:eastAsia="나눔명조" w:hint="eastAsia"/>
          <w:sz w:val="20"/>
          <w:szCs w:val="22"/>
        </w:rPr>
        <w:t>우리는</w:t>
      </w:r>
      <w:r>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과</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상충관계에</w:t>
      </w:r>
      <w:r>
        <w:rPr>
          <w:rFonts w:eastAsia="나눔명조" w:hint="eastAsia"/>
          <w:sz w:val="20"/>
          <w:szCs w:val="22"/>
        </w:rPr>
        <w:t xml:space="preserve"> </w:t>
      </w:r>
      <w:r>
        <w:rPr>
          <w:rFonts w:eastAsia="나눔명조" w:hint="eastAsia"/>
          <w:sz w:val="20"/>
          <w:szCs w:val="22"/>
        </w:rPr>
        <w:t>있을</w:t>
      </w:r>
      <w:r>
        <w:rPr>
          <w:rFonts w:eastAsia="나눔명조" w:hint="eastAsia"/>
          <w:sz w:val="20"/>
          <w:szCs w:val="22"/>
        </w:rPr>
        <w:t xml:space="preserve"> </w:t>
      </w:r>
      <w:r>
        <w:rPr>
          <w:rFonts w:eastAsia="나눔명조" w:hint="eastAsia"/>
          <w:sz w:val="20"/>
          <w:szCs w:val="22"/>
        </w:rPr>
        <w:t>것으로</w:t>
      </w:r>
      <w:r>
        <w:rPr>
          <w:rFonts w:eastAsia="나눔명조" w:hint="eastAsia"/>
          <w:sz w:val="20"/>
          <w:szCs w:val="22"/>
        </w:rPr>
        <w:t xml:space="preserve"> </w:t>
      </w:r>
      <w:r>
        <w:rPr>
          <w:rFonts w:eastAsia="나눔명조" w:hint="eastAsia"/>
          <w:sz w:val="20"/>
          <w:szCs w:val="22"/>
        </w:rPr>
        <w:t>기대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r>
        <w:rPr>
          <w:rFonts w:eastAsia="나눔명조"/>
          <w:sz w:val="20"/>
          <w:szCs w:val="22"/>
        </w:rPr>
        <w:t xml:space="preserve"> </w:t>
      </w:r>
      <w:r>
        <w:rPr>
          <w:rFonts w:eastAsia="나눔명조" w:hint="eastAsia"/>
          <w:sz w:val="20"/>
          <w:szCs w:val="22"/>
        </w:rPr>
        <w:t>따라서</w:t>
      </w:r>
      <w:r>
        <w:rPr>
          <w:rFonts w:eastAsia="나눔명조" w:hint="eastAsia"/>
          <w:sz w:val="20"/>
          <w:szCs w:val="22"/>
        </w:rPr>
        <w:t xml:space="preserve"> </w:t>
      </w:r>
      <w:r>
        <w:rPr>
          <w:rFonts w:eastAsia="나눔명조" w:hint="eastAsia"/>
          <w:sz w:val="20"/>
          <w:szCs w:val="22"/>
        </w:rPr>
        <w:t>이와</w:t>
      </w:r>
      <w:r>
        <w:rPr>
          <w:rFonts w:eastAsia="나눔명조" w:hint="eastAsia"/>
          <w:sz w:val="20"/>
          <w:szCs w:val="22"/>
        </w:rPr>
        <w:t xml:space="preserve"> </w:t>
      </w:r>
      <w:r>
        <w:rPr>
          <w:rFonts w:eastAsia="나눔명조" w:hint="eastAsia"/>
          <w:sz w:val="20"/>
          <w:szCs w:val="22"/>
        </w:rPr>
        <w:t>같은</w:t>
      </w:r>
      <w:r>
        <w:rPr>
          <w:rFonts w:eastAsia="나눔명조" w:hint="eastAsia"/>
          <w:sz w:val="20"/>
          <w:szCs w:val="22"/>
        </w:rPr>
        <w:t xml:space="preserve"> </w:t>
      </w: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기대로부터</w:t>
      </w:r>
      <w:r>
        <w:rPr>
          <w:rFonts w:eastAsia="나눔명조" w:hint="eastAsia"/>
          <w:sz w:val="20"/>
          <w:szCs w:val="22"/>
        </w:rPr>
        <w:t xml:space="preserve"> </w:t>
      </w:r>
      <w:r>
        <w:rPr>
          <w:rFonts w:eastAsia="나눔명조" w:hint="eastAsia"/>
          <w:sz w:val="20"/>
          <w:szCs w:val="22"/>
        </w:rPr>
        <w:t>다음과</w:t>
      </w:r>
      <w:r>
        <w:rPr>
          <w:rFonts w:eastAsia="나눔명조" w:hint="eastAsia"/>
          <w:sz w:val="20"/>
          <w:szCs w:val="22"/>
        </w:rPr>
        <w:t xml:space="preserve"> </w:t>
      </w:r>
      <w:r>
        <w:rPr>
          <w:rFonts w:eastAsia="나눔명조" w:hint="eastAsia"/>
          <w:sz w:val="20"/>
          <w:szCs w:val="22"/>
        </w:rPr>
        <w:t>같은</w:t>
      </w:r>
      <w:r>
        <w:rPr>
          <w:rFonts w:eastAsia="나눔명조" w:hint="eastAsia"/>
          <w:sz w:val="20"/>
          <w:szCs w:val="22"/>
        </w:rPr>
        <w:t xml:space="preserve"> </w:t>
      </w:r>
      <w:r>
        <w:rPr>
          <w:rFonts w:eastAsia="나눔명조" w:hint="eastAsia"/>
          <w:sz w:val="20"/>
          <w:szCs w:val="22"/>
        </w:rPr>
        <w:t>검증가능한</w:t>
      </w:r>
      <w:r>
        <w:rPr>
          <w:rFonts w:eastAsia="나눔명조" w:hint="eastAsia"/>
          <w:sz w:val="20"/>
          <w:szCs w:val="22"/>
        </w:rPr>
        <w:t xml:space="preserve"> </w:t>
      </w:r>
      <w:r>
        <w:rPr>
          <w:rFonts w:eastAsia="나눔명조" w:hint="eastAsia"/>
          <w:sz w:val="20"/>
          <w:szCs w:val="22"/>
        </w:rPr>
        <w:t>함의를</w:t>
      </w:r>
      <w:r>
        <w:rPr>
          <w:rFonts w:eastAsia="나눔명조" w:hint="eastAsia"/>
          <w:sz w:val="20"/>
          <w:szCs w:val="22"/>
        </w:rPr>
        <w:t xml:space="preserve"> </w:t>
      </w:r>
      <w:r>
        <w:rPr>
          <w:rFonts w:eastAsia="나눔명조" w:hint="eastAsia"/>
          <w:sz w:val="20"/>
          <w:szCs w:val="22"/>
        </w:rPr>
        <w:t>도출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p>
    <w:p w14:paraId="7290E78D" w14:textId="77777777" w:rsidR="00BC5C4A"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9463D0" w:rsidRDefault="00BC5C4A" w:rsidP="00BC5C4A">
      <w:pPr>
        <w:widowControl/>
        <w:wordWrap/>
        <w:autoSpaceDE/>
        <w:autoSpaceDN/>
        <w:spacing w:before="120" w:after="120" w:line="276" w:lineRule="auto"/>
        <w:rPr>
          <w:rFonts w:eastAsia="나눔명조"/>
          <w:sz w:val="20"/>
          <w:szCs w:val="22"/>
        </w:rPr>
      </w:pPr>
      <w:r w:rsidRPr="005370FC">
        <w:rPr>
          <w:rFonts w:eastAsia="나눔명조" w:hint="eastAsia"/>
          <w:sz w:val="20"/>
          <w:szCs w:val="22"/>
        </w:rPr>
        <w:t>가설</w:t>
      </w:r>
      <w:r w:rsidRPr="005370FC">
        <w:rPr>
          <w:rFonts w:eastAsia="나눔명조" w:hint="eastAsia"/>
          <w:sz w:val="20"/>
          <w:szCs w:val="22"/>
        </w:rPr>
        <w:t xml:space="preserve"> </w:t>
      </w:r>
      <w:r>
        <w:rPr>
          <w:rFonts w:eastAsia="나눔명조"/>
          <w:sz w:val="20"/>
          <w:szCs w:val="22"/>
        </w:rPr>
        <w:t>3</w:t>
      </w:r>
      <w:r w:rsidRPr="005370FC">
        <w:rPr>
          <w:rFonts w:eastAsia="나눔명조" w:hint="eastAsia"/>
          <w:sz w:val="20"/>
          <w:szCs w:val="22"/>
        </w:rPr>
        <w:t xml:space="preserve">. </w:t>
      </w:r>
      <w:r w:rsidRPr="005370FC">
        <w:rPr>
          <w:rFonts w:eastAsia="나눔명조" w:hint="eastAsia"/>
          <w:sz w:val="20"/>
          <w:szCs w:val="22"/>
        </w:rPr>
        <w:t>조직</w:t>
      </w:r>
      <w:r w:rsidRPr="005370FC">
        <w:rPr>
          <w:rFonts w:eastAsia="나눔명조" w:hint="eastAsia"/>
          <w:sz w:val="20"/>
          <w:szCs w:val="22"/>
        </w:rPr>
        <w:t xml:space="preserve"> </w:t>
      </w:r>
      <w:r w:rsidRPr="005370FC">
        <w:rPr>
          <w:rFonts w:eastAsia="나눔명조" w:hint="eastAsia"/>
          <w:sz w:val="20"/>
          <w:szCs w:val="22"/>
        </w:rPr>
        <w:t>내에서</w:t>
      </w:r>
      <w:r w:rsidRPr="005370FC">
        <w:rPr>
          <w:rFonts w:eastAsia="나눔명조" w:hint="eastAsia"/>
          <w:sz w:val="20"/>
          <w:szCs w:val="22"/>
        </w:rPr>
        <w:t xml:space="preserve"> </w:t>
      </w:r>
      <w:r w:rsidRPr="005370FC">
        <w:rPr>
          <w:rFonts w:eastAsia="나눔명조" w:hint="eastAsia"/>
          <w:sz w:val="20"/>
          <w:szCs w:val="22"/>
        </w:rPr>
        <w:t>거래적</w:t>
      </w:r>
      <w:r w:rsidRPr="005370FC">
        <w:rPr>
          <w:rFonts w:eastAsia="나눔명조" w:hint="eastAsia"/>
          <w:sz w:val="20"/>
          <w:szCs w:val="22"/>
        </w:rPr>
        <w:t xml:space="preserve"> </w:t>
      </w:r>
      <w:r w:rsidRPr="005370FC">
        <w:rPr>
          <w:rFonts w:eastAsia="나눔명조" w:hint="eastAsia"/>
          <w:sz w:val="20"/>
          <w:szCs w:val="22"/>
        </w:rPr>
        <w:t>리더십과</w:t>
      </w:r>
      <w:r w:rsidRPr="005370FC">
        <w:rPr>
          <w:rFonts w:eastAsia="나눔명조" w:hint="eastAsia"/>
          <w:sz w:val="20"/>
          <w:szCs w:val="22"/>
        </w:rPr>
        <w:t xml:space="preserve"> </w:t>
      </w:r>
      <w:r w:rsidRPr="005370FC">
        <w:rPr>
          <w:rFonts w:eastAsia="나눔명조" w:hint="eastAsia"/>
          <w:sz w:val="20"/>
          <w:szCs w:val="22"/>
        </w:rPr>
        <w:t>변혁적</w:t>
      </w:r>
      <w:r w:rsidRPr="005370FC">
        <w:rPr>
          <w:rFonts w:eastAsia="나눔명조" w:hint="eastAsia"/>
          <w:sz w:val="20"/>
          <w:szCs w:val="22"/>
        </w:rPr>
        <w:t xml:space="preserve"> </w:t>
      </w:r>
      <w:r w:rsidRPr="005370FC">
        <w:rPr>
          <w:rFonts w:eastAsia="나눔명조" w:hint="eastAsia"/>
          <w:sz w:val="20"/>
          <w:szCs w:val="22"/>
        </w:rPr>
        <w:t>리더십은</w:t>
      </w:r>
      <w:r w:rsidRPr="005370FC">
        <w:rPr>
          <w:rFonts w:eastAsia="나눔명조" w:hint="eastAsia"/>
          <w:sz w:val="20"/>
          <w:szCs w:val="22"/>
        </w:rPr>
        <w:t xml:space="preserve"> </w:t>
      </w:r>
      <w:r w:rsidRPr="005370FC">
        <w:rPr>
          <w:rFonts w:eastAsia="나눔명조" w:hint="eastAsia"/>
          <w:sz w:val="20"/>
          <w:szCs w:val="22"/>
        </w:rPr>
        <w:t>상충</w:t>
      </w:r>
      <w:r w:rsidRPr="005370FC">
        <w:rPr>
          <w:rFonts w:eastAsia="나눔명조" w:hint="eastAsia"/>
          <w:sz w:val="20"/>
          <w:szCs w:val="22"/>
        </w:rPr>
        <w:t xml:space="preserve"> </w:t>
      </w:r>
      <w:r w:rsidRPr="005370FC">
        <w:rPr>
          <w:rFonts w:eastAsia="나눔명조" w:hint="eastAsia"/>
          <w:sz w:val="20"/>
          <w:szCs w:val="22"/>
        </w:rPr>
        <w:t>관계</w:t>
      </w:r>
      <w:r w:rsidRPr="005370FC">
        <w:rPr>
          <w:rFonts w:eastAsia="나눔명조" w:hint="eastAsia"/>
          <w:sz w:val="20"/>
          <w:szCs w:val="22"/>
        </w:rPr>
        <w:t>(trade-offs)</w:t>
      </w:r>
      <w:r w:rsidRPr="005370FC">
        <w:rPr>
          <w:rFonts w:eastAsia="나눔명조" w:hint="eastAsia"/>
          <w:sz w:val="20"/>
          <w:szCs w:val="22"/>
        </w:rPr>
        <w:t>에</w:t>
      </w:r>
      <w:r w:rsidRPr="005370FC">
        <w:rPr>
          <w:rFonts w:eastAsia="나눔명조" w:hint="eastAsia"/>
          <w:sz w:val="20"/>
          <w:szCs w:val="22"/>
        </w:rPr>
        <w:t xml:space="preserve"> </w:t>
      </w:r>
      <w:r w:rsidRPr="005370FC">
        <w:rPr>
          <w:rFonts w:eastAsia="나눔명조" w:hint="eastAsia"/>
          <w:sz w:val="20"/>
          <w:szCs w:val="22"/>
        </w:rPr>
        <w:t>있다</w:t>
      </w:r>
      <w:r w:rsidRPr="005370FC">
        <w:rPr>
          <w:rFonts w:eastAsia="나눔명조" w:hint="eastAsia"/>
          <w:sz w:val="20"/>
          <w:szCs w:val="22"/>
        </w:rPr>
        <w:t>.</w:t>
      </w:r>
    </w:p>
    <w:p w14:paraId="25A8BE07" w14:textId="77777777" w:rsidR="00BC5C4A" w:rsidRDefault="00BC5C4A" w:rsidP="00265BC3">
      <w:pPr>
        <w:widowControl/>
        <w:wordWrap/>
        <w:autoSpaceDE/>
        <w:autoSpaceDN/>
        <w:spacing w:before="120" w:after="120" w:line="276" w:lineRule="auto"/>
        <w:rPr>
          <w:rFonts w:eastAsia="나눔명조"/>
          <w:sz w:val="20"/>
          <w:szCs w:val="22"/>
        </w:rPr>
      </w:pPr>
    </w:p>
    <w:p w14:paraId="0580691F" w14:textId="77777777" w:rsidR="00A60CEE" w:rsidRDefault="00A60CEE" w:rsidP="00265BC3">
      <w:pPr>
        <w:widowControl/>
        <w:wordWrap/>
        <w:autoSpaceDE/>
        <w:autoSpaceDN/>
        <w:spacing w:before="120" w:after="120" w:line="276" w:lineRule="auto"/>
        <w:rPr>
          <w:rFonts w:eastAsia="나눔명조"/>
          <w:sz w:val="20"/>
          <w:szCs w:val="22"/>
        </w:rPr>
      </w:pPr>
    </w:p>
    <w:p w14:paraId="73C3FB2A" w14:textId="6E161CFD" w:rsidR="00C663A6" w:rsidRDefault="00C663A6" w:rsidP="006A2C1F">
      <w:pPr>
        <w:pStyle w:val="2"/>
      </w:pPr>
      <w:r>
        <w:t xml:space="preserve">3. </w:t>
      </w:r>
      <w:r>
        <w:rPr>
          <w:rFonts w:hint="eastAsia"/>
        </w:rPr>
        <w:t>의사소통의</w:t>
      </w:r>
      <w:r>
        <w:rPr>
          <w:rFonts w:hint="eastAsia"/>
        </w:rPr>
        <w:t xml:space="preserve"> </w:t>
      </w:r>
      <w:r>
        <w:rPr>
          <w:rFonts w:hint="eastAsia"/>
        </w:rPr>
        <w:t>역할</w:t>
      </w:r>
      <w:r>
        <w:rPr>
          <w:rFonts w:hint="eastAsia"/>
        </w:rPr>
        <w:t>:</w:t>
      </w:r>
      <w:r>
        <w:t xml:space="preserve"> </w:t>
      </w:r>
      <w:r>
        <w:rPr>
          <w:rFonts w:hint="eastAsia"/>
        </w:rPr>
        <w:t>리더십과</w:t>
      </w:r>
      <w:r>
        <w:rPr>
          <w:rFonts w:hint="eastAsia"/>
        </w:rPr>
        <w:t xml:space="preserve"> </w:t>
      </w:r>
      <w:r w:rsidR="00012453">
        <w:t>공공봉사동기</w:t>
      </w:r>
      <w:r>
        <w:rPr>
          <w:rFonts w:hint="eastAsia"/>
        </w:rPr>
        <w:t>관계의</w:t>
      </w:r>
      <w:r>
        <w:rPr>
          <w:rFonts w:hint="eastAsia"/>
        </w:rPr>
        <w:t xml:space="preserve"> </w:t>
      </w:r>
      <w:r>
        <w:rPr>
          <w:rFonts w:hint="eastAsia"/>
        </w:rPr>
        <w:t>조절변수</w:t>
      </w:r>
    </w:p>
    <w:p w14:paraId="37968DDC" w14:textId="406C0DF9" w:rsidR="004D452C" w:rsidRDefault="6C011362" w:rsidP="00265BC3">
      <w:pPr>
        <w:widowControl/>
        <w:wordWrap/>
        <w:autoSpaceDE/>
        <w:autoSpaceDN/>
        <w:spacing w:before="120" w:after="120" w:line="276" w:lineRule="auto"/>
        <w:rPr>
          <w:rFonts w:eastAsia="나눔명조"/>
          <w:sz w:val="20"/>
          <w:szCs w:val="20"/>
        </w:rPr>
      </w:pPr>
      <w:r w:rsidRPr="6C011362">
        <w:rPr>
          <w:rFonts w:eastAsia="나눔명조"/>
          <w:sz w:val="20"/>
          <w:szCs w:val="20"/>
        </w:rPr>
        <w:t>여러</w:t>
      </w:r>
      <w:r w:rsidRPr="6C011362">
        <w:rPr>
          <w:rFonts w:eastAsia="나눔명조"/>
          <w:sz w:val="20"/>
          <w:szCs w:val="20"/>
        </w:rPr>
        <w:t xml:space="preserve"> </w:t>
      </w:r>
      <w:r w:rsidRPr="6C011362">
        <w:rPr>
          <w:rFonts w:eastAsia="나눔명조"/>
          <w:sz w:val="20"/>
          <w:szCs w:val="20"/>
        </w:rPr>
        <w:t>연구에서</w:t>
      </w:r>
      <w:r w:rsidRPr="6C011362">
        <w:rPr>
          <w:rFonts w:eastAsia="나눔명조"/>
          <w:sz w:val="20"/>
          <w:szCs w:val="20"/>
        </w:rPr>
        <w:t xml:space="preserve"> </w:t>
      </w:r>
      <w:r w:rsidRPr="6C011362">
        <w:rPr>
          <w:rFonts w:eastAsia="나눔명조"/>
          <w:sz w:val="20"/>
          <w:szCs w:val="20"/>
        </w:rPr>
        <w:t>리더십</w:t>
      </w:r>
      <w:r w:rsidRPr="6C011362">
        <w:rPr>
          <w:rFonts w:eastAsia="나눔명조"/>
          <w:sz w:val="20"/>
          <w:szCs w:val="20"/>
        </w:rPr>
        <w:t xml:space="preserve"> </w:t>
      </w:r>
      <w:r w:rsidRPr="6C011362">
        <w:rPr>
          <w:rFonts w:eastAsia="나눔명조"/>
          <w:sz w:val="20"/>
          <w:szCs w:val="20"/>
        </w:rPr>
        <w:t>유형이</w:t>
      </w:r>
      <w:r w:rsidRPr="6C011362">
        <w:rPr>
          <w:rFonts w:eastAsia="나눔명조"/>
          <w:sz w:val="20"/>
          <w:szCs w:val="20"/>
        </w:rPr>
        <w:t xml:space="preserve"> </w:t>
      </w:r>
      <w:r w:rsidRPr="6C011362">
        <w:rPr>
          <w:rFonts w:eastAsia="나눔명조"/>
          <w:sz w:val="20"/>
          <w:szCs w:val="20"/>
        </w:rPr>
        <w:t>공공봉사동기를</w:t>
      </w:r>
      <w:r w:rsidRPr="6C011362">
        <w:rPr>
          <w:rFonts w:eastAsia="나눔명조"/>
          <w:sz w:val="20"/>
          <w:szCs w:val="20"/>
        </w:rPr>
        <w:t xml:space="preserve"> </w:t>
      </w:r>
      <w:r w:rsidRPr="6C011362">
        <w:rPr>
          <w:rFonts w:eastAsia="나눔명조"/>
          <w:sz w:val="20"/>
          <w:szCs w:val="20"/>
        </w:rPr>
        <w:t>촉진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음을</w:t>
      </w:r>
      <w:r w:rsidRPr="6C011362">
        <w:rPr>
          <w:rFonts w:eastAsia="나눔명조"/>
          <w:sz w:val="20"/>
          <w:szCs w:val="20"/>
        </w:rPr>
        <w:t xml:space="preserve"> </w:t>
      </w:r>
      <w:r w:rsidRPr="6C011362">
        <w:rPr>
          <w:rFonts w:eastAsia="나눔명조"/>
          <w:sz w:val="20"/>
          <w:szCs w:val="20"/>
        </w:rPr>
        <w:t>밝혔지만</w:t>
      </w:r>
      <w:r w:rsidRPr="6C011362">
        <w:rPr>
          <w:rFonts w:eastAsia="나눔명조"/>
          <w:sz w:val="20"/>
          <w:szCs w:val="20"/>
        </w:rPr>
        <w:t xml:space="preserve">, </w:t>
      </w:r>
      <w:r w:rsidRPr="6C011362">
        <w:rPr>
          <w:rFonts w:eastAsia="나눔명조"/>
          <w:sz w:val="20"/>
          <w:szCs w:val="20"/>
        </w:rPr>
        <w:t>과연</w:t>
      </w:r>
      <w:r w:rsidRPr="6C011362">
        <w:rPr>
          <w:rFonts w:eastAsia="나눔명조"/>
          <w:sz w:val="20"/>
          <w:szCs w:val="20"/>
        </w:rPr>
        <w:t xml:space="preserve"> </w:t>
      </w:r>
      <w:r w:rsidRPr="6C011362">
        <w:rPr>
          <w:rFonts w:eastAsia="나눔명조"/>
          <w:sz w:val="20"/>
          <w:szCs w:val="20"/>
        </w:rPr>
        <w:t>리더십은</w:t>
      </w:r>
      <w:r w:rsidRPr="6C011362">
        <w:rPr>
          <w:rFonts w:eastAsia="나눔명조"/>
          <w:sz w:val="20"/>
          <w:szCs w:val="20"/>
        </w:rPr>
        <w:t xml:space="preserve"> </w:t>
      </w:r>
      <w:r w:rsidRPr="6C011362">
        <w:rPr>
          <w:rFonts w:eastAsia="나눔명조"/>
          <w:sz w:val="20"/>
          <w:szCs w:val="20"/>
        </w:rPr>
        <w:t>단독으로</w:t>
      </w:r>
      <w:r w:rsidRPr="6C011362">
        <w:rPr>
          <w:rFonts w:eastAsia="나눔명조"/>
          <w:sz w:val="20"/>
          <w:szCs w:val="20"/>
        </w:rPr>
        <w:t xml:space="preserve"> </w:t>
      </w:r>
      <w:r w:rsidRPr="6C011362">
        <w:rPr>
          <w:rFonts w:eastAsia="나눔명조"/>
          <w:sz w:val="20"/>
          <w:szCs w:val="20"/>
        </w:rPr>
        <w:t>공공봉사동기</w:t>
      </w:r>
      <w:r w:rsidRPr="6C011362">
        <w:rPr>
          <w:rFonts w:eastAsia="나눔명조"/>
          <w:sz w:val="20"/>
          <w:szCs w:val="20"/>
        </w:rPr>
        <w:t xml:space="preserve"> </w:t>
      </w:r>
      <w:r w:rsidRPr="6C011362">
        <w:rPr>
          <w:rFonts w:eastAsia="나눔명조"/>
          <w:sz w:val="20"/>
          <w:szCs w:val="20"/>
        </w:rPr>
        <w:t>수준을</w:t>
      </w:r>
      <w:r w:rsidRPr="6C011362">
        <w:rPr>
          <w:rFonts w:eastAsia="나눔명조"/>
          <w:sz w:val="20"/>
          <w:szCs w:val="20"/>
        </w:rPr>
        <w:t xml:space="preserve"> </w:t>
      </w:r>
      <w:r w:rsidRPr="6C011362">
        <w:rPr>
          <w:rFonts w:eastAsia="나눔명조"/>
          <w:sz w:val="20"/>
          <w:szCs w:val="20"/>
        </w:rPr>
        <w:t>제고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을까</w:t>
      </w:r>
      <w:r w:rsidRPr="6C011362">
        <w:rPr>
          <w:rFonts w:eastAsia="나눔명조"/>
          <w:sz w:val="20"/>
          <w:szCs w:val="20"/>
        </w:rPr>
        <w:t xml:space="preserve">? </w:t>
      </w:r>
      <w:r w:rsidRPr="6C011362">
        <w:rPr>
          <w:rFonts w:eastAsia="나눔명조"/>
          <w:sz w:val="20"/>
          <w:szCs w:val="20"/>
        </w:rPr>
        <w:t>공공봉사동기는</w:t>
      </w:r>
      <w:r w:rsidRPr="6C011362">
        <w:rPr>
          <w:rFonts w:eastAsia="나눔명조"/>
          <w:sz w:val="20"/>
          <w:szCs w:val="20"/>
        </w:rPr>
        <w:t xml:space="preserve"> </w:t>
      </w:r>
      <w:r w:rsidRPr="6C011362">
        <w:rPr>
          <w:rFonts w:eastAsia="나눔명조"/>
          <w:sz w:val="20"/>
          <w:szCs w:val="20"/>
        </w:rPr>
        <w:t>개인적</w:t>
      </w:r>
      <w:r w:rsidRPr="6C011362">
        <w:rPr>
          <w:rFonts w:eastAsia="나눔명조"/>
          <w:sz w:val="20"/>
          <w:szCs w:val="20"/>
        </w:rPr>
        <w:t xml:space="preserve"> </w:t>
      </w:r>
      <w:r w:rsidRPr="6C011362">
        <w:rPr>
          <w:rFonts w:eastAsia="나눔명조"/>
          <w:sz w:val="20"/>
          <w:szCs w:val="20"/>
        </w:rPr>
        <w:t>차원의</w:t>
      </w:r>
      <w:r w:rsidRPr="6C011362">
        <w:rPr>
          <w:rFonts w:eastAsia="나눔명조"/>
          <w:sz w:val="20"/>
          <w:szCs w:val="20"/>
        </w:rPr>
        <w:t xml:space="preserve"> </w:t>
      </w:r>
      <w:r w:rsidRPr="6C011362">
        <w:rPr>
          <w:rFonts w:eastAsia="나눔명조"/>
          <w:sz w:val="20"/>
          <w:szCs w:val="20"/>
        </w:rPr>
        <w:t>심리적</w:t>
      </w:r>
      <w:r w:rsidRPr="6C011362">
        <w:rPr>
          <w:rFonts w:eastAsia="나눔명조"/>
          <w:sz w:val="20"/>
          <w:szCs w:val="20"/>
        </w:rPr>
        <w:t xml:space="preserve"> </w:t>
      </w:r>
      <w:r w:rsidRPr="6C011362">
        <w:rPr>
          <w:rFonts w:eastAsia="나눔명조"/>
          <w:sz w:val="20"/>
          <w:szCs w:val="20"/>
        </w:rPr>
        <w:t>동기이며</w:t>
      </w:r>
      <w:r w:rsidRPr="6C011362">
        <w:rPr>
          <w:rFonts w:eastAsia="나눔명조"/>
          <w:sz w:val="20"/>
          <w:szCs w:val="20"/>
        </w:rPr>
        <w:t xml:space="preserve"> </w:t>
      </w:r>
      <w:r w:rsidRPr="6C011362">
        <w:rPr>
          <w:rFonts w:eastAsia="나눔명조"/>
          <w:sz w:val="20"/>
          <w:szCs w:val="20"/>
        </w:rPr>
        <w:t>성향이다</w:t>
      </w:r>
      <w:r w:rsidRPr="6C011362">
        <w:rPr>
          <w:rFonts w:eastAsia="나눔명조"/>
          <w:sz w:val="20"/>
          <w:szCs w:val="20"/>
        </w:rPr>
        <w:t xml:space="preserve">. </w:t>
      </w:r>
      <w:r w:rsidRPr="6C011362">
        <w:rPr>
          <w:rFonts w:eastAsia="나눔명조"/>
          <w:sz w:val="20"/>
          <w:szCs w:val="20"/>
        </w:rPr>
        <w:t>즉</w:t>
      </w:r>
      <w:r w:rsidRPr="6C011362">
        <w:rPr>
          <w:rFonts w:eastAsia="나눔명조"/>
          <w:sz w:val="20"/>
          <w:szCs w:val="20"/>
        </w:rPr>
        <w:t xml:space="preserve">, </w:t>
      </w:r>
      <w:r w:rsidRPr="6C011362">
        <w:rPr>
          <w:rFonts w:eastAsia="나눔명조"/>
          <w:sz w:val="20"/>
          <w:szCs w:val="20"/>
        </w:rPr>
        <w:t>서로</w:t>
      </w:r>
      <w:r w:rsidRPr="6C011362">
        <w:rPr>
          <w:rFonts w:eastAsia="나눔명조"/>
          <w:sz w:val="20"/>
          <w:szCs w:val="20"/>
        </w:rPr>
        <w:t xml:space="preserve"> </w:t>
      </w:r>
      <w:r w:rsidRPr="6C011362">
        <w:rPr>
          <w:rFonts w:eastAsia="나눔명조"/>
          <w:sz w:val="20"/>
          <w:szCs w:val="20"/>
        </w:rPr>
        <w:t>다른</w:t>
      </w:r>
      <w:r w:rsidRPr="6C011362">
        <w:rPr>
          <w:rFonts w:eastAsia="나눔명조"/>
          <w:sz w:val="20"/>
          <w:szCs w:val="20"/>
        </w:rPr>
        <w:t xml:space="preserve"> </w:t>
      </w:r>
      <w:r w:rsidRPr="6C011362">
        <w:rPr>
          <w:rFonts w:eastAsia="나눔명조"/>
          <w:sz w:val="20"/>
          <w:szCs w:val="20"/>
        </w:rPr>
        <w:t>특성과</w:t>
      </w:r>
      <w:r w:rsidRPr="6C011362">
        <w:rPr>
          <w:rFonts w:eastAsia="나눔명조"/>
          <w:sz w:val="20"/>
          <w:szCs w:val="20"/>
        </w:rPr>
        <w:t xml:space="preserve"> </w:t>
      </w:r>
      <w:r w:rsidRPr="6C011362">
        <w:rPr>
          <w:rFonts w:eastAsia="나눔명조"/>
          <w:sz w:val="20"/>
          <w:szCs w:val="20"/>
        </w:rPr>
        <w:t>성향을</w:t>
      </w:r>
      <w:r w:rsidRPr="6C011362">
        <w:rPr>
          <w:rFonts w:eastAsia="나눔명조"/>
          <w:sz w:val="20"/>
          <w:szCs w:val="20"/>
        </w:rPr>
        <w:t xml:space="preserve"> </w:t>
      </w:r>
      <w:r w:rsidRPr="6C011362">
        <w:rPr>
          <w:rFonts w:eastAsia="나눔명조"/>
          <w:sz w:val="20"/>
          <w:szCs w:val="20"/>
        </w:rPr>
        <w:t>지닌</w:t>
      </w:r>
      <w:r w:rsidRPr="6C011362">
        <w:rPr>
          <w:rFonts w:eastAsia="나눔명조"/>
          <w:sz w:val="20"/>
          <w:szCs w:val="20"/>
        </w:rPr>
        <w:t xml:space="preserve"> </w:t>
      </w:r>
      <w:r w:rsidRPr="6C011362">
        <w:rPr>
          <w:rFonts w:eastAsia="나눔명조"/>
          <w:sz w:val="20"/>
          <w:szCs w:val="20"/>
        </w:rPr>
        <w:t>여러</w:t>
      </w:r>
      <w:r w:rsidRPr="6C011362">
        <w:rPr>
          <w:rFonts w:eastAsia="나눔명조"/>
          <w:sz w:val="20"/>
          <w:szCs w:val="20"/>
        </w:rPr>
        <w:t xml:space="preserve"> </w:t>
      </w:r>
      <w:r w:rsidRPr="6C011362">
        <w:rPr>
          <w:rFonts w:eastAsia="나눔명조"/>
          <w:sz w:val="20"/>
          <w:szCs w:val="20"/>
        </w:rPr>
        <w:t>개인으로</w:t>
      </w:r>
      <w:r w:rsidRPr="6C011362">
        <w:rPr>
          <w:rFonts w:eastAsia="나눔명조"/>
          <w:sz w:val="20"/>
          <w:szCs w:val="20"/>
        </w:rPr>
        <w:t xml:space="preserve"> </w:t>
      </w:r>
      <w:r w:rsidRPr="6C011362">
        <w:rPr>
          <w:rFonts w:eastAsia="나눔명조"/>
          <w:sz w:val="20"/>
          <w:szCs w:val="20"/>
        </w:rPr>
        <w:t>구성된</w:t>
      </w:r>
      <w:r w:rsidRPr="6C011362">
        <w:rPr>
          <w:rFonts w:eastAsia="나눔명조"/>
          <w:sz w:val="20"/>
          <w:szCs w:val="20"/>
        </w:rPr>
        <w:t xml:space="preserve"> </w:t>
      </w:r>
      <w:r w:rsidRPr="6C011362">
        <w:rPr>
          <w:rFonts w:eastAsia="나눔명조"/>
          <w:sz w:val="20"/>
          <w:szCs w:val="20"/>
        </w:rPr>
        <w:t>조직에서</w:t>
      </w:r>
      <w:r w:rsidRPr="6C011362">
        <w:rPr>
          <w:rFonts w:eastAsia="나눔명조"/>
          <w:sz w:val="20"/>
          <w:szCs w:val="20"/>
        </w:rPr>
        <w:t xml:space="preserve"> </w:t>
      </w:r>
      <w:r w:rsidRPr="6C011362">
        <w:rPr>
          <w:rFonts w:eastAsia="나눔명조"/>
          <w:sz w:val="20"/>
          <w:szCs w:val="20"/>
        </w:rPr>
        <w:t>구성원</w:t>
      </w:r>
      <w:r w:rsidRPr="6C011362">
        <w:rPr>
          <w:rFonts w:eastAsia="나눔명조"/>
          <w:sz w:val="20"/>
          <w:szCs w:val="20"/>
        </w:rPr>
        <w:t xml:space="preserve"> </w:t>
      </w:r>
      <w:r w:rsidRPr="6C011362">
        <w:rPr>
          <w:rFonts w:eastAsia="나눔명조"/>
          <w:sz w:val="20"/>
          <w:szCs w:val="20"/>
        </w:rPr>
        <w:t>모두가</w:t>
      </w:r>
      <w:r w:rsidRPr="6C011362">
        <w:rPr>
          <w:rFonts w:eastAsia="나눔명조"/>
          <w:sz w:val="20"/>
          <w:szCs w:val="20"/>
        </w:rPr>
        <w:t xml:space="preserve"> </w:t>
      </w:r>
      <w:r w:rsidRPr="6C011362">
        <w:rPr>
          <w:rFonts w:eastAsia="나눔명조"/>
          <w:sz w:val="20"/>
          <w:szCs w:val="20"/>
        </w:rPr>
        <w:t>심리적으로</w:t>
      </w:r>
      <w:r w:rsidRPr="6C011362">
        <w:rPr>
          <w:rFonts w:eastAsia="나눔명조"/>
          <w:sz w:val="20"/>
          <w:szCs w:val="20"/>
        </w:rPr>
        <w:t xml:space="preserve"> </w:t>
      </w:r>
      <w:r w:rsidRPr="6C011362">
        <w:rPr>
          <w:rFonts w:eastAsia="나눔명조"/>
          <w:sz w:val="20"/>
          <w:szCs w:val="20"/>
        </w:rPr>
        <w:t>일치하는</w:t>
      </w:r>
      <w:r w:rsidRPr="6C011362">
        <w:rPr>
          <w:rFonts w:eastAsia="나눔명조"/>
          <w:sz w:val="20"/>
          <w:szCs w:val="20"/>
        </w:rPr>
        <w:t xml:space="preserve"> </w:t>
      </w:r>
      <w:r w:rsidRPr="6C011362">
        <w:rPr>
          <w:rFonts w:eastAsia="나눔명조"/>
          <w:sz w:val="20"/>
          <w:szCs w:val="20"/>
        </w:rPr>
        <w:t>동기를</w:t>
      </w:r>
      <w:r w:rsidRPr="6C011362">
        <w:rPr>
          <w:rFonts w:eastAsia="나눔명조"/>
          <w:sz w:val="20"/>
          <w:szCs w:val="20"/>
        </w:rPr>
        <w:t xml:space="preserve"> </w:t>
      </w:r>
      <w:r w:rsidRPr="6C011362">
        <w:rPr>
          <w:rFonts w:eastAsia="나눔명조"/>
          <w:sz w:val="20"/>
          <w:szCs w:val="20"/>
        </w:rPr>
        <w:t>지니고</w:t>
      </w:r>
      <w:r w:rsidRPr="6C011362">
        <w:rPr>
          <w:rFonts w:eastAsia="나눔명조"/>
          <w:sz w:val="20"/>
          <w:szCs w:val="20"/>
        </w:rPr>
        <w:t xml:space="preserve"> </w:t>
      </w:r>
      <w:r w:rsidRPr="6C011362">
        <w:rPr>
          <w:rFonts w:eastAsia="나눔명조"/>
          <w:sz w:val="20"/>
          <w:szCs w:val="20"/>
        </w:rPr>
        <w:t>행동해야</w:t>
      </w:r>
      <w:r w:rsidRPr="6C011362">
        <w:rPr>
          <w:rFonts w:eastAsia="나눔명조"/>
          <w:sz w:val="20"/>
          <w:szCs w:val="20"/>
        </w:rPr>
        <w:t xml:space="preserve">, </w:t>
      </w:r>
      <w:r w:rsidRPr="6C011362">
        <w:rPr>
          <w:rFonts w:eastAsia="나눔명조"/>
          <w:sz w:val="20"/>
          <w:szCs w:val="20"/>
        </w:rPr>
        <w:t>해당</w:t>
      </w:r>
      <w:r w:rsidRPr="6C011362">
        <w:rPr>
          <w:rFonts w:eastAsia="나눔명조"/>
          <w:sz w:val="20"/>
          <w:szCs w:val="20"/>
        </w:rPr>
        <w:t xml:space="preserve"> </w:t>
      </w:r>
      <w:r w:rsidRPr="6C011362">
        <w:rPr>
          <w:rFonts w:eastAsia="나눔명조"/>
          <w:sz w:val="20"/>
          <w:szCs w:val="20"/>
        </w:rPr>
        <w:t>공공조직의</w:t>
      </w:r>
      <w:r w:rsidRPr="6C011362">
        <w:rPr>
          <w:rFonts w:eastAsia="나눔명조"/>
          <w:sz w:val="20"/>
          <w:szCs w:val="20"/>
        </w:rPr>
        <w:t xml:space="preserve"> </w:t>
      </w:r>
      <w:r w:rsidRPr="6C011362">
        <w:rPr>
          <w:rFonts w:eastAsia="나눔명조"/>
          <w:sz w:val="20"/>
          <w:szCs w:val="20"/>
        </w:rPr>
        <w:t>공공봉사동기가</w:t>
      </w:r>
      <w:r w:rsidRPr="6C011362">
        <w:rPr>
          <w:rFonts w:eastAsia="나눔명조"/>
          <w:sz w:val="20"/>
          <w:szCs w:val="20"/>
        </w:rPr>
        <w:t xml:space="preserve"> </w:t>
      </w:r>
      <w:r w:rsidRPr="6C011362">
        <w:rPr>
          <w:rFonts w:eastAsia="나눔명조"/>
          <w:sz w:val="20"/>
          <w:szCs w:val="20"/>
        </w:rPr>
        <w:t>증가했다고</w:t>
      </w:r>
      <w:r w:rsidRPr="6C011362">
        <w:rPr>
          <w:rFonts w:eastAsia="나눔명조"/>
          <w:sz w:val="20"/>
          <w:szCs w:val="20"/>
        </w:rPr>
        <w:t xml:space="preserve"> </w:t>
      </w:r>
      <w:r w:rsidRPr="6C011362">
        <w:rPr>
          <w:rFonts w:eastAsia="나눔명조"/>
          <w:sz w:val="20"/>
          <w:szCs w:val="20"/>
        </w:rPr>
        <w:t>판단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을</w:t>
      </w:r>
      <w:r w:rsidRPr="6C011362">
        <w:rPr>
          <w:rFonts w:eastAsia="나눔명조"/>
          <w:sz w:val="20"/>
          <w:szCs w:val="20"/>
        </w:rPr>
        <w:t xml:space="preserve"> </w:t>
      </w:r>
      <w:r w:rsidRPr="6C011362">
        <w:rPr>
          <w:rFonts w:eastAsia="나눔명조"/>
          <w:sz w:val="20"/>
          <w:szCs w:val="20"/>
        </w:rPr>
        <w:t>것이다</w:t>
      </w:r>
      <w:r w:rsidRPr="6C011362">
        <w:rPr>
          <w:rFonts w:eastAsia="나눔명조"/>
          <w:sz w:val="20"/>
          <w:szCs w:val="20"/>
        </w:rPr>
        <w:t xml:space="preserve">. </w:t>
      </w:r>
      <w:r w:rsidRPr="6C011362">
        <w:rPr>
          <w:rFonts w:eastAsia="나눔명조"/>
          <w:sz w:val="20"/>
          <w:szCs w:val="20"/>
        </w:rPr>
        <w:t>관리자와</w:t>
      </w:r>
      <w:r w:rsidRPr="6C011362">
        <w:rPr>
          <w:rFonts w:eastAsia="나눔명조"/>
          <w:sz w:val="20"/>
          <w:szCs w:val="20"/>
        </w:rPr>
        <w:t xml:space="preserve"> </w:t>
      </w:r>
      <w:r w:rsidRPr="6C011362">
        <w:rPr>
          <w:rFonts w:eastAsia="나눔명조"/>
          <w:sz w:val="20"/>
          <w:szCs w:val="20"/>
        </w:rPr>
        <w:t>비관리자</w:t>
      </w:r>
      <w:r w:rsidRPr="6C011362">
        <w:rPr>
          <w:rFonts w:eastAsia="나눔명조"/>
          <w:sz w:val="20"/>
          <w:szCs w:val="20"/>
        </w:rPr>
        <w:t xml:space="preserve"> </w:t>
      </w:r>
      <w:r w:rsidRPr="6C011362">
        <w:rPr>
          <w:rFonts w:eastAsia="나눔명조"/>
          <w:sz w:val="20"/>
          <w:szCs w:val="20"/>
        </w:rPr>
        <w:t>간에</w:t>
      </w:r>
      <w:r w:rsidRPr="6C011362">
        <w:rPr>
          <w:rFonts w:eastAsia="나눔명조"/>
          <w:sz w:val="20"/>
          <w:szCs w:val="20"/>
        </w:rPr>
        <w:t xml:space="preserve"> </w:t>
      </w:r>
      <w:r w:rsidRPr="6C011362">
        <w:rPr>
          <w:rFonts w:eastAsia="나눔명조"/>
          <w:sz w:val="20"/>
          <w:szCs w:val="20"/>
        </w:rPr>
        <w:t>가치관이</w:t>
      </w:r>
      <w:r w:rsidRPr="6C011362">
        <w:rPr>
          <w:rFonts w:eastAsia="나눔명조"/>
          <w:sz w:val="20"/>
          <w:szCs w:val="20"/>
        </w:rPr>
        <w:t xml:space="preserve"> </w:t>
      </w:r>
      <w:r w:rsidRPr="6C011362">
        <w:rPr>
          <w:rFonts w:eastAsia="나눔명조"/>
          <w:sz w:val="20"/>
          <w:szCs w:val="20"/>
        </w:rPr>
        <w:t>동일할수록</w:t>
      </w:r>
      <w:r w:rsidRPr="6C011362">
        <w:rPr>
          <w:rFonts w:eastAsia="나눔명조"/>
          <w:sz w:val="20"/>
          <w:szCs w:val="20"/>
        </w:rPr>
        <w:t xml:space="preserve"> </w:t>
      </w:r>
      <w:r w:rsidRPr="6C011362">
        <w:rPr>
          <w:rFonts w:eastAsia="나눔명조"/>
          <w:sz w:val="20"/>
          <w:szCs w:val="20"/>
        </w:rPr>
        <w:t>공공봉사동기가</w:t>
      </w:r>
      <w:r w:rsidRPr="6C011362">
        <w:rPr>
          <w:rFonts w:eastAsia="나눔명조"/>
          <w:sz w:val="20"/>
          <w:szCs w:val="20"/>
        </w:rPr>
        <w:t xml:space="preserve"> </w:t>
      </w:r>
      <w:r w:rsidRPr="6C011362">
        <w:rPr>
          <w:rFonts w:eastAsia="나눔명조"/>
          <w:sz w:val="20"/>
          <w:szCs w:val="20"/>
        </w:rPr>
        <w:t>촉진될</w:t>
      </w:r>
      <w:r w:rsidRPr="6C011362">
        <w:rPr>
          <w:rFonts w:eastAsia="나눔명조"/>
          <w:sz w:val="20"/>
          <w:szCs w:val="20"/>
        </w:rPr>
        <w:t xml:space="preserve"> </w:t>
      </w:r>
      <w:r w:rsidRPr="6C011362">
        <w:rPr>
          <w:rFonts w:eastAsia="나눔명조"/>
          <w:sz w:val="20"/>
          <w:szCs w:val="20"/>
        </w:rPr>
        <w:t>것이며</w:t>
      </w:r>
      <w:r w:rsidRPr="6C011362">
        <w:rPr>
          <w:rFonts w:eastAsia="나눔명조"/>
          <w:sz w:val="20"/>
          <w:szCs w:val="20"/>
        </w:rPr>
        <w:t xml:space="preserve">, </w:t>
      </w:r>
      <w:r w:rsidRPr="6C011362">
        <w:rPr>
          <w:rFonts w:eastAsia="나눔명조"/>
          <w:sz w:val="20"/>
          <w:szCs w:val="20"/>
        </w:rPr>
        <w:t>집단</w:t>
      </w:r>
      <w:r w:rsidRPr="6C011362">
        <w:rPr>
          <w:rFonts w:eastAsia="나눔명조"/>
          <w:sz w:val="20"/>
          <w:szCs w:val="20"/>
        </w:rPr>
        <w:t xml:space="preserve"> </w:t>
      </w:r>
      <w:r w:rsidRPr="6C011362">
        <w:rPr>
          <w:rFonts w:eastAsia="나눔명조"/>
          <w:sz w:val="20"/>
          <w:szCs w:val="20"/>
        </w:rPr>
        <w:t>내</w:t>
      </w:r>
      <w:r w:rsidRPr="6C011362">
        <w:rPr>
          <w:rFonts w:eastAsia="나눔명조"/>
          <w:sz w:val="20"/>
          <w:szCs w:val="20"/>
        </w:rPr>
        <w:t xml:space="preserve"> </w:t>
      </w:r>
      <w:r w:rsidRPr="6C011362">
        <w:rPr>
          <w:rFonts w:eastAsia="나눔명조"/>
          <w:sz w:val="20"/>
          <w:szCs w:val="20"/>
        </w:rPr>
        <w:t>가치가</w:t>
      </w:r>
      <w:r w:rsidRPr="6C011362">
        <w:rPr>
          <w:rFonts w:eastAsia="나눔명조"/>
          <w:sz w:val="20"/>
          <w:szCs w:val="20"/>
        </w:rPr>
        <w:t xml:space="preserve"> </w:t>
      </w:r>
      <w:r w:rsidRPr="6C011362">
        <w:rPr>
          <w:rFonts w:eastAsia="나눔명조"/>
          <w:sz w:val="20"/>
          <w:szCs w:val="20"/>
        </w:rPr>
        <w:t>불일치한다면</w:t>
      </w:r>
      <w:r w:rsidRPr="6C011362">
        <w:rPr>
          <w:rFonts w:eastAsia="나눔명조"/>
          <w:sz w:val="20"/>
          <w:szCs w:val="20"/>
        </w:rPr>
        <w:t xml:space="preserve"> </w:t>
      </w:r>
      <w:r w:rsidRPr="6C011362">
        <w:rPr>
          <w:rFonts w:eastAsia="나눔명조"/>
          <w:sz w:val="20"/>
          <w:szCs w:val="20"/>
        </w:rPr>
        <w:t>적절한</w:t>
      </w:r>
      <w:r w:rsidRPr="6C011362">
        <w:rPr>
          <w:rFonts w:eastAsia="나눔명조"/>
          <w:sz w:val="20"/>
          <w:szCs w:val="20"/>
        </w:rPr>
        <w:t xml:space="preserve"> </w:t>
      </w:r>
      <w:r w:rsidRPr="6C011362">
        <w:rPr>
          <w:rFonts w:eastAsia="나눔명조"/>
          <w:sz w:val="20"/>
          <w:szCs w:val="20"/>
        </w:rPr>
        <w:t>리더십이</w:t>
      </w:r>
      <w:r w:rsidRPr="6C011362">
        <w:rPr>
          <w:rFonts w:eastAsia="나눔명조"/>
          <w:sz w:val="20"/>
          <w:szCs w:val="20"/>
        </w:rPr>
        <w:t xml:space="preserve"> </w:t>
      </w:r>
      <w:r w:rsidRPr="6C011362">
        <w:rPr>
          <w:rFonts w:eastAsia="나눔명조"/>
          <w:sz w:val="20"/>
          <w:szCs w:val="20"/>
        </w:rPr>
        <w:t>존재하더라도</w:t>
      </w:r>
      <w:r w:rsidRPr="6C011362">
        <w:rPr>
          <w:rFonts w:eastAsia="나눔명조"/>
          <w:sz w:val="20"/>
          <w:szCs w:val="20"/>
        </w:rPr>
        <w:t xml:space="preserve"> </w:t>
      </w:r>
      <w:r w:rsidRPr="6C011362">
        <w:rPr>
          <w:rFonts w:eastAsia="나눔명조"/>
          <w:sz w:val="20"/>
          <w:szCs w:val="20"/>
        </w:rPr>
        <w:t>공공봉사동기가</w:t>
      </w:r>
      <w:r w:rsidRPr="6C011362">
        <w:rPr>
          <w:rFonts w:eastAsia="나눔명조"/>
          <w:sz w:val="20"/>
          <w:szCs w:val="20"/>
        </w:rPr>
        <w:t xml:space="preserve"> </w:t>
      </w:r>
      <w:r w:rsidRPr="6C011362">
        <w:rPr>
          <w:rFonts w:eastAsia="나눔명조"/>
          <w:sz w:val="20"/>
          <w:szCs w:val="20"/>
        </w:rPr>
        <w:t>감소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다</w:t>
      </w:r>
      <w:r w:rsidRPr="6C011362">
        <w:rPr>
          <w:rFonts w:eastAsia="나눔명조"/>
          <w:sz w:val="20"/>
          <w:szCs w:val="20"/>
        </w:rPr>
        <w:t xml:space="preserve"> (</w:t>
      </w:r>
      <w:proofErr w:type="spellStart"/>
      <w:r w:rsidRPr="6C011362">
        <w:rPr>
          <w:rFonts w:eastAsia="나눔명조"/>
          <w:sz w:val="20"/>
          <w:szCs w:val="20"/>
        </w:rPr>
        <w:t>Gailmard</w:t>
      </w:r>
      <w:proofErr w:type="spellEnd"/>
      <w:r w:rsidRPr="6C011362">
        <w:rPr>
          <w:rFonts w:eastAsia="나눔명조"/>
          <w:sz w:val="20"/>
          <w:szCs w:val="20"/>
        </w:rPr>
        <w:t xml:space="preserve"> 2010, Jensen et al 2019). </w:t>
      </w:r>
      <w:r w:rsidRPr="6C011362">
        <w:rPr>
          <w:rFonts w:eastAsia="나눔명조"/>
          <w:sz w:val="20"/>
          <w:szCs w:val="20"/>
        </w:rPr>
        <w:t>따라서</w:t>
      </w:r>
      <w:r w:rsidRPr="6C011362">
        <w:rPr>
          <w:rFonts w:eastAsia="나눔명조"/>
          <w:sz w:val="20"/>
          <w:szCs w:val="20"/>
        </w:rPr>
        <w:t xml:space="preserve"> </w:t>
      </w:r>
      <w:r w:rsidRPr="6C011362">
        <w:rPr>
          <w:rFonts w:eastAsia="나눔명조"/>
          <w:sz w:val="20"/>
          <w:szCs w:val="20"/>
        </w:rPr>
        <w:t>공공봉사동기</w:t>
      </w:r>
      <w:r w:rsidRPr="6C011362">
        <w:rPr>
          <w:rFonts w:eastAsia="나눔명조"/>
          <w:sz w:val="20"/>
          <w:szCs w:val="20"/>
        </w:rPr>
        <w:t xml:space="preserve"> </w:t>
      </w:r>
      <w:r w:rsidRPr="6C011362">
        <w:rPr>
          <w:rFonts w:eastAsia="나눔명조"/>
          <w:sz w:val="20"/>
          <w:szCs w:val="20"/>
        </w:rPr>
        <w:t>수준을</w:t>
      </w:r>
      <w:r w:rsidRPr="6C011362">
        <w:rPr>
          <w:rFonts w:eastAsia="나눔명조"/>
          <w:sz w:val="20"/>
          <w:szCs w:val="20"/>
        </w:rPr>
        <w:t xml:space="preserve"> </w:t>
      </w:r>
      <w:r w:rsidRPr="6C011362">
        <w:rPr>
          <w:rFonts w:eastAsia="나눔명조"/>
          <w:sz w:val="20"/>
          <w:szCs w:val="20"/>
        </w:rPr>
        <w:t>제고하기</w:t>
      </w:r>
      <w:r w:rsidRPr="6C011362">
        <w:rPr>
          <w:rFonts w:eastAsia="나눔명조"/>
          <w:sz w:val="20"/>
          <w:szCs w:val="20"/>
        </w:rPr>
        <w:t xml:space="preserve"> </w:t>
      </w:r>
      <w:r w:rsidRPr="6C011362">
        <w:rPr>
          <w:rFonts w:eastAsia="나눔명조"/>
          <w:sz w:val="20"/>
          <w:szCs w:val="20"/>
        </w:rPr>
        <w:t>위해서는</w:t>
      </w:r>
      <w:r w:rsidRPr="6C011362">
        <w:rPr>
          <w:rFonts w:eastAsia="나눔명조"/>
          <w:sz w:val="20"/>
          <w:szCs w:val="20"/>
        </w:rPr>
        <w:t xml:space="preserve"> </w:t>
      </w:r>
      <w:r w:rsidRPr="6C011362">
        <w:rPr>
          <w:rFonts w:eastAsia="나눔명조"/>
          <w:sz w:val="20"/>
          <w:szCs w:val="20"/>
        </w:rPr>
        <w:t>리더가</w:t>
      </w:r>
      <w:r w:rsidRPr="6C011362">
        <w:rPr>
          <w:rFonts w:eastAsia="나눔명조"/>
          <w:sz w:val="20"/>
          <w:szCs w:val="20"/>
        </w:rPr>
        <w:t xml:space="preserve"> </w:t>
      </w:r>
      <w:r w:rsidRPr="6C011362">
        <w:rPr>
          <w:rFonts w:eastAsia="나눔명조"/>
          <w:sz w:val="20"/>
          <w:szCs w:val="20"/>
        </w:rPr>
        <w:t>조직</w:t>
      </w:r>
      <w:r w:rsidRPr="6C011362">
        <w:rPr>
          <w:rFonts w:eastAsia="나눔명조"/>
          <w:sz w:val="20"/>
          <w:szCs w:val="20"/>
        </w:rPr>
        <w:t xml:space="preserve"> </w:t>
      </w:r>
      <w:r w:rsidRPr="6C011362">
        <w:rPr>
          <w:rFonts w:eastAsia="나눔명조"/>
          <w:sz w:val="20"/>
          <w:szCs w:val="20"/>
        </w:rPr>
        <w:t>목표와</w:t>
      </w:r>
      <w:r w:rsidRPr="6C011362">
        <w:rPr>
          <w:rFonts w:eastAsia="나눔명조"/>
          <w:sz w:val="20"/>
          <w:szCs w:val="20"/>
        </w:rPr>
        <w:t xml:space="preserve"> </w:t>
      </w:r>
      <w:r w:rsidRPr="6C011362">
        <w:rPr>
          <w:rFonts w:eastAsia="나눔명조"/>
          <w:sz w:val="20"/>
          <w:szCs w:val="20"/>
        </w:rPr>
        <w:t>조직</w:t>
      </w:r>
      <w:r w:rsidRPr="6C011362">
        <w:rPr>
          <w:rFonts w:eastAsia="나눔명조"/>
          <w:sz w:val="20"/>
          <w:szCs w:val="20"/>
        </w:rPr>
        <w:t xml:space="preserve"> </w:t>
      </w:r>
      <w:r w:rsidRPr="6C011362">
        <w:rPr>
          <w:rFonts w:eastAsia="나눔명조"/>
          <w:sz w:val="20"/>
          <w:szCs w:val="20"/>
        </w:rPr>
        <w:t>비전을</w:t>
      </w:r>
      <w:r w:rsidRPr="6C011362">
        <w:rPr>
          <w:rFonts w:eastAsia="나눔명조"/>
          <w:sz w:val="20"/>
          <w:szCs w:val="20"/>
        </w:rPr>
        <w:t xml:space="preserve"> </w:t>
      </w:r>
      <w:r w:rsidRPr="6C011362">
        <w:rPr>
          <w:rFonts w:eastAsia="나눔명조"/>
          <w:sz w:val="20"/>
          <w:szCs w:val="20"/>
        </w:rPr>
        <w:t>명확히</w:t>
      </w:r>
      <w:r w:rsidRPr="6C011362">
        <w:rPr>
          <w:rFonts w:eastAsia="나눔명조"/>
          <w:sz w:val="20"/>
          <w:szCs w:val="20"/>
        </w:rPr>
        <w:t xml:space="preserve"> </w:t>
      </w:r>
      <w:r w:rsidRPr="6C011362">
        <w:rPr>
          <w:rFonts w:eastAsia="나눔명조"/>
          <w:sz w:val="20"/>
          <w:szCs w:val="20"/>
        </w:rPr>
        <w:t>설정하고</w:t>
      </w:r>
      <w:r w:rsidRPr="6C011362">
        <w:rPr>
          <w:rFonts w:eastAsia="나눔명조"/>
          <w:sz w:val="20"/>
          <w:szCs w:val="20"/>
        </w:rPr>
        <w:t xml:space="preserve">, </w:t>
      </w:r>
      <w:r w:rsidRPr="6C011362">
        <w:rPr>
          <w:rFonts w:eastAsia="나눔명조"/>
          <w:sz w:val="20"/>
          <w:szCs w:val="20"/>
        </w:rPr>
        <w:t>설정한</w:t>
      </w:r>
      <w:r w:rsidRPr="6C011362">
        <w:rPr>
          <w:rFonts w:eastAsia="나눔명조"/>
          <w:sz w:val="20"/>
          <w:szCs w:val="20"/>
        </w:rPr>
        <w:t xml:space="preserve"> </w:t>
      </w:r>
      <w:r w:rsidRPr="6C011362">
        <w:rPr>
          <w:rFonts w:eastAsia="나눔명조"/>
          <w:sz w:val="20"/>
          <w:szCs w:val="20"/>
        </w:rPr>
        <w:t>목표와</w:t>
      </w:r>
      <w:r w:rsidRPr="6C011362">
        <w:rPr>
          <w:rFonts w:eastAsia="나눔명조"/>
          <w:sz w:val="20"/>
          <w:szCs w:val="20"/>
        </w:rPr>
        <w:t xml:space="preserve"> </w:t>
      </w:r>
      <w:r w:rsidRPr="6C011362">
        <w:rPr>
          <w:rFonts w:eastAsia="나눔명조"/>
          <w:sz w:val="20"/>
          <w:szCs w:val="20"/>
        </w:rPr>
        <w:t>비전을</w:t>
      </w:r>
      <w:r w:rsidRPr="6C011362">
        <w:rPr>
          <w:rFonts w:eastAsia="나눔명조"/>
          <w:sz w:val="20"/>
          <w:szCs w:val="20"/>
        </w:rPr>
        <w:t xml:space="preserve"> </w:t>
      </w:r>
      <w:r w:rsidRPr="6C011362">
        <w:rPr>
          <w:rFonts w:eastAsia="나눔명조"/>
          <w:sz w:val="20"/>
          <w:szCs w:val="20"/>
        </w:rPr>
        <w:t>지속적으로</w:t>
      </w:r>
      <w:r w:rsidRPr="6C011362">
        <w:rPr>
          <w:rFonts w:eastAsia="나눔명조"/>
          <w:sz w:val="20"/>
          <w:szCs w:val="20"/>
        </w:rPr>
        <w:t xml:space="preserve"> </w:t>
      </w:r>
      <w:r w:rsidRPr="6C011362">
        <w:rPr>
          <w:rFonts w:eastAsia="나눔명조"/>
          <w:sz w:val="20"/>
          <w:szCs w:val="20"/>
        </w:rPr>
        <w:t>공유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도록</w:t>
      </w:r>
      <w:r w:rsidRPr="6C011362">
        <w:rPr>
          <w:rFonts w:eastAsia="나눔명조"/>
          <w:sz w:val="20"/>
          <w:szCs w:val="20"/>
        </w:rPr>
        <w:t xml:space="preserve"> </w:t>
      </w:r>
      <w:r w:rsidRPr="6C011362">
        <w:rPr>
          <w:rFonts w:eastAsia="나눔명조"/>
          <w:sz w:val="20"/>
          <w:szCs w:val="20"/>
        </w:rPr>
        <w:t>조직</w:t>
      </w:r>
      <w:r w:rsidRPr="6C011362">
        <w:rPr>
          <w:rFonts w:eastAsia="나눔명조"/>
          <w:sz w:val="20"/>
          <w:szCs w:val="20"/>
        </w:rPr>
        <w:t xml:space="preserve"> </w:t>
      </w:r>
      <w:r w:rsidRPr="6C011362">
        <w:rPr>
          <w:rFonts w:eastAsia="나눔명조"/>
          <w:sz w:val="20"/>
          <w:szCs w:val="20"/>
        </w:rPr>
        <w:t>내</w:t>
      </w:r>
      <w:r w:rsidRPr="6C011362">
        <w:rPr>
          <w:rFonts w:eastAsia="나눔명조"/>
          <w:sz w:val="20"/>
          <w:szCs w:val="20"/>
        </w:rPr>
        <w:t xml:space="preserve"> </w:t>
      </w:r>
      <w:r w:rsidRPr="6C011362">
        <w:rPr>
          <w:rFonts w:eastAsia="나눔명조"/>
          <w:sz w:val="20"/>
          <w:szCs w:val="20"/>
        </w:rPr>
        <w:t>원활한</w:t>
      </w:r>
      <w:r w:rsidRPr="6C011362">
        <w:rPr>
          <w:rFonts w:eastAsia="나눔명조"/>
          <w:sz w:val="20"/>
          <w:szCs w:val="20"/>
        </w:rPr>
        <w:t xml:space="preserve"> </w:t>
      </w:r>
      <w:r w:rsidRPr="6C011362">
        <w:rPr>
          <w:rFonts w:eastAsia="나눔명조"/>
          <w:sz w:val="20"/>
          <w:szCs w:val="20"/>
        </w:rPr>
        <w:t>의사소통에</w:t>
      </w:r>
      <w:r w:rsidRPr="6C011362">
        <w:rPr>
          <w:rFonts w:eastAsia="나눔명조"/>
          <w:sz w:val="20"/>
          <w:szCs w:val="20"/>
        </w:rPr>
        <w:t xml:space="preserve"> </w:t>
      </w:r>
      <w:r w:rsidRPr="6C011362">
        <w:rPr>
          <w:rFonts w:eastAsia="나눔명조"/>
          <w:sz w:val="20"/>
          <w:szCs w:val="20"/>
        </w:rPr>
        <w:t>주의를</w:t>
      </w:r>
      <w:r w:rsidRPr="6C011362">
        <w:rPr>
          <w:rFonts w:eastAsia="나눔명조"/>
          <w:sz w:val="20"/>
          <w:szCs w:val="20"/>
        </w:rPr>
        <w:t xml:space="preserve"> </w:t>
      </w:r>
      <w:r w:rsidRPr="6C011362">
        <w:rPr>
          <w:rFonts w:eastAsia="나눔명조"/>
          <w:sz w:val="20"/>
          <w:szCs w:val="20"/>
        </w:rPr>
        <w:t>기울여야</w:t>
      </w:r>
      <w:r w:rsidRPr="6C011362">
        <w:rPr>
          <w:rFonts w:eastAsia="나눔명조"/>
          <w:sz w:val="20"/>
          <w:szCs w:val="20"/>
        </w:rPr>
        <w:t xml:space="preserve"> </w:t>
      </w:r>
      <w:r w:rsidRPr="6C011362">
        <w:rPr>
          <w:rFonts w:eastAsia="나눔명조"/>
          <w:sz w:val="20"/>
          <w:szCs w:val="20"/>
        </w:rPr>
        <w:t>한다</w:t>
      </w:r>
      <w:r w:rsidRPr="6C011362">
        <w:rPr>
          <w:rFonts w:eastAsia="나눔명조"/>
          <w:sz w:val="20"/>
          <w:szCs w:val="20"/>
        </w:rPr>
        <w:t xml:space="preserve">(Jensen et al 2019). </w:t>
      </w:r>
      <w:r w:rsidRPr="6C011362">
        <w:rPr>
          <w:rFonts w:eastAsia="나눔명조"/>
          <w:sz w:val="20"/>
          <w:szCs w:val="20"/>
        </w:rPr>
        <w:t>이런</w:t>
      </w:r>
      <w:r w:rsidRPr="6C011362">
        <w:rPr>
          <w:rFonts w:eastAsia="나눔명조"/>
          <w:sz w:val="20"/>
          <w:szCs w:val="20"/>
        </w:rPr>
        <w:t xml:space="preserve"> </w:t>
      </w:r>
      <w:r w:rsidRPr="6C011362">
        <w:rPr>
          <w:rFonts w:eastAsia="나눔명조"/>
          <w:sz w:val="20"/>
          <w:szCs w:val="20"/>
        </w:rPr>
        <w:t>맥락에서</w:t>
      </w:r>
      <w:r w:rsidRPr="6C011362">
        <w:rPr>
          <w:rFonts w:eastAsia="나눔명조"/>
          <w:sz w:val="20"/>
          <w:szCs w:val="20"/>
        </w:rPr>
        <w:t xml:space="preserve"> </w:t>
      </w:r>
      <w:r w:rsidRPr="6C011362">
        <w:rPr>
          <w:rFonts w:eastAsia="나눔명조"/>
          <w:sz w:val="20"/>
          <w:szCs w:val="20"/>
        </w:rPr>
        <w:t>본</w:t>
      </w:r>
      <w:r w:rsidRPr="6C011362">
        <w:rPr>
          <w:rFonts w:eastAsia="나눔명조"/>
          <w:sz w:val="20"/>
          <w:szCs w:val="20"/>
        </w:rPr>
        <w:t xml:space="preserve"> </w:t>
      </w:r>
      <w:r w:rsidRPr="6C011362">
        <w:rPr>
          <w:rFonts w:eastAsia="나눔명조"/>
          <w:sz w:val="20"/>
          <w:szCs w:val="20"/>
        </w:rPr>
        <w:t>연구는</w:t>
      </w:r>
      <w:r w:rsidRPr="6C011362">
        <w:rPr>
          <w:rFonts w:eastAsia="나눔명조"/>
          <w:sz w:val="20"/>
          <w:szCs w:val="20"/>
        </w:rPr>
        <w:t xml:space="preserve"> </w:t>
      </w:r>
      <w:r w:rsidRPr="6C011362">
        <w:rPr>
          <w:rFonts w:eastAsia="나눔명조"/>
          <w:sz w:val="20"/>
          <w:szCs w:val="20"/>
        </w:rPr>
        <w:t>리더십과</w:t>
      </w:r>
      <w:r w:rsidRPr="6C011362">
        <w:rPr>
          <w:rFonts w:eastAsia="나눔명조"/>
          <w:sz w:val="20"/>
          <w:szCs w:val="20"/>
        </w:rPr>
        <w:t xml:space="preserve"> </w:t>
      </w:r>
      <w:r w:rsidRPr="6C011362">
        <w:rPr>
          <w:rFonts w:eastAsia="나눔명조"/>
          <w:sz w:val="20"/>
          <w:szCs w:val="20"/>
        </w:rPr>
        <w:t>공공봉사동기</w:t>
      </w:r>
      <w:r w:rsidRPr="6C011362">
        <w:rPr>
          <w:rFonts w:eastAsia="나눔명조"/>
          <w:sz w:val="20"/>
          <w:szCs w:val="20"/>
        </w:rPr>
        <w:t xml:space="preserve"> </w:t>
      </w:r>
      <w:r w:rsidRPr="6C011362">
        <w:rPr>
          <w:rFonts w:eastAsia="나눔명조"/>
          <w:sz w:val="20"/>
          <w:szCs w:val="20"/>
        </w:rPr>
        <w:t>간의</w:t>
      </w:r>
      <w:r w:rsidRPr="6C011362">
        <w:rPr>
          <w:rFonts w:eastAsia="나눔명조"/>
          <w:sz w:val="20"/>
          <w:szCs w:val="20"/>
        </w:rPr>
        <w:t xml:space="preserve"> </w:t>
      </w:r>
      <w:r w:rsidRPr="6C011362">
        <w:rPr>
          <w:rFonts w:eastAsia="나눔명조"/>
          <w:sz w:val="20"/>
          <w:szCs w:val="20"/>
        </w:rPr>
        <w:t>관계를</w:t>
      </w:r>
      <w:r w:rsidRPr="6C011362">
        <w:rPr>
          <w:rFonts w:eastAsia="나눔명조"/>
          <w:sz w:val="20"/>
          <w:szCs w:val="20"/>
        </w:rPr>
        <w:t xml:space="preserve"> </w:t>
      </w:r>
      <w:r w:rsidRPr="6C011362">
        <w:rPr>
          <w:rFonts w:eastAsia="나눔명조"/>
          <w:sz w:val="20"/>
          <w:szCs w:val="20"/>
        </w:rPr>
        <w:t>조절할</w:t>
      </w:r>
      <w:r w:rsidRPr="6C011362">
        <w:rPr>
          <w:rFonts w:eastAsia="나눔명조"/>
          <w:sz w:val="20"/>
          <w:szCs w:val="20"/>
        </w:rPr>
        <w:t xml:space="preserve"> </w:t>
      </w:r>
      <w:r w:rsidRPr="6C011362">
        <w:rPr>
          <w:rFonts w:eastAsia="나눔명조"/>
          <w:sz w:val="20"/>
          <w:szCs w:val="20"/>
        </w:rPr>
        <w:t>수</w:t>
      </w:r>
      <w:r w:rsidRPr="6C011362">
        <w:rPr>
          <w:rFonts w:eastAsia="나눔명조"/>
          <w:sz w:val="20"/>
          <w:szCs w:val="20"/>
        </w:rPr>
        <w:t xml:space="preserve"> </w:t>
      </w:r>
      <w:r w:rsidRPr="6C011362">
        <w:rPr>
          <w:rFonts w:eastAsia="나눔명조"/>
          <w:sz w:val="20"/>
          <w:szCs w:val="20"/>
        </w:rPr>
        <w:t>있는</w:t>
      </w:r>
      <w:r w:rsidRPr="6C011362">
        <w:rPr>
          <w:rFonts w:eastAsia="나눔명조"/>
          <w:sz w:val="20"/>
          <w:szCs w:val="20"/>
        </w:rPr>
        <w:t xml:space="preserve"> </w:t>
      </w:r>
      <w:r w:rsidRPr="6C011362">
        <w:rPr>
          <w:rFonts w:eastAsia="나눔명조"/>
          <w:sz w:val="20"/>
          <w:szCs w:val="20"/>
        </w:rPr>
        <w:t>변수로써</w:t>
      </w:r>
      <w:r w:rsidRPr="6C011362">
        <w:rPr>
          <w:rFonts w:eastAsia="나눔명조"/>
          <w:sz w:val="20"/>
          <w:szCs w:val="20"/>
        </w:rPr>
        <w:t xml:space="preserve"> </w:t>
      </w:r>
      <w:r w:rsidRPr="6C011362">
        <w:rPr>
          <w:rFonts w:eastAsia="나눔명조"/>
          <w:sz w:val="20"/>
          <w:szCs w:val="20"/>
        </w:rPr>
        <w:t>조직</w:t>
      </w:r>
      <w:r w:rsidRPr="6C011362">
        <w:rPr>
          <w:rFonts w:eastAsia="나눔명조"/>
          <w:sz w:val="20"/>
          <w:szCs w:val="20"/>
        </w:rPr>
        <w:t xml:space="preserve"> </w:t>
      </w:r>
      <w:r w:rsidRPr="6C011362">
        <w:rPr>
          <w:rFonts w:eastAsia="나눔명조"/>
          <w:sz w:val="20"/>
          <w:szCs w:val="20"/>
        </w:rPr>
        <w:t>내</w:t>
      </w:r>
      <w:r w:rsidRPr="6C011362">
        <w:rPr>
          <w:rFonts w:eastAsia="나눔명조"/>
          <w:sz w:val="20"/>
          <w:szCs w:val="20"/>
        </w:rPr>
        <w:t xml:space="preserve"> </w:t>
      </w:r>
      <w:r w:rsidRPr="6C011362">
        <w:rPr>
          <w:rFonts w:eastAsia="나눔명조"/>
          <w:sz w:val="20"/>
          <w:szCs w:val="20"/>
        </w:rPr>
        <w:t>의사소통을</w:t>
      </w:r>
      <w:r w:rsidRPr="6C011362">
        <w:rPr>
          <w:rFonts w:eastAsia="나눔명조"/>
          <w:sz w:val="20"/>
          <w:szCs w:val="20"/>
        </w:rPr>
        <w:t xml:space="preserve"> </w:t>
      </w:r>
      <w:r w:rsidRPr="6C011362">
        <w:rPr>
          <w:rFonts w:eastAsia="나눔명조"/>
          <w:sz w:val="20"/>
          <w:szCs w:val="20"/>
        </w:rPr>
        <w:t>살펴보고자</w:t>
      </w:r>
      <w:r w:rsidRPr="6C011362">
        <w:rPr>
          <w:rFonts w:eastAsia="나눔명조"/>
          <w:sz w:val="20"/>
          <w:szCs w:val="20"/>
        </w:rPr>
        <w:t xml:space="preserve"> </w:t>
      </w:r>
      <w:r w:rsidRPr="6C011362">
        <w:rPr>
          <w:rFonts w:eastAsia="나눔명조"/>
          <w:sz w:val="20"/>
          <w:szCs w:val="20"/>
        </w:rPr>
        <w:t>한다</w:t>
      </w:r>
      <w:r w:rsidRPr="6C011362">
        <w:rPr>
          <w:rFonts w:eastAsia="나눔명조"/>
          <w:sz w:val="20"/>
          <w:szCs w:val="20"/>
        </w:rPr>
        <w:t>.</w:t>
      </w:r>
    </w:p>
    <w:p w14:paraId="7C17E5C1" w14:textId="09BD0132"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명확하게</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주요</w:t>
      </w:r>
      <w:r w:rsidRPr="004D452C">
        <w:rPr>
          <w:rFonts w:eastAsia="나눔명조" w:hint="eastAsia"/>
          <w:sz w:val="20"/>
          <w:szCs w:val="22"/>
        </w:rPr>
        <w:t xml:space="preserve"> </w:t>
      </w:r>
      <w:r w:rsidRPr="004D452C">
        <w:rPr>
          <w:rFonts w:eastAsia="나눔명조" w:hint="eastAsia"/>
          <w:sz w:val="20"/>
          <w:szCs w:val="22"/>
        </w:rPr>
        <w:t>변수로</w:t>
      </w:r>
      <w:r w:rsidRPr="004D452C">
        <w:rPr>
          <w:rFonts w:eastAsia="나눔명조" w:hint="eastAsia"/>
          <w:sz w:val="20"/>
          <w:szCs w:val="22"/>
        </w:rPr>
        <w:t xml:space="preserve"> </w:t>
      </w:r>
      <w:r w:rsidRPr="004D452C">
        <w:rPr>
          <w:rFonts w:eastAsia="나눔명조" w:hint="eastAsia"/>
          <w:sz w:val="20"/>
          <w:szCs w:val="22"/>
        </w:rPr>
        <w:t>활용</w:t>
      </w:r>
      <w:r w:rsidR="00367E96">
        <w:rPr>
          <w:rFonts w:eastAsia="나눔명조" w:hint="eastAsia"/>
          <w:sz w:val="20"/>
          <w:szCs w:val="22"/>
        </w:rPr>
        <w:t>한</w:t>
      </w:r>
      <w:r w:rsidR="00367E96">
        <w:rPr>
          <w:rFonts w:eastAsia="나눔명조" w:hint="eastAsia"/>
          <w:sz w:val="20"/>
          <w:szCs w:val="22"/>
        </w:rPr>
        <w:t xml:space="preserve"> </w:t>
      </w:r>
      <w:r w:rsidR="00367E96">
        <w:rPr>
          <w:rFonts w:eastAsia="나눔명조" w:hint="eastAsia"/>
          <w:sz w:val="20"/>
          <w:szCs w:val="22"/>
        </w:rPr>
        <w:t>연구는</w:t>
      </w:r>
      <w:r w:rsidR="00367E96">
        <w:rPr>
          <w:rFonts w:eastAsia="나눔명조" w:hint="eastAsia"/>
          <w:sz w:val="20"/>
          <w:szCs w:val="22"/>
        </w:rPr>
        <w:t xml:space="preserve"> </w:t>
      </w:r>
      <w:r w:rsidR="00367E96">
        <w:rPr>
          <w:rFonts w:eastAsia="나눔명조" w:hint="eastAsia"/>
          <w:sz w:val="20"/>
          <w:szCs w:val="22"/>
        </w:rPr>
        <w:t>많지</w:t>
      </w:r>
      <w:r w:rsidR="00367E96">
        <w:rPr>
          <w:rFonts w:eastAsia="나눔명조" w:hint="eastAsia"/>
          <w:sz w:val="20"/>
          <w:szCs w:val="22"/>
        </w:rPr>
        <w:t xml:space="preserve"> </w:t>
      </w:r>
      <w:r w:rsidR="00367E96">
        <w:rPr>
          <w:rFonts w:eastAsia="나눔명조" w:hint="eastAsia"/>
          <w:sz w:val="20"/>
          <w:szCs w:val="22"/>
        </w:rPr>
        <w:t>않지만</w:t>
      </w:r>
      <w:r w:rsidR="00367E96">
        <w:rPr>
          <w:rFonts w:eastAsia="나눔명조" w:hint="eastAsia"/>
          <w:sz w:val="20"/>
          <w:szCs w:val="22"/>
        </w:rPr>
        <w:t>,</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내지는</w:t>
      </w:r>
      <w:r w:rsidRPr="004D452C">
        <w:rPr>
          <w:rFonts w:eastAsia="나눔명조" w:hint="eastAsia"/>
          <w:sz w:val="20"/>
          <w:szCs w:val="22"/>
        </w:rPr>
        <w:t xml:space="preserve"> </w:t>
      </w:r>
      <w:r w:rsidRPr="004D452C">
        <w:rPr>
          <w:rFonts w:eastAsia="나눔명조" w:hint="eastAsia"/>
          <w:sz w:val="20"/>
          <w:szCs w:val="22"/>
        </w:rPr>
        <w:t>의사소통과</w:t>
      </w:r>
      <w:r w:rsidRPr="004D452C">
        <w:rPr>
          <w:rFonts w:eastAsia="나눔명조" w:hint="eastAsia"/>
          <w:sz w:val="20"/>
          <w:szCs w:val="22"/>
        </w:rPr>
        <w:t xml:space="preserve"> </w:t>
      </w:r>
      <w:r w:rsidRPr="004D452C">
        <w:rPr>
          <w:rFonts w:eastAsia="나눔명조" w:hint="eastAsia"/>
          <w:sz w:val="20"/>
          <w:szCs w:val="22"/>
        </w:rPr>
        <w:t>유사한</w:t>
      </w:r>
      <w:r w:rsidRPr="004D452C">
        <w:rPr>
          <w:rFonts w:eastAsia="나눔명조" w:hint="eastAsia"/>
          <w:sz w:val="20"/>
          <w:szCs w:val="22"/>
        </w:rPr>
        <w:t xml:space="preserve"> </w:t>
      </w:r>
      <w:r w:rsidRPr="004D452C">
        <w:rPr>
          <w:rFonts w:eastAsia="나눔명조" w:hint="eastAsia"/>
          <w:sz w:val="20"/>
          <w:szCs w:val="22"/>
        </w:rPr>
        <w:t>변수를</w:t>
      </w:r>
      <w:r w:rsidRPr="004D452C">
        <w:rPr>
          <w:rFonts w:eastAsia="나눔명조" w:hint="eastAsia"/>
          <w:sz w:val="20"/>
          <w:szCs w:val="22"/>
        </w:rPr>
        <w:t xml:space="preserve"> </w:t>
      </w:r>
      <w:r w:rsidRPr="004D452C">
        <w:rPr>
          <w:rFonts w:eastAsia="나눔명조" w:hint="eastAsia"/>
          <w:sz w:val="20"/>
          <w:szCs w:val="22"/>
        </w:rPr>
        <w:t>활용하여</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역할과</w:t>
      </w:r>
      <w:r w:rsidRPr="004D452C">
        <w:rPr>
          <w:rFonts w:eastAsia="나눔명조" w:hint="eastAsia"/>
          <w:sz w:val="20"/>
          <w:szCs w:val="22"/>
        </w:rPr>
        <w:t xml:space="preserve"> </w:t>
      </w:r>
      <w:r w:rsidRPr="004D452C">
        <w:rPr>
          <w:rFonts w:eastAsia="나눔명조" w:hint="eastAsia"/>
          <w:sz w:val="20"/>
          <w:szCs w:val="22"/>
        </w:rPr>
        <w:t>조직성과와의</w:t>
      </w:r>
      <w:r w:rsidRPr="004D452C">
        <w:rPr>
          <w:rFonts w:eastAsia="나눔명조" w:hint="eastAsia"/>
          <w:sz w:val="20"/>
          <w:szCs w:val="22"/>
        </w:rPr>
        <w:t xml:space="preserve"> </w:t>
      </w:r>
      <w:r w:rsidRPr="004D452C">
        <w:rPr>
          <w:rFonts w:eastAsia="나눔명조" w:hint="eastAsia"/>
          <w:sz w:val="20"/>
          <w:szCs w:val="22"/>
        </w:rPr>
        <w:t>관계를</w:t>
      </w:r>
      <w:r w:rsidRPr="004D452C">
        <w:rPr>
          <w:rFonts w:eastAsia="나눔명조" w:hint="eastAsia"/>
          <w:sz w:val="20"/>
          <w:szCs w:val="22"/>
        </w:rPr>
        <w:t xml:space="preserve"> </w:t>
      </w:r>
      <w:r w:rsidRPr="004D452C">
        <w:rPr>
          <w:rFonts w:eastAsia="나눔명조" w:hint="eastAsia"/>
          <w:sz w:val="20"/>
          <w:szCs w:val="22"/>
        </w:rPr>
        <w:t>설명한</w:t>
      </w:r>
      <w:r w:rsidRPr="004D452C">
        <w:rPr>
          <w:rFonts w:eastAsia="나눔명조" w:hint="eastAsia"/>
          <w:sz w:val="20"/>
          <w:szCs w:val="22"/>
        </w:rPr>
        <w:t xml:space="preserve"> </w:t>
      </w:r>
      <w:r w:rsidRPr="004D452C">
        <w:rPr>
          <w:rFonts w:eastAsia="나눔명조" w:hint="eastAsia"/>
          <w:sz w:val="20"/>
          <w:szCs w:val="22"/>
        </w:rPr>
        <w:t>연구는</w:t>
      </w:r>
      <w:r w:rsidRPr="004D452C">
        <w:rPr>
          <w:rFonts w:eastAsia="나눔명조" w:hint="eastAsia"/>
          <w:sz w:val="20"/>
          <w:szCs w:val="22"/>
        </w:rPr>
        <w:t xml:space="preserve"> </w:t>
      </w:r>
      <w:r w:rsidRPr="004D452C">
        <w:rPr>
          <w:rFonts w:eastAsia="나눔명조" w:hint="eastAsia"/>
          <w:sz w:val="20"/>
          <w:szCs w:val="22"/>
        </w:rPr>
        <w:t>일부</w:t>
      </w:r>
      <w:r w:rsidRPr="004D452C">
        <w:rPr>
          <w:rFonts w:eastAsia="나눔명조" w:hint="eastAsia"/>
          <w:sz w:val="20"/>
          <w:szCs w:val="22"/>
        </w:rPr>
        <w:t xml:space="preserve"> </w:t>
      </w:r>
      <w:r w:rsidRPr="004D452C">
        <w:rPr>
          <w:rFonts w:eastAsia="나눔명조" w:hint="eastAsia"/>
          <w:sz w:val="20"/>
          <w:szCs w:val="22"/>
        </w:rPr>
        <w:t>존재한다</w:t>
      </w:r>
      <w:r w:rsidRPr="004D452C">
        <w:rPr>
          <w:rFonts w:eastAsia="나눔명조" w:hint="eastAsia"/>
          <w:sz w:val="20"/>
          <w:szCs w:val="22"/>
        </w:rPr>
        <w:t>. Jo &amp; Shim (2005)</w:t>
      </w:r>
      <w:r w:rsidRPr="004D452C">
        <w:rPr>
          <w:rFonts w:eastAsia="나눔명조" w:hint="eastAsia"/>
          <w:sz w:val="20"/>
          <w:szCs w:val="22"/>
        </w:rPr>
        <w:t>와</w:t>
      </w:r>
      <w:r w:rsidRPr="004D452C">
        <w:rPr>
          <w:rFonts w:eastAsia="나눔명조" w:hint="eastAsia"/>
          <w:sz w:val="20"/>
          <w:szCs w:val="22"/>
        </w:rPr>
        <w:t xml:space="preserve"> Park, Kim, &amp; Krishna(2014)</w:t>
      </w:r>
      <w:r w:rsidRPr="004D452C">
        <w:rPr>
          <w:rFonts w:eastAsia="나눔명조" w:hint="eastAsia"/>
          <w:sz w:val="20"/>
          <w:szCs w:val="22"/>
        </w:rPr>
        <w:t>의</w:t>
      </w:r>
      <w:r w:rsidRPr="004D452C">
        <w:rPr>
          <w:rFonts w:eastAsia="나눔명조" w:hint="eastAsia"/>
          <w:sz w:val="20"/>
          <w:szCs w:val="22"/>
        </w:rPr>
        <w:t xml:space="preserve"> </w:t>
      </w:r>
      <w:r w:rsidRPr="004D452C">
        <w:rPr>
          <w:rFonts w:eastAsia="나눔명조" w:hint="eastAsia"/>
          <w:sz w:val="20"/>
          <w:szCs w:val="22"/>
        </w:rPr>
        <w:t>연구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질을</w:t>
      </w:r>
      <w:r w:rsidRPr="004D452C">
        <w:rPr>
          <w:rFonts w:eastAsia="나눔명조" w:hint="eastAsia"/>
          <w:sz w:val="20"/>
          <w:szCs w:val="22"/>
        </w:rPr>
        <w:t xml:space="preserve"> </w:t>
      </w:r>
      <w:r w:rsidRPr="004D452C">
        <w:rPr>
          <w:rFonts w:eastAsia="나눔명조" w:hint="eastAsia"/>
          <w:sz w:val="20"/>
          <w:szCs w:val="22"/>
        </w:rPr>
        <w:t>향상시키려면</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유형과</w:t>
      </w:r>
      <w:r w:rsidRPr="004D452C">
        <w:rPr>
          <w:rFonts w:eastAsia="나눔명조" w:hint="eastAsia"/>
          <w:sz w:val="20"/>
          <w:szCs w:val="22"/>
        </w:rPr>
        <w:t xml:space="preserve"> </w:t>
      </w:r>
      <w:r w:rsidRPr="004D452C">
        <w:rPr>
          <w:rFonts w:eastAsia="나눔명조" w:hint="eastAsia"/>
          <w:sz w:val="20"/>
          <w:szCs w:val="22"/>
        </w:rPr>
        <w:t>커뮤니케이션</w:t>
      </w:r>
      <w:r w:rsidRPr="004D452C">
        <w:rPr>
          <w:rFonts w:eastAsia="나눔명조" w:hint="eastAsia"/>
          <w:sz w:val="20"/>
          <w:szCs w:val="22"/>
        </w:rPr>
        <w:t xml:space="preserve"> </w:t>
      </w:r>
      <w:r w:rsidRPr="004D452C">
        <w:rPr>
          <w:rFonts w:eastAsia="나눔명조" w:hint="eastAsia"/>
          <w:sz w:val="20"/>
          <w:szCs w:val="22"/>
        </w:rPr>
        <w:t>행위가</w:t>
      </w:r>
      <w:r w:rsidRPr="004D452C">
        <w:rPr>
          <w:rFonts w:eastAsia="나눔명조" w:hint="eastAsia"/>
          <w:sz w:val="20"/>
          <w:szCs w:val="22"/>
        </w:rPr>
        <w:t xml:space="preserve"> </w:t>
      </w:r>
      <w:r w:rsidRPr="004D452C">
        <w:rPr>
          <w:rFonts w:eastAsia="나눔명조" w:hint="eastAsia"/>
          <w:sz w:val="20"/>
          <w:szCs w:val="22"/>
        </w:rPr>
        <w:t>중요한</w:t>
      </w:r>
      <w:r w:rsidRPr="004D452C">
        <w:rPr>
          <w:rFonts w:eastAsia="나눔명조" w:hint="eastAsia"/>
          <w:sz w:val="20"/>
          <w:szCs w:val="22"/>
        </w:rPr>
        <w:t xml:space="preserve"> </w:t>
      </w:r>
      <w:r w:rsidRPr="004D452C">
        <w:rPr>
          <w:rFonts w:eastAsia="나눔명조" w:hint="eastAsia"/>
          <w:sz w:val="20"/>
          <w:szCs w:val="22"/>
        </w:rPr>
        <w:t>역할을</w:t>
      </w:r>
      <w:r w:rsidRPr="004D452C">
        <w:rPr>
          <w:rFonts w:eastAsia="나눔명조" w:hint="eastAsia"/>
          <w:sz w:val="20"/>
          <w:szCs w:val="22"/>
        </w:rPr>
        <w:t xml:space="preserve"> </w:t>
      </w:r>
      <w:r w:rsidRPr="004D452C">
        <w:rPr>
          <w:rFonts w:eastAsia="나눔명조" w:hint="eastAsia"/>
          <w:sz w:val="20"/>
          <w:szCs w:val="22"/>
        </w:rPr>
        <w:t>하며</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발전이</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목표를</w:t>
      </w:r>
      <w:r w:rsidRPr="004D452C">
        <w:rPr>
          <w:rFonts w:eastAsia="나눔명조" w:hint="eastAsia"/>
          <w:sz w:val="20"/>
          <w:szCs w:val="22"/>
        </w:rPr>
        <w:t xml:space="preserve"> </w:t>
      </w:r>
      <w:r w:rsidRPr="004D452C">
        <w:rPr>
          <w:rFonts w:eastAsia="나눔명조" w:hint="eastAsia"/>
          <w:sz w:val="20"/>
          <w:szCs w:val="22"/>
        </w:rPr>
        <w:t>달성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주요한</w:t>
      </w:r>
      <w:r w:rsidRPr="004D452C">
        <w:rPr>
          <w:rFonts w:eastAsia="나눔명조" w:hint="eastAsia"/>
          <w:sz w:val="20"/>
          <w:szCs w:val="22"/>
        </w:rPr>
        <w:t xml:space="preserve"> </w:t>
      </w:r>
      <w:r w:rsidRPr="004D452C">
        <w:rPr>
          <w:rFonts w:eastAsia="나눔명조" w:hint="eastAsia"/>
          <w:sz w:val="20"/>
          <w:szCs w:val="22"/>
        </w:rPr>
        <w:t>요인이라고</w:t>
      </w:r>
      <w:r w:rsidRPr="004D452C">
        <w:rPr>
          <w:rFonts w:eastAsia="나눔명조" w:hint="eastAsia"/>
          <w:sz w:val="20"/>
          <w:szCs w:val="22"/>
        </w:rPr>
        <w:t xml:space="preserve"> </w:t>
      </w:r>
      <w:r w:rsidRPr="004D452C">
        <w:rPr>
          <w:rFonts w:eastAsia="나눔명조" w:hint="eastAsia"/>
          <w:sz w:val="20"/>
          <w:szCs w:val="22"/>
        </w:rPr>
        <w:t>설명한다</w:t>
      </w:r>
      <w:r w:rsidRPr="004D452C">
        <w:rPr>
          <w:rFonts w:eastAsia="나눔명조" w:hint="eastAsia"/>
          <w:sz w:val="20"/>
          <w:szCs w:val="22"/>
        </w:rPr>
        <w:t xml:space="preserve">. </w:t>
      </w:r>
      <w:r w:rsidRPr="004D452C">
        <w:rPr>
          <w:rFonts w:eastAsia="나눔명조" w:hint="eastAsia"/>
          <w:sz w:val="20"/>
          <w:szCs w:val="22"/>
        </w:rPr>
        <w:t>박현욱</w:t>
      </w:r>
      <w:r w:rsidRPr="004D452C">
        <w:rPr>
          <w:rFonts w:eastAsia="나눔명조" w:hint="eastAsia"/>
          <w:sz w:val="20"/>
          <w:szCs w:val="22"/>
        </w:rPr>
        <w:t xml:space="preserve">(2020)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조직내</w:t>
      </w:r>
      <w:r w:rsidRPr="004D452C">
        <w:rPr>
          <w:rFonts w:eastAsia="나눔명조" w:hint="eastAsia"/>
          <w:sz w:val="20"/>
          <w:szCs w:val="22"/>
        </w:rPr>
        <w:t xml:space="preserve"> </w:t>
      </w:r>
      <w:r w:rsidRPr="004D452C">
        <w:rPr>
          <w:rFonts w:eastAsia="나눔명조" w:hint="eastAsia"/>
          <w:sz w:val="20"/>
          <w:szCs w:val="22"/>
        </w:rPr>
        <w:t>협력이</w:t>
      </w:r>
      <w:r w:rsidRPr="004D452C">
        <w:rPr>
          <w:rFonts w:eastAsia="나눔명조" w:hint="eastAsia"/>
          <w:sz w:val="20"/>
          <w:szCs w:val="22"/>
        </w:rPr>
        <w:t xml:space="preserve"> </w:t>
      </w:r>
      <w:r w:rsidRPr="004D452C">
        <w:rPr>
          <w:rFonts w:eastAsia="나눔명조" w:hint="eastAsia"/>
          <w:sz w:val="20"/>
          <w:szCs w:val="22"/>
        </w:rPr>
        <w:t>리더십과</w:t>
      </w:r>
      <w:r w:rsidRPr="004D452C">
        <w:rPr>
          <w:rFonts w:eastAsia="나눔명조" w:hint="eastAsia"/>
          <w:sz w:val="20"/>
          <w:szCs w:val="22"/>
        </w:rPr>
        <w:t xml:space="preserve"> </w:t>
      </w:r>
      <w:r w:rsidRPr="004D452C">
        <w:rPr>
          <w:rFonts w:eastAsia="나눔명조" w:hint="eastAsia"/>
          <w:sz w:val="20"/>
          <w:szCs w:val="22"/>
        </w:rPr>
        <w:t>상호작용하여</w:t>
      </w:r>
      <w:r w:rsidRPr="004D452C">
        <w:rPr>
          <w:rFonts w:eastAsia="나눔명조" w:hint="eastAsia"/>
          <w:sz w:val="20"/>
          <w:szCs w:val="22"/>
        </w:rPr>
        <w:t xml:space="preserve"> </w:t>
      </w:r>
      <w:r w:rsidRPr="004D452C">
        <w:rPr>
          <w:rFonts w:eastAsia="나눔명조" w:hint="eastAsia"/>
          <w:sz w:val="20"/>
          <w:szCs w:val="22"/>
        </w:rPr>
        <w:t>업무성과에</w:t>
      </w:r>
      <w:r w:rsidRPr="004D452C">
        <w:rPr>
          <w:rFonts w:eastAsia="나눔명조" w:hint="eastAsia"/>
          <w:sz w:val="20"/>
          <w:szCs w:val="22"/>
        </w:rPr>
        <w:t xml:space="preserve"> </w:t>
      </w:r>
      <w:r w:rsidRPr="004D452C">
        <w:rPr>
          <w:rFonts w:eastAsia="나눔명조" w:hint="eastAsia"/>
          <w:sz w:val="20"/>
          <w:szCs w:val="22"/>
        </w:rPr>
        <w:t>긍정적으로</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치며</w:t>
      </w:r>
      <w:r w:rsidRPr="004D452C">
        <w:rPr>
          <w:rFonts w:eastAsia="나눔명조" w:hint="eastAsia"/>
          <w:sz w:val="20"/>
          <w:szCs w:val="22"/>
        </w:rPr>
        <w:t xml:space="preserve">, </w:t>
      </w:r>
      <w:r w:rsidRPr="004D452C">
        <w:rPr>
          <w:rFonts w:eastAsia="나눔명조" w:hint="eastAsia"/>
          <w:sz w:val="20"/>
          <w:szCs w:val="22"/>
        </w:rPr>
        <w:t>협력을</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구성원</w:t>
      </w:r>
      <w:r>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신뢰가</w:t>
      </w:r>
      <w:r w:rsidRPr="004D452C">
        <w:rPr>
          <w:rFonts w:eastAsia="나눔명조" w:hint="eastAsia"/>
          <w:sz w:val="20"/>
          <w:szCs w:val="22"/>
        </w:rPr>
        <w:t xml:space="preserve"> </w:t>
      </w:r>
      <w:r w:rsidRPr="004D452C">
        <w:rPr>
          <w:rFonts w:eastAsia="나눔명조" w:hint="eastAsia"/>
          <w:sz w:val="20"/>
          <w:szCs w:val="22"/>
        </w:rPr>
        <w:t>중요하고</w:t>
      </w:r>
      <w:r w:rsidRPr="004D452C">
        <w:rPr>
          <w:rFonts w:eastAsia="나눔명조" w:hint="eastAsia"/>
          <w:sz w:val="20"/>
          <w:szCs w:val="22"/>
        </w:rPr>
        <w:t xml:space="preserve"> </w:t>
      </w:r>
      <w:r w:rsidRPr="004D452C">
        <w:rPr>
          <w:rFonts w:eastAsia="나눔명조" w:hint="eastAsia"/>
          <w:sz w:val="20"/>
          <w:szCs w:val="22"/>
        </w:rPr>
        <w:t>상호의존성을</w:t>
      </w:r>
      <w:r w:rsidRPr="004D452C">
        <w:rPr>
          <w:rFonts w:eastAsia="나눔명조" w:hint="eastAsia"/>
          <w:sz w:val="20"/>
          <w:szCs w:val="22"/>
        </w:rPr>
        <w:t xml:space="preserve"> </w:t>
      </w:r>
      <w:r w:rsidRPr="004D452C">
        <w:rPr>
          <w:rFonts w:eastAsia="나눔명조" w:hint="eastAsia"/>
          <w:sz w:val="20"/>
          <w:szCs w:val="22"/>
        </w:rPr>
        <w:t>인식해야</w:t>
      </w:r>
      <w:r>
        <w:rPr>
          <w:rFonts w:eastAsia="나눔명조" w:hint="eastAsia"/>
          <w:sz w:val="20"/>
          <w:szCs w:val="22"/>
        </w:rPr>
        <w:t xml:space="preserve"> </w:t>
      </w:r>
      <w:r w:rsidRPr="004D452C">
        <w:rPr>
          <w:rFonts w:eastAsia="나눔명조" w:hint="eastAsia"/>
          <w:sz w:val="20"/>
          <w:szCs w:val="22"/>
        </w:rPr>
        <w:t>한다고</w:t>
      </w:r>
      <w:r w:rsidRPr="004D452C">
        <w:rPr>
          <w:rFonts w:eastAsia="나눔명조" w:hint="eastAsia"/>
          <w:sz w:val="20"/>
          <w:szCs w:val="22"/>
        </w:rPr>
        <w:t xml:space="preserve"> </w:t>
      </w:r>
      <w:r w:rsidRPr="004D452C">
        <w:rPr>
          <w:rFonts w:eastAsia="나눔명조" w:hint="eastAsia"/>
          <w:sz w:val="20"/>
          <w:szCs w:val="22"/>
        </w:rPr>
        <w:t>설명한다</w:t>
      </w:r>
      <w:r w:rsidRPr="004D452C">
        <w:rPr>
          <w:rFonts w:eastAsia="나눔명조" w:hint="eastAsia"/>
          <w:sz w:val="20"/>
          <w:szCs w:val="22"/>
        </w:rPr>
        <w:t xml:space="preserve">. </w:t>
      </w:r>
      <w:r w:rsidRPr="004D452C">
        <w:rPr>
          <w:rFonts w:eastAsia="나눔명조" w:hint="eastAsia"/>
          <w:sz w:val="20"/>
          <w:szCs w:val="22"/>
        </w:rPr>
        <w:t>조광래</w:t>
      </w:r>
      <w:r w:rsidRPr="004D452C">
        <w:rPr>
          <w:rFonts w:eastAsia="나눔명조" w:hint="eastAsia"/>
          <w:sz w:val="20"/>
          <w:szCs w:val="22"/>
        </w:rPr>
        <w:t xml:space="preserve"> </w:t>
      </w:r>
      <w:r w:rsidRPr="004D452C">
        <w:rPr>
          <w:rFonts w:eastAsia="나눔명조" w:hint="eastAsia"/>
          <w:sz w:val="20"/>
          <w:szCs w:val="22"/>
        </w:rPr>
        <w:t>외</w:t>
      </w:r>
      <w:r w:rsidRPr="004D452C">
        <w:rPr>
          <w:rFonts w:eastAsia="나눔명조" w:hint="eastAsia"/>
          <w:sz w:val="20"/>
          <w:szCs w:val="22"/>
        </w:rPr>
        <w:t>(2016)</w:t>
      </w:r>
      <w:r w:rsidRPr="004D452C">
        <w:rPr>
          <w:rFonts w:eastAsia="나눔명조" w:hint="eastAsia"/>
          <w:sz w:val="20"/>
          <w:szCs w:val="22"/>
        </w:rPr>
        <w:t>의</w:t>
      </w:r>
      <w:r w:rsidRPr="004D452C">
        <w:rPr>
          <w:rFonts w:eastAsia="나눔명조" w:hint="eastAsia"/>
          <w:sz w:val="20"/>
          <w:szCs w:val="22"/>
        </w:rPr>
        <w:t xml:space="preserve"> </w:t>
      </w:r>
      <w:r w:rsidRPr="004D452C">
        <w:rPr>
          <w:rFonts w:eastAsia="나눔명조" w:hint="eastAsia"/>
          <w:sz w:val="20"/>
          <w:szCs w:val="22"/>
        </w:rPr>
        <w:t>연구에서도</w:t>
      </w:r>
      <w:r w:rsidRPr="004D452C">
        <w:rPr>
          <w:rFonts w:eastAsia="나눔명조" w:hint="eastAsia"/>
          <w:sz w:val="20"/>
          <w:szCs w:val="22"/>
        </w:rPr>
        <w:t xml:space="preserve"> </w:t>
      </w:r>
      <w:r w:rsidRPr="004D452C">
        <w:rPr>
          <w:rFonts w:eastAsia="나눔명조" w:hint="eastAsia"/>
          <w:sz w:val="20"/>
          <w:szCs w:val="22"/>
        </w:rPr>
        <w:t>변혁적</w:t>
      </w:r>
      <w:r w:rsidRPr="004D452C">
        <w:rPr>
          <w:rFonts w:eastAsia="나눔명조" w:hint="eastAsia"/>
          <w:sz w:val="20"/>
          <w:szCs w:val="22"/>
        </w:rPr>
        <w:t xml:space="preserve"> </w:t>
      </w:r>
      <w:r w:rsidRPr="004D452C">
        <w:rPr>
          <w:rFonts w:eastAsia="나눔명조" w:hint="eastAsia"/>
          <w:sz w:val="20"/>
          <w:szCs w:val="22"/>
        </w:rPr>
        <w:t>리더십과</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성과를</w:t>
      </w:r>
      <w:r w:rsidRPr="004D452C">
        <w:rPr>
          <w:rFonts w:eastAsia="나눔명조" w:hint="eastAsia"/>
          <w:sz w:val="20"/>
          <w:szCs w:val="22"/>
        </w:rPr>
        <w:t xml:space="preserve"> </w:t>
      </w:r>
      <w:r w:rsidRPr="004D452C">
        <w:rPr>
          <w:rFonts w:eastAsia="나눔명조" w:hint="eastAsia"/>
          <w:sz w:val="20"/>
          <w:szCs w:val="22"/>
        </w:rPr>
        <w:t>커뮤니케이션</w:t>
      </w:r>
      <w:r w:rsidRPr="004D452C">
        <w:rPr>
          <w:rFonts w:eastAsia="나눔명조" w:hint="eastAsia"/>
          <w:sz w:val="20"/>
          <w:szCs w:val="22"/>
        </w:rPr>
        <w:t xml:space="preserve"> </w:t>
      </w:r>
      <w:r w:rsidRPr="004D452C">
        <w:rPr>
          <w:rFonts w:eastAsia="나눔명조" w:hint="eastAsia"/>
          <w:sz w:val="20"/>
          <w:szCs w:val="22"/>
        </w:rPr>
        <w:t>형태가</w:t>
      </w:r>
      <w:r w:rsidRPr="004D452C">
        <w:rPr>
          <w:rFonts w:eastAsia="나눔명조" w:hint="eastAsia"/>
          <w:sz w:val="20"/>
          <w:szCs w:val="22"/>
        </w:rPr>
        <w:t xml:space="preserve"> </w:t>
      </w:r>
      <w:r w:rsidRPr="004D452C">
        <w:rPr>
          <w:rFonts w:eastAsia="나눔명조" w:hint="eastAsia"/>
          <w:sz w:val="20"/>
          <w:szCs w:val="22"/>
        </w:rPr>
        <w:t>조절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지</w:t>
      </w:r>
      <w:r w:rsidRPr="004D452C">
        <w:rPr>
          <w:rFonts w:eastAsia="나눔명조" w:hint="eastAsia"/>
          <w:sz w:val="20"/>
          <w:szCs w:val="22"/>
        </w:rPr>
        <w:t xml:space="preserve"> </w:t>
      </w:r>
      <w:r w:rsidRPr="004D452C">
        <w:rPr>
          <w:rFonts w:eastAsia="나눔명조" w:hint="eastAsia"/>
          <w:sz w:val="20"/>
          <w:szCs w:val="22"/>
        </w:rPr>
        <w:t>확인하고</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또한</w:t>
      </w:r>
      <w:r w:rsidRPr="004D452C">
        <w:rPr>
          <w:rFonts w:eastAsia="나눔명조" w:hint="eastAsia"/>
          <w:sz w:val="20"/>
          <w:szCs w:val="22"/>
        </w:rPr>
        <w:t xml:space="preserve"> </w:t>
      </w:r>
      <w:proofErr w:type="spellStart"/>
      <w:r w:rsidRPr="004D452C">
        <w:rPr>
          <w:rFonts w:eastAsia="나눔명조" w:hint="eastAsia"/>
          <w:sz w:val="20"/>
          <w:szCs w:val="22"/>
        </w:rPr>
        <w:t>Jin</w:t>
      </w:r>
      <w:proofErr w:type="spellEnd"/>
      <w:r w:rsidRPr="004D452C">
        <w:rPr>
          <w:rFonts w:eastAsia="나눔명조" w:hint="eastAsia"/>
          <w:sz w:val="20"/>
          <w:szCs w:val="22"/>
        </w:rPr>
        <w:t>(2017)</w:t>
      </w:r>
      <w:r w:rsidRPr="004D452C">
        <w:rPr>
          <w:rFonts w:eastAsia="나눔명조" w:hint="eastAsia"/>
          <w:sz w:val="20"/>
          <w:szCs w:val="22"/>
        </w:rPr>
        <w:t>은</w:t>
      </w:r>
      <w:r w:rsidRPr="004D452C">
        <w:rPr>
          <w:rFonts w:eastAsia="나눔명조" w:hint="eastAsia"/>
          <w:sz w:val="20"/>
          <w:szCs w:val="22"/>
        </w:rPr>
        <w:t xml:space="preserve"> </w:t>
      </w:r>
      <w:r w:rsidRPr="004D452C">
        <w:rPr>
          <w:rFonts w:eastAsia="나눔명조" w:hint="eastAsia"/>
          <w:sz w:val="20"/>
          <w:szCs w:val="22"/>
        </w:rPr>
        <w:t>조직목표와</w:t>
      </w:r>
      <w:r w:rsidRPr="004D452C">
        <w:rPr>
          <w:rFonts w:eastAsia="나눔명조" w:hint="eastAsia"/>
          <w:sz w:val="20"/>
          <w:szCs w:val="22"/>
        </w:rPr>
        <w:t xml:space="preserve"> </w:t>
      </w:r>
      <w:r w:rsidRPr="004D452C">
        <w:rPr>
          <w:rFonts w:eastAsia="나눔명조" w:hint="eastAsia"/>
          <w:sz w:val="20"/>
          <w:szCs w:val="22"/>
        </w:rPr>
        <w:t>관련한</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나아가</w:t>
      </w:r>
      <w:r w:rsidRPr="004D452C">
        <w:rPr>
          <w:rFonts w:eastAsia="나눔명조" w:hint="eastAsia"/>
          <w:sz w:val="20"/>
          <w:szCs w:val="22"/>
        </w:rPr>
        <w:t xml:space="preserve"> </w:t>
      </w:r>
      <w:r w:rsidRPr="004D452C">
        <w:rPr>
          <w:rFonts w:eastAsia="나눔명조" w:hint="eastAsia"/>
          <w:sz w:val="20"/>
          <w:szCs w:val="22"/>
        </w:rPr>
        <w:t>직원에게</w:t>
      </w:r>
      <w:r w:rsidRPr="004D452C">
        <w:rPr>
          <w:rFonts w:eastAsia="나눔명조" w:hint="eastAsia"/>
          <w:sz w:val="20"/>
          <w:szCs w:val="22"/>
        </w:rPr>
        <w:t xml:space="preserve"> </w:t>
      </w:r>
      <w:r w:rsidRPr="004D452C">
        <w:rPr>
          <w:rFonts w:eastAsia="나눔명조" w:hint="eastAsia"/>
          <w:sz w:val="20"/>
          <w:szCs w:val="22"/>
        </w:rPr>
        <w:t>내적동기부여를</w:t>
      </w:r>
      <w:r w:rsidRPr="004D452C">
        <w:rPr>
          <w:rFonts w:eastAsia="나눔명조" w:hint="eastAsia"/>
          <w:sz w:val="20"/>
          <w:szCs w:val="22"/>
        </w:rPr>
        <w:t xml:space="preserve"> </w:t>
      </w:r>
      <w:r w:rsidRPr="004D452C">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고</w:t>
      </w:r>
      <w:r w:rsidRPr="004D452C">
        <w:rPr>
          <w:rFonts w:eastAsia="나눔명조" w:hint="eastAsia"/>
          <w:sz w:val="20"/>
          <w:szCs w:val="22"/>
        </w:rPr>
        <w:t xml:space="preserve"> </w:t>
      </w:r>
      <w:r w:rsidRPr="004D452C">
        <w:rPr>
          <w:rFonts w:eastAsia="나눔명조" w:hint="eastAsia"/>
          <w:sz w:val="20"/>
          <w:szCs w:val="22"/>
        </w:rPr>
        <w:t>조직성과에</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고</w:t>
      </w:r>
      <w:r w:rsidRPr="004D452C">
        <w:rPr>
          <w:rFonts w:eastAsia="나눔명조" w:hint="eastAsia"/>
          <w:sz w:val="20"/>
          <w:szCs w:val="22"/>
        </w:rPr>
        <w:t xml:space="preserve"> </w:t>
      </w:r>
      <w:r w:rsidRPr="004D452C">
        <w:rPr>
          <w:rFonts w:eastAsia="나눔명조" w:hint="eastAsia"/>
          <w:sz w:val="20"/>
          <w:szCs w:val="22"/>
        </w:rPr>
        <w:t>보며</w:t>
      </w:r>
      <w:r w:rsidRPr="004D452C">
        <w:rPr>
          <w:rFonts w:eastAsia="나눔명조" w:hint="eastAsia"/>
          <w:sz w:val="20"/>
          <w:szCs w:val="22"/>
        </w:rPr>
        <w:t>, Suh (2018)</w:t>
      </w:r>
      <w:r w:rsidRPr="004D452C">
        <w:rPr>
          <w:rFonts w:eastAsia="나눔명조" w:hint="eastAsia"/>
          <w:sz w:val="20"/>
          <w:szCs w:val="22"/>
        </w:rPr>
        <w:t>은</w:t>
      </w:r>
      <w:r w:rsidRPr="004D452C">
        <w:rPr>
          <w:rFonts w:eastAsia="나눔명조" w:hint="eastAsia"/>
          <w:sz w:val="20"/>
          <w:szCs w:val="22"/>
        </w:rPr>
        <w:t xml:space="preserve"> </w:t>
      </w:r>
      <w:r w:rsidRPr="004D452C">
        <w:rPr>
          <w:rFonts w:eastAsia="나눔명조" w:hint="eastAsia"/>
          <w:sz w:val="20"/>
          <w:szCs w:val="22"/>
        </w:rPr>
        <w:t>커뮤니케이션의</w:t>
      </w:r>
      <w:r w:rsidRPr="004D452C">
        <w:rPr>
          <w:rFonts w:eastAsia="나눔명조" w:hint="eastAsia"/>
          <w:sz w:val="20"/>
          <w:szCs w:val="22"/>
        </w:rPr>
        <w:t xml:space="preserve"> </w:t>
      </w:r>
      <w:r w:rsidRPr="004D452C">
        <w:rPr>
          <w:rFonts w:eastAsia="나눔명조" w:hint="eastAsia"/>
          <w:sz w:val="20"/>
          <w:szCs w:val="22"/>
        </w:rPr>
        <w:t>횟수와</w:t>
      </w:r>
      <w:r w:rsidRPr="004D452C">
        <w:rPr>
          <w:rFonts w:eastAsia="나눔명조" w:hint="eastAsia"/>
          <w:sz w:val="20"/>
          <w:szCs w:val="22"/>
        </w:rPr>
        <w:t xml:space="preserve"> </w:t>
      </w:r>
      <w:r w:rsidRPr="004D452C">
        <w:rPr>
          <w:rFonts w:eastAsia="나눔명조" w:hint="eastAsia"/>
          <w:sz w:val="20"/>
          <w:szCs w:val="22"/>
        </w:rPr>
        <w:t>상급자와의</w:t>
      </w:r>
      <w:r w:rsidRPr="004D452C">
        <w:rPr>
          <w:rFonts w:eastAsia="나눔명조" w:hint="eastAsia"/>
          <w:sz w:val="20"/>
          <w:szCs w:val="22"/>
        </w:rPr>
        <w:t xml:space="preserve"> </w:t>
      </w:r>
      <w:r w:rsidRPr="004D452C">
        <w:rPr>
          <w:rFonts w:eastAsia="나눔명조" w:hint="eastAsia"/>
          <w:sz w:val="20"/>
          <w:szCs w:val="22"/>
        </w:rPr>
        <w:t>커뮤니케이션이</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혁신에</w:t>
      </w:r>
      <w:r w:rsidRPr="004D452C">
        <w:rPr>
          <w:rFonts w:eastAsia="나눔명조" w:hint="eastAsia"/>
          <w:sz w:val="20"/>
          <w:szCs w:val="22"/>
        </w:rPr>
        <w:t xml:space="preserve"> </w:t>
      </w:r>
      <w:r w:rsidRPr="004D452C">
        <w:rPr>
          <w:rFonts w:eastAsia="나눔명조" w:hint="eastAsia"/>
          <w:sz w:val="20"/>
          <w:szCs w:val="22"/>
        </w:rPr>
        <w:t>유효한</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친다고</w:t>
      </w:r>
      <w:r w:rsidRPr="004D452C">
        <w:rPr>
          <w:rFonts w:eastAsia="나눔명조" w:hint="eastAsia"/>
          <w:sz w:val="20"/>
          <w:szCs w:val="22"/>
        </w:rPr>
        <w:t xml:space="preserve"> </w:t>
      </w:r>
      <w:r w:rsidRPr="004D452C">
        <w:rPr>
          <w:rFonts w:eastAsia="나눔명조" w:hint="eastAsia"/>
          <w:sz w:val="20"/>
          <w:szCs w:val="22"/>
        </w:rPr>
        <w:t>주장한다</w:t>
      </w:r>
      <w:r w:rsidRPr="004D452C">
        <w:rPr>
          <w:rFonts w:eastAsia="나눔명조" w:hint="eastAsia"/>
          <w:sz w:val="20"/>
          <w:szCs w:val="22"/>
        </w:rPr>
        <w:t xml:space="preserve">. </w:t>
      </w:r>
      <w:r w:rsidRPr="004D452C">
        <w:rPr>
          <w:rFonts w:eastAsia="나눔명조" w:hint="eastAsia"/>
          <w:sz w:val="20"/>
          <w:szCs w:val="22"/>
        </w:rPr>
        <w:t>해당</w:t>
      </w:r>
      <w:r w:rsidRPr="004D452C">
        <w:rPr>
          <w:rFonts w:eastAsia="나눔명조" w:hint="eastAsia"/>
          <w:sz w:val="20"/>
          <w:szCs w:val="22"/>
        </w:rPr>
        <w:t xml:space="preserve"> </w:t>
      </w:r>
      <w:r w:rsidRPr="004D452C">
        <w:rPr>
          <w:rFonts w:eastAsia="나눔명조" w:hint="eastAsia"/>
          <w:sz w:val="20"/>
          <w:szCs w:val="22"/>
        </w:rPr>
        <w:t>연구들은</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종류와</w:t>
      </w:r>
      <w:r w:rsidRPr="004D452C">
        <w:rPr>
          <w:rFonts w:eastAsia="나눔명조" w:hint="eastAsia"/>
          <w:sz w:val="20"/>
          <w:szCs w:val="22"/>
        </w:rPr>
        <w:t xml:space="preserve"> </w:t>
      </w:r>
      <w:r w:rsidRPr="004D452C">
        <w:rPr>
          <w:rFonts w:eastAsia="나눔명조" w:hint="eastAsia"/>
          <w:sz w:val="20"/>
          <w:szCs w:val="22"/>
        </w:rPr>
        <w:lastRenderedPageBreak/>
        <w:t>그에</w:t>
      </w:r>
      <w:r w:rsidRPr="004D452C">
        <w:rPr>
          <w:rFonts w:eastAsia="나눔명조" w:hint="eastAsia"/>
          <w:sz w:val="20"/>
          <w:szCs w:val="22"/>
        </w:rPr>
        <w:t xml:space="preserve"> </w:t>
      </w:r>
      <w:r w:rsidRPr="004D452C">
        <w:rPr>
          <w:rFonts w:eastAsia="나눔명조" w:hint="eastAsia"/>
          <w:sz w:val="20"/>
          <w:szCs w:val="22"/>
        </w:rPr>
        <w:t>따른</w:t>
      </w:r>
      <w:r w:rsidRPr="004D452C">
        <w:rPr>
          <w:rFonts w:eastAsia="나눔명조" w:hint="eastAsia"/>
          <w:sz w:val="20"/>
          <w:szCs w:val="22"/>
        </w:rPr>
        <w:t xml:space="preserve"> </w:t>
      </w:r>
      <w:r w:rsidRPr="004D452C">
        <w:rPr>
          <w:rFonts w:eastAsia="나눔명조" w:hint="eastAsia"/>
          <w:sz w:val="20"/>
          <w:szCs w:val="22"/>
        </w:rPr>
        <w:t>영향력이</w:t>
      </w:r>
      <w:r w:rsidRPr="004D452C">
        <w:rPr>
          <w:rFonts w:eastAsia="나눔명조" w:hint="eastAsia"/>
          <w:sz w:val="20"/>
          <w:szCs w:val="22"/>
        </w:rPr>
        <w:t xml:space="preserve"> </w:t>
      </w:r>
      <w:r w:rsidRPr="004D452C">
        <w:rPr>
          <w:rFonts w:eastAsia="나눔명조" w:hint="eastAsia"/>
          <w:sz w:val="20"/>
          <w:szCs w:val="22"/>
        </w:rPr>
        <w:t>구성원과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형성이</w:t>
      </w:r>
      <w:r w:rsidRPr="004D452C">
        <w:rPr>
          <w:rFonts w:eastAsia="나눔명조" w:hint="eastAsia"/>
          <w:sz w:val="20"/>
          <w:szCs w:val="22"/>
        </w:rPr>
        <w:t xml:space="preserve"> </w:t>
      </w:r>
      <w:r w:rsidRPr="004D452C">
        <w:rPr>
          <w:rFonts w:eastAsia="나눔명조" w:hint="eastAsia"/>
          <w:sz w:val="20"/>
          <w:szCs w:val="22"/>
        </w:rPr>
        <w:t>협력적이고</w:t>
      </w:r>
      <w:r w:rsidRPr="004D452C">
        <w:rPr>
          <w:rFonts w:eastAsia="나눔명조" w:hint="eastAsia"/>
          <w:sz w:val="20"/>
          <w:szCs w:val="22"/>
        </w:rPr>
        <w:t xml:space="preserve"> </w:t>
      </w:r>
      <w:r w:rsidRPr="004D452C">
        <w:rPr>
          <w:rFonts w:eastAsia="나눔명조" w:hint="eastAsia"/>
          <w:sz w:val="20"/>
          <w:szCs w:val="22"/>
        </w:rPr>
        <w:t>상호</w:t>
      </w:r>
      <w:r w:rsidRPr="004D452C">
        <w:rPr>
          <w:rFonts w:eastAsia="나눔명조" w:hint="eastAsia"/>
          <w:sz w:val="20"/>
          <w:szCs w:val="22"/>
        </w:rPr>
        <w:t xml:space="preserve"> </w:t>
      </w:r>
      <w:r w:rsidRPr="004D452C">
        <w:rPr>
          <w:rFonts w:eastAsia="나눔명조" w:hint="eastAsia"/>
          <w:sz w:val="20"/>
          <w:szCs w:val="22"/>
        </w:rPr>
        <w:t>신뢰하는</w:t>
      </w:r>
      <w:r w:rsidRPr="004D452C">
        <w:rPr>
          <w:rFonts w:eastAsia="나눔명조" w:hint="eastAsia"/>
          <w:sz w:val="20"/>
          <w:szCs w:val="22"/>
        </w:rPr>
        <w:t xml:space="preserve"> </w:t>
      </w:r>
      <w:r w:rsidRPr="004D452C">
        <w:rPr>
          <w:rFonts w:eastAsia="나눔명조" w:hint="eastAsia"/>
          <w:sz w:val="20"/>
          <w:szCs w:val="22"/>
        </w:rPr>
        <w:t>방향으로</w:t>
      </w:r>
      <w:r w:rsidRPr="004D452C">
        <w:rPr>
          <w:rFonts w:eastAsia="나눔명조" w:hint="eastAsia"/>
          <w:sz w:val="20"/>
          <w:szCs w:val="22"/>
        </w:rPr>
        <w:t xml:space="preserve"> </w:t>
      </w:r>
      <w:r w:rsidRPr="004D452C">
        <w:rPr>
          <w:rFonts w:eastAsia="나눔명조" w:hint="eastAsia"/>
          <w:sz w:val="20"/>
          <w:szCs w:val="22"/>
        </w:rPr>
        <w:t>구축되는지</w:t>
      </w:r>
      <w:r w:rsidRPr="004D452C">
        <w:rPr>
          <w:rFonts w:eastAsia="나눔명조" w:hint="eastAsia"/>
          <w:sz w:val="20"/>
          <w:szCs w:val="22"/>
        </w:rPr>
        <w:t xml:space="preserve"> </w:t>
      </w:r>
      <w:r w:rsidRPr="004D452C">
        <w:rPr>
          <w:rFonts w:eastAsia="나눔명조" w:hint="eastAsia"/>
          <w:sz w:val="20"/>
          <w:szCs w:val="22"/>
        </w:rPr>
        <w:t>여부에</w:t>
      </w:r>
      <w:r w:rsidRPr="004D452C">
        <w:rPr>
          <w:rFonts w:eastAsia="나눔명조" w:hint="eastAsia"/>
          <w:sz w:val="20"/>
          <w:szCs w:val="22"/>
        </w:rPr>
        <w:t xml:space="preserve"> </w:t>
      </w:r>
      <w:r w:rsidRPr="004D452C">
        <w:rPr>
          <w:rFonts w:eastAsia="나눔명조" w:hint="eastAsia"/>
          <w:sz w:val="20"/>
          <w:szCs w:val="22"/>
        </w:rPr>
        <w:t>따라</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성과가</w:t>
      </w:r>
      <w:r w:rsidRPr="004D452C">
        <w:rPr>
          <w:rFonts w:eastAsia="나눔명조" w:hint="eastAsia"/>
          <w:sz w:val="20"/>
          <w:szCs w:val="22"/>
        </w:rPr>
        <w:t xml:space="preserve"> </w:t>
      </w:r>
      <w:r w:rsidRPr="004D452C">
        <w:rPr>
          <w:rFonts w:eastAsia="나눔명조" w:hint="eastAsia"/>
          <w:sz w:val="20"/>
          <w:szCs w:val="22"/>
        </w:rPr>
        <w:t>달라진다고</w:t>
      </w:r>
      <w:r w:rsidRPr="004D452C">
        <w:rPr>
          <w:rFonts w:eastAsia="나눔명조" w:hint="eastAsia"/>
          <w:sz w:val="20"/>
          <w:szCs w:val="22"/>
        </w:rPr>
        <w:t xml:space="preserve"> </w:t>
      </w:r>
      <w:r w:rsidRPr="004D452C">
        <w:rPr>
          <w:rFonts w:eastAsia="나눔명조" w:hint="eastAsia"/>
          <w:sz w:val="20"/>
          <w:szCs w:val="22"/>
        </w:rPr>
        <w:t>설명한다</w:t>
      </w:r>
      <w:r w:rsidRPr="004D452C">
        <w:rPr>
          <w:rFonts w:eastAsia="나눔명조" w:hint="eastAsia"/>
          <w:sz w:val="20"/>
          <w:szCs w:val="22"/>
        </w:rPr>
        <w:t xml:space="preserve">. </w:t>
      </w:r>
      <w:r w:rsidRPr="004D452C">
        <w:rPr>
          <w:rFonts w:eastAsia="나눔명조" w:hint="eastAsia"/>
          <w:sz w:val="20"/>
          <w:szCs w:val="22"/>
        </w:rPr>
        <w:t>그리고</w:t>
      </w:r>
      <w:r w:rsidRPr="004D452C">
        <w:rPr>
          <w:rFonts w:eastAsia="나눔명조" w:hint="eastAsia"/>
          <w:sz w:val="20"/>
          <w:szCs w:val="22"/>
        </w:rPr>
        <w:t xml:space="preserve"> </w:t>
      </w:r>
      <w:r w:rsidRPr="004D452C">
        <w:rPr>
          <w:rFonts w:eastAsia="나눔명조" w:hint="eastAsia"/>
          <w:sz w:val="20"/>
          <w:szCs w:val="22"/>
        </w:rPr>
        <w:t>리더</w:t>
      </w:r>
      <w:r w:rsidRPr="004D452C">
        <w:rPr>
          <w:rFonts w:eastAsia="나눔명조" w:hint="eastAsia"/>
          <w:sz w:val="20"/>
          <w:szCs w:val="22"/>
        </w:rPr>
        <w:t>-</w:t>
      </w:r>
      <w:r w:rsidRPr="004D452C">
        <w:rPr>
          <w:rFonts w:eastAsia="나눔명조" w:hint="eastAsia"/>
          <w:sz w:val="20"/>
          <w:szCs w:val="22"/>
        </w:rPr>
        <w:t>구성원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구축에</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주는</w:t>
      </w:r>
      <w:r w:rsidRPr="004D452C">
        <w:rPr>
          <w:rFonts w:eastAsia="나눔명조" w:hint="eastAsia"/>
          <w:sz w:val="20"/>
          <w:szCs w:val="22"/>
        </w:rPr>
        <w:t xml:space="preserve"> </w:t>
      </w:r>
      <w:r w:rsidRPr="004D452C">
        <w:rPr>
          <w:rFonts w:eastAsia="나눔명조" w:hint="eastAsia"/>
          <w:sz w:val="20"/>
          <w:szCs w:val="22"/>
        </w:rPr>
        <w:t>조절하는</w:t>
      </w:r>
      <w:r w:rsidRPr="004D452C">
        <w:rPr>
          <w:rFonts w:eastAsia="나눔명조" w:hint="eastAsia"/>
          <w:sz w:val="20"/>
          <w:szCs w:val="22"/>
        </w:rPr>
        <w:t xml:space="preserve"> </w:t>
      </w:r>
      <w:r w:rsidRPr="004D452C">
        <w:rPr>
          <w:rFonts w:eastAsia="나눔명조" w:hint="eastAsia"/>
          <w:sz w:val="20"/>
          <w:szCs w:val="22"/>
        </w:rPr>
        <w:t>역할로</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협력과</w:t>
      </w:r>
      <w:r w:rsidRPr="004D452C">
        <w:rPr>
          <w:rFonts w:eastAsia="나눔명조" w:hint="eastAsia"/>
          <w:sz w:val="20"/>
          <w:szCs w:val="22"/>
        </w:rPr>
        <w:t xml:space="preserve"> </w:t>
      </w:r>
      <w:r w:rsidRPr="004D452C">
        <w:rPr>
          <w:rFonts w:eastAsia="나눔명조" w:hint="eastAsia"/>
          <w:sz w:val="20"/>
          <w:szCs w:val="22"/>
        </w:rPr>
        <w:t>상호작용</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활용하고</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p>
    <w:p w14:paraId="3BD618BF" w14:textId="4AAAE38F"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또한</w:t>
      </w:r>
      <w:r w:rsidRPr="004D452C">
        <w:rPr>
          <w:rFonts w:eastAsia="나눔명조" w:hint="eastAsia"/>
          <w:sz w:val="20"/>
          <w:szCs w:val="22"/>
        </w:rPr>
        <w:t xml:space="preserve"> </w:t>
      </w:r>
      <w:r w:rsidRPr="004D452C">
        <w:rPr>
          <w:rFonts w:eastAsia="나눔명조" w:hint="eastAsia"/>
          <w:sz w:val="20"/>
          <w:szCs w:val="22"/>
        </w:rPr>
        <w:t>직접적으로</w:t>
      </w:r>
      <w:r w:rsidRPr="004D452C">
        <w:rPr>
          <w:rFonts w:eastAsia="나눔명조" w:hint="eastAsia"/>
          <w:sz w:val="20"/>
          <w:szCs w:val="22"/>
        </w:rPr>
        <w:t xml:space="preserve"> </w:t>
      </w:r>
      <w:r w:rsidRPr="004D452C">
        <w:rPr>
          <w:rFonts w:eastAsia="나눔명조" w:hint="eastAsia"/>
          <w:sz w:val="20"/>
          <w:szCs w:val="22"/>
        </w:rPr>
        <w:t>언급된</w:t>
      </w:r>
      <w:r w:rsidRPr="004D452C">
        <w:rPr>
          <w:rFonts w:eastAsia="나눔명조" w:hint="eastAsia"/>
          <w:sz w:val="20"/>
          <w:szCs w:val="22"/>
        </w:rPr>
        <w:t xml:space="preserve"> </w:t>
      </w:r>
      <w:r w:rsidRPr="004D452C">
        <w:rPr>
          <w:rFonts w:eastAsia="나눔명조" w:hint="eastAsia"/>
          <w:sz w:val="20"/>
          <w:szCs w:val="22"/>
        </w:rPr>
        <w:t>바는</w:t>
      </w:r>
      <w:r w:rsidRPr="004D452C">
        <w:rPr>
          <w:rFonts w:eastAsia="나눔명조" w:hint="eastAsia"/>
          <w:sz w:val="20"/>
          <w:szCs w:val="22"/>
        </w:rPr>
        <w:t xml:space="preserve"> </w:t>
      </w:r>
      <w:r w:rsidRPr="004D452C">
        <w:rPr>
          <w:rFonts w:eastAsia="나눔명조" w:hint="eastAsia"/>
          <w:sz w:val="20"/>
          <w:szCs w:val="22"/>
        </w:rPr>
        <w:t>아니지만</w:t>
      </w:r>
      <w:r w:rsidRPr="004D452C">
        <w:rPr>
          <w:rFonts w:eastAsia="나눔명조" w:hint="eastAsia"/>
          <w:sz w:val="20"/>
          <w:szCs w:val="22"/>
        </w:rPr>
        <w:t xml:space="preserve">, </w:t>
      </w:r>
      <w:r w:rsidRPr="004D452C">
        <w:rPr>
          <w:rFonts w:eastAsia="나눔명조" w:hint="eastAsia"/>
          <w:sz w:val="20"/>
          <w:szCs w:val="22"/>
        </w:rPr>
        <w:t>집단</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원활한</w:t>
      </w:r>
      <w:r w:rsidRPr="004D452C">
        <w:rPr>
          <w:rFonts w:eastAsia="나눔명조" w:hint="eastAsia"/>
          <w:sz w:val="20"/>
          <w:szCs w:val="22"/>
        </w:rPr>
        <w:t xml:space="preserve"> </w:t>
      </w:r>
      <w:r w:rsidRPr="004D452C">
        <w:rPr>
          <w:rFonts w:eastAsia="나눔명조" w:hint="eastAsia"/>
          <w:sz w:val="20"/>
          <w:szCs w:val="22"/>
        </w:rPr>
        <w:t>관계나</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협력</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상사와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w:t>
      </w:r>
      <w:r w:rsidRPr="004D452C">
        <w:rPr>
          <w:rFonts w:eastAsia="나눔명조" w:hint="eastAsia"/>
          <w:sz w:val="20"/>
          <w:szCs w:val="22"/>
        </w:rPr>
        <w:t xml:space="preserve"> </w:t>
      </w:r>
      <w:r w:rsidRPr="004D452C">
        <w:rPr>
          <w:rFonts w:eastAsia="나눔명조" w:hint="eastAsia"/>
          <w:sz w:val="20"/>
          <w:szCs w:val="22"/>
        </w:rPr>
        <w:t>등이</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효과적으로</w:t>
      </w:r>
      <w:r w:rsidRPr="004D452C">
        <w:rPr>
          <w:rFonts w:eastAsia="나눔명조" w:hint="eastAsia"/>
          <w:sz w:val="20"/>
          <w:szCs w:val="22"/>
        </w:rPr>
        <w:t xml:space="preserve"> </w:t>
      </w:r>
      <w:r w:rsidRPr="004D452C">
        <w:rPr>
          <w:rFonts w:eastAsia="나눔명조" w:hint="eastAsia"/>
          <w:sz w:val="20"/>
          <w:szCs w:val="22"/>
        </w:rPr>
        <w:t>기여하고</w:t>
      </w:r>
      <w:r w:rsidRPr="004D452C">
        <w:rPr>
          <w:rFonts w:eastAsia="나눔명조" w:hint="eastAsia"/>
          <w:sz w:val="20"/>
          <w:szCs w:val="22"/>
        </w:rPr>
        <w:t xml:space="preserve"> </w:t>
      </w:r>
      <w:r w:rsidRPr="004D452C">
        <w:rPr>
          <w:rFonts w:eastAsia="나눔명조" w:hint="eastAsia"/>
          <w:sz w:val="20"/>
          <w:szCs w:val="22"/>
        </w:rPr>
        <w:t>있음은</w:t>
      </w:r>
      <w:r w:rsidRPr="004D452C">
        <w:rPr>
          <w:rFonts w:eastAsia="나눔명조" w:hint="eastAsia"/>
          <w:sz w:val="20"/>
          <w:szCs w:val="22"/>
        </w:rPr>
        <w:t xml:space="preserve"> </w:t>
      </w:r>
      <w:r w:rsidRPr="004D452C">
        <w:rPr>
          <w:rFonts w:eastAsia="나눔명조" w:hint="eastAsia"/>
          <w:sz w:val="20"/>
          <w:szCs w:val="22"/>
        </w:rPr>
        <w:t>기존</w:t>
      </w:r>
      <w:r w:rsidRPr="004D452C">
        <w:rPr>
          <w:rFonts w:eastAsia="나눔명조" w:hint="eastAsia"/>
          <w:sz w:val="20"/>
          <w:szCs w:val="22"/>
        </w:rPr>
        <w:t xml:space="preserve"> </w:t>
      </w:r>
      <w:proofErr w:type="spellStart"/>
      <w:r w:rsidRPr="004D452C">
        <w:rPr>
          <w:rFonts w:eastAsia="나눔명조" w:hint="eastAsia"/>
          <w:sz w:val="20"/>
          <w:szCs w:val="22"/>
        </w:rPr>
        <w:t>연구들에서</w:t>
      </w:r>
      <w:proofErr w:type="spellEnd"/>
      <w:r w:rsidRPr="004D452C">
        <w:rPr>
          <w:rFonts w:eastAsia="나눔명조" w:hint="eastAsia"/>
          <w:sz w:val="20"/>
          <w:szCs w:val="22"/>
        </w:rPr>
        <w:t xml:space="preserve"> </w:t>
      </w:r>
      <w:r w:rsidRPr="004D452C">
        <w:rPr>
          <w:rFonts w:eastAsia="나눔명조" w:hint="eastAsia"/>
          <w:sz w:val="20"/>
          <w:szCs w:val="22"/>
        </w:rPr>
        <w:t>반복적으로</w:t>
      </w:r>
      <w:r w:rsidRPr="004D452C">
        <w:rPr>
          <w:rFonts w:eastAsia="나눔명조" w:hint="eastAsia"/>
          <w:sz w:val="20"/>
          <w:szCs w:val="22"/>
        </w:rPr>
        <w:t xml:space="preserve"> </w:t>
      </w:r>
      <w:r w:rsidRPr="004D452C">
        <w:rPr>
          <w:rFonts w:eastAsia="나눔명조" w:hint="eastAsia"/>
          <w:sz w:val="20"/>
          <w:szCs w:val="22"/>
        </w:rPr>
        <w:t>드러났다</w:t>
      </w:r>
      <w:r w:rsidRPr="004D452C">
        <w:rPr>
          <w:rFonts w:eastAsia="나눔명조" w:hint="eastAsia"/>
          <w:sz w:val="20"/>
          <w:szCs w:val="22"/>
        </w:rPr>
        <w:t xml:space="preserve">. </w:t>
      </w:r>
      <w:r w:rsidRPr="004D452C">
        <w:rPr>
          <w:rFonts w:eastAsia="나눔명조" w:hint="eastAsia"/>
          <w:sz w:val="20"/>
          <w:szCs w:val="22"/>
        </w:rPr>
        <w:t>엄밀하게</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혹은</w:t>
      </w:r>
      <w:r w:rsidRPr="004D452C">
        <w:rPr>
          <w:rFonts w:eastAsia="나눔명조" w:hint="eastAsia"/>
          <w:sz w:val="20"/>
          <w:szCs w:val="22"/>
        </w:rPr>
        <w:t xml:space="preserve"> </w:t>
      </w:r>
      <w:r w:rsidRPr="004D452C">
        <w:rPr>
          <w:rFonts w:eastAsia="나눔명조" w:hint="eastAsia"/>
          <w:sz w:val="20"/>
          <w:szCs w:val="22"/>
        </w:rPr>
        <w:t>커뮤니케이션이라는</w:t>
      </w:r>
      <w:r w:rsidRPr="004D452C">
        <w:rPr>
          <w:rFonts w:eastAsia="나눔명조" w:hint="eastAsia"/>
          <w:sz w:val="20"/>
          <w:szCs w:val="22"/>
        </w:rPr>
        <w:t xml:space="preserve"> </w:t>
      </w:r>
      <w:r w:rsidRPr="004D452C">
        <w:rPr>
          <w:rFonts w:eastAsia="나눔명조" w:hint="eastAsia"/>
          <w:sz w:val="20"/>
          <w:szCs w:val="22"/>
        </w:rPr>
        <w:t>용어를</w:t>
      </w:r>
      <w:r w:rsidRPr="004D452C">
        <w:rPr>
          <w:rFonts w:eastAsia="나눔명조" w:hint="eastAsia"/>
          <w:sz w:val="20"/>
          <w:szCs w:val="22"/>
        </w:rPr>
        <w:t xml:space="preserve"> </w:t>
      </w:r>
      <w:r w:rsidRPr="004D452C">
        <w:rPr>
          <w:rFonts w:eastAsia="나눔명조" w:hint="eastAsia"/>
          <w:sz w:val="20"/>
          <w:szCs w:val="22"/>
        </w:rPr>
        <w:t>활용하지는</w:t>
      </w:r>
      <w:r w:rsidRPr="004D452C">
        <w:rPr>
          <w:rFonts w:eastAsia="나눔명조" w:hint="eastAsia"/>
          <w:sz w:val="20"/>
          <w:szCs w:val="22"/>
        </w:rPr>
        <w:t xml:space="preserve"> </w:t>
      </w:r>
      <w:r w:rsidRPr="004D452C">
        <w:rPr>
          <w:rFonts w:eastAsia="나눔명조" w:hint="eastAsia"/>
          <w:sz w:val="20"/>
          <w:szCs w:val="22"/>
        </w:rPr>
        <w:t>않았지만</w:t>
      </w:r>
      <w:r w:rsidRPr="004D452C">
        <w:rPr>
          <w:rFonts w:eastAsia="나눔명조" w:hint="eastAsia"/>
          <w:sz w:val="20"/>
          <w:szCs w:val="22"/>
        </w:rPr>
        <w:t xml:space="preserve">, </w:t>
      </w:r>
      <w:r w:rsidRPr="004D452C">
        <w:rPr>
          <w:rFonts w:eastAsia="나눔명조" w:hint="eastAsia"/>
          <w:sz w:val="20"/>
          <w:szCs w:val="22"/>
        </w:rPr>
        <w:t>업무</w:t>
      </w:r>
      <w:r w:rsidRPr="004D452C">
        <w:rPr>
          <w:rFonts w:eastAsia="나눔명조" w:hint="eastAsia"/>
          <w:sz w:val="20"/>
          <w:szCs w:val="22"/>
        </w:rPr>
        <w:t xml:space="preserve"> </w:t>
      </w:r>
      <w:r w:rsidRPr="004D452C">
        <w:rPr>
          <w:rFonts w:eastAsia="나눔명조" w:hint="eastAsia"/>
          <w:sz w:val="20"/>
          <w:szCs w:val="22"/>
        </w:rPr>
        <w:t>모호성이</w:t>
      </w:r>
      <w:r w:rsidRPr="004D452C">
        <w:rPr>
          <w:rFonts w:eastAsia="나눔명조" w:hint="eastAsia"/>
          <w:sz w:val="20"/>
          <w:szCs w:val="22"/>
        </w:rPr>
        <w:t xml:space="preserve"> </w:t>
      </w:r>
      <w:r w:rsidRPr="004D452C">
        <w:rPr>
          <w:rFonts w:eastAsia="나눔명조" w:hint="eastAsia"/>
          <w:sz w:val="20"/>
          <w:szCs w:val="22"/>
        </w:rPr>
        <w:t>높을수록</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수준이</w:t>
      </w:r>
      <w:r w:rsidRPr="004D452C">
        <w:rPr>
          <w:rFonts w:eastAsia="나눔명조" w:hint="eastAsia"/>
          <w:sz w:val="20"/>
          <w:szCs w:val="22"/>
        </w:rPr>
        <w:t xml:space="preserve"> </w:t>
      </w:r>
      <w:r w:rsidRPr="004D452C">
        <w:rPr>
          <w:rFonts w:eastAsia="나눔명조" w:hint="eastAsia"/>
          <w:sz w:val="20"/>
          <w:szCs w:val="22"/>
        </w:rPr>
        <w:t>낮아지며</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에서</w:t>
      </w:r>
      <w:r w:rsidRPr="004D452C">
        <w:rPr>
          <w:rFonts w:eastAsia="나눔명조" w:hint="eastAsia"/>
          <w:sz w:val="20"/>
          <w:szCs w:val="22"/>
        </w:rPr>
        <w:t xml:space="preserve"> </w:t>
      </w:r>
      <w:r w:rsidRPr="004D452C">
        <w:rPr>
          <w:rFonts w:eastAsia="나눔명조" w:hint="eastAsia"/>
          <w:sz w:val="20"/>
          <w:szCs w:val="22"/>
        </w:rPr>
        <w:t>주요</w:t>
      </w:r>
      <w:r w:rsidRPr="004D452C">
        <w:rPr>
          <w:rFonts w:eastAsia="나눔명조" w:hint="eastAsia"/>
          <w:sz w:val="20"/>
          <w:szCs w:val="22"/>
        </w:rPr>
        <w:t xml:space="preserve"> </w:t>
      </w:r>
      <w:r w:rsidRPr="004D452C">
        <w:rPr>
          <w:rFonts w:eastAsia="나눔명조" w:hint="eastAsia"/>
          <w:sz w:val="20"/>
          <w:szCs w:val="22"/>
        </w:rPr>
        <w:t>경험</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상사</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동료와의</w:t>
      </w:r>
      <w:r w:rsidRPr="004D452C">
        <w:rPr>
          <w:rFonts w:eastAsia="나눔명조" w:hint="eastAsia"/>
          <w:sz w:val="20"/>
          <w:szCs w:val="22"/>
        </w:rPr>
        <w:t xml:space="preserve"> </w:t>
      </w:r>
      <w:r w:rsidRPr="004D452C">
        <w:rPr>
          <w:rFonts w:eastAsia="나눔명조" w:hint="eastAsia"/>
          <w:sz w:val="20"/>
          <w:szCs w:val="22"/>
        </w:rPr>
        <w:t>관계나</w:t>
      </w:r>
      <w:r w:rsidRPr="004D452C">
        <w:rPr>
          <w:rFonts w:eastAsia="나눔명조" w:hint="eastAsia"/>
          <w:sz w:val="20"/>
          <w:szCs w:val="22"/>
        </w:rPr>
        <w:t xml:space="preserve"> </w:t>
      </w:r>
      <w:r w:rsidRPr="004D452C">
        <w:rPr>
          <w:rFonts w:eastAsia="나눔명조" w:hint="eastAsia"/>
          <w:sz w:val="20"/>
          <w:szCs w:val="22"/>
        </w:rPr>
        <w:t>공직봉사</w:t>
      </w:r>
      <w:r w:rsidRPr="004D452C">
        <w:rPr>
          <w:rFonts w:eastAsia="나눔명조" w:hint="eastAsia"/>
          <w:sz w:val="20"/>
          <w:szCs w:val="22"/>
        </w:rPr>
        <w:t xml:space="preserve"> </w:t>
      </w:r>
      <w:r w:rsidRPr="004D452C">
        <w:rPr>
          <w:rFonts w:eastAsia="나눔명조" w:hint="eastAsia"/>
          <w:sz w:val="20"/>
          <w:szCs w:val="22"/>
        </w:rPr>
        <w:t>경험</w:t>
      </w:r>
      <w:r w:rsidRPr="004D452C">
        <w:rPr>
          <w:rFonts w:eastAsia="나눔명조" w:hint="eastAsia"/>
          <w:sz w:val="20"/>
          <w:szCs w:val="22"/>
        </w:rPr>
        <w:t xml:space="preserve"> </w:t>
      </w:r>
      <w:r w:rsidRPr="004D452C">
        <w:rPr>
          <w:rFonts w:eastAsia="나눔명조" w:hint="eastAsia"/>
          <w:sz w:val="20"/>
          <w:szCs w:val="22"/>
        </w:rPr>
        <w:t>등이</w:t>
      </w:r>
      <w:r w:rsidRPr="004D452C">
        <w:rPr>
          <w:rFonts w:eastAsia="나눔명조" w:hint="eastAsia"/>
          <w:sz w:val="20"/>
          <w:szCs w:val="22"/>
        </w:rPr>
        <w:t xml:space="preserve"> </w:t>
      </w:r>
      <w:r w:rsidRPr="004D452C">
        <w:rPr>
          <w:rFonts w:eastAsia="나눔명조" w:hint="eastAsia"/>
          <w:sz w:val="20"/>
          <w:szCs w:val="22"/>
        </w:rPr>
        <w:t>긍정적일수록</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수준이</w:t>
      </w:r>
      <w:r w:rsidRPr="004D452C">
        <w:rPr>
          <w:rFonts w:eastAsia="나눔명조" w:hint="eastAsia"/>
          <w:sz w:val="20"/>
          <w:szCs w:val="22"/>
        </w:rPr>
        <w:t xml:space="preserve"> </w:t>
      </w:r>
      <w:r w:rsidRPr="004D452C">
        <w:rPr>
          <w:rFonts w:eastAsia="나눔명조" w:hint="eastAsia"/>
          <w:sz w:val="20"/>
          <w:szCs w:val="22"/>
        </w:rPr>
        <w:t>증대된다고</w:t>
      </w:r>
      <w:r w:rsidRPr="004D452C">
        <w:rPr>
          <w:rFonts w:eastAsia="나눔명조" w:hint="eastAsia"/>
          <w:sz w:val="20"/>
          <w:szCs w:val="22"/>
        </w:rPr>
        <w:t xml:space="preserve"> </w:t>
      </w:r>
      <w:r w:rsidRPr="004D452C">
        <w:rPr>
          <w:rFonts w:eastAsia="나눔명조" w:hint="eastAsia"/>
          <w:sz w:val="20"/>
          <w:szCs w:val="22"/>
        </w:rPr>
        <w:t>볼</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proofErr w:type="spellStart"/>
      <w:r w:rsidRPr="004D452C">
        <w:rPr>
          <w:rFonts w:eastAsia="나눔명조" w:hint="eastAsia"/>
          <w:sz w:val="20"/>
          <w:szCs w:val="22"/>
        </w:rPr>
        <w:t>한에스더</w:t>
      </w:r>
      <w:proofErr w:type="spellEnd"/>
      <w:r w:rsidRPr="004D452C">
        <w:rPr>
          <w:rFonts w:eastAsia="나눔명조" w:hint="eastAsia"/>
          <w:sz w:val="20"/>
          <w:szCs w:val="22"/>
        </w:rPr>
        <w:t xml:space="preserve"> </w:t>
      </w:r>
      <w:r w:rsidRPr="004D452C">
        <w:rPr>
          <w:rFonts w:eastAsia="나눔명조" w:hint="eastAsia"/>
          <w:sz w:val="20"/>
          <w:szCs w:val="22"/>
        </w:rPr>
        <w:t>외</w:t>
      </w:r>
      <w:r w:rsidRPr="004D452C">
        <w:rPr>
          <w:rFonts w:eastAsia="나눔명조" w:hint="eastAsia"/>
          <w:sz w:val="20"/>
          <w:szCs w:val="22"/>
        </w:rPr>
        <w:t xml:space="preserve"> </w:t>
      </w:r>
      <w:proofErr w:type="gramStart"/>
      <w:r w:rsidRPr="004D452C">
        <w:rPr>
          <w:rFonts w:eastAsia="나눔명조" w:hint="eastAsia"/>
          <w:sz w:val="20"/>
          <w:szCs w:val="22"/>
        </w:rPr>
        <w:t>2012;</w:t>
      </w:r>
      <w:r w:rsidRPr="004D452C">
        <w:rPr>
          <w:rFonts w:eastAsia="나눔명조" w:hint="eastAsia"/>
          <w:sz w:val="20"/>
          <w:szCs w:val="22"/>
        </w:rPr>
        <w:t>김서용</w:t>
      </w:r>
      <w:proofErr w:type="gramEnd"/>
      <w:r w:rsidRPr="004D452C">
        <w:rPr>
          <w:rFonts w:eastAsia="나눔명조" w:hint="eastAsia"/>
          <w:sz w:val="20"/>
          <w:szCs w:val="22"/>
        </w:rPr>
        <w:t xml:space="preserve"> </w:t>
      </w:r>
      <w:r w:rsidRPr="004D452C">
        <w:rPr>
          <w:rFonts w:eastAsia="나눔명조" w:hint="eastAsia"/>
          <w:sz w:val="20"/>
          <w:szCs w:val="22"/>
        </w:rPr>
        <w:t>외</w:t>
      </w:r>
      <w:r w:rsidRPr="004D452C">
        <w:rPr>
          <w:rFonts w:eastAsia="나눔명조" w:hint="eastAsia"/>
          <w:sz w:val="20"/>
          <w:szCs w:val="22"/>
        </w:rPr>
        <w:t xml:space="preserve"> 2010).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팀워크와</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관계에</w:t>
      </w:r>
      <w:r w:rsidRPr="004D452C">
        <w:rPr>
          <w:rFonts w:eastAsia="나눔명조" w:hint="eastAsia"/>
          <w:sz w:val="20"/>
          <w:szCs w:val="22"/>
        </w:rPr>
        <w:t xml:space="preserve"> </w:t>
      </w:r>
      <w:r w:rsidRPr="004D452C">
        <w:rPr>
          <w:rFonts w:eastAsia="나눔명조" w:hint="eastAsia"/>
          <w:sz w:val="20"/>
          <w:szCs w:val="22"/>
        </w:rPr>
        <w:t>대한</w:t>
      </w:r>
      <w:r w:rsidRPr="004D452C">
        <w:rPr>
          <w:rFonts w:eastAsia="나눔명조" w:hint="eastAsia"/>
          <w:sz w:val="20"/>
          <w:szCs w:val="22"/>
        </w:rPr>
        <w:t xml:space="preserve"> </w:t>
      </w:r>
      <w:r w:rsidRPr="004D452C">
        <w:rPr>
          <w:rFonts w:eastAsia="나눔명조" w:hint="eastAsia"/>
          <w:sz w:val="20"/>
          <w:szCs w:val="22"/>
        </w:rPr>
        <w:t>욕구가</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팀</w:t>
      </w:r>
      <w:r w:rsidRPr="004D452C">
        <w:rPr>
          <w:rFonts w:eastAsia="나눔명조" w:hint="eastAsia"/>
          <w:sz w:val="20"/>
          <w:szCs w:val="22"/>
        </w:rPr>
        <w:t xml:space="preserve"> </w:t>
      </w:r>
      <w:r w:rsidRPr="004D452C">
        <w:rPr>
          <w:rFonts w:eastAsia="나눔명조" w:hint="eastAsia"/>
          <w:sz w:val="20"/>
          <w:szCs w:val="22"/>
        </w:rPr>
        <w:t>형성</w:t>
      </w:r>
      <w:r w:rsidRPr="004D452C">
        <w:rPr>
          <w:rFonts w:eastAsia="나눔명조" w:hint="eastAsia"/>
          <w:sz w:val="20"/>
          <w:szCs w:val="22"/>
        </w:rPr>
        <w:t xml:space="preserve"> </w:t>
      </w:r>
      <w:r w:rsidRPr="004D452C">
        <w:rPr>
          <w:rFonts w:eastAsia="나눔명조" w:hint="eastAsia"/>
          <w:sz w:val="20"/>
          <w:szCs w:val="22"/>
        </w:rPr>
        <w:t>기술</w:t>
      </w:r>
      <w:r w:rsidRPr="004D452C">
        <w:rPr>
          <w:rFonts w:eastAsia="나눔명조" w:hint="eastAsia"/>
          <w:sz w:val="20"/>
          <w:szCs w:val="22"/>
        </w:rPr>
        <w:t>(team building skill)</w:t>
      </w:r>
      <w:r w:rsidRPr="004D452C">
        <w:rPr>
          <w:rFonts w:eastAsia="나눔명조" w:hint="eastAsia"/>
          <w:sz w:val="20"/>
          <w:szCs w:val="22"/>
        </w:rPr>
        <w:t>과</w:t>
      </w:r>
      <w:r w:rsidRPr="004D452C">
        <w:rPr>
          <w:rFonts w:eastAsia="나눔명조" w:hint="eastAsia"/>
          <w:sz w:val="20"/>
          <w:szCs w:val="22"/>
        </w:rPr>
        <w:t xml:space="preserve"> </w:t>
      </w:r>
      <w:r w:rsidRPr="004D452C">
        <w:rPr>
          <w:rFonts w:eastAsia="나눔명조" w:hint="eastAsia"/>
          <w:sz w:val="20"/>
          <w:szCs w:val="22"/>
        </w:rPr>
        <w:t>대인관계</w:t>
      </w:r>
      <w:r w:rsidRPr="004D452C">
        <w:rPr>
          <w:rFonts w:eastAsia="나눔명조" w:hint="eastAsia"/>
          <w:sz w:val="20"/>
          <w:szCs w:val="22"/>
        </w:rPr>
        <w:t xml:space="preserve"> </w:t>
      </w:r>
      <w:r w:rsidRPr="004D452C">
        <w:rPr>
          <w:rFonts w:eastAsia="나눔명조" w:hint="eastAsia"/>
          <w:sz w:val="20"/>
          <w:szCs w:val="22"/>
        </w:rPr>
        <w:t>기술</w:t>
      </w:r>
      <w:r w:rsidRPr="004D452C">
        <w:rPr>
          <w:rFonts w:eastAsia="나눔명조" w:hint="eastAsia"/>
          <w:sz w:val="20"/>
          <w:szCs w:val="22"/>
        </w:rPr>
        <w:t xml:space="preserve"> </w:t>
      </w:r>
      <w:r w:rsidRPr="004D452C">
        <w:rPr>
          <w:rFonts w:eastAsia="나눔명조" w:hint="eastAsia"/>
          <w:sz w:val="20"/>
          <w:szCs w:val="22"/>
        </w:rPr>
        <w:t>수준</w:t>
      </w:r>
      <w:r w:rsidRPr="004D452C">
        <w:rPr>
          <w:rFonts w:eastAsia="나눔명조" w:hint="eastAsia"/>
          <w:sz w:val="20"/>
          <w:szCs w:val="22"/>
        </w:rPr>
        <w:t xml:space="preserve"> </w:t>
      </w:r>
      <w:r w:rsidRPr="004D452C">
        <w:rPr>
          <w:rFonts w:eastAsia="나눔명조" w:hint="eastAsia"/>
          <w:sz w:val="20"/>
          <w:szCs w:val="22"/>
        </w:rPr>
        <w:t>증대와</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강화의</w:t>
      </w:r>
      <w:r w:rsidRPr="004D452C">
        <w:rPr>
          <w:rFonts w:eastAsia="나눔명조" w:hint="eastAsia"/>
          <w:sz w:val="20"/>
          <w:szCs w:val="22"/>
        </w:rPr>
        <w:t xml:space="preserve"> </w:t>
      </w:r>
      <w:r w:rsidRPr="004D452C">
        <w:rPr>
          <w:rFonts w:eastAsia="나눔명조" w:hint="eastAsia"/>
          <w:sz w:val="20"/>
          <w:szCs w:val="22"/>
        </w:rPr>
        <w:t>연관성을</w:t>
      </w:r>
      <w:r w:rsidRPr="004D452C">
        <w:rPr>
          <w:rFonts w:eastAsia="나눔명조" w:hint="eastAsia"/>
          <w:sz w:val="20"/>
          <w:szCs w:val="22"/>
        </w:rPr>
        <w:t xml:space="preserve"> </w:t>
      </w:r>
      <w:r w:rsidRPr="004D452C">
        <w:rPr>
          <w:rFonts w:eastAsia="나눔명조" w:hint="eastAsia"/>
          <w:sz w:val="20"/>
          <w:szCs w:val="22"/>
        </w:rPr>
        <w:t>제시한</w:t>
      </w:r>
      <w:r w:rsidRPr="004D452C">
        <w:rPr>
          <w:rFonts w:eastAsia="나눔명조" w:hint="eastAsia"/>
          <w:sz w:val="20"/>
          <w:szCs w:val="22"/>
        </w:rPr>
        <w:t xml:space="preserve"> </w:t>
      </w:r>
      <w:r w:rsidRPr="004D452C">
        <w:rPr>
          <w:rFonts w:eastAsia="나눔명조" w:hint="eastAsia"/>
          <w:sz w:val="20"/>
          <w:szCs w:val="22"/>
        </w:rPr>
        <w:t>연구도</w:t>
      </w:r>
      <w:r w:rsidRPr="004D452C">
        <w:rPr>
          <w:rFonts w:eastAsia="나눔명조" w:hint="eastAsia"/>
          <w:sz w:val="20"/>
          <w:szCs w:val="22"/>
        </w:rPr>
        <w:t xml:space="preserve"> </w:t>
      </w:r>
      <w:r w:rsidRPr="004D452C">
        <w:rPr>
          <w:rFonts w:eastAsia="나눔명조" w:hint="eastAsia"/>
          <w:sz w:val="20"/>
          <w:szCs w:val="22"/>
        </w:rPr>
        <w:t>존재한다</w:t>
      </w:r>
      <w:r w:rsidRPr="004D452C">
        <w:rPr>
          <w:rFonts w:eastAsia="나눔명조" w:hint="eastAsia"/>
          <w:sz w:val="20"/>
          <w:szCs w:val="22"/>
        </w:rPr>
        <w:t>(</w:t>
      </w:r>
      <w:r w:rsidRPr="004D452C">
        <w:rPr>
          <w:rFonts w:eastAsia="나눔명조" w:hint="eastAsia"/>
          <w:sz w:val="20"/>
          <w:szCs w:val="22"/>
        </w:rPr>
        <w:t>이하영</w:t>
      </w:r>
      <w:r w:rsidRPr="004D452C">
        <w:rPr>
          <w:rFonts w:eastAsia="나눔명조" w:hint="eastAsia"/>
          <w:sz w:val="20"/>
          <w:szCs w:val="22"/>
        </w:rPr>
        <w:t xml:space="preserve"> </w:t>
      </w:r>
      <w:r w:rsidRPr="004D452C">
        <w:rPr>
          <w:rFonts w:eastAsia="나눔명조" w:hint="eastAsia"/>
          <w:sz w:val="20"/>
          <w:szCs w:val="22"/>
        </w:rPr>
        <w:t>외</w:t>
      </w:r>
      <w:r w:rsidRPr="004D452C">
        <w:rPr>
          <w:rFonts w:eastAsia="나눔명조" w:hint="eastAsia"/>
          <w:sz w:val="20"/>
          <w:szCs w:val="22"/>
        </w:rPr>
        <w:t xml:space="preserve"> 2017; Schott &amp; Pronk 2014; Paarlberg et al 2008).  </w:t>
      </w:r>
      <w:r w:rsidRPr="004D452C">
        <w:rPr>
          <w:rFonts w:eastAsia="나눔명조" w:hint="eastAsia"/>
          <w:sz w:val="20"/>
          <w:szCs w:val="22"/>
        </w:rPr>
        <w:t>또한</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기</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공직종사자에게</w:t>
      </w:r>
      <w:r w:rsidRPr="004D452C">
        <w:rPr>
          <w:rFonts w:eastAsia="나눔명조" w:hint="eastAsia"/>
          <w:sz w:val="20"/>
          <w:szCs w:val="22"/>
        </w:rPr>
        <w:t xml:space="preserve"> </w:t>
      </w:r>
      <w:r w:rsidRPr="004D452C">
        <w:rPr>
          <w:rFonts w:eastAsia="나눔명조" w:hint="eastAsia"/>
          <w:sz w:val="20"/>
          <w:szCs w:val="22"/>
        </w:rPr>
        <w:t>충분한</w:t>
      </w:r>
      <w:r w:rsidRPr="004D452C">
        <w:rPr>
          <w:rFonts w:eastAsia="나눔명조" w:hint="eastAsia"/>
          <w:sz w:val="20"/>
          <w:szCs w:val="22"/>
        </w:rPr>
        <w:t xml:space="preserve"> </w:t>
      </w:r>
      <w:r w:rsidRPr="004D452C">
        <w:rPr>
          <w:rFonts w:eastAsia="나눔명조" w:hint="eastAsia"/>
          <w:sz w:val="20"/>
          <w:szCs w:val="22"/>
        </w:rPr>
        <w:t>재량권을</w:t>
      </w:r>
      <w:r w:rsidRPr="004D452C">
        <w:rPr>
          <w:rFonts w:eastAsia="나눔명조" w:hint="eastAsia"/>
          <w:sz w:val="20"/>
          <w:szCs w:val="22"/>
        </w:rPr>
        <w:t xml:space="preserve"> </w:t>
      </w:r>
      <w:r w:rsidRPr="004D452C">
        <w:rPr>
          <w:rFonts w:eastAsia="나눔명조" w:hint="eastAsia"/>
          <w:sz w:val="20"/>
          <w:szCs w:val="22"/>
        </w:rPr>
        <w:t>부여함과</w:t>
      </w:r>
      <w:r w:rsidRPr="004D452C">
        <w:rPr>
          <w:rFonts w:eastAsia="나눔명조" w:hint="eastAsia"/>
          <w:sz w:val="20"/>
          <w:szCs w:val="22"/>
        </w:rPr>
        <w:t xml:space="preserve"> </w:t>
      </w:r>
      <w:r w:rsidRPr="004D452C">
        <w:rPr>
          <w:rFonts w:eastAsia="나눔명조" w:hint="eastAsia"/>
          <w:sz w:val="20"/>
          <w:szCs w:val="22"/>
        </w:rPr>
        <w:t>동시에</w:t>
      </w:r>
      <w:r w:rsidRPr="004D452C">
        <w:rPr>
          <w:rFonts w:eastAsia="나눔명조" w:hint="eastAsia"/>
          <w:sz w:val="20"/>
          <w:szCs w:val="22"/>
        </w:rPr>
        <w:t xml:space="preserve">, </w:t>
      </w:r>
      <w:r w:rsidRPr="004D452C">
        <w:rPr>
          <w:rFonts w:eastAsia="나눔명조" w:hint="eastAsia"/>
          <w:sz w:val="20"/>
          <w:szCs w:val="22"/>
        </w:rPr>
        <w:t>종사자</w:t>
      </w:r>
      <w:r w:rsidRPr="004D452C">
        <w:rPr>
          <w:rFonts w:eastAsia="나눔명조" w:hint="eastAsia"/>
          <w:sz w:val="20"/>
          <w:szCs w:val="22"/>
        </w:rPr>
        <w:t xml:space="preserve"> </w:t>
      </w:r>
      <w:r w:rsidRPr="004D452C">
        <w:rPr>
          <w:rFonts w:eastAsia="나눔명조" w:hint="eastAsia"/>
          <w:sz w:val="20"/>
          <w:szCs w:val="22"/>
        </w:rPr>
        <w:t>자시의</w:t>
      </w:r>
      <w:r w:rsidRPr="004D452C">
        <w:rPr>
          <w:rFonts w:eastAsia="나눔명조" w:hint="eastAsia"/>
          <w:sz w:val="20"/>
          <w:szCs w:val="22"/>
        </w:rPr>
        <w:t xml:space="preserve"> </w:t>
      </w:r>
      <w:r w:rsidRPr="004D452C">
        <w:rPr>
          <w:rFonts w:eastAsia="나눔명조" w:hint="eastAsia"/>
          <w:sz w:val="20"/>
          <w:szCs w:val="22"/>
        </w:rPr>
        <w:t>결정이</w:t>
      </w:r>
      <w:r w:rsidRPr="004D452C">
        <w:rPr>
          <w:rFonts w:eastAsia="나눔명조" w:hint="eastAsia"/>
          <w:sz w:val="20"/>
          <w:szCs w:val="22"/>
        </w:rPr>
        <w:t xml:space="preserve"> </w:t>
      </w:r>
      <w:r w:rsidRPr="004D452C">
        <w:rPr>
          <w:rFonts w:eastAsia="나눔명조" w:hint="eastAsia"/>
          <w:sz w:val="20"/>
          <w:szCs w:val="22"/>
        </w:rPr>
        <w:t>공익에</w:t>
      </w:r>
      <w:r w:rsidRPr="004D452C">
        <w:rPr>
          <w:rFonts w:eastAsia="나눔명조" w:hint="eastAsia"/>
          <w:sz w:val="20"/>
          <w:szCs w:val="22"/>
        </w:rPr>
        <w:t xml:space="preserve"> </w:t>
      </w:r>
      <w:r w:rsidRPr="004D452C">
        <w:rPr>
          <w:rFonts w:eastAsia="나눔명조" w:hint="eastAsia"/>
          <w:sz w:val="20"/>
          <w:szCs w:val="22"/>
        </w:rPr>
        <w:t>어떤</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치는지</w:t>
      </w:r>
      <w:r w:rsidRPr="004D452C">
        <w:rPr>
          <w:rFonts w:eastAsia="나눔명조" w:hint="eastAsia"/>
          <w:sz w:val="20"/>
          <w:szCs w:val="22"/>
        </w:rPr>
        <w:t xml:space="preserve"> </w:t>
      </w:r>
      <w:r w:rsidRPr="004D452C">
        <w:rPr>
          <w:rFonts w:eastAsia="나눔명조" w:hint="eastAsia"/>
          <w:sz w:val="20"/>
          <w:szCs w:val="22"/>
        </w:rPr>
        <w:t>인식하는</w:t>
      </w:r>
      <w:r w:rsidRPr="004D452C">
        <w:rPr>
          <w:rFonts w:eastAsia="나눔명조" w:hint="eastAsia"/>
          <w:sz w:val="20"/>
          <w:szCs w:val="22"/>
        </w:rPr>
        <w:t xml:space="preserve"> </w:t>
      </w:r>
      <w:r w:rsidRPr="004D452C">
        <w:rPr>
          <w:rFonts w:eastAsia="나눔명조" w:hint="eastAsia"/>
          <w:sz w:val="20"/>
          <w:szCs w:val="22"/>
        </w:rPr>
        <w:t>것이</w:t>
      </w:r>
      <w:r w:rsidRPr="004D452C">
        <w:rPr>
          <w:rFonts w:eastAsia="나눔명조" w:hint="eastAsia"/>
          <w:sz w:val="20"/>
          <w:szCs w:val="22"/>
        </w:rPr>
        <w:t xml:space="preserve"> </w:t>
      </w:r>
      <w:r w:rsidRPr="004D452C">
        <w:rPr>
          <w:rFonts w:eastAsia="나눔명조" w:hint="eastAsia"/>
          <w:sz w:val="20"/>
          <w:szCs w:val="22"/>
        </w:rPr>
        <w:t>중요하며</w:t>
      </w:r>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가치와</w:t>
      </w:r>
      <w:r w:rsidRPr="004D452C">
        <w:rPr>
          <w:rFonts w:eastAsia="나눔명조" w:hint="eastAsia"/>
          <w:sz w:val="20"/>
          <w:szCs w:val="22"/>
        </w:rPr>
        <w:t xml:space="preserve"> </w:t>
      </w:r>
      <w:r w:rsidRPr="004D452C">
        <w:rPr>
          <w:rFonts w:eastAsia="나눔명조" w:hint="eastAsia"/>
          <w:sz w:val="20"/>
          <w:szCs w:val="22"/>
        </w:rPr>
        <w:t>종사자</w:t>
      </w:r>
      <w:r w:rsidRPr="004D452C">
        <w:rPr>
          <w:rFonts w:eastAsia="나눔명조" w:hint="eastAsia"/>
          <w:sz w:val="20"/>
          <w:szCs w:val="22"/>
        </w:rPr>
        <w:t xml:space="preserve"> </w:t>
      </w:r>
      <w:r w:rsidRPr="004D452C">
        <w:rPr>
          <w:rFonts w:eastAsia="나눔명조" w:hint="eastAsia"/>
          <w:sz w:val="20"/>
          <w:szCs w:val="22"/>
        </w:rPr>
        <w:t>자신의</w:t>
      </w:r>
      <w:r w:rsidRPr="004D452C">
        <w:rPr>
          <w:rFonts w:eastAsia="나눔명조" w:hint="eastAsia"/>
          <w:sz w:val="20"/>
          <w:szCs w:val="22"/>
        </w:rPr>
        <w:t xml:space="preserve"> </w:t>
      </w:r>
      <w:r w:rsidRPr="004D452C">
        <w:rPr>
          <w:rFonts w:eastAsia="나눔명조" w:hint="eastAsia"/>
          <w:sz w:val="20"/>
          <w:szCs w:val="22"/>
        </w:rPr>
        <w:t>가치를</w:t>
      </w:r>
      <w:r w:rsidRPr="004D452C">
        <w:rPr>
          <w:rFonts w:eastAsia="나눔명조" w:hint="eastAsia"/>
          <w:sz w:val="20"/>
          <w:szCs w:val="22"/>
        </w:rPr>
        <w:t xml:space="preserve"> </w:t>
      </w:r>
      <w:r w:rsidRPr="004D452C">
        <w:rPr>
          <w:rFonts w:eastAsia="나눔명조" w:hint="eastAsia"/>
          <w:sz w:val="20"/>
          <w:szCs w:val="22"/>
        </w:rPr>
        <w:t>일치하여</w:t>
      </w:r>
      <w:r w:rsidRPr="004D452C">
        <w:rPr>
          <w:rFonts w:eastAsia="나눔명조" w:hint="eastAsia"/>
          <w:sz w:val="20"/>
          <w:szCs w:val="22"/>
        </w:rPr>
        <w:t xml:space="preserve"> </w:t>
      </w:r>
      <w:r w:rsidRPr="004D452C">
        <w:rPr>
          <w:rFonts w:eastAsia="나눔명조" w:hint="eastAsia"/>
          <w:sz w:val="20"/>
          <w:szCs w:val="22"/>
        </w:rPr>
        <w:t>일체감을</w:t>
      </w:r>
      <w:r w:rsidRPr="004D452C">
        <w:rPr>
          <w:rFonts w:eastAsia="나눔명조" w:hint="eastAsia"/>
          <w:sz w:val="20"/>
          <w:szCs w:val="22"/>
        </w:rPr>
        <w:t xml:space="preserve"> </w:t>
      </w:r>
      <w:r w:rsidRPr="004D452C">
        <w:rPr>
          <w:rFonts w:eastAsia="나눔명조" w:hint="eastAsia"/>
          <w:sz w:val="20"/>
          <w:szCs w:val="22"/>
        </w:rPr>
        <w:t>갖는</w:t>
      </w:r>
      <w:r w:rsidRPr="004D452C">
        <w:rPr>
          <w:rFonts w:eastAsia="나눔명조" w:hint="eastAsia"/>
          <w:sz w:val="20"/>
          <w:szCs w:val="22"/>
        </w:rPr>
        <w:t xml:space="preserve"> </w:t>
      </w:r>
      <w:r w:rsidRPr="004D452C">
        <w:rPr>
          <w:rFonts w:eastAsia="나눔명조" w:hint="eastAsia"/>
          <w:sz w:val="20"/>
          <w:szCs w:val="22"/>
        </w:rPr>
        <w:t>것</w:t>
      </w:r>
      <w:r w:rsidRPr="004D452C">
        <w:rPr>
          <w:rFonts w:eastAsia="나눔명조" w:hint="eastAsia"/>
          <w:sz w:val="20"/>
          <w:szCs w:val="22"/>
        </w:rPr>
        <w:t xml:space="preserve">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중요한</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친다</w:t>
      </w:r>
      <w:r w:rsidRPr="004D452C">
        <w:rPr>
          <w:rFonts w:eastAsia="나눔명조" w:hint="eastAsia"/>
          <w:sz w:val="20"/>
          <w:szCs w:val="22"/>
        </w:rPr>
        <w:t xml:space="preserve"> (Moynihan &amp; Pandey 2007; Moynihan, 2008; Paarlberg et al 2010).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공공봉사동기를</w:t>
      </w:r>
      <w:r w:rsidRPr="004D452C">
        <w:rPr>
          <w:rFonts w:eastAsia="나눔명조" w:hint="eastAsia"/>
          <w:sz w:val="20"/>
          <w:szCs w:val="22"/>
        </w:rPr>
        <w:t xml:space="preserve"> </w:t>
      </w:r>
      <w:r w:rsidRPr="004D452C">
        <w:rPr>
          <w:rFonts w:eastAsia="나눔명조" w:hint="eastAsia"/>
          <w:sz w:val="20"/>
          <w:szCs w:val="22"/>
        </w:rPr>
        <w:t>증대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하나의</w:t>
      </w:r>
      <w:r w:rsidRPr="004D452C">
        <w:rPr>
          <w:rFonts w:eastAsia="나눔명조" w:hint="eastAsia"/>
          <w:sz w:val="20"/>
          <w:szCs w:val="22"/>
        </w:rPr>
        <w:t xml:space="preserve"> </w:t>
      </w:r>
      <w:r w:rsidRPr="004D452C">
        <w:rPr>
          <w:rFonts w:eastAsia="나눔명조" w:hint="eastAsia"/>
          <w:sz w:val="20"/>
          <w:szCs w:val="22"/>
        </w:rPr>
        <w:t>영향력</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요인으로</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다뤄지고</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w:t>
      </w:r>
    </w:p>
    <w:p w14:paraId="1F802623" w14:textId="6A93F8ED"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의사소통이란</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주체들</w:t>
      </w:r>
      <w:r w:rsidRPr="004D452C">
        <w:rPr>
          <w:rFonts w:eastAsia="나눔명조" w:hint="eastAsia"/>
          <w:sz w:val="20"/>
          <w:szCs w:val="22"/>
        </w:rPr>
        <w:t xml:space="preserve"> </w:t>
      </w:r>
      <w:r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개인간</w:t>
      </w:r>
      <w:r w:rsidRPr="004D452C">
        <w:rPr>
          <w:rFonts w:eastAsia="나눔명조" w:hint="eastAsia"/>
          <w:sz w:val="20"/>
          <w:szCs w:val="22"/>
        </w:rPr>
        <w:t xml:space="preserve">, </w:t>
      </w:r>
      <w:r w:rsidRPr="004D452C">
        <w:rPr>
          <w:rFonts w:eastAsia="나눔명조" w:hint="eastAsia"/>
          <w:sz w:val="20"/>
          <w:szCs w:val="22"/>
        </w:rPr>
        <w:t>집단간</w:t>
      </w:r>
      <w:r w:rsidRPr="004D452C">
        <w:rPr>
          <w:rFonts w:eastAsia="나눔명조" w:hint="eastAsia"/>
          <w:sz w:val="20"/>
          <w:szCs w:val="22"/>
        </w:rPr>
        <w:t xml:space="preserve">, </w:t>
      </w:r>
      <w:r w:rsidRPr="004D452C">
        <w:rPr>
          <w:rFonts w:eastAsia="나눔명조" w:hint="eastAsia"/>
          <w:sz w:val="20"/>
          <w:szCs w:val="22"/>
        </w:rPr>
        <w:t>개인</w:t>
      </w:r>
      <w:r w:rsidRPr="004D452C">
        <w:rPr>
          <w:rFonts w:eastAsia="나눔명조" w:hint="eastAsia"/>
          <w:sz w:val="20"/>
          <w:szCs w:val="22"/>
        </w:rPr>
        <w:t>-</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상호</w:t>
      </w:r>
      <w:r w:rsidRPr="004D452C">
        <w:rPr>
          <w:rFonts w:eastAsia="나눔명조" w:hint="eastAsia"/>
          <w:sz w:val="20"/>
          <w:szCs w:val="22"/>
        </w:rPr>
        <w:t xml:space="preserve"> </w:t>
      </w:r>
      <w:r w:rsidRPr="004D452C">
        <w:rPr>
          <w:rFonts w:eastAsia="나눔명조" w:hint="eastAsia"/>
          <w:sz w:val="20"/>
          <w:szCs w:val="22"/>
        </w:rPr>
        <w:t>의사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정보와</w:t>
      </w:r>
      <w:r w:rsidRPr="004D452C">
        <w:rPr>
          <w:rFonts w:eastAsia="나눔명조" w:hint="eastAsia"/>
          <w:sz w:val="20"/>
          <w:szCs w:val="22"/>
        </w:rPr>
        <w:t xml:space="preserve"> </w:t>
      </w:r>
      <w:r w:rsidRPr="004D452C">
        <w:rPr>
          <w:rFonts w:eastAsia="나눔명조" w:hint="eastAsia"/>
          <w:sz w:val="20"/>
          <w:szCs w:val="22"/>
        </w:rPr>
        <w:t>의견을</w:t>
      </w:r>
      <w:r w:rsidRPr="004D452C">
        <w:rPr>
          <w:rFonts w:eastAsia="나눔명조" w:hint="eastAsia"/>
          <w:sz w:val="20"/>
          <w:szCs w:val="22"/>
        </w:rPr>
        <w:t xml:space="preserve"> </w:t>
      </w:r>
      <w:r w:rsidRPr="004D452C">
        <w:rPr>
          <w:rFonts w:eastAsia="나눔명조" w:hint="eastAsia"/>
          <w:sz w:val="20"/>
          <w:szCs w:val="22"/>
        </w:rPr>
        <w:t>교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r w:rsidRPr="004D452C">
        <w:rPr>
          <w:rFonts w:eastAsia="나눔명조" w:hint="eastAsia"/>
          <w:sz w:val="20"/>
          <w:szCs w:val="22"/>
        </w:rPr>
        <w:t>과정을</w:t>
      </w:r>
      <w:r w:rsidRPr="004D452C">
        <w:rPr>
          <w:rFonts w:eastAsia="나눔명조" w:hint="eastAsia"/>
          <w:sz w:val="20"/>
          <w:szCs w:val="22"/>
        </w:rPr>
        <w:t xml:space="preserve"> </w:t>
      </w:r>
      <w:r w:rsidRPr="004D452C">
        <w:rPr>
          <w:rFonts w:eastAsia="나눔명조" w:hint="eastAsia"/>
          <w:sz w:val="20"/>
          <w:szCs w:val="22"/>
        </w:rPr>
        <w:t>의미한다</w:t>
      </w:r>
      <w:r w:rsidRPr="004D452C">
        <w:rPr>
          <w:rFonts w:eastAsia="나눔명조" w:hint="eastAsia"/>
          <w:sz w:val="20"/>
          <w:szCs w:val="22"/>
        </w:rPr>
        <w:t xml:space="preserve"> (Jones 1996). </w:t>
      </w:r>
      <w:r w:rsidRPr="004D452C">
        <w:rPr>
          <w:rFonts w:eastAsia="나눔명조" w:hint="eastAsia"/>
          <w:sz w:val="20"/>
          <w:szCs w:val="22"/>
        </w:rPr>
        <w:t>위</w:t>
      </w:r>
      <w:r w:rsidRPr="004D452C">
        <w:rPr>
          <w:rFonts w:eastAsia="나눔명조" w:hint="eastAsia"/>
          <w:sz w:val="20"/>
          <w:szCs w:val="22"/>
        </w:rPr>
        <w:t xml:space="preserve"> </w:t>
      </w:r>
      <w:r w:rsidRPr="004D452C">
        <w:rPr>
          <w:rFonts w:eastAsia="나눔명조" w:hint="eastAsia"/>
          <w:sz w:val="20"/>
          <w:szCs w:val="22"/>
        </w:rPr>
        <w:t>선행연구들을</w:t>
      </w:r>
      <w:r w:rsidRPr="004D452C">
        <w:rPr>
          <w:rFonts w:eastAsia="나눔명조" w:hint="eastAsia"/>
          <w:sz w:val="20"/>
          <w:szCs w:val="22"/>
        </w:rPr>
        <w:t xml:space="preserve"> </w:t>
      </w:r>
      <w:r w:rsidRPr="004D452C">
        <w:rPr>
          <w:rFonts w:eastAsia="나눔명조" w:hint="eastAsia"/>
          <w:sz w:val="20"/>
          <w:szCs w:val="22"/>
        </w:rPr>
        <w:t>보면</w:t>
      </w:r>
      <w:r w:rsidRPr="004D452C">
        <w:rPr>
          <w:rFonts w:eastAsia="나눔명조" w:hint="eastAsia"/>
          <w:sz w:val="20"/>
          <w:szCs w:val="22"/>
        </w:rPr>
        <w:t xml:space="preserve">, </w:t>
      </w:r>
      <w:r w:rsidRPr="004D452C">
        <w:rPr>
          <w:rFonts w:eastAsia="나눔명조" w:hint="eastAsia"/>
          <w:sz w:val="20"/>
          <w:szCs w:val="22"/>
        </w:rPr>
        <w:t>‘</w:t>
      </w:r>
      <w:proofErr w:type="spellStart"/>
      <w:r w:rsidRPr="004D452C">
        <w:rPr>
          <w:rFonts w:eastAsia="나눔명조" w:hint="eastAsia"/>
          <w:sz w:val="20"/>
          <w:szCs w:val="22"/>
        </w:rPr>
        <w:t>의사소통’이라는</w:t>
      </w:r>
      <w:proofErr w:type="spellEnd"/>
      <w:r w:rsidRPr="004D452C">
        <w:rPr>
          <w:rFonts w:eastAsia="나눔명조" w:hint="eastAsia"/>
          <w:sz w:val="20"/>
          <w:szCs w:val="22"/>
        </w:rPr>
        <w:t xml:space="preserve"> </w:t>
      </w:r>
      <w:r w:rsidRPr="004D452C">
        <w:rPr>
          <w:rFonts w:eastAsia="나눔명조" w:hint="eastAsia"/>
          <w:sz w:val="20"/>
          <w:szCs w:val="22"/>
        </w:rPr>
        <w:t>명확한</w:t>
      </w:r>
      <w:r w:rsidRPr="004D452C">
        <w:rPr>
          <w:rFonts w:eastAsia="나눔명조" w:hint="eastAsia"/>
          <w:sz w:val="20"/>
          <w:szCs w:val="22"/>
        </w:rPr>
        <w:t xml:space="preserve"> </w:t>
      </w:r>
      <w:r w:rsidRPr="004D452C">
        <w:rPr>
          <w:rFonts w:eastAsia="나눔명조" w:hint="eastAsia"/>
          <w:sz w:val="20"/>
          <w:szCs w:val="22"/>
        </w:rPr>
        <w:t>용어</w:t>
      </w:r>
      <w:r w:rsidRPr="004D452C">
        <w:rPr>
          <w:rFonts w:eastAsia="나눔명조" w:hint="eastAsia"/>
          <w:sz w:val="20"/>
          <w:szCs w:val="22"/>
        </w:rPr>
        <w:t xml:space="preserve"> </w:t>
      </w:r>
      <w:r w:rsidRPr="004D452C">
        <w:rPr>
          <w:rFonts w:eastAsia="나눔명조" w:hint="eastAsia"/>
          <w:sz w:val="20"/>
          <w:szCs w:val="22"/>
        </w:rPr>
        <w:t>사용이</w:t>
      </w:r>
      <w:r w:rsidRPr="004D452C">
        <w:rPr>
          <w:rFonts w:eastAsia="나눔명조" w:hint="eastAsia"/>
          <w:sz w:val="20"/>
          <w:szCs w:val="22"/>
        </w:rPr>
        <w:t xml:space="preserve"> </w:t>
      </w:r>
      <w:r w:rsidRPr="004D452C">
        <w:rPr>
          <w:rFonts w:eastAsia="나눔명조" w:hint="eastAsia"/>
          <w:sz w:val="20"/>
          <w:szCs w:val="22"/>
        </w:rPr>
        <w:t>부재할</w:t>
      </w:r>
      <w:r w:rsidRPr="004D452C">
        <w:rPr>
          <w:rFonts w:eastAsia="나눔명조" w:hint="eastAsia"/>
          <w:sz w:val="20"/>
          <w:szCs w:val="22"/>
        </w:rPr>
        <w:t xml:space="preserve"> </w:t>
      </w:r>
      <w:r w:rsidRPr="004D452C">
        <w:rPr>
          <w:rFonts w:eastAsia="나눔명조" w:hint="eastAsia"/>
          <w:sz w:val="20"/>
          <w:szCs w:val="22"/>
        </w:rPr>
        <w:t>뿐</w:t>
      </w:r>
      <w:r w:rsidRPr="004D452C">
        <w:rPr>
          <w:rFonts w:eastAsia="나눔명조" w:hint="eastAsia"/>
          <w:sz w:val="20"/>
          <w:szCs w:val="22"/>
        </w:rPr>
        <w:t xml:space="preserve">, </w:t>
      </w:r>
      <w:r w:rsidRPr="004D452C">
        <w:rPr>
          <w:rFonts w:eastAsia="나눔명조" w:hint="eastAsia"/>
          <w:sz w:val="20"/>
          <w:szCs w:val="22"/>
        </w:rPr>
        <w:t>‘</w:t>
      </w:r>
      <w:proofErr w:type="spellStart"/>
      <w:r w:rsidRPr="004D452C">
        <w:rPr>
          <w:rFonts w:eastAsia="나눔명조" w:hint="eastAsia"/>
          <w:sz w:val="20"/>
          <w:szCs w:val="22"/>
        </w:rPr>
        <w:t>의사소통’이</w:t>
      </w:r>
      <w:proofErr w:type="spellEnd"/>
      <w:r w:rsidRPr="004D452C">
        <w:rPr>
          <w:rFonts w:eastAsia="나눔명조" w:hint="eastAsia"/>
          <w:sz w:val="20"/>
          <w:szCs w:val="22"/>
        </w:rPr>
        <w:t xml:space="preserve"> </w:t>
      </w:r>
      <w:r w:rsidRPr="004D452C">
        <w:rPr>
          <w:rFonts w:eastAsia="나눔명조" w:hint="eastAsia"/>
          <w:sz w:val="20"/>
          <w:szCs w:val="22"/>
        </w:rPr>
        <w:t>선행하지</w:t>
      </w:r>
      <w:r w:rsidRPr="004D452C">
        <w:rPr>
          <w:rFonts w:eastAsia="나눔명조" w:hint="eastAsia"/>
          <w:sz w:val="20"/>
          <w:szCs w:val="22"/>
        </w:rPr>
        <w:t xml:space="preserve"> </w:t>
      </w:r>
      <w:r w:rsidRPr="004D452C">
        <w:rPr>
          <w:rFonts w:eastAsia="나눔명조" w:hint="eastAsia"/>
          <w:sz w:val="20"/>
          <w:szCs w:val="22"/>
        </w:rPr>
        <w:t>않고는</w:t>
      </w:r>
      <w:r w:rsidRPr="004D452C">
        <w:rPr>
          <w:rFonts w:eastAsia="나눔명조" w:hint="eastAsia"/>
          <w:sz w:val="20"/>
          <w:szCs w:val="22"/>
        </w:rPr>
        <w:t xml:space="preserve"> </w:t>
      </w:r>
      <w:r w:rsidRPr="004D452C">
        <w:rPr>
          <w:rFonts w:eastAsia="나눔명조" w:hint="eastAsia"/>
          <w:sz w:val="20"/>
          <w:szCs w:val="22"/>
        </w:rPr>
        <w:t>취득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없는</w:t>
      </w:r>
      <w:r w:rsidRPr="004D452C">
        <w:rPr>
          <w:rFonts w:eastAsia="나눔명조" w:hint="eastAsia"/>
          <w:sz w:val="20"/>
          <w:szCs w:val="22"/>
        </w:rPr>
        <w:t xml:space="preserve"> </w:t>
      </w:r>
      <w:r w:rsidRPr="004D452C">
        <w:rPr>
          <w:rFonts w:eastAsia="나눔명조" w:hint="eastAsia"/>
          <w:sz w:val="20"/>
          <w:szCs w:val="22"/>
        </w:rPr>
        <w:t>요인들을</w:t>
      </w:r>
      <w:r w:rsidRPr="004D452C">
        <w:rPr>
          <w:rFonts w:eastAsia="나눔명조" w:hint="eastAsia"/>
          <w:sz w:val="20"/>
          <w:szCs w:val="22"/>
        </w:rPr>
        <w:t xml:space="preserve"> </w:t>
      </w:r>
      <w:r w:rsidRPr="004D452C">
        <w:rPr>
          <w:rFonts w:eastAsia="나눔명조" w:hint="eastAsia"/>
          <w:sz w:val="20"/>
          <w:szCs w:val="22"/>
        </w:rPr>
        <w:t>다수</w:t>
      </w:r>
      <w:r w:rsidRPr="004D452C">
        <w:rPr>
          <w:rFonts w:eastAsia="나눔명조" w:hint="eastAsia"/>
          <w:sz w:val="20"/>
          <w:szCs w:val="22"/>
        </w:rPr>
        <w:t xml:space="preserve"> </w:t>
      </w:r>
      <w:r w:rsidRPr="004D452C">
        <w:rPr>
          <w:rFonts w:eastAsia="나눔명조" w:hint="eastAsia"/>
          <w:sz w:val="20"/>
          <w:szCs w:val="22"/>
        </w:rPr>
        <w:t>언급하고</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하나의</w:t>
      </w:r>
      <w:r w:rsidRPr="004D452C">
        <w:rPr>
          <w:rFonts w:eastAsia="나눔명조" w:hint="eastAsia"/>
          <w:sz w:val="20"/>
          <w:szCs w:val="22"/>
        </w:rPr>
        <w:t xml:space="preserve"> </w:t>
      </w:r>
      <w:r w:rsidRPr="004D452C">
        <w:rPr>
          <w:rFonts w:eastAsia="나눔명조" w:hint="eastAsia"/>
          <w:sz w:val="20"/>
          <w:szCs w:val="22"/>
        </w:rPr>
        <w:t>변수로</w:t>
      </w:r>
      <w:r w:rsidRPr="004D452C">
        <w:rPr>
          <w:rFonts w:eastAsia="나눔명조" w:hint="eastAsia"/>
          <w:sz w:val="20"/>
          <w:szCs w:val="22"/>
        </w:rPr>
        <w:t xml:space="preserve"> </w:t>
      </w:r>
      <w:r w:rsidRPr="004D452C">
        <w:rPr>
          <w:rFonts w:eastAsia="나눔명조" w:hint="eastAsia"/>
          <w:sz w:val="20"/>
          <w:szCs w:val="22"/>
        </w:rPr>
        <w:t>활용해야</w:t>
      </w:r>
      <w:r w:rsidRPr="004D452C">
        <w:rPr>
          <w:rFonts w:eastAsia="나눔명조" w:hint="eastAsia"/>
          <w:sz w:val="20"/>
          <w:szCs w:val="22"/>
        </w:rPr>
        <w:t xml:space="preserve"> </w:t>
      </w:r>
      <w:r w:rsidRPr="004D452C">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필요성을</w:t>
      </w:r>
      <w:r w:rsidRPr="004D452C">
        <w:rPr>
          <w:rFonts w:eastAsia="나눔명조" w:hint="eastAsia"/>
          <w:sz w:val="20"/>
          <w:szCs w:val="22"/>
        </w:rPr>
        <w:t xml:space="preserve"> </w:t>
      </w:r>
      <w:r w:rsidRPr="004D452C">
        <w:rPr>
          <w:rFonts w:eastAsia="나눔명조" w:hint="eastAsia"/>
          <w:sz w:val="20"/>
          <w:szCs w:val="22"/>
        </w:rPr>
        <w:t>시사하고</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업무</w:t>
      </w:r>
      <w:r w:rsidRPr="004D452C">
        <w:rPr>
          <w:rFonts w:eastAsia="나눔명조" w:hint="eastAsia"/>
          <w:sz w:val="20"/>
          <w:szCs w:val="22"/>
        </w:rPr>
        <w:t xml:space="preserve"> </w:t>
      </w:r>
      <w:r w:rsidRPr="004D452C">
        <w:rPr>
          <w:rFonts w:eastAsia="나눔명조" w:hint="eastAsia"/>
          <w:sz w:val="20"/>
          <w:szCs w:val="22"/>
        </w:rPr>
        <w:t>모호성을</w:t>
      </w:r>
      <w:r w:rsidRPr="004D452C">
        <w:rPr>
          <w:rFonts w:eastAsia="나눔명조" w:hint="eastAsia"/>
          <w:sz w:val="20"/>
          <w:szCs w:val="22"/>
        </w:rPr>
        <w:t xml:space="preserve"> </w:t>
      </w:r>
      <w:r w:rsidRPr="004D452C">
        <w:rPr>
          <w:rFonts w:eastAsia="나눔명조" w:hint="eastAsia"/>
          <w:sz w:val="20"/>
          <w:szCs w:val="22"/>
        </w:rPr>
        <w:t>낮추기</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업무분장과</w:t>
      </w:r>
      <w:r w:rsidRPr="004D452C">
        <w:rPr>
          <w:rFonts w:eastAsia="나눔명조" w:hint="eastAsia"/>
          <w:sz w:val="20"/>
          <w:szCs w:val="22"/>
        </w:rPr>
        <w:t xml:space="preserve"> </w:t>
      </w:r>
      <w:r w:rsidRPr="004D452C">
        <w:rPr>
          <w:rFonts w:eastAsia="나눔명조" w:hint="eastAsia"/>
          <w:sz w:val="20"/>
          <w:szCs w:val="22"/>
        </w:rPr>
        <w:t>범위</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적에</w:t>
      </w:r>
      <w:r w:rsidRPr="004D452C">
        <w:rPr>
          <w:rFonts w:eastAsia="나눔명조" w:hint="eastAsia"/>
          <w:sz w:val="20"/>
          <w:szCs w:val="22"/>
        </w:rPr>
        <w:t xml:space="preserve"> </w:t>
      </w:r>
      <w:r w:rsidRPr="004D452C">
        <w:rPr>
          <w:rFonts w:eastAsia="나눔명조" w:hint="eastAsia"/>
          <w:sz w:val="20"/>
          <w:szCs w:val="22"/>
        </w:rPr>
        <w:t>대한</w:t>
      </w:r>
      <w:r w:rsidRPr="004D452C">
        <w:rPr>
          <w:rFonts w:eastAsia="나눔명조" w:hint="eastAsia"/>
          <w:sz w:val="20"/>
          <w:szCs w:val="22"/>
        </w:rPr>
        <w:t xml:space="preserve"> </w:t>
      </w:r>
      <w:r w:rsidRPr="004D452C">
        <w:rPr>
          <w:rFonts w:eastAsia="나눔명조" w:hint="eastAsia"/>
          <w:sz w:val="20"/>
          <w:szCs w:val="22"/>
        </w:rPr>
        <w:t>상세한</w:t>
      </w:r>
      <w:r w:rsidRPr="004D452C">
        <w:rPr>
          <w:rFonts w:eastAsia="나눔명조" w:hint="eastAsia"/>
          <w:sz w:val="20"/>
          <w:szCs w:val="22"/>
        </w:rPr>
        <w:t xml:space="preserve"> </w:t>
      </w:r>
      <w:r w:rsidRPr="004D452C">
        <w:rPr>
          <w:rFonts w:eastAsia="나눔명조" w:hint="eastAsia"/>
          <w:sz w:val="20"/>
          <w:szCs w:val="22"/>
        </w:rPr>
        <w:t>지시와</w:t>
      </w:r>
      <w:r w:rsidRPr="004D452C">
        <w:rPr>
          <w:rFonts w:eastAsia="나눔명조" w:hint="eastAsia"/>
          <w:sz w:val="20"/>
          <w:szCs w:val="22"/>
        </w:rPr>
        <w:t xml:space="preserve"> </w:t>
      </w:r>
      <w:r w:rsidRPr="004D452C">
        <w:rPr>
          <w:rFonts w:eastAsia="나눔명조" w:hint="eastAsia"/>
          <w:sz w:val="20"/>
          <w:szCs w:val="22"/>
        </w:rPr>
        <w:t>문의가</w:t>
      </w:r>
      <w:r w:rsidRPr="004D452C">
        <w:rPr>
          <w:rFonts w:eastAsia="나눔명조" w:hint="eastAsia"/>
          <w:sz w:val="20"/>
          <w:szCs w:val="22"/>
        </w:rPr>
        <w:t xml:space="preserve"> </w:t>
      </w:r>
      <w:r w:rsidRPr="004D452C">
        <w:rPr>
          <w:rFonts w:eastAsia="나눔명조" w:hint="eastAsia"/>
          <w:sz w:val="20"/>
          <w:szCs w:val="22"/>
        </w:rPr>
        <w:t>필요하다</w:t>
      </w:r>
      <w:r w:rsidRPr="004D452C">
        <w:rPr>
          <w:rFonts w:eastAsia="나눔명조" w:hint="eastAsia"/>
          <w:sz w:val="20"/>
          <w:szCs w:val="22"/>
        </w:rPr>
        <w:t xml:space="preserve">. </w:t>
      </w:r>
      <w:r w:rsidRPr="004D452C">
        <w:rPr>
          <w:rFonts w:eastAsia="나눔명조" w:hint="eastAsia"/>
          <w:sz w:val="20"/>
          <w:szCs w:val="22"/>
        </w:rPr>
        <w:t>상사</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동료와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개선</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상호의존성</w:t>
      </w:r>
      <w:r w:rsidRPr="004D452C">
        <w:rPr>
          <w:rFonts w:eastAsia="나눔명조" w:hint="eastAsia"/>
          <w:sz w:val="20"/>
          <w:szCs w:val="22"/>
        </w:rPr>
        <w:t xml:space="preserve"> </w:t>
      </w:r>
      <w:r w:rsidRPr="004D452C">
        <w:rPr>
          <w:rFonts w:eastAsia="나눔명조" w:hint="eastAsia"/>
          <w:sz w:val="20"/>
          <w:szCs w:val="22"/>
        </w:rPr>
        <w:t>인식</w:t>
      </w:r>
      <w:r w:rsidRPr="004D452C">
        <w:rPr>
          <w:rFonts w:eastAsia="나눔명조" w:hint="eastAsia"/>
          <w:sz w:val="20"/>
          <w:szCs w:val="22"/>
        </w:rPr>
        <w:t xml:space="preserve"> </w:t>
      </w:r>
      <w:r w:rsidRPr="004D452C">
        <w:rPr>
          <w:rFonts w:eastAsia="나눔명조" w:hint="eastAsia"/>
          <w:sz w:val="20"/>
          <w:szCs w:val="22"/>
        </w:rPr>
        <w:t>제고를</w:t>
      </w:r>
      <w:r w:rsidRPr="004D452C">
        <w:rPr>
          <w:rFonts w:eastAsia="나눔명조" w:hint="eastAsia"/>
          <w:sz w:val="20"/>
          <w:szCs w:val="22"/>
        </w:rPr>
        <w:t xml:space="preserve"> </w:t>
      </w:r>
      <w:r w:rsidRPr="004D452C">
        <w:rPr>
          <w:rFonts w:eastAsia="나눔명조" w:hint="eastAsia"/>
          <w:sz w:val="20"/>
          <w:szCs w:val="22"/>
        </w:rPr>
        <w:t>위해서</w:t>
      </w:r>
      <w:r w:rsidRPr="004D452C">
        <w:rPr>
          <w:rFonts w:eastAsia="나눔명조" w:hint="eastAsia"/>
          <w:sz w:val="20"/>
          <w:szCs w:val="22"/>
        </w:rPr>
        <w:t xml:space="preserve">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빈번한</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있어야</w:t>
      </w:r>
      <w:r w:rsidRPr="004D452C">
        <w:rPr>
          <w:rFonts w:eastAsia="나눔명조" w:hint="eastAsia"/>
          <w:sz w:val="20"/>
          <w:szCs w:val="22"/>
        </w:rPr>
        <w:t xml:space="preserve"> </w:t>
      </w:r>
      <w:r w:rsidRPr="004D452C">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가치와</w:t>
      </w:r>
      <w:r w:rsidRPr="004D452C">
        <w:rPr>
          <w:rFonts w:eastAsia="나눔명조" w:hint="eastAsia"/>
          <w:sz w:val="20"/>
          <w:szCs w:val="22"/>
        </w:rPr>
        <w:t xml:space="preserve"> </w:t>
      </w:r>
      <w:r w:rsidRPr="004D452C">
        <w:rPr>
          <w:rFonts w:eastAsia="나눔명조" w:hint="eastAsia"/>
          <w:sz w:val="20"/>
          <w:szCs w:val="22"/>
        </w:rPr>
        <w:t>목표를</w:t>
      </w:r>
      <w:r w:rsidRPr="004D452C">
        <w:rPr>
          <w:rFonts w:eastAsia="나눔명조" w:hint="eastAsia"/>
          <w:sz w:val="20"/>
          <w:szCs w:val="22"/>
        </w:rPr>
        <w:t xml:space="preserve"> </w:t>
      </w:r>
      <w:r w:rsidRPr="004D452C">
        <w:rPr>
          <w:rFonts w:eastAsia="나눔명조" w:hint="eastAsia"/>
          <w:sz w:val="20"/>
          <w:szCs w:val="22"/>
        </w:rPr>
        <w:t>명확히</w:t>
      </w:r>
      <w:r w:rsidRPr="004D452C">
        <w:rPr>
          <w:rFonts w:eastAsia="나눔명조" w:hint="eastAsia"/>
          <w:sz w:val="20"/>
          <w:szCs w:val="22"/>
        </w:rPr>
        <w:t xml:space="preserve"> </w:t>
      </w:r>
      <w:r w:rsidRPr="004D452C">
        <w:rPr>
          <w:rFonts w:eastAsia="나눔명조" w:hint="eastAsia"/>
          <w:sz w:val="20"/>
          <w:szCs w:val="22"/>
        </w:rPr>
        <w:t>하고</w:t>
      </w:r>
      <w:r w:rsidRPr="004D452C">
        <w:rPr>
          <w:rFonts w:eastAsia="나눔명조" w:hint="eastAsia"/>
          <w:sz w:val="20"/>
          <w:szCs w:val="22"/>
        </w:rPr>
        <w:t xml:space="preserve"> </w:t>
      </w:r>
      <w:r w:rsidRPr="004D452C">
        <w:rPr>
          <w:rFonts w:eastAsia="나눔명조" w:hint="eastAsia"/>
          <w:sz w:val="20"/>
          <w:szCs w:val="22"/>
        </w:rPr>
        <w:t>공통의</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인식을</w:t>
      </w:r>
      <w:r w:rsidRPr="004D452C">
        <w:rPr>
          <w:rFonts w:eastAsia="나눔명조" w:hint="eastAsia"/>
          <w:sz w:val="20"/>
          <w:szCs w:val="22"/>
        </w:rPr>
        <w:t xml:space="preserve"> </w:t>
      </w:r>
      <w:r w:rsidRPr="004D452C">
        <w:rPr>
          <w:rFonts w:eastAsia="나눔명조" w:hint="eastAsia"/>
          <w:sz w:val="20"/>
          <w:szCs w:val="22"/>
        </w:rPr>
        <w:t>제고하려면</w:t>
      </w:r>
      <w:r w:rsidRPr="004D452C">
        <w:rPr>
          <w:rFonts w:eastAsia="나눔명조" w:hint="eastAsia"/>
          <w:sz w:val="20"/>
          <w:szCs w:val="22"/>
        </w:rPr>
        <w:t xml:space="preserve">,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빈번하고</w:t>
      </w:r>
      <w:r w:rsidRPr="004D452C">
        <w:rPr>
          <w:rFonts w:eastAsia="나눔명조" w:hint="eastAsia"/>
          <w:sz w:val="20"/>
          <w:szCs w:val="22"/>
        </w:rPr>
        <w:t xml:space="preserve"> </w:t>
      </w:r>
      <w:r w:rsidRPr="004D452C">
        <w:rPr>
          <w:rFonts w:eastAsia="나눔명조" w:hint="eastAsia"/>
          <w:sz w:val="20"/>
          <w:szCs w:val="22"/>
        </w:rPr>
        <w:t>개방적인</w:t>
      </w:r>
      <w:r w:rsidRPr="004D452C">
        <w:rPr>
          <w:rFonts w:eastAsia="나눔명조" w:hint="eastAsia"/>
          <w:sz w:val="20"/>
          <w:szCs w:val="22"/>
        </w:rPr>
        <w:t xml:space="preserve"> </w:t>
      </w:r>
      <w:r w:rsidRPr="004D452C">
        <w:rPr>
          <w:rFonts w:eastAsia="나눔명조" w:hint="eastAsia"/>
          <w:sz w:val="20"/>
          <w:szCs w:val="22"/>
        </w:rPr>
        <w:t>의견교류가</w:t>
      </w:r>
      <w:r w:rsidRPr="004D452C">
        <w:rPr>
          <w:rFonts w:eastAsia="나눔명조" w:hint="eastAsia"/>
          <w:sz w:val="20"/>
          <w:szCs w:val="22"/>
        </w:rPr>
        <w:t xml:space="preserve"> </w:t>
      </w:r>
      <w:r w:rsidRPr="004D452C">
        <w:rPr>
          <w:rFonts w:eastAsia="나눔명조" w:hint="eastAsia"/>
          <w:sz w:val="20"/>
          <w:szCs w:val="22"/>
        </w:rPr>
        <w:t>중요할</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공무원</w:t>
      </w:r>
      <w:r w:rsidRPr="004D452C">
        <w:rPr>
          <w:rFonts w:eastAsia="나눔명조" w:hint="eastAsia"/>
          <w:sz w:val="20"/>
          <w:szCs w:val="22"/>
        </w:rPr>
        <w:t xml:space="preserve"> </w:t>
      </w:r>
      <w:r w:rsidRPr="004D452C">
        <w:rPr>
          <w:rFonts w:eastAsia="나눔명조" w:hint="eastAsia"/>
          <w:sz w:val="20"/>
          <w:szCs w:val="22"/>
        </w:rPr>
        <w:t>조직에서</w:t>
      </w:r>
      <w:r w:rsidRPr="004D452C">
        <w:rPr>
          <w:rFonts w:eastAsia="나눔명조" w:hint="eastAsia"/>
          <w:sz w:val="20"/>
          <w:szCs w:val="22"/>
        </w:rPr>
        <w:t xml:space="preserve"> </w:t>
      </w:r>
      <w:r w:rsidRPr="004D452C">
        <w:rPr>
          <w:rFonts w:eastAsia="나눔명조" w:hint="eastAsia"/>
          <w:sz w:val="20"/>
          <w:szCs w:val="22"/>
        </w:rPr>
        <w:t>의사소통이란</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감정</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정보</w:t>
      </w:r>
      <w:r w:rsidRPr="004D452C">
        <w:rPr>
          <w:rFonts w:eastAsia="나눔명조" w:hint="eastAsia"/>
          <w:sz w:val="20"/>
          <w:szCs w:val="22"/>
        </w:rPr>
        <w:t xml:space="preserve"> </w:t>
      </w:r>
      <w:r w:rsidRPr="004D452C">
        <w:rPr>
          <w:rFonts w:eastAsia="나눔명조" w:hint="eastAsia"/>
          <w:sz w:val="20"/>
          <w:szCs w:val="22"/>
        </w:rPr>
        <w:t>공유를</w:t>
      </w:r>
      <w:r w:rsidRPr="004D452C">
        <w:rPr>
          <w:rFonts w:eastAsia="나눔명조" w:hint="eastAsia"/>
          <w:sz w:val="20"/>
          <w:szCs w:val="22"/>
        </w:rPr>
        <w:t xml:space="preserve"> </w:t>
      </w:r>
      <w:r w:rsidRPr="004D452C">
        <w:rPr>
          <w:rFonts w:eastAsia="나눔명조" w:hint="eastAsia"/>
          <w:sz w:val="20"/>
          <w:szCs w:val="22"/>
        </w:rPr>
        <w:t>넘어서</w:t>
      </w:r>
      <w:r w:rsidRPr="004D452C">
        <w:rPr>
          <w:rFonts w:eastAsia="나눔명조" w:hint="eastAsia"/>
          <w:sz w:val="20"/>
          <w:szCs w:val="22"/>
        </w:rPr>
        <w:t xml:space="preserve">, </w:t>
      </w:r>
      <w:r w:rsidRPr="004D452C">
        <w:rPr>
          <w:rFonts w:eastAsia="나눔명조" w:hint="eastAsia"/>
          <w:sz w:val="20"/>
          <w:szCs w:val="22"/>
        </w:rPr>
        <w:t>관리자와</w:t>
      </w:r>
      <w:r w:rsidRPr="004D452C">
        <w:rPr>
          <w:rFonts w:eastAsia="나눔명조" w:hint="eastAsia"/>
          <w:sz w:val="20"/>
          <w:szCs w:val="22"/>
        </w:rPr>
        <w:t xml:space="preserve"> </w:t>
      </w:r>
      <w:r w:rsidRPr="004D452C">
        <w:rPr>
          <w:rFonts w:eastAsia="나눔명조" w:hint="eastAsia"/>
          <w:sz w:val="20"/>
          <w:szCs w:val="22"/>
        </w:rPr>
        <w:t>비관리자</w:t>
      </w:r>
      <w:r w:rsidRPr="004D452C">
        <w:rPr>
          <w:rFonts w:eastAsia="나눔명조" w:hint="eastAsia"/>
          <w:sz w:val="20"/>
          <w:szCs w:val="22"/>
        </w:rPr>
        <w:t xml:space="preserve">, </w:t>
      </w:r>
      <w:r w:rsidRPr="004D452C">
        <w:rPr>
          <w:rFonts w:eastAsia="나눔명조" w:hint="eastAsia"/>
          <w:sz w:val="20"/>
          <w:szCs w:val="22"/>
        </w:rPr>
        <w:t>관리자간</w:t>
      </w:r>
      <w:r w:rsidRPr="004D452C">
        <w:rPr>
          <w:rFonts w:eastAsia="나눔명조" w:hint="eastAsia"/>
          <w:sz w:val="20"/>
          <w:szCs w:val="22"/>
        </w:rPr>
        <w:t xml:space="preserve">, </w:t>
      </w:r>
      <w:r w:rsidR="00367E96" w:rsidRPr="004D452C">
        <w:rPr>
          <w:rFonts w:eastAsia="나눔명조" w:hint="eastAsia"/>
          <w:sz w:val="20"/>
          <w:szCs w:val="22"/>
        </w:rPr>
        <w:t>부처</w:t>
      </w:r>
      <w:r w:rsidR="00367E96" w:rsidRPr="004D452C">
        <w:rPr>
          <w:rFonts w:eastAsia="나눔명조" w:hint="eastAsia"/>
          <w:sz w:val="20"/>
          <w:szCs w:val="22"/>
        </w:rPr>
        <w:t xml:space="preserve"> </w:t>
      </w:r>
      <w:r w:rsidR="00367E96"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업무와</w:t>
      </w:r>
      <w:r w:rsidRPr="004D452C">
        <w:rPr>
          <w:rFonts w:eastAsia="나눔명조" w:hint="eastAsia"/>
          <w:sz w:val="20"/>
          <w:szCs w:val="22"/>
        </w:rPr>
        <w:t xml:space="preserve"> </w:t>
      </w:r>
      <w:r w:rsidRPr="004D452C">
        <w:rPr>
          <w:rFonts w:eastAsia="나눔명조" w:hint="eastAsia"/>
          <w:sz w:val="20"/>
          <w:szCs w:val="22"/>
        </w:rPr>
        <w:t>관련한</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정보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업무목표와</w:t>
      </w:r>
      <w:r w:rsidRPr="004D452C">
        <w:rPr>
          <w:rFonts w:eastAsia="나눔명조" w:hint="eastAsia"/>
          <w:sz w:val="20"/>
          <w:szCs w:val="22"/>
        </w:rPr>
        <w:t xml:space="preserve"> </w:t>
      </w:r>
      <w:r w:rsidRPr="004D452C">
        <w:rPr>
          <w:rFonts w:eastAsia="나눔명조" w:hint="eastAsia"/>
          <w:sz w:val="20"/>
          <w:szCs w:val="22"/>
        </w:rPr>
        <w:t>지시를</w:t>
      </w:r>
      <w:r w:rsidRPr="004D452C">
        <w:rPr>
          <w:rFonts w:eastAsia="나눔명조" w:hint="eastAsia"/>
          <w:sz w:val="20"/>
          <w:szCs w:val="22"/>
        </w:rPr>
        <w:t xml:space="preserve"> </w:t>
      </w:r>
      <w:r w:rsidRPr="004D452C">
        <w:rPr>
          <w:rFonts w:eastAsia="나눔명조" w:hint="eastAsia"/>
          <w:sz w:val="20"/>
          <w:szCs w:val="22"/>
        </w:rPr>
        <w:t>수용하고</w:t>
      </w:r>
      <w:r w:rsidRPr="004D452C">
        <w:rPr>
          <w:rFonts w:eastAsia="나눔명조" w:hint="eastAsia"/>
          <w:sz w:val="20"/>
          <w:szCs w:val="22"/>
        </w:rPr>
        <w:t xml:space="preserve"> </w:t>
      </w:r>
      <w:r w:rsidRPr="004D452C">
        <w:rPr>
          <w:rFonts w:eastAsia="나눔명조" w:hint="eastAsia"/>
          <w:sz w:val="20"/>
          <w:szCs w:val="22"/>
        </w:rPr>
        <w:t>이해도를</w:t>
      </w:r>
      <w:r w:rsidRPr="004D452C">
        <w:rPr>
          <w:rFonts w:eastAsia="나눔명조" w:hint="eastAsia"/>
          <w:sz w:val="20"/>
          <w:szCs w:val="22"/>
        </w:rPr>
        <w:t xml:space="preserve"> </w:t>
      </w:r>
      <w:r w:rsidRPr="004D452C">
        <w:rPr>
          <w:rFonts w:eastAsia="나눔명조" w:hint="eastAsia"/>
          <w:sz w:val="20"/>
          <w:szCs w:val="22"/>
        </w:rPr>
        <w:t>높임으로써</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조직경험을</w:t>
      </w:r>
      <w:r w:rsidRPr="004D452C">
        <w:rPr>
          <w:rFonts w:eastAsia="나눔명조" w:hint="eastAsia"/>
          <w:sz w:val="20"/>
          <w:szCs w:val="22"/>
        </w:rPr>
        <w:t xml:space="preserve"> </w:t>
      </w:r>
      <w:r w:rsidRPr="004D452C">
        <w:rPr>
          <w:rFonts w:eastAsia="나눔명조" w:hint="eastAsia"/>
          <w:sz w:val="20"/>
          <w:szCs w:val="22"/>
        </w:rPr>
        <w:t>증</w:t>
      </w:r>
      <w:r w:rsidR="00367E96">
        <w:rPr>
          <w:rFonts w:eastAsia="나눔명조" w:hint="eastAsia"/>
          <w:sz w:val="20"/>
          <w:szCs w:val="22"/>
        </w:rPr>
        <w:t>가</w:t>
      </w:r>
      <w:r w:rsidRPr="004D452C">
        <w:rPr>
          <w:rFonts w:eastAsia="나눔명조" w:hint="eastAsia"/>
          <w:sz w:val="20"/>
          <w:szCs w:val="22"/>
        </w:rPr>
        <w:t>시키고</w:t>
      </w:r>
      <w:r w:rsidRPr="004D452C">
        <w:rPr>
          <w:rFonts w:eastAsia="나눔명조" w:hint="eastAsia"/>
          <w:sz w:val="20"/>
          <w:szCs w:val="22"/>
        </w:rPr>
        <w:t xml:space="preserve"> </w:t>
      </w:r>
      <w:r w:rsidRPr="004D452C">
        <w:rPr>
          <w:rFonts w:eastAsia="나눔명조" w:hint="eastAsia"/>
          <w:sz w:val="20"/>
          <w:szCs w:val="22"/>
        </w:rPr>
        <w:t>업무이행성과를</w:t>
      </w:r>
      <w:r w:rsidRPr="004D452C">
        <w:rPr>
          <w:rFonts w:eastAsia="나눔명조" w:hint="eastAsia"/>
          <w:sz w:val="20"/>
          <w:szCs w:val="22"/>
        </w:rPr>
        <w:t xml:space="preserve"> </w:t>
      </w:r>
      <w:r w:rsidRPr="004D452C">
        <w:rPr>
          <w:rFonts w:eastAsia="나눔명조" w:hint="eastAsia"/>
          <w:sz w:val="20"/>
          <w:szCs w:val="22"/>
        </w:rPr>
        <w:t>높일</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주요한</w:t>
      </w:r>
      <w:r w:rsidRPr="004D452C">
        <w:rPr>
          <w:rFonts w:eastAsia="나눔명조" w:hint="eastAsia"/>
          <w:sz w:val="20"/>
          <w:szCs w:val="22"/>
        </w:rPr>
        <w:t xml:space="preserve"> </w:t>
      </w:r>
      <w:r w:rsidRPr="004D452C">
        <w:rPr>
          <w:rFonts w:eastAsia="나눔명조" w:hint="eastAsia"/>
          <w:sz w:val="20"/>
          <w:szCs w:val="22"/>
        </w:rPr>
        <w:t>수단이</w:t>
      </w:r>
      <w:r w:rsidRPr="004D452C">
        <w:rPr>
          <w:rFonts w:eastAsia="나눔명조" w:hint="eastAsia"/>
          <w:sz w:val="20"/>
          <w:szCs w:val="22"/>
        </w:rPr>
        <w:t xml:space="preserve"> </w:t>
      </w:r>
      <w:r w:rsidRPr="004D452C">
        <w:rPr>
          <w:rFonts w:eastAsia="나눔명조" w:hint="eastAsia"/>
          <w:sz w:val="20"/>
          <w:szCs w:val="22"/>
        </w:rPr>
        <w:t>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그리고</w:t>
      </w:r>
      <w:r w:rsidRPr="004D452C">
        <w:rPr>
          <w:rFonts w:eastAsia="나눔명조" w:hint="eastAsia"/>
          <w:sz w:val="20"/>
          <w:szCs w:val="22"/>
        </w:rPr>
        <w:t xml:space="preserve"> </w:t>
      </w:r>
      <w:r w:rsidRPr="004D452C">
        <w:rPr>
          <w:rFonts w:eastAsia="나눔명조" w:hint="eastAsia"/>
          <w:sz w:val="20"/>
          <w:szCs w:val="22"/>
        </w:rPr>
        <w:t>이러한</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조직경험과</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향상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구성원의</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는</w:t>
      </w:r>
      <w:r w:rsidRPr="004D452C">
        <w:rPr>
          <w:rFonts w:eastAsia="나눔명조" w:hint="eastAsia"/>
          <w:sz w:val="20"/>
          <w:szCs w:val="22"/>
        </w:rPr>
        <w:t xml:space="preserve"> </w:t>
      </w:r>
      <w:r w:rsidRPr="004D452C">
        <w:rPr>
          <w:rFonts w:eastAsia="나눔명조" w:hint="eastAsia"/>
          <w:sz w:val="20"/>
          <w:szCs w:val="22"/>
        </w:rPr>
        <w:t>데</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p>
    <w:p w14:paraId="1243E2E3"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5163CD98" w14:textId="6BD55151"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w:t>
      </w:r>
      <w:r>
        <w:rPr>
          <w:rFonts w:eastAsia="나눔명조"/>
          <w:sz w:val="20"/>
          <w:szCs w:val="22"/>
        </w:rPr>
        <w:t>4</w:t>
      </w:r>
      <w:r w:rsidRPr="004D452C">
        <w:rPr>
          <w:rFonts w:eastAsia="나눔명조" w:hint="eastAsia"/>
          <w:sz w:val="20"/>
          <w:szCs w:val="22"/>
        </w:rPr>
        <w:t xml:space="preserve">. </w:t>
      </w:r>
      <w:r w:rsidRPr="004D452C">
        <w:rPr>
          <w:rFonts w:eastAsia="나눔명조" w:hint="eastAsia"/>
          <w:sz w:val="20"/>
          <w:szCs w:val="22"/>
        </w:rPr>
        <w:t>관료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되고</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진행될수록</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수준이</w:t>
      </w:r>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7CD323B8"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4B0E5270" w14:textId="6900A4D3"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의사소통은</w:t>
      </w:r>
      <w:r w:rsidRPr="004D452C">
        <w:rPr>
          <w:rFonts w:eastAsia="나눔명조" w:hint="eastAsia"/>
          <w:sz w:val="20"/>
          <w:szCs w:val="22"/>
        </w:rPr>
        <w:t xml:space="preserve"> </w:t>
      </w:r>
      <w:r w:rsidRPr="004D452C">
        <w:rPr>
          <w:rFonts w:eastAsia="나눔명조" w:hint="eastAsia"/>
          <w:sz w:val="20"/>
          <w:szCs w:val="22"/>
        </w:rPr>
        <w:t>상향적</w:t>
      </w:r>
      <w:r w:rsidRPr="004D452C">
        <w:rPr>
          <w:rFonts w:eastAsia="나눔명조" w:hint="eastAsia"/>
          <w:sz w:val="20"/>
          <w:szCs w:val="22"/>
        </w:rPr>
        <w:t xml:space="preserve">, </w:t>
      </w:r>
      <w:r w:rsidRPr="004D452C">
        <w:rPr>
          <w:rFonts w:eastAsia="나눔명조" w:hint="eastAsia"/>
          <w:sz w:val="20"/>
          <w:szCs w:val="22"/>
        </w:rPr>
        <w:t>하향적</w:t>
      </w:r>
      <w:r w:rsidRPr="004D452C">
        <w:rPr>
          <w:rFonts w:eastAsia="나눔명조" w:hint="eastAsia"/>
          <w:sz w:val="20"/>
          <w:szCs w:val="22"/>
        </w:rPr>
        <w:t xml:space="preserve">, </w:t>
      </w:r>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으로</w:t>
      </w:r>
      <w:r w:rsidRPr="004D452C">
        <w:rPr>
          <w:rFonts w:eastAsia="나눔명조" w:hint="eastAsia"/>
          <w:sz w:val="20"/>
          <w:szCs w:val="22"/>
        </w:rPr>
        <w:t xml:space="preserve"> </w:t>
      </w:r>
      <w:r w:rsidRPr="004D452C">
        <w:rPr>
          <w:rFonts w:eastAsia="나눔명조" w:hint="eastAsia"/>
          <w:sz w:val="20"/>
          <w:szCs w:val="22"/>
        </w:rPr>
        <w:t>구분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조광래</w:t>
      </w:r>
      <w:r w:rsidRPr="004D452C">
        <w:rPr>
          <w:rFonts w:eastAsia="나눔명조" w:hint="eastAsia"/>
          <w:sz w:val="20"/>
          <w:szCs w:val="22"/>
        </w:rPr>
        <w:t xml:space="preserve"> </w:t>
      </w:r>
      <w:r w:rsidRPr="004D452C">
        <w:rPr>
          <w:rFonts w:eastAsia="나눔명조" w:hint="eastAsia"/>
          <w:sz w:val="20"/>
          <w:szCs w:val="22"/>
        </w:rPr>
        <w:t>외</w:t>
      </w:r>
      <w:r w:rsidRPr="004D452C">
        <w:rPr>
          <w:rFonts w:eastAsia="나눔명조" w:hint="eastAsia"/>
          <w:sz w:val="20"/>
          <w:szCs w:val="22"/>
        </w:rPr>
        <w:t xml:space="preserve"> (2016)</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따르면</w:t>
      </w:r>
      <w:r w:rsidRPr="004D452C">
        <w:rPr>
          <w:rFonts w:eastAsia="나눔명조" w:hint="eastAsia"/>
          <w:sz w:val="20"/>
          <w:szCs w:val="22"/>
        </w:rPr>
        <w:t xml:space="preserve">, </w:t>
      </w:r>
      <w:r w:rsidRPr="004D452C">
        <w:rPr>
          <w:rFonts w:eastAsia="나눔명조" w:hint="eastAsia"/>
          <w:sz w:val="20"/>
          <w:szCs w:val="22"/>
        </w:rPr>
        <w:t>상향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하위구성원이</w:t>
      </w:r>
      <w:r w:rsidRPr="004D452C">
        <w:rPr>
          <w:rFonts w:eastAsia="나눔명조" w:hint="eastAsia"/>
          <w:sz w:val="20"/>
          <w:szCs w:val="22"/>
        </w:rPr>
        <w:t xml:space="preserve"> </w:t>
      </w:r>
      <w:r w:rsidRPr="004D452C">
        <w:rPr>
          <w:rFonts w:eastAsia="나눔명조" w:hint="eastAsia"/>
          <w:sz w:val="20"/>
          <w:szCs w:val="22"/>
        </w:rPr>
        <w:t>상급자에게</w:t>
      </w:r>
      <w:r w:rsidRPr="004D452C">
        <w:rPr>
          <w:rFonts w:eastAsia="나눔명조" w:hint="eastAsia"/>
          <w:sz w:val="20"/>
          <w:szCs w:val="22"/>
        </w:rPr>
        <w:t xml:space="preserve"> </w:t>
      </w:r>
      <w:r w:rsidRPr="004D452C">
        <w:rPr>
          <w:rFonts w:eastAsia="나눔명조" w:hint="eastAsia"/>
          <w:sz w:val="20"/>
          <w:szCs w:val="22"/>
        </w:rPr>
        <w:t>정보와</w:t>
      </w:r>
      <w:r w:rsidRPr="004D452C">
        <w:rPr>
          <w:rFonts w:eastAsia="나눔명조" w:hint="eastAsia"/>
          <w:sz w:val="20"/>
          <w:szCs w:val="22"/>
        </w:rPr>
        <w:t xml:space="preserve"> </w:t>
      </w:r>
      <w:r w:rsidRPr="004D452C">
        <w:rPr>
          <w:rFonts w:eastAsia="나눔명조" w:hint="eastAsia"/>
          <w:sz w:val="20"/>
          <w:szCs w:val="22"/>
        </w:rPr>
        <w:t>의견</w:t>
      </w:r>
      <w:r w:rsidRPr="004D452C">
        <w:rPr>
          <w:rFonts w:eastAsia="나눔명조" w:hint="eastAsia"/>
          <w:sz w:val="20"/>
          <w:szCs w:val="22"/>
        </w:rPr>
        <w:t xml:space="preserve">, </w:t>
      </w:r>
      <w:r w:rsidRPr="004D452C">
        <w:rPr>
          <w:rFonts w:eastAsia="나눔명조" w:hint="eastAsia"/>
          <w:sz w:val="20"/>
          <w:szCs w:val="22"/>
        </w:rPr>
        <w:t>업무수행과정과</w:t>
      </w:r>
      <w:r w:rsidRPr="004D452C">
        <w:rPr>
          <w:rFonts w:eastAsia="나눔명조" w:hint="eastAsia"/>
          <w:sz w:val="20"/>
          <w:szCs w:val="22"/>
        </w:rPr>
        <w:t xml:space="preserve"> </w:t>
      </w:r>
      <w:r w:rsidRPr="004D452C">
        <w:rPr>
          <w:rFonts w:eastAsia="나눔명조" w:hint="eastAsia"/>
          <w:sz w:val="20"/>
          <w:szCs w:val="22"/>
        </w:rPr>
        <w:t>결과</w:t>
      </w:r>
      <w:r w:rsidRPr="004D452C">
        <w:rPr>
          <w:rFonts w:eastAsia="나눔명조" w:hint="eastAsia"/>
          <w:sz w:val="20"/>
          <w:szCs w:val="22"/>
        </w:rPr>
        <w:t xml:space="preserve">, </w:t>
      </w:r>
      <w:r w:rsidRPr="004D452C">
        <w:rPr>
          <w:rFonts w:eastAsia="나눔명조" w:hint="eastAsia"/>
          <w:sz w:val="20"/>
          <w:szCs w:val="22"/>
        </w:rPr>
        <w:t>문제상황</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보고하는</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하향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위와</w:t>
      </w:r>
      <w:r w:rsidRPr="004D452C">
        <w:rPr>
          <w:rFonts w:eastAsia="나눔명조" w:hint="eastAsia"/>
          <w:sz w:val="20"/>
          <w:szCs w:val="22"/>
        </w:rPr>
        <w:t xml:space="preserve"> </w:t>
      </w:r>
      <w:r w:rsidRPr="004D452C">
        <w:rPr>
          <w:rFonts w:eastAsia="나눔명조" w:hint="eastAsia"/>
          <w:sz w:val="20"/>
          <w:szCs w:val="22"/>
        </w:rPr>
        <w:t>반대로</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상급자가</w:t>
      </w:r>
      <w:r w:rsidRPr="004D452C">
        <w:rPr>
          <w:rFonts w:eastAsia="나눔명조" w:hint="eastAsia"/>
          <w:sz w:val="20"/>
          <w:szCs w:val="22"/>
        </w:rPr>
        <w:t xml:space="preserve"> </w:t>
      </w:r>
      <w:r w:rsidRPr="004D452C">
        <w:rPr>
          <w:rFonts w:eastAsia="나눔명조" w:hint="eastAsia"/>
          <w:sz w:val="20"/>
          <w:szCs w:val="22"/>
        </w:rPr>
        <w:t>하위조직원에게</w:t>
      </w:r>
      <w:r w:rsidRPr="004D452C">
        <w:rPr>
          <w:rFonts w:eastAsia="나눔명조" w:hint="eastAsia"/>
          <w:sz w:val="20"/>
          <w:szCs w:val="22"/>
        </w:rPr>
        <w:t xml:space="preserve"> </w:t>
      </w:r>
      <w:r w:rsidRPr="004D452C">
        <w:rPr>
          <w:rFonts w:eastAsia="나눔명조" w:hint="eastAsia"/>
          <w:sz w:val="20"/>
          <w:szCs w:val="22"/>
        </w:rPr>
        <w:t>자신의</w:t>
      </w:r>
      <w:r w:rsidRPr="004D452C">
        <w:rPr>
          <w:rFonts w:eastAsia="나눔명조" w:hint="eastAsia"/>
          <w:sz w:val="20"/>
          <w:szCs w:val="22"/>
        </w:rPr>
        <w:t xml:space="preserve"> </w:t>
      </w:r>
      <w:r w:rsidRPr="004D452C">
        <w:rPr>
          <w:rFonts w:eastAsia="나눔명조" w:hint="eastAsia"/>
          <w:sz w:val="20"/>
          <w:szCs w:val="22"/>
        </w:rPr>
        <w:t>신념</w:t>
      </w:r>
      <w:r w:rsidRPr="004D452C">
        <w:rPr>
          <w:rFonts w:eastAsia="나눔명조" w:hint="eastAsia"/>
          <w:sz w:val="20"/>
          <w:szCs w:val="22"/>
        </w:rPr>
        <w:t xml:space="preserve">, </w:t>
      </w:r>
      <w:r w:rsidRPr="004D452C">
        <w:rPr>
          <w:rFonts w:eastAsia="나눔명조" w:hint="eastAsia"/>
          <w:sz w:val="20"/>
          <w:szCs w:val="22"/>
        </w:rPr>
        <w:t>정보</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목표</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전달하는</w:t>
      </w:r>
      <w:r w:rsidRPr="004D452C">
        <w:rPr>
          <w:rFonts w:eastAsia="나눔명조" w:hint="eastAsia"/>
          <w:sz w:val="20"/>
          <w:szCs w:val="22"/>
        </w:rPr>
        <w:t xml:space="preserve"> </w:t>
      </w:r>
      <w:r w:rsidRPr="004D452C">
        <w:rPr>
          <w:rFonts w:eastAsia="나눔명조" w:hint="eastAsia"/>
          <w:sz w:val="20"/>
          <w:szCs w:val="22"/>
        </w:rPr>
        <w:t>것을</w:t>
      </w:r>
      <w:r w:rsidRPr="004D452C">
        <w:rPr>
          <w:rFonts w:eastAsia="나눔명조" w:hint="eastAsia"/>
          <w:sz w:val="20"/>
          <w:szCs w:val="22"/>
        </w:rPr>
        <w:t xml:space="preserve"> </w:t>
      </w:r>
      <w:r w:rsidRPr="004D452C">
        <w:rPr>
          <w:rFonts w:eastAsia="나눔명조" w:hint="eastAsia"/>
          <w:sz w:val="20"/>
          <w:szCs w:val="22"/>
        </w:rPr>
        <w:t>의미한다</w:t>
      </w:r>
      <w:r w:rsidRPr="004D452C">
        <w:rPr>
          <w:rFonts w:eastAsia="나눔명조" w:hint="eastAsia"/>
          <w:sz w:val="20"/>
          <w:szCs w:val="22"/>
        </w:rPr>
        <w:t xml:space="preserve">. </w:t>
      </w:r>
      <w:r w:rsidRPr="004D452C">
        <w:rPr>
          <w:rFonts w:eastAsia="나눔명조" w:hint="eastAsia"/>
          <w:sz w:val="20"/>
          <w:szCs w:val="22"/>
        </w:rPr>
        <w:t>마지막으로</w:t>
      </w:r>
      <w:r w:rsidRPr="004D452C">
        <w:rPr>
          <w:rFonts w:eastAsia="나눔명조" w:hint="eastAsia"/>
          <w:sz w:val="20"/>
          <w:szCs w:val="22"/>
        </w:rPr>
        <w:t xml:space="preserve"> </w:t>
      </w:r>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에서</w:t>
      </w:r>
      <w:r w:rsidRPr="004D452C">
        <w:rPr>
          <w:rFonts w:eastAsia="나눔명조" w:hint="eastAsia"/>
          <w:sz w:val="20"/>
          <w:szCs w:val="22"/>
        </w:rPr>
        <w:t xml:space="preserve"> </w:t>
      </w:r>
      <w:r w:rsidRPr="004D452C">
        <w:rPr>
          <w:rFonts w:eastAsia="나눔명조" w:hint="eastAsia"/>
          <w:sz w:val="20"/>
          <w:szCs w:val="22"/>
        </w:rPr>
        <w:t>대등한</w:t>
      </w:r>
      <w:r w:rsidRPr="004D452C">
        <w:rPr>
          <w:rFonts w:eastAsia="나눔명조" w:hint="eastAsia"/>
          <w:sz w:val="20"/>
          <w:szCs w:val="22"/>
        </w:rPr>
        <w:t xml:space="preserve"> </w:t>
      </w:r>
      <w:r w:rsidRPr="004D452C">
        <w:rPr>
          <w:rFonts w:eastAsia="나눔명조" w:hint="eastAsia"/>
          <w:sz w:val="20"/>
          <w:szCs w:val="22"/>
        </w:rPr>
        <w:t>지위를</w:t>
      </w:r>
      <w:r w:rsidRPr="004D452C">
        <w:rPr>
          <w:rFonts w:eastAsia="나눔명조" w:hint="eastAsia"/>
          <w:sz w:val="20"/>
          <w:szCs w:val="22"/>
        </w:rPr>
        <w:t xml:space="preserve"> </w:t>
      </w:r>
      <w:r w:rsidRPr="004D452C">
        <w:rPr>
          <w:rFonts w:eastAsia="나눔명조" w:hint="eastAsia"/>
          <w:sz w:val="20"/>
          <w:szCs w:val="22"/>
        </w:rPr>
        <w:t>가진</w:t>
      </w:r>
      <w:r w:rsidRPr="004D452C">
        <w:rPr>
          <w:rFonts w:eastAsia="나눔명조" w:hint="eastAsia"/>
          <w:sz w:val="20"/>
          <w:szCs w:val="22"/>
        </w:rPr>
        <w:t xml:space="preserve"> </w:t>
      </w:r>
      <w:r w:rsidRPr="004D452C">
        <w:rPr>
          <w:rFonts w:eastAsia="나눔명조" w:hint="eastAsia"/>
          <w:sz w:val="20"/>
          <w:szCs w:val="22"/>
        </w:rPr>
        <w:t>구성원간</w:t>
      </w:r>
      <w:r w:rsidRPr="004D452C">
        <w:rPr>
          <w:rFonts w:eastAsia="나눔명조" w:hint="eastAsia"/>
          <w:sz w:val="20"/>
          <w:szCs w:val="22"/>
        </w:rPr>
        <w:t xml:space="preserve"> </w:t>
      </w:r>
      <w:r w:rsidRPr="004D452C">
        <w:rPr>
          <w:rFonts w:eastAsia="나눔명조" w:hint="eastAsia"/>
          <w:sz w:val="20"/>
          <w:szCs w:val="22"/>
        </w:rPr>
        <w:t>협조와</w:t>
      </w:r>
      <w:r w:rsidRPr="004D452C">
        <w:rPr>
          <w:rFonts w:eastAsia="나눔명조" w:hint="eastAsia"/>
          <w:sz w:val="20"/>
          <w:szCs w:val="22"/>
        </w:rPr>
        <w:t xml:space="preserve"> </w:t>
      </w:r>
      <w:r w:rsidRPr="004D452C">
        <w:rPr>
          <w:rFonts w:eastAsia="나눔명조" w:hint="eastAsia"/>
          <w:sz w:val="20"/>
          <w:szCs w:val="22"/>
        </w:rPr>
        <w:t>의견교류를</w:t>
      </w:r>
      <w:r w:rsidRPr="004D452C">
        <w:rPr>
          <w:rFonts w:eastAsia="나눔명조" w:hint="eastAsia"/>
          <w:sz w:val="20"/>
          <w:szCs w:val="22"/>
        </w:rPr>
        <w:t xml:space="preserve"> </w:t>
      </w:r>
      <w:r w:rsidRPr="004D452C">
        <w:rPr>
          <w:rFonts w:eastAsia="나눔명조" w:hint="eastAsia"/>
          <w:sz w:val="20"/>
          <w:szCs w:val="22"/>
        </w:rPr>
        <w:t>의미한다</w:t>
      </w:r>
      <w:r w:rsidRPr="004D452C">
        <w:rPr>
          <w:rFonts w:eastAsia="나눔명조" w:hint="eastAsia"/>
          <w:sz w:val="20"/>
          <w:szCs w:val="22"/>
        </w:rPr>
        <w:t xml:space="preserve">. </w:t>
      </w:r>
      <w:r w:rsidRPr="004D452C">
        <w:rPr>
          <w:rFonts w:eastAsia="나눔명조" w:hint="eastAsia"/>
          <w:sz w:val="20"/>
          <w:szCs w:val="22"/>
        </w:rPr>
        <w:t>추가적으로</w:t>
      </w:r>
      <w:r w:rsidRPr="004D452C">
        <w:rPr>
          <w:rFonts w:eastAsia="나눔명조" w:hint="eastAsia"/>
          <w:sz w:val="20"/>
          <w:szCs w:val="22"/>
        </w:rPr>
        <w:t xml:space="preserve"> </w:t>
      </w:r>
      <w:r w:rsidRPr="004D452C">
        <w:rPr>
          <w:rFonts w:eastAsia="나눔명조" w:hint="eastAsia"/>
          <w:sz w:val="20"/>
          <w:szCs w:val="22"/>
        </w:rPr>
        <w:t>김영환</w:t>
      </w:r>
      <w:r w:rsidRPr="004D452C">
        <w:rPr>
          <w:rFonts w:eastAsia="나눔명조" w:hint="eastAsia"/>
          <w:sz w:val="20"/>
          <w:szCs w:val="22"/>
        </w:rPr>
        <w:t>(2019)</w:t>
      </w:r>
      <w:r w:rsidRPr="004D452C">
        <w:rPr>
          <w:rFonts w:eastAsia="나눔명조" w:hint="eastAsia"/>
          <w:sz w:val="20"/>
          <w:szCs w:val="22"/>
        </w:rPr>
        <w:t>는</w:t>
      </w:r>
      <w:r w:rsidRPr="004D452C">
        <w:rPr>
          <w:rFonts w:eastAsia="나눔명조" w:hint="eastAsia"/>
          <w:sz w:val="20"/>
          <w:szCs w:val="22"/>
        </w:rPr>
        <w:t xml:space="preserve"> </w:t>
      </w:r>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이라는</w:t>
      </w:r>
      <w:r w:rsidRPr="004D452C">
        <w:rPr>
          <w:rFonts w:eastAsia="나눔명조" w:hint="eastAsia"/>
          <w:sz w:val="20"/>
          <w:szCs w:val="22"/>
        </w:rPr>
        <w:t xml:space="preserve"> </w:t>
      </w:r>
      <w:r w:rsidRPr="004D452C">
        <w:rPr>
          <w:rFonts w:eastAsia="나눔명조" w:hint="eastAsia"/>
          <w:sz w:val="20"/>
          <w:szCs w:val="22"/>
        </w:rPr>
        <w:t>요구를</w:t>
      </w:r>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상급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조직구성원</w:t>
      </w:r>
      <w:r w:rsidRPr="004D452C">
        <w:rPr>
          <w:rFonts w:eastAsia="나눔명조" w:hint="eastAsia"/>
          <w:sz w:val="20"/>
          <w:szCs w:val="22"/>
        </w:rPr>
        <w:t xml:space="preserve"> </w:t>
      </w:r>
      <w:r w:rsidRPr="004D452C">
        <w:rPr>
          <w:rFonts w:eastAsia="나눔명조" w:hint="eastAsia"/>
          <w:sz w:val="20"/>
          <w:szCs w:val="22"/>
        </w:rPr>
        <w:t>간</w:t>
      </w:r>
      <w:r w:rsidRPr="004D452C">
        <w:rPr>
          <w:rFonts w:eastAsia="나눔명조" w:hint="eastAsia"/>
          <w:sz w:val="20"/>
          <w:szCs w:val="22"/>
        </w:rPr>
        <w:t xml:space="preserve"> </w:t>
      </w:r>
      <w:r w:rsidRPr="004D452C">
        <w:rPr>
          <w:rFonts w:eastAsia="나눔명조" w:hint="eastAsia"/>
          <w:sz w:val="20"/>
          <w:szCs w:val="22"/>
        </w:rPr>
        <w:t>의견교류가</w:t>
      </w:r>
      <w:r w:rsidRPr="004D452C">
        <w:rPr>
          <w:rFonts w:eastAsia="나눔명조" w:hint="eastAsia"/>
          <w:sz w:val="20"/>
          <w:szCs w:val="22"/>
        </w:rPr>
        <w:t xml:space="preserve"> </w:t>
      </w:r>
      <w:r w:rsidRPr="004D452C">
        <w:rPr>
          <w:rFonts w:eastAsia="나눔명조" w:hint="eastAsia"/>
          <w:sz w:val="20"/>
          <w:szCs w:val="22"/>
        </w:rPr>
        <w:t>수평적이며</w:t>
      </w:r>
      <w:r w:rsidRPr="004D452C">
        <w:rPr>
          <w:rFonts w:eastAsia="나눔명조" w:hint="eastAsia"/>
          <w:sz w:val="20"/>
          <w:szCs w:val="22"/>
        </w:rPr>
        <w:t xml:space="preserve"> </w:t>
      </w:r>
      <w:r w:rsidRPr="004D452C">
        <w:rPr>
          <w:rFonts w:eastAsia="나눔명조" w:hint="eastAsia"/>
          <w:sz w:val="20"/>
          <w:szCs w:val="22"/>
        </w:rPr>
        <w:t>쌍방향적</w:t>
      </w:r>
      <w:r w:rsidRPr="004D452C">
        <w:rPr>
          <w:rFonts w:eastAsia="나눔명조" w:hint="eastAsia"/>
          <w:sz w:val="20"/>
          <w:szCs w:val="22"/>
        </w:rPr>
        <w:t xml:space="preserve"> </w:t>
      </w:r>
      <w:r w:rsidRPr="004D452C">
        <w:rPr>
          <w:rFonts w:eastAsia="나눔명조" w:hint="eastAsia"/>
          <w:sz w:val="20"/>
          <w:szCs w:val="22"/>
        </w:rPr>
        <w:t>상호소통이</w:t>
      </w:r>
      <w:r w:rsidRPr="004D452C">
        <w:rPr>
          <w:rFonts w:eastAsia="나눔명조" w:hint="eastAsia"/>
          <w:sz w:val="20"/>
          <w:szCs w:val="22"/>
        </w:rPr>
        <w:t xml:space="preserve"> </w:t>
      </w:r>
      <w:r w:rsidRPr="004D452C">
        <w:rPr>
          <w:rFonts w:eastAsia="나눔명조" w:hint="eastAsia"/>
          <w:sz w:val="20"/>
          <w:szCs w:val="22"/>
        </w:rPr>
        <w:t>이뤄지는</w:t>
      </w:r>
      <w:r w:rsidRPr="004D452C">
        <w:rPr>
          <w:rFonts w:eastAsia="나눔명조" w:hint="eastAsia"/>
          <w:sz w:val="20"/>
          <w:szCs w:val="22"/>
        </w:rPr>
        <w:t xml:space="preserve"> </w:t>
      </w:r>
      <w:r w:rsidRPr="004D452C">
        <w:rPr>
          <w:rFonts w:eastAsia="나눔명조" w:hint="eastAsia"/>
          <w:sz w:val="20"/>
          <w:szCs w:val="22"/>
        </w:rPr>
        <w:t>개방적</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방식이라는</w:t>
      </w:r>
      <w:r w:rsidRPr="004D452C">
        <w:rPr>
          <w:rFonts w:eastAsia="나눔명조" w:hint="eastAsia"/>
          <w:sz w:val="20"/>
          <w:szCs w:val="22"/>
        </w:rPr>
        <w:t xml:space="preserve"> </w:t>
      </w:r>
      <w:r w:rsidRPr="004D452C">
        <w:rPr>
          <w:rFonts w:eastAsia="나눔명조" w:hint="eastAsia"/>
          <w:sz w:val="20"/>
          <w:szCs w:val="22"/>
        </w:rPr>
        <w:t>의미로</w:t>
      </w:r>
      <w:r w:rsidRPr="004D452C">
        <w:rPr>
          <w:rFonts w:eastAsia="나눔명조" w:hint="eastAsia"/>
          <w:sz w:val="20"/>
          <w:szCs w:val="22"/>
        </w:rPr>
        <w:t xml:space="preserve"> </w:t>
      </w:r>
      <w:r w:rsidRPr="004D452C">
        <w:rPr>
          <w:rFonts w:eastAsia="나눔명조" w:hint="eastAsia"/>
          <w:sz w:val="20"/>
          <w:szCs w:val="22"/>
        </w:rPr>
        <w:t>활용하고</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p>
    <w:p w14:paraId="7F7D719E" w14:textId="3A1CAB98"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하지만</w:t>
      </w:r>
      <w:r w:rsidRPr="004D452C">
        <w:rPr>
          <w:rFonts w:eastAsia="나눔명조" w:hint="eastAsia"/>
          <w:sz w:val="20"/>
          <w:szCs w:val="22"/>
        </w:rPr>
        <w:t xml:space="preserve"> </w:t>
      </w:r>
      <w:r w:rsidRPr="004D452C">
        <w:rPr>
          <w:rFonts w:eastAsia="나눔명조" w:hint="eastAsia"/>
          <w:sz w:val="20"/>
          <w:szCs w:val="22"/>
        </w:rPr>
        <w:t>본</w:t>
      </w:r>
      <w:r w:rsidRPr="004D452C">
        <w:rPr>
          <w:rFonts w:eastAsia="나눔명조" w:hint="eastAsia"/>
          <w:sz w:val="20"/>
          <w:szCs w:val="22"/>
        </w:rPr>
        <w:t xml:space="preserve"> </w:t>
      </w:r>
      <w:r w:rsidRPr="004D452C">
        <w:rPr>
          <w:rFonts w:eastAsia="나눔명조" w:hint="eastAsia"/>
          <w:sz w:val="20"/>
          <w:szCs w:val="22"/>
        </w:rPr>
        <w:t>연구에서는</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층위의</w:t>
      </w:r>
      <w:r w:rsidRPr="004D452C">
        <w:rPr>
          <w:rFonts w:eastAsia="나눔명조" w:hint="eastAsia"/>
          <w:sz w:val="20"/>
          <w:szCs w:val="22"/>
        </w:rPr>
        <w:t xml:space="preserve"> </w:t>
      </w:r>
      <w:r w:rsidRPr="004D452C">
        <w:rPr>
          <w:rFonts w:eastAsia="나눔명조" w:hint="eastAsia"/>
          <w:sz w:val="20"/>
          <w:szCs w:val="22"/>
        </w:rPr>
        <w:t>주체</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상호의사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의견과</w:t>
      </w:r>
      <w:r w:rsidRPr="004D452C">
        <w:rPr>
          <w:rFonts w:eastAsia="나눔명조" w:hint="eastAsia"/>
          <w:sz w:val="20"/>
          <w:szCs w:val="22"/>
        </w:rPr>
        <w:t xml:space="preserve"> </w:t>
      </w:r>
      <w:r w:rsidRPr="004D452C">
        <w:rPr>
          <w:rFonts w:eastAsia="나눔명조" w:hint="eastAsia"/>
          <w:sz w:val="20"/>
          <w:szCs w:val="22"/>
        </w:rPr>
        <w:t>가치를</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proofErr w:type="spellStart"/>
      <w:r w:rsidRPr="004D452C">
        <w:rPr>
          <w:rFonts w:eastAsia="나눔명조" w:hint="eastAsia"/>
          <w:sz w:val="20"/>
          <w:szCs w:val="22"/>
        </w:rPr>
        <w:t>과정”으로</w:t>
      </w:r>
      <w:proofErr w:type="spellEnd"/>
      <w:r w:rsidRPr="004D452C">
        <w:rPr>
          <w:rFonts w:eastAsia="나눔명조" w:hint="eastAsia"/>
          <w:sz w:val="20"/>
          <w:szCs w:val="22"/>
        </w:rPr>
        <w:t xml:space="preserve"> </w:t>
      </w:r>
      <w:r w:rsidRPr="004D452C">
        <w:rPr>
          <w:rFonts w:eastAsia="나눔명조" w:hint="eastAsia"/>
          <w:sz w:val="20"/>
          <w:szCs w:val="22"/>
        </w:rPr>
        <w:t>정의하며</w:t>
      </w:r>
      <w:r w:rsidRPr="004D452C">
        <w:rPr>
          <w:rFonts w:eastAsia="나눔명조" w:hint="eastAsia"/>
          <w:sz w:val="20"/>
          <w:szCs w:val="22"/>
        </w:rPr>
        <w:t xml:space="preserve">, </w:t>
      </w:r>
      <w:r w:rsidRPr="004D452C">
        <w:rPr>
          <w:rFonts w:eastAsia="나눔명조" w:hint="eastAsia"/>
          <w:sz w:val="20"/>
          <w:szCs w:val="22"/>
        </w:rPr>
        <w:t>따라서</w:t>
      </w:r>
      <w:r w:rsidRPr="004D452C">
        <w:rPr>
          <w:rFonts w:eastAsia="나눔명조" w:hint="eastAsia"/>
          <w:sz w:val="20"/>
          <w:szCs w:val="22"/>
        </w:rPr>
        <w:t xml:space="preserve"> </w:t>
      </w:r>
      <w:r w:rsidRPr="004D452C">
        <w:rPr>
          <w:rFonts w:eastAsia="나눔명조" w:hint="eastAsia"/>
          <w:sz w:val="20"/>
          <w:szCs w:val="22"/>
        </w:rPr>
        <w:t>수직적인지</w:t>
      </w:r>
      <w:r w:rsidRPr="004D452C">
        <w:rPr>
          <w:rFonts w:eastAsia="나눔명조" w:hint="eastAsia"/>
          <w:sz w:val="20"/>
          <w:szCs w:val="22"/>
        </w:rPr>
        <w:t xml:space="preserve"> </w:t>
      </w:r>
      <w:r w:rsidRPr="004D452C">
        <w:rPr>
          <w:rFonts w:eastAsia="나눔명조" w:hint="eastAsia"/>
          <w:sz w:val="20"/>
          <w:szCs w:val="22"/>
        </w:rPr>
        <w:t>수평적인지</w:t>
      </w:r>
      <w:r w:rsidRPr="004D452C">
        <w:rPr>
          <w:rFonts w:eastAsia="나눔명조" w:hint="eastAsia"/>
          <w:sz w:val="20"/>
          <w:szCs w:val="22"/>
        </w:rPr>
        <w:t xml:space="preserve">, </w:t>
      </w:r>
      <w:r w:rsidRPr="004D452C">
        <w:rPr>
          <w:rFonts w:eastAsia="나눔명조" w:hint="eastAsia"/>
          <w:sz w:val="20"/>
          <w:szCs w:val="22"/>
        </w:rPr>
        <w:t>혹은</w:t>
      </w:r>
      <w:r w:rsidRPr="004D452C">
        <w:rPr>
          <w:rFonts w:eastAsia="나눔명조" w:hint="eastAsia"/>
          <w:sz w:val="20"/>
          <w:szCs w:val="22"/>
        </w:rPr>
        <w:t xml:space="preserve"> </w:t>
      </w:r>
      <w:r w:rsidRPr="004D452C">
        <w:rPr>
          <w:rFonts w:eastAsia="나눔명조" w:hint="eastAsia"/>
          <w:sz w:val="20"/>
          <w:szCs w:val="22"/>
        </w:rPr>
        <w:t>상향적</w:t>
      </w:r>
      <w:r w:rsidRPr="004D452C">
        <w:rPr>
          <w:rFonts w:eastAsia="나눔명조" w:hint="eastAsia"/>
          <w:sz w:val="20"/>
          <w:szCs w:val="22"/>
        </w:rPr>
        <w:t xml:space="preserve">, </w:t>
      </w:r>
      <w:proofErr w:type="spellStart"/>
      <w:r w:rsidRPr="004D452C">
        <w:rPr>
          <w:rFonts w:eastAsia="나눔명조" w:hint="eastAsia"/>
          <w:sz w:val="20"/>
          <w:szCs w:val="22"/>
        </w:rPr>
        <w:t>하향적인지와</w:t>
      </w:r>
      <w:proofErr w:type="spellEnd"/>
      <w:r w:rsidRPr="004D452C">
        <w:rPr>
          <w:rFonts w:eastAsia="나눔명조" w:hint="eastAsia"/>
          <w:sz w:val="20"/>
          <w:szCs w:val="22"/>
        </w:rPr>
        <w:t xml:space="preserve"> </w:t>
      </w:r>
      <w:r w:rsidRPr="004D452C">
        <w:rPr>
          <w:rFonts w:eastAsia="나눔명조" w:hint="eastAsia"/>
          <w:sz w:val="20"/>
          <w:szCs w:val="22"/>
        </w:rPr>
        <w:lastRenderedPageBreak/>
        <w:t>관계없이</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변수를</w:t>
      </w:r>
      <w:r w:rsidRPr="004D452C">
        <w:rPr>
          <w:rFonts w:eastAsia="나눔명조" w:hint="eastAsia"/>
          <w:sz w:val="20"/>
          <w:szCs w:val="22"/>
        </w:rPr>
        <w:t xml:space="preserve"> </w:t>
      </w:r>
      <w:r w:rsidRPr="004D452C">
        <w:rPr>
          <w:rFonts w:eastAsia="나눔명조" w:hint="eastAsia"/>
          <w:sz w:val="20"/>
          <w:szCs w:val="22"/>
        </w:rPr>
        <w:t>통합적으로</w:t>
      </w:r>
      <w:r w:rsidRPr="004D452C">
        <w:rPr>
          <w:rFonts w:eastAsia="나눔명조" w:hint="eastAsia"/>
          <w:sz w:val="20"/>
          <w:szCs w:val="22"/>
        </w:rPr>
        <w:t xml:space="preserve"> </w:t>
      </w:r>
      <w:r w:rsidRPr="004D452C">
        <w:rPr>
          <w:rFonts w:eastAsia="나눔명조" w:hint="eastAsia"/>
          <w:sz w:val="20"/>
          <w:szCs w:val="22"/>
        </w:rPr>
        <w:t>활용하여</w:t>
      </w:r>
      <w:r w:rsidRPr="004D452C">
        <w:rPr>
          <w:rFonts w:eastAsia="나눔명조" w:hint="eastAsia"/>
          <w:sz w:val="20"/>
          <w:szCs w:val="22"/>
        </w:rPr>
        <w:t xml:space="preserve"> </w:t>
      </w:r>
      <w:r w:rsidRPr="004D452C">
        <w:rPr>
          <w:rFonts w:eastAsia="나눔명조" w:hint="eastAsia"/>
          <w:sz w:val="20"/>
          <w:szCs w:val="22"/>
        </w:rPr>
        <w:t>분석하고자</w:t>
      </w:r>
      <w:r w:rsidRPr="004D452C">
        <w:rPr>
          <w:rFonts w:eastAsia="나눔명조" w:hint="eastAsia"/>
          <w:sz w:val="20"/>
          <w:szCs w:val="22"/>
        </w:rPr>
        <w:t xml:space="preserve"> </w:t>
      </w:r>
      <w:r w:rsidRPr="004D452C">
        <w:rPr>
          <w:rFonts w:eastAsia="나눔명조" w:hint="eastAsia"/>
          <w:sz w:val="20"/>
          <w:szCs w:val="22"/>
        </w:rPr>
        <w:t>한다</w:t>
      </w:r>
      <w:r w:rsidRPr="004D452C">
        <w:rPr>
          <w:rFonts w:eastAsia="나눔명조" w:hint="eastAsia"/>
          <w:sz w:val="20"/>
          <w:szCs w:val="22"/>
        </w:rPr>
        <w:t xml:space="preserve">. </w:t>
      </w:r>
      <w:r w:rsidRPr="004D452C">
        <w:rPr>
          <w:rFonts w:eastAsia="나눔명조" w:hint="eastAsia"/>
          <w:sz w:val="20"/>
          <w:szCs w:val="22"/>
        </w:rPr>
        <w:t>소통의</w:t>
      </w:r>
      <w:r w:rsidRPr="004D452C">
        <w:rPr>
          <w:rFonts w:eastAsia="나눔명조" w:hint="eastAsia"/>
          <w:sz w:val="20"/>
          <w:szCs w:val="22"/>
        </w:rPr>
        <w:t xml:space="preserve"> </w:t>
      </w:r>
      <w:r w:rsidRPr="004D452C">
        <w:rPr>
          <w:rFonts w:eastAsia="나눔명조" w:hint="eastAsia"/>
          <w:sz w:val="20"/>
          <w:szCs w:val="22"/>
        </w:rPr>
        <w:t>형태가</w:t>
      </w:r>
      <w:r w:rsidRPr="004D452C">
        <w:rPr>
          <w:rFonts w:eastAsia="나눔명조" w:hint="eastAsia"/>
          <w:sz w:val="20"/>
          <w:szCs w:val="22"/>
        </w:rPr>
        <w:t xml:space="preserve"> </w:t>
      </w:r>
      <w:r w:rsidRPr="004D452C">
        <w:rPr>
          <w:rFonts w:eastAsia="나눔명조" w:hint="eastAsia"/>
          <w:sz w:val="20"/>
          <w:szCs w:val="22"/>
        </w:rPr>
        <w:t>개방적이고</w:t>
      </w:r>
      <w:r w:rsidRPr="004D452C">
        <w:rPr>
          <w:rFonts w:eastAsia="나눔명조" w:hint="eastAsia"/>
          <w:sz w:val="20"/>
          <w:szCs w:val="22"/>
        </w:rPr>
        <w:t xml:space="preserve"> </w:t>
      </w:r>
      <w:r w:rsidRPr="004D452C">
        <w:rPr>
          <w:rFonts w:eastAsia="나눔명조" w:hint="eastAsia"/>
          <w:sz w:val="20"/>
          <w:szCs w:val="22"/>
        </w:rPr>
        <w:t>원활하며</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발생한다면</w:t>
      </w:r>
      <w:r w:rsidRPr="004D452C">
        <w:rPr>
          <w:rFonts w:eastAsia="나눔명조" w:hint="eastAsia"/>
          <w:sz w:val="20"/>
          <w:szCs w:val="22"/>
        </w:rPr>
        <w:t xml:space="preserve">, </w:t>
      </w:r>
      <w:r w:rsidRPr="004D452C">
        <w:rPr>
          <w:rFonts w:eastAsia="나눔명조" w:hint="eastAsia"/>
          <w:sz w:val="20"/>
          <w:szCs w:val="22"/>
        </w:rPr>
        <w:t>의사소통의</w:t>
      </w:r>
      <w:r w:rsidRPr="004D452C">
        <w:rPr>
          <w:rFonts w:eastAsia="나눔명조" w:hint="eastAsia"/>
          <w:sz w:val="20"/>
          <w:szCs w:val="22"/>
        </w:rPr>
        <w:t xml:space="preserve"> </w:t>
      </w:r>
      <w:r w:rsidRPr="004D452C">
        <w:rPr>
          <w:rFonts w:eastAsia="나눔명조" w:hint="eastAsia"/>
          <w:sz w:val="20"/>
          <w:szCs w:val="22"/>
        </w:rPr>
        <w:t>형태가</w:t>
      </w:r>
      <w:r w:rsidRPr="004D452C">
        <w:rPr>
          <w:rFonts w:eastAsia="나눔명조" w:hint="eastAsia"/>
          <w:sz w:val="20"/>
          <w:szCs w:val="22"/>
        </w:rPr>
        <w:t xml:space="preserve"> </w:t>
      </w:r>
      <w:r w:rsidRPr="004D452C">
        <w:rPr>
          <w:rFonts w:eastAsia="나눔명조" w:hint="eastAsia"/>
          <w:sz w:val="20"/>
          <w:szCs w:val="22"/>
        </w:rPr>
        <w:t>수직적이거나</w:t>
      </w:r>
      <w:r w:rsidRPr="004D452C">
        <w:rPr>
          <w:rFonts w:eastAsia="나눔명조" w:hint="eastAsia"/>
          <w:sz w:val="20"/>
          <w:szCs w:val="22"/>
        </w:rPr>
        <w:t xml:space="preserve"> </w:t>
      </w:r>
      <w:r w:rsidRPr="004D452C">
        <w:rPr>
          <w:rFonts w:eastAsia="나눔명조" w:hint="eastAsia"/>
          <w:sz w:val="20"/>
          <w:szCs w:val="22"/>
        </w:rPr>
        <w:t>수평적임에</w:t>
      </w:r>
      <w:r w:rsidRPr="004D452C">
        <w:rPr>
          <w:rFonts w:eastAsia="나눔명조" w:hint="eastAsia"/>
          <w:sz w:val="20"/>
          <w:szCs w:val="22"/>
        </w:rPr>
        <w:t xml:space="preserve"> </w:t>
      </w:r>
      <w:r w:rsidRPr="004D452C">
        <w:rPr>
          <w:rFonts w:eastAsia="나눔명조" w:hint="eastAsia"/>
          <w:sz w:val="20"/>
          <w:szCs w:val="22"/>
        </w:rPr>
        <w:t>관계없이</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동일한</w:t>
      </w:r>
      <w:r w:rsidRPr="004D452C">
        <w:rPr>
          <w:rFonts w:eastAsia="나눔명조" w:hint="eastAsia"/>
          <w:sz w:val="20"/>
          <w:szCs w:val="22"/>
        </w:rPr>
        <w:t xml:space="preserve"> </w:t>
      </w:r>
      <w:r w:rsidRPr="004D452C">
        <w:rPr>
          <w:rFonts w:eastAsia="나눔명조" w:hint="eastAsia"/>
          <w:sz w:val="20"/>
          <w:szCs w:val="22"/>
        </w:rPr>
        <w:t>영향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것이라고</w:t>
      </w:r>
      <w:r w:rsidRPr="004D452C">
        <w:rPr>
          <w:rFonts w:eastAsia="나눔명조" w:hint="eastAsia"/>
          <w:sz w:val="20"/>
          <w:szCs w:val="22"/>
        </w:rPr>
        <w:t xml:space="preserve"> </w:t>
      </w:r>
      <w:r w:rsidRPr="004D452C">
        <w:rPr>
          <w:rFonts w:eastAsia="나눔명조" w:hint="eastAsia"/>
          <w:sz w:val="20"/>
          <w:szCs w:val="22"/>
        </w:rPr>
        <w:t>예상한다</w:t>
      </w:r>
      <w:r w:rsidRPr="004D452C">
        <w:rPr>
          <w:rFonts w:eastAsia="나눔명조" w:hint="eastAsia"/>
          <w:sz w:val="20"/>
          <w:szCs w:val="22"/>
        </w:rPr>
        <w:t>.</w:t>
      </w:r>
    </w:p>
    <w:p w14:paraId="0A7CBFED" w14:textId="24D75359"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또한</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방식을</w:t>
      </w:r>
      <w:r w:rsidRPr="004D452C">
        <w:rPr>
          <w:rFonts w:eastAsia="나눔명조" w:hint="eastAsia"/>
          <w:sz w:val="20"/>
          <w:szCs w:val="22"/>
        </w:rPr>
        <w:t xml:space="preserve"> </w:t>
      </w:r>
      <w:r w:rsidRPr="004D452C">
        <w:rPr>
          <w:rFonts w:eastAsia="나눔명조" w:hint="eastAsia"/>
          <w:sz w:val="20"/>
          <w:szCs w:val="22"/>
        </w:rPr>
        <w:t>결정하고</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분위기를</w:t>
      </w:r>
      <w:r w:rsidRPr="004D452C">
        <w:rPr>
          <w:rFonts w:eastAsia="나눔명조" w:hint="eastAsia"/>
          <w:sz w:val="20"/>
          <w:szCs w:val="22"/>
        </w:rPr>
        <w:t xml:space="preserve"> </w:t>
      </w:r>
      <w:r w:rsidRPr="004D452C">
        <w:rPr>
          <w:rFonts w:eastAsia="나눔명조" w:hint="eastAsia"/>
          <w:sz w:val="20"/>
          <w:szCs w:val="22"/>
        </w:rPr>
        <w:t>결정하고</w:t>
      </w:r>
      <w:r w:rsidRPr="004D452C">
        <w:rPr>
          <w:rFonts w:eastAsia="나눔명조" w:hint="eastAsia"/>
          <w:sz w:val="20"/>
          <w:szCs w:val="22"/>
        </w:rPr>
        <w:t xml:space="preserve"> </w:t>
      </w:r>
      <w:r w:rsidRPr="004D452C">
        <w:rPr>
          <w:rFonts w:eastAsia="나눔명조" w:hint="eastAsia"/>
          <w:sz w:val="20"/>
          <w:szCs w:val="22"/>
        </w:rPr>
        <w:t>형성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것은</w:t>
      </w:r>
      <w:r w:rsidRPr="004D452C">
        <w:rPr>
          <w:rFonts w:eastAsia="나눔명조" w:hint="eastAsia"/>
          <w:sz w:val="20"/>
          <w:szCs w:val="22"/>
        </w:rPr>
        <w:t xml:space="preserve"> </w:t>
      </w:r>
      <w:r w:rsidRPr="004D452C">
        <w:rPr>
          <w:rFonts w:eastAsia="나눔명조" w:hint="eastAsia"/>
          <w:sz w:val="20"/>
          <w:szCs w:val="22"/>
        </w:rPr>
        <w:t>상급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리더의</w:t>
      </w:r>
      <w:r w:rsidRPr="004D452C">
        <w:rPr>
          <w:rFonts w:eastAsia="나눔명조" w:hint="eastAsia"/>
          <w:sz w:val="20"/>
          <w:szCs w:val="22"/>
        </w:rPr>
        <w:t xml:space="preserve"> </w:t>
      </w:r>
      <w:r w:rsidRPr="004D452C">
        <w:rPr>
          <w:rFonts w:eastAsia="나눔명조" w:hint="eastAsia"/>
          <w:sz w:val="20"/>
          <w:szCs w:val="22"/>
        </w:rPr>
        <w:t>영향력이</w:t>
      </w:r>
      <w:r w:rsidRPr="004D452C">
        <w:rPr>
          <w:rFonts w:eastAsia="나눔명조" w:hint="eastAsia"/>
          <w:sz w:val="20"/>
          <w:szCs w:val="22"/>
        </w:rPr>
        <w:t xml:space="preserve"> </w:t>
      </w:r>
      <w:r w:rsidRPr="004D452C">
        <w:rPr>
          <w:rFonts w:eastAsia="나눔명조" w:hint="eastAsia"/>
          <w:sz w:val="20"/>
          <w:szCs w:val="22"/>
        </w:rPr>
        <w:t>크다</w:t>
      </w:r>
      <w:r w:rsidRPr="004D452C">
        <w:rPr>
          <w:rFonts w:eastAsia="나눔명조" w:hint="eastAsia"/>
          <w:sz w:val="20"/>
          <w:szCs w:val="22"/>
        </w:rPr>
        <w:t xml:space="preserve">. </w:t>
      </w:r>
      <w:r w:rsidRPr="004D452C">
        <w:rPr>
          <w:rFonts w:eastAsia="나눔명조" w:hint="eastAsia"/>
          <w:sz w:val="20"/>
          <w:szCs w:val="22"/>
        </w:rPr>
        <w:t>리더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구성원이</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규범</w:t>
      </w:r>
      <w:r w:rsidRPr="004D452C">
        <w:rPr>
          <w:rFonts w:eastAsia="나눔명조" w:hint="eastAsia"/>
          <w:sz w:val="20"/>
          <w:szCs w:val="22"/>
        </w:rPr>
        <w:t xml:space="preserve">, </w:t>
      </w:r>
      <w:r w:rsidRPr="004D452C">
        <w:rPr>
          <w:rFonts w:eastAsia="나눔명조" w:hint="eastAsia"/>
          <w:sz w:val="20"/>
          <w:szCs w:val="22"/>
        </w:rPr>
        <w:t>목표</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형성하고</w:t>
      </w:r>
      <w:r w:rsidRPr="004D452C">
        <w:rPr>
          <w:rFonts w:eastAsia="나눔명조" w:hint="eastAsia"/>
          <w:sz w:val="20"/>
          <w:szCs w:val="22"/>
        </w:rPr>
        <w:t xml:space="preserve"> </w:t>
      </w:r>
      <w:proofErr w:type="gramStart"/>
      <w:r w:rsidRPr="004D452C">
        <w:rPr>
          <w:rFonts w:eastAsia="나눔명조" w:hint="eastAsia"/>
          <w:sz w:val="20"/>
          <w:szCs w:val="22"/>
        </w:rPr>
        <w:t>내재화</w:t>
      </w:r>
      <w:r w:rsidR="00E11AE8">
        <w:rPr>
          <w:rFonts w:eastAsia="나눔명조" w:hint="eastAsia"/>
          <w:sz w:val="20"/>
          <w:szCs w:val="22"/>
        </w:rPr>
        <w:t xml:space="preserve"> </w:t>
      </w:r>
      <w:r w:rsidR="00E11AE8">
        <w:rPr>
          <w:rFonts w:eastAsia="나눔명조" w:hint="eastAsia"/>
          <w:sz w:val="20"/>
          <w:szCs w:val="22"/>
        </w:rPr>
        <w:t>할</w:t>
      </w:r>
      <w:proofErr w:type="gramEnd"/>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지속적</w:t>
      </w:r>
      <w:r w:rsidRPr="004D452C">
        <w:rPr>
          <w:rFonts w:eastAsia="나눔명조" w:hint="eastAsia"/>
          <w:sz w:val="20"/>
          <w:szCs w:val="22"/>
        </w:rPr>
        <w:t xml:space="preserve"> </w:t>
      </w:r>
      <w:r w:rsidRPr="004D452C">
        <w:rPr>
          <w:rFonts w:eastAsia="나눔명조" w:hint="eastAsia"/>
          <w:sz w:val="20"/>
          <w:szCs w:val="22"/>
        </w:rPr>
        <w:t>설득</w:t>
      </w:r>
      <w:r w:rsidRPr="004D452C">
        <w:rPr>
          <w:rFonts w:eastAsia="나눔명조" w:hint="eastAsia"/>
          <w:sz w:val="20"/>
          <w:szCs w:val="22"/>
        </w:rPr>
        <w:t xml:space="preserve"> </w:t>
      </w:r>
      <w:r w:rsidRPr="004D452C">
        <w:rPr>
          <w:rFonts w:eastAsia="나눔명조" w:hint="eastAsia"/>
          <w:sz w:val="20"/>
          <w:szCs w:val="22"/>
        </w:rPr>
        <w:t>통해</w:t>
      </w:r>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분위기와</w:t>
      </w:r>
      <w:r w:rsidRPr="004D452C">
        <w:rPr>
          <w:rFonts w:eastAsia="나눔명조" w:hint="eastAsia"/>
          <w:sz w:val="20"/>
          <w:szCs w:val="22"/>
        </w:rPr>
        <w:t xml:space="preserve"> </w:t>
      </w:r>
      <w:r w:rsidRPr="004D452C">
        <w:rPr>
          <w:rFonts w:eastAsia="나눔명조" w:hint="eastAsia"/>
          <w:sz w:val="20"/>
          <w:szCs w:val="22"/>
        </w:rPr>
        <w:t>환경을</w:t>
      </w:r>
      <w:r w:rsidRPr="004D452C">
        <w:rPr>
          <w:rFonts w:eastAsia="나눔명조" w:hint="eastAsia"/>
          <w:sz w:val="20"/>
          <w:szCs w:val="22"/>
        </w:rPr>
        <w:t xml:space="preserve"> </w:t>
      </w:r>
      <w:r w:rsidRPr="004D452C">
        <w:rPr>
          <w:rFonts w:eastAsia="나눔명조" w:hint="eastAsia"/>
          <w:sz w:val="20"/>
          <w:szCs w:val="22"/>
        </w:rPr>
        <w:t>구축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r w:rsidRPr="004D452C">
        <w:rPr>
          <w:rFonts w:eastAsia="나눔명조" w:hint="eastAsia"/>
          <w:sz w:val="20"/>
          <w:szCs w:val="22"/>
        </w:rPr>
        <w:t>서정석</w:t>
      </w:r>
      <w:r w:rsidRPr="004D452C">
        <w:rPr>
          <w:rFonts w:eastAsia="나눔명조" w:hint="eastAsia"/>
          <w:sz w:val="20"/>
          <w:szCs w:val="22"/>
        </w:rPr>
        <w:t xml:space="preserve"> </w:t>
      </w:r>
      <w:r w:rsidRPr="004D452C">
        <w:rPr>
          <w:rFonts w:eastAsia="나눔명조" w:hint="eastAsia"/>
          <w:sz w:val="20"/>
          <w:szCs w:val="22"/>
        </w:rPr>
        <w:t>외</w:t>
      </w:r>
      <w:r w:rsidRPr="004D452C">
        <w:rPr>
          <w:rFonts w:eastAsia="나눔명조" w:hint="eastAsia"/>
          <w:sz w:val="20"/>
          <w:szCs w:val="22"/>
        </w:rPr>
        <w:t xml:space="preserve">2017). </w:t>
      </w:r>
      <w:r w:rsidRPr="004D452C">
        <w:rPr>
          <w:rFonts w:eastAsia="나눔명조" w:hint="eastAsia"/>
          <w:sz w:val="20"/>
          <w:szCs w:val="22"/>
        </w:rPr>
        <w:t>그리고</w:t>
      </w:r>
      <w:r w:rsidRPr="004D452C">
        <w:rPr>
          <w:rFonts w:eastAsia="나눔명조" w:hint="eastAsia"/>
          <w:sz w:val="20"/>
          <w:szCs w:val="22"/>
        </w:rPr>
        <w:t xml:space="preserve"> </w:t>
      </w:r>
      <w:r w:rsidRPr="004D452C">
        <w:rPr>
          <w:rFonts w:eastAsia="나눔명조" w:hint="eastAsia"/>
          <w:sz w:val="20"/>
          <w:szCs w:val="22"/>
        </w:rPr>
        <w:t>이렇게</w:t>
      </w:r>
      <w:r w:rsidRPr="004D452C">
        <w:rPr>
          <w:rFonts w:eastAsia="나눔명조" w:hint="eastAsia"/>
          <w:sz w:val="20"/>
          <w:szCs w:val="22"/>
        </w:rPr>
        <w:t xml:space="preserve"> </w:t>
      </w:r>
      <w:r w:rsidRPr="004D452C">
        <w:rPr>
          <w:rFonts w:eastAsia="나눔명조" w:hint="eastAsia"/>
          <w:sz w:val="20"/>
          <w:szCs w:val="22"/>
        </w:rPr>
        <w:t>구축된</w:t>
      </w:r>
      <w:r w:rsidRPr="004D452C">
        <w:rPr>
          <w:rFonts w:eastAsia="나눔명조" w:hint="eastAsia"/>
          <w:sz w:val="20"/>
          <w:szCs w:val="22"/>
        </w:rPr>
        <w:t xml:space="preserve"> </w:t>
      </w:r>
      <w:proofErr w:type="spellStart"/>
      <w:r w:rsidRPr="004D452C">
        <w:rPr>
          <w:rFonts w:eastAsia="나눔명조" w:hint="eastAsia"/>
          <w:sz w:val="20"/>
          <w:szCs w:val="22"/>
        </w:rPr>
        <w:t>상호의존적이고</w:t>
      </w:r>
      <w:proofErr w:type="spellEnd"/>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표</w:t>
      </w:r>
      <w:r w:rsidRPr="004D452C">
        <w:rPr>
          <w:rFonts w:eastAsia="나눔명조" w:hint="eastAsia"/>
          <w:sz w:val="20"/>
          <w:szCs w:val="22"/>
        </w:rPr>
        <w:t xml:space="preserve"> </w:t>
      </w:r>
      <w:proofErr w:type="spellStart"/>
      <w:r w:rsidRPr="004D452C">
        <w:rPr>
          <w:rFonts w:eastAsia="나눔명조" w:hint="eastAsia"/>
          <w:sz w:val="20"/>
          <w:szCs w:val="22"/>
        </w:rPr>
        <w:t>일치적</w:t>
      </w:r>
      <w:proofErr w:type="spellEnd"/>
      <w:r w:rsidRPr="004D452C">
        <w:rPr>
          <w:rFonts w:eastAsia="나눔명조" w:hint="eastAsia"/>
          <w:sz w:val="20"/>
          <w:szCs w:val="22"/>
        </w:rPr>
        <w:t xml:space="preserve"> </w:t>
      </w:r>
      <w:r w:rsidRPr="004D452C">
        <w:rPr>
          <w:rFonts w:eastAsia="나눔명조" w:hint="eastAsia"/>
          <w:sz w:val="20"/>
          <w:szCs w:val="22"/>
        </w:rPr>
        <w:t>조직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구성원들의</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몰입을</w:t>
      </w:r>
      <w:r w:rsidRPr="004D452C">
        <w:rPr>
          <w:rFonts w:eastAsia="나눔명조" w:hint="eastAsia"/>
          <w:sz w:val="20"/>
          <w:szCs w:val="22"/>
        </w:rPr>
        <w:t xml:space="preserve"> </w:t>
      </w:r>
      <w:r w:rsidRPr="004D452C">
        <w:rPr>
          <w:rFonts w:eastAsia="나눔명조" w:hint="eastAsia"/>
          <w:sz w:val="20"/>
          <w:szCs w:val="22"/>
        </w:rPr>
        <w:t>높이고</w:t>
      </w:r>
      <w:r w:rsidRPr="004D452C">
        <w:rPr>
          <w:rFonts w:eastAsia="나눔명조" w:hint="eastAsia"/>
          <w:sz w:val="20"/>
          <w:szCs w:val="22"/>
        </w:rPr>
        <w:t xml:space="preserve"> </w:t>
      </w:r>
      <w:r w:rsidRPr="004D452C">
        <w:rPr>
          <w:rFonts w:eastAsia="나눔명조" w:hint="eastAsia"/>
          <w:sz w:val="20"/>
          <w:szCs w:val="22"/>
        </w:rPr>
        <w:t>내적동기를</w:t>
      </w:r>
      <w:r w:rsidRPr="004D452C">
        <w:rPr>
          <w:rFonts w:eastAsia="나눔명조" w:hint="eastAsia"/>
          <w:sz w:val="20"/>
          <w:szCs w:val="22"/>
        </w:rPr>
        <w:t xml:space="preserve"> </w:t>
      </w:r>
      <w:r w:rsidRPr="004D452C">
        <w:rPr>
          <w:rFonts w:eastAsia="나눔명조" w:hint="eastAsia"/>
          <w:sz w:val="20"/>
          <w:szCs w:val="22"/>
        </w:rPr>
        <w:t>증진시켜</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효과를</w:t>
      </w:r>
      <w:r w:rsidRPr="004D452C">
        <w:rPr>
          <w:rFonts w:eastAsia="나눔명조" w:hint="eastAsia"/>
          <w:sz w:val="20"/>
          <w:szCs w:val="22"/>
        </w:rPr>
        <w:t xml:space="preserve"> </w:t>
      </w:r>
      <w:r w:rsidRPr="004D452C">
        <w:rPr>
          <w:rFonts w:eastAsia="나눔명조" w:hint="eastAsia"/>
          <w:sz w:val="20"/>
          <w:szCs w:val="22"/>
        </w:rPr>
        <w:t>증가시키고</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는</w:t>
      </w:r>
      <w:r w:rsidRPr="004D452C">
        <w:rPr>
          <w:rFonts w:eastAsia="나눔명조" w:hint="eastAsia"/>
          <w:sz w:val="20"/>
          <w:szCs w:val="22"/>
        </w:rPr>
        <w:t xml:space="preserve"> </w:t>
      </w:r>
      <w:r w:rsidRPr="004D452C">
        <w:rPr>
          <w:rFonts w:eastAsia="나눔명조" w:hint="eastAsia"/>
          <w:sz w:val="20"/>
          <w:szCs w:val="22"/>
        </w:rPr>
        <w:t>데</w:t>
      </w:r>
      <w:r w:rsidRPr="004D452C">
        <w:rPr>
          <w:rFonts w:eastAsia="나눔명조" w:hint="eastAsia"/>
          <w:sz w:val="20"/>
          <w:szCs w:val="22"/>
        </w:rPr>
        <w:t xml:space="preserve"> </w:t>
      </w:r>
      <w:r w:rsidRPr="004D452C">
        <w:rPr>
          <w:rFonts w:eastAsia="나눔명조" w:hint="eastAsia"/>
          <w:sz w:val="20"/>
          <w:szCs w:val="22"/>
        </w:rPr>
        <w:t>기여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Paarlberg et al 2010).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리더십은</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빈도와</w:t>
      </w:r>
      <w:r w:rsidRPr="004D452C">
        <w:rPr>
          <w:rFonts w:eastAsia="나눔명조" w:hint="eastAsia"/>
          <w:sz w:val="20"/>
          <w:szCs w:val="22"/>
        </w:rPr>
        <w:t xml:space="preserve"> </w:t>
      </w:r>
      <w:r w:rsidRPr="004D452C">
        <w:rPr>
          <w:rFonts w:eastAsia="나눔명조" w:hint="eastAsia"/>
          <w:sz w:val="20"/>
          <w:szCs w:val="22"/>
        </w:rPr>
        <w:t>방식을</w:t>
      </w:r>
      <w:r w:rsidRPr="004D452C">
        <w:rPr>
          <w:rFonts w:eastAsia="나눔명조" w:hint="eastAsia"/>
          <w:sz w:val="20"/>
          <w:szCs w:val="22"/>
        </w:rPr>
        <w:t xml:space="preserve"> </w:t>
      </w:r>
      <w:r w:rsidRPr="004D452C">
        <w:rPr>
          <w:rFonts w:eastAsia="나눔명조" w:hint="eastAsia"/>
          <w:sz w:val="20"/>
          <w:szCs w:val="22"/>
        </w:rPr>
        <w:t>결정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고</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수준은</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00E11AE8">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적</w:t>
      </w:r>
      <w:r w:rsidRPr="004D452C">
        <w:rPr>
          <w:rFonts w:eastAsia="나눔명조" w:hint="eastAsia"/>
          <w:sz w:val="20"/>
          <w:szCs w:val="22"/>
        </w:rPr>
        <w:t xml:space="preserve"> </w:t>
      </w:r>
      <w:r w:rsidRPr="004D452C">
        <w:rPr>
          <w:rFonts w:eastAsia="나눔명조" w:hint="eastAsia"/>
          <w:sz w:val="20"/>
          <w:szCs w:val="22"/>
        </w:rPr>
        <w:t>공유를</w:t>
      </w:r>
      <w:r w:rsidRPr="004D452C">
        <w:rPr>
          <w:rFonts w:eastAsia="나눔명조" w:hint="eastAsia"/>
          <w:sz w:val="20"/>
          <w:szCs w:val="22"/>
        </w:rPr>
        <w:t xml:space="preserve"> </w:t>
      </w:r>
      <w:r w:rsidRPr="004D452C">
        <w:rPr>
          <w:rFonts w:eastAsia="나눔명조" w:hint="eastAsia"/>
          <w:sz w:val="20"/>
          <w:szCs w:val="22"/>
        </w:rPr>
        <w:t>촉진하여</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효과를</w:t>
      </w:r>
      <w:r w:rsidRPr="004D452C">
        <w:rPr>
          <w:rFonts w:eastAsia="나눔명조" w:hint="eastAsia"/>
          <w:sz w:val="20"/>
          <w:szCs w:val="22"/>
        </w:rPr>
        <w:t xml:space="preserve"> </w:t>
      </w:r>
      <w:r w:rsidRPr="004D452C">
        <w:rPr>
          <w:rFonts w:eastAsia="나눔명조" w:hint="eastAsia"/>
          <w:sz w:val="20"/>
          <w:szCs w:val="22"/>
        </w:rPr>
        <w:t>높일</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w:t>
      </w:r>
      <w:r w:rsidR="00E11AE8">
        <w:rPr>
          <w:rFonts w:eastAsia="나눔명조" w:hint="eastAsia"/>
          <w:sz w:val="20"/>
          <w:szCs w:val="22"/>
        </w:rPr>
        <w:t>다</w:t>
      </w:r>
      <w:r w:rsidR="00E11AE8">
        <w:rPr>
          <w:rFonts w:eastAsia="나눔명조" w:hint="eastAsia"/>
          <w:sz w:val="20"/>
          <w:szCs w:val="22"/>
        </w:rPr>
        <w:t>.</w:t>
      </w:r>
      <w:r w:rsidR="00E11AE8">
        <w:rPr>
          <w:rFonts w:eastAsia="나눔명조"/>
          <w:sz w:val="20"/>
          <w:szCs w:val="22"/>
        </w:rPr>
        <w:t xml:space="preserve"> </w:t>
      </w:r>
      <w:r w:rsidR="00E11AE8">
        <w:rPr>
          <w:rFonts w:eastAsia="나눔명조" w:hint="eastAsia"/>
          <w:sz w:val="20"/>
          <w:szCs w:val="22"/>
        </w:rPr>
        <w:t>그러므로</w:t>
      </w:r>
      <w:r w:rsidRPr="004D452C">
        <w:rPr>
          <w:rFonts w:eastAsia="나눔명조" w:hint="eastAsia"/>
          <w:sz w:val="20"/>
          <w:szCs w:val="22"/>
        </w:rPr>
        <w:t xml:space="preserve"> </w:t>
      </w:r>
      <w:r w:rsidRPr="004D452C">
        <w:rPr>
          <w:rFonts w:eastAsia="나눔명조" w:hint="eastAsia"/>
          <w:sz w:val="20"/>
          <w:szCs w:val="22"/>
        </w:rPr>
        <w:t>본</w:t>
      </w:r>
      <w:r w:rsidRPr="004D452C">
        <w:rPr>
          <w:rFonts w:eastAsia="나눔명조" w:hint="eastAsia"/>
          <w:sz w:val="20"/>
          <w:szCs w:val="22"/>
        </w:rPr>
        <w:t xml:space="preserve"> </w:t>
      </w:r>
      <w:r w:rsidRPr="004D452C">
        <w:rPr>
          <w:rFonts w:eastAsia="나눔명조" w:hint="eastAsia"/>
          <w:sz w:val="20"/>
          <w:szCs w:val="22"/>
        </w:rPr>
        <w:t>연구에서는</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리더십과</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관계를</w:t>
      </w:r>
      <w:r w:rsidRPr="004D452C">
        <w:rPr>
          <w:rFonts w:eastAsia="나눔명조" w:hint="eastAsia"/>
          <w:sz w:val="20"/>
          <w:szCs w:val="22"/>
        </w:rPr>
        <w:t xml:space="preserve"> </w:t>
      </w:r>
      <w:r w:rsidRPr="004D452C">
        <w:rPr>
          <w:rFonts w:eastAsia="나눔명조" w:hint="eastAsia"/>
          <w:sz w:val="20"/>
          <w:szCs w:val="22"/>
        </w:rPr>
        <w:t>조절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지</w:t>
      </w:r>
      <w:r w:rsidRPr="004D452C">
        <w:rPr>
          <w:rFonts w:eastAsia="나눔명조" w:hint="eastAsia"/>
          <w:sz w:val="20"/>
          <w:szCs w:val="22"/>
        </w:rPr>
        <w:t xml:space="preserve"> </w:t>
      </w:r>
      <w:r w:rsidRPr="004D452C">
        <w:rPr>
          <w:rFonts w:eastAsia="나눔명조" w:hint="eastAsia"/>
          <w:sz w:val="20"/>
          <w:szCs w:val="22"/>
        </w:rPr>
        <w:t>확인하</w:t>
      </w:r>
      <w:r w:rsidR="00E11AE8">
        <w:rPr>
          <w:rFonts w:eastAsia="나눔명조" w:hint="eastAsia"/>
          <w:sz w:val="20"/>
          <w:szCs w:val="22"/>
        </w:rPr>
        <w:t>기</w:t>
      </w:r>
      <w:r w:rsidR="00E11AE8">
        <w:rPr>
          <w:rFonts w:eastAsia="나눔명조" w:hint="eastAsia"/>
          <w:sz w:val="20"/>
          <w:szCs w:val="22"/>
        </w:rPr>
        <w:t xml:space="preserve"> </w:t>
      </w:r>
      <w:r w:rsidR="00E11AE8">
        <w:rPr>
          <w:rFonts w:eastAsia="나눔명조" w:hint="eastAsia"/>
          <w:sz w:val="20"/>
          <w:szCs w:val="22"/>
        </w:rPr>
        <w:t>위해</w:t>
      </w:r>
      <w:r w:rsidRPr="004D452C">
        <w:rPr>
          <w:rFonts w:eastAsia="나눔명조" w:hint="eastAsia"/>
          <w:sz w:val="20"/>
          <w:szCs w:val="22"/>
        </w:rPr>
        <w:t xml:space="preserve"> </w:t>
      </w:r>
      <w:r w:rsidRPr="004D452C">
        <w:rPr>
          <w:rFonts w:eastAsia="나눔명조" w:hint="eastAsia"/>
          <w:sz w:val="20"/>
          <w:szCs w:val="22"/>
        </w:rPr>
        <w:t>다음과</w:t>
      </w:r>
      <w:r w:rsidRPr="004D452C">
        <w:rPr>
          <w:rFonts w:eastAsia="나눔명조" w:hint="eastAsia"/>
          <w:sz w:val="20"/>
          <w:szCs w:val="22"/>
        </w:rPr>
        <w:t xml:space="preserve"> </w:t>
      </w:r>
      <w:r w:rsidRPr="004D452C">
        <w:rPr>
          <w:rFonts w:eastAsia="나눔명조" w:hint="eastAsia"/>
          <w:sz w:val="20"/>
          <w:szCs w:val="22"/>
        </w:rPr>
        <w:t>같이</w:t>
      </w:r>
      <w:r w:rsidRPr="004D452C">
        <w:rPr>
          <w:rFonts w:eastAsia="나눔명조" w:hint="eastAsia"/>
          <w:sz w:val="20"/>
          <w:szCs w:val="22"/>
        </w:rPr>
        <w:t xml:space="preserve"> </w:t>
      </w:r>
      <w:r w:rsidRPr="004D452C">
        <w:rPr>
          <w:rFonts w:eastAsia="나눔명조" w:hint="eastAsia"/>
          <w:sz w:val="20"/>
          <w:szCs w:val="22"/>
        </w:rPr>
        <w:t>가설을</w:t>
      </w:r>
      <w:r w:rsidRPr="004D452C">
        <w:rPr>
          <w:rFonts w:eastAsia="나눔명조" w:hint="eastAsia"/>
          <w:sz w:val="20"/>
          <w:szCs w:val="22"/>
        </w:rPr>
        <w:t xml:space="preserve"> </w:t>
      </w:r>
      <w:r w:rsidRPr="004D452C">
        <w:rPr>
          <w:rFonts w:eastAsia="나눔명조" w:hint="eastAsia"/>
          <w:sz w:val="20"/>
          <w:szCs w:val="22"/>
        </w:rPr>
        <w:t>설정하였다</w:t>
      </w:r>
      <w:r w:rsidRPr="004D452C">
        <w:rPr>
          <w:rFonts w:eastAsia="나눔명조" w:hint="eastAsia"/>
          <w:sz w:val="20"/>
          <w:szCs w:val="22"/>
        </w:rPr>
        <w:t>.</w:t>
      </w:r>
    </w:p>
    <w:p w14:paraId="6EDB8E95"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77F9DFC3" w14:textId="78448251" w:rsid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w:t>
      </w:r>
      <w:r>
        <w:rPr>
          <w:rFonts w:eastAsia="나눔명조"/>
          <w:sz w:val="20"/>
          <w:szCs w:val="22"/>
        </w:rPr>
        <w:t>5</w:t>
      </w:r>
      <w:r w:rsidRPr="004D452C">
        <w:rPr>
          <w:rFonts w:eastAsia="나눔명조" w:hint="eastAsia"/>
          <w:sz w:val="20"/>
          <w:szCs w:val="22"/>
        </w:rPr>
        <w:t xml:space="preserve">. </w:t>
      </w:r>
      <w:r w:rsidRPr="004D452C">
        <w:rPr>
          <w:rFonts w:eastAsia="나눔명조" w:hint="eastAsia"/>
          <w:sz w:val="20"/>
          <w:szCs w:val="22"/>
        </w:rPr>
        <w:t>관료조직의</w:t>
      </w:r>
      <w:r w:rsidRPr="004D452C">
        <w:rPr>
          <w:rFonts w:eastAsia="나눔명조" w:hint="eastAsia"/>
          <w:sz w:val="20"/>
          <w:szCs w:val="22"/>
        </w:rPr>
        <w:t xml:space="preserve"> </w:t>
      </w:r>
      <w:r w:rsidRPr="004D452C">
        <w:rPr>
          <w:rFonts w:eastAsia="나눔명조" w:hint="eastAsia"/>
          <w:sz w:val="20"/>
          <w:szCs w:val="22"/>
        </w:rPr>
        <w:t>거래적</w:t>
      </w:r>
      <w:r w:rsidRPr="004D452C">
        <w:rPr>
          <w:rFonts w:eastAsia="나눔명조" w:hint="eastAsia"/>
          <w:sz w:val="20"/>
          <w:szCs w:val="22"/>
        </w:rPr>
        <w:t xml:space="preserve"> </w:t>
      </w:r>
      <w:r w:rsidRPr="004D452C">
        <w:rPr>
          <w:rFonts w:eastAsia="나눔명조" w:hint="eastAsia"/>
          <w:sz w:val="20"/>
          <w:szCs w:val="22"/>
        </w:rPr>
        <w:t>리더십이</w:t>
      </w:r>
      <w:r w:rsidRPr="004D452C">
        <w:rPr>
          <w:rFonts w:eastAsia="나눔명조" w:hint="eastAsia"/>
          <w:sz w:val="20"/>
          <w:szCs w:val="22"/>
        </w:rPr>
        <w:t xml:space="preserve"> </w:t>
      </w:r>
      <w:r w:rsidRPr="004D452C">
        <w:rPr>
          <w:rFonts w:eastAsia="나눔명조" w:hint="eastAsia"/>
          <w:sz w:val="20"/>
          <w:szCs w:val="22"/>
        </w:rPr>
        <w:t>공공봉사동기에</w:t>
      </w:r>
      <w:r w:rsidRPr="004D452C">
        <w:rPr>
          <w:rFonts w:eastAsia="나눔명조" w:hint="eastAsia"/>
          <w:sz w:val="20"/>
          <w:szCs w:val="22"/>
        </w:rPr>
        <w:t xml:space="preserve"> </w:t>
      </w:r>
      <w:r w:rsidRPr="004D452C">
        <w:rPr>
          <w:rFonts w:eastAsia="나눔명조" w:hint="eastAsia"/>
          <w:sz w:val="20"/>
          <w:szCs w:val="22"/>
        </w:rPr>
        <w:t>미치는</w:t>
      </w:r>
      <w:r w:rsidRPr="004D452C">
        <w:rPr>
          <w:rFonts w:eastAsia="나눔명조" w:hint="eastAsia"/>
          <w:sz w:val="20"/>
          <w:szCs w:val="22"/>
        </w:rPr>
        <w:t xml:space="preserve"> </w:t>
      </w:r>
      <w:r w:rsidRPr="004D452C">
        <w:rPr>
          <w:rFonts w:eastAsia="나눔명조" w:hint="eastAsia"/>
          <w:sz w:val="20"/>
          <w:szCs w:val="22"/>
        </w:rPr>
        <w:t>효과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될수록</w:t>
      </w:r>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77484F8A" w14:textId="77777777" w:rsidR="00265BC3" w:rsidRPr="004D452C" w:rsidRDefault="00265BC3" w:rsidP="00265BC3">
      <w:pPr>
        <w:widowControl/>
        <w:wordWrap/>
        <w:autoSpaceDE/>
        <w:autoSpaceDN/>
        <w:spacing w:before="120" w:after="120" w:line="276" w:lineRule="auto"/>
        <w:rPr>
          <w:rFonts w:eastAsia="나눔명조"/>
          <w:sz w:val="20"/>
          <w:szCs w:val="22"/>
        </w:rPr>
      </w:pPr>
    </w:p>
    <w:p w14:paraId="45F3D63D" w14:textId="5BA04364" w:rsidR="00750801"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6. </w:t>
      </w:r>
      <w:r w:rsidRPr="004D452C">
        <w:rPr>
          <w:rFonts w:eastAsia="나눔명조" w:hint="eastAsia"/>
          <w:sz w:val="20"/>
          <w:szCs w:val="22"/>
        </w:rPr>
        <w:t>관료조직의</w:t>
      </w:r>
      <w:r w:rsidRPr="004D452C">
        <w:rPr>
          <w:rFonts w:eastAsia="나눔명조" w:hint="eastAsia"/>
          <w:sz w:val="20"/>
          <w:szCs w:val="22"/>
        </w:rPr>
        <w:t xml:space="preserve"> </w:t>
      </w:r>
      <w:r w:rsidRPr="004D452C">
        <w:rPr>
          <w:rFonts w:eastAsia="나눔명조" w:hint="eastAsia"/>
          <w:sz w:val="20"/>
          <w:szCs w:val="22"/>
        </w:rPr>
        <w:t>변혁적</w:t>
      </w:r>
      <w:r w:rsidRPr="004D452C">
        <w:rPr>
          <w:rFonts w:eastAsia="나눔명조" w:hint="eastAsia"/>
          <w:sz w:val="20"/>
          <w:szCs w:val="22"/>
        </w:rPr>
        <w:t xml:space="preserve"> </w:t>
      </w:r>
      <w:r w:rsidRPr="004D452C">
        <w:rPr>
          <w:rFonts w:eastAsia="나눔명조" w:hint="eastAsia"/>
          <w:sz w:val="20"/>
          <w:szCs w:val="22"/>
        </w:rPr>
        <w:t>리더십이</w:t>
      </w:r>
      <w:r w:rsidRPr="004D452C">
        <w:rPr>
          <w:rFonts w:eastAsia="나눔명조" w:hint="eastAsia"/>
          <w:sz w:val="20"/>
          <w:szCs w:val="22"/>
        </w:rPr>
        <w:t xml:space="preserve"> </w:t>
      </w:r>
      <w:r w:rsidRPr="004D452C">
        <w:rPr>
          <w:rFonts w:eastAsia="나눔명조" w:hint="eastAsia"/>
          <w:sz w:val="20"/>
          <w:szCs w:val="22"/>
        </w:rPr>
        <w:t>공공봉사동기에</w:t>
      </w:r>
      <w:r w:rsidRPr="004D452C">
        <w:rPr>
          <w:rFonts w:eastAsia="나눔명조" w:hint="eastAsia"/>
          <w:sz w:val="20"/>
          <w:szCs w:val="22"/>
        </w:rPr>
        <w:t xml:space="preserve"> </w:t>
      </w:r>
      <w:r w:rsidRPr="004D452C">
        <w:rPr>
          <w:rFonts w:eastAsia="나눔명조" w:hint="eastAsia"/>
          <w:sz w:val="20"/>
          <w:szCs w:val="22"/>
        </w:rPr>
        <w:t>미치는</w:t>
      </w:r>
      <w:r w:rsidRPr="004D452C">
        <w:rPr>
          <w:rFonts w:eastAsia="나눔명조" w:hint="eastAsia"/>
          <w:sz w:val="20"/>
          <w:szCs w:val="22"/>
        </w:rPr>
        <w:t xml:space="preserve"> </w:t>
      </w:r>
      <w:r w:rsidRPr="004D452C">
        <w:rPr>
          <w:rFonts w:eastAsia="나눔명조" w:hint="eastAsia"/>
          <w:sz w:val="20"/>
          <w:szCs w:val="22"/>
        </w:rPr>
        <w:t>효과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될수록</w:t>
      </w:r>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2E4637BC" w14:textId="77777777" w:rsidR="006A2C1F" w:rsidRPr="00750801" w:rsidRDefault="006A2C1F" w:rsidP="00265BC3">
      <w:pPr>
        <w:widowControl/>
        <w:wordWrap/>
        <w:autoSpaceDE/>
        <w:autoSpaceDN/>
        <w:spacing w:before="120" w:after="120" w:line="276" w:lineRule="auto"/>
        <w:rPr>
          <w:rFonts w:eastAsia="나눔명조"/>
          <w:sz w:val="20"/>
          <w:szCs w:val="22"/>
        </w:rPr>
      </w:pPr>
    </w:p>
    <w:p w14:paraId="385B51CE" w14:textId="7676F1D9" w:rsidR="00750801" w:rsidRPr="00BB2CCE" w:rsidRDefault="00750801" w:rsidP="006A2C1F">
      <w:pPr>
        <w:pStyle w:val="1"/>
      </w:pPr>
      <w:r w:rsidRPr="00BB2CCE">
        <w:rPr>
          <w:rFonts w:hint="eastAsia"/>
        </w:rPr>
        <w:t>연구설계</w:t>
      </w:r>
      <w:r w:rsidR="00265BC3">
        <w:rPr>
          <w:rFonts w:hint="eastAsia"/>
        </w:rPr>
        <w:t xml:space="preserve"> </w:t>
      </w:r>
      <w:r w:rsidR="00265BC3">
        <w:rPr>
          <w:rFonts w:hint="eastAsia"/>
        </w:rPr>
        <w:t>및</w:t>
      </w:r>
      <w:r w:rsidR="00265BC3">
        <w:rPr>
          <w:rFonts w:hint="eastAsia"/>
        </w:rPr>
        <w:t xml:space="preserve"> </w:t>
      </w:r>
      <w:r w:rsidR="00265BC3">
        <w:rPr>
          <w:rFonts w:hint="eastAsia"/>
        </w:rPr>
        <w:t>분석</w:t>
      </w:r>
      <w:r w:rsidR="00265BC3">
        <w:rPr>
          <w:rFonts w:hint="eastAsia"/>
        </w:rPr>
        <w:t xml:space="preserve"> </w:t>
      </w:r>
      <w:r w:rsidR="00265BC3">
        <w:rPr>
          <w:rFonts w:hint="eastAsia"/>
        </w:rPr>
        <w:t>방법</w:t>
      </w:r>
    </w:p>
    <w:p w14:paraId="4D6C1DFF" w14:textId="77777777" w:rsidR="00265BC3" w:rsidRDefault="00265BC3" w:rsidP="00265BC3">
      <w:pPr>
        <w:wordWrap/>
        <w:spacing w:before="120" w:after="120" w:line="276" w:lineRule="auto"/>
        <w:rPr>
          <w:rFonts w:eastAsia="나눔명조"/>
          <w:smallCaps/>
          <w:sz w:val="20"/>
          <w:szCs w:val="22"/>
        </w:rPr>
      </w:pPr>
    </w:p>
    <w:p w14:paraId="3D58D514" w14:textId="3EEEB77F" w:rsidR="00750801" w:rsidRPr="006A2C1F" w:rsidRDefault="006A2C1F" w:rsidP="006A2C1F">
      <w:pPr>
        <w:pStyle w:val="2"/>
      </w:pPr>
      <w:r>
        <w:rPr>
          <w:rFonts w:hint="eastAsia"/>
        </w:rPr>
        <w:t>1</w:t>
      </w:r>
      <w:r>
        <w:t xml:space="preserve">. </w:t>
      </w:r>
      <w:r w:rsidR="00750801" w:rsidRPr="00750801">
        <w:rPr>
          <w:rFonts w:hint="eastAsia"/>
        </w:rPr>
        <w:t>연구설계</w:t>
      </w:r>
    </w:p>
    <w:p w14:paraId="0E9BD64F" w14:textId="5EFD5F4F" w:rsidR="00750801" w:rsidRPr="00750801" w:rsidRDefault="00750801" w:rsidP="00265BC3">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을</w:t>
      </w:r>
      <w:r w:rsidRPr="00750801">
        <w:rPr>
          <w:rFonts w:eastAsia="나눔명조" w:hint="eastAsia"/>
          <w:sz w:val="20"/>
          <w:szCs w:val="22"/>
        </w:rPr>
        <w:t xml:space="preserve"> </w:t>
      </w:r>
      <w:r w:rsidRPr="00750801">
        <w:rPr>
          <w:rFonts w:eastAsia="나눔명조" w:hint="eastAsia"/>
          <w:sz w:val="20"/>
          <w:szCs w:val="22"/>
        </w:rPr>
        <w:t>검증하기</w:t>
      </w:r>
      <w:r w:rsidRPr="00750801">
        <w:rPr>
          <w:rFonts w:eastAsia="나눔명조" w:hint="eastAsia"/>
          <w:sz w:val="20"/>
          <w:szCs w:val="22"/>
        </w:rPr>
        <w:t xml:space="preserve"> </w:t>
      </w:r>
      <w:r w:rsidRPr="00750801">
        <w:rPr>
          <w:rFonts w:eastAsia="나눔명조" w:hint="eastAsia"/>
          <w:sz w:val="20"/>
          <w:szCs w:val="22"/>
        </w:rPr>
        <w:t>위하여</w:t>
      </w:r>
      <w:r w:rsidRPr="00750801">
        <w:rPr>
          <w:rFonts w:eastAsia="나눔명조" w:hint="eastAsia"/>
          <w:sz w:val="20"/>
          <w:szCs w:val="22"/>
        </w:rPr>
        <w:t xml:space="preserve"> </w:t>
      </w:r>
      <w:r w:rsidRPr="00750801">
        <w:rPr>
          <w:rFonts w:eastAsia="나눔명조" w:hint="eastAsia"/>
          <w:sz w:val="20"/>
          <w:szCs w:val="22"/>
        </w:rPr>
        <w:t>한국행정연구원가</w:t>
      </w:r>
      <w:r w:rsidRPr="00750801">
        <w:rPr>
          <w:rFonts w:eastAsia="나눔명조" w:hint="eastAsia"/>
          <w:sz w:val="20"/>
          <w:szCs w:val="22"/>
        </w:rPr>
        <w:t xml:space="preserve"> </w:t>
      </w:r>
      <w:r w:rsidRPr="00750801">
        <w:rPr>
          <w:rFonts w:eastAsia="나눔명조" w:hint="eastAsia"/>
          <w:sz w:val="20"/>
          <w:szCs w:val="22"/>
        </w:rPr>
        <w:t>주관하여</w:t>
      </w:r>
      <w:r w:rsidRPr="00750801">
        <w:rPr>
          <w:rFonts w:eastAsia="나눔명조" w:hint="eastAsia"/>
          <w:sz w:val="20"/>
          <w:szCs w:val="22"/>
        </w:rPr>
        <w:t xml:space="preserve"> </w:t>
      </w:r>
      <w:r w:rsidRPr="00750801">
        <w:rPr>
          <w:rFonts w:eastAsia="나눔명조" w:hint="eastAsia"/>
          <w:sz w:val="20"/>
          <w:szCs w:val="22"/>
        </w:rPr>
        <w:t>㈜</w:t>
      </w:r>
      <w:proofErr w:type="spellStart"/>
      <w:r w:rsidRPr="00750801">
        <w:rPr>
          <w:rFonts w:eastAsia="나눔명조" w:hint="eastAsia"/>
          <w:sz w:val="20"/>
          <w:szCs w:val="22"/>
        </w:rPr>
        <w:t>리서치앤리서치가</w:t>
      </w:r>
      <w:proofErr w:type="spellEnd"/>
      <w:r w:rsidRPr="00750801">
        <w:rPr>
          <w:rFonts w:eastAsia="나눔명조" w:hint="eastAsia"/>
          <w:sz w:val="20"/>
          <w:szCs w:val="22"/>
        </w:rPr>
        <w:t xml:space="preserve"> </w:t>
      </w:r>
      <w:r w:rsidRPr="00750801">
        <w:rPr>
          <w:rFonts w:eastAsia="나눔명조" w:hint="eastAsia"/>
          <w:sz w:val="20"/>
          <w:szCs w:val="22"/>
        </w:rPr>
        <w:t>조사한</w:t>
      </w:r>
      <w:r w:rsidRPr="00750801">
        <w:rPr>
          <w:rFonts w:eastAsia="나눔명조" w:hint="eastAsia"/>
          <w:sz w:val="20"/>
          <w:szCs w:val="22"/>
        </w:rPr>
        <w:t xml:space="preserve"> </w:t>
      </w:r>
      <w:r w:rsidRPr="00750801">
        <w:rPr>
          <w:rFonts w:eastAsia="나눔명조"/>
          <w:sz w:val="20"/>
          <w:szCs w:val="22"/>
        </w:rPr>
        <w:t>2020</w:t>
      </w:r>
      <w:r w:rsidRPr="00750801">
        <w:rPr>
          <w:rFonts w:eastAsia="나눔명조" w:hint="eastAsia"/>
          <w:sz w:val="20"/>
          <w:szCs w:val="22"/>
        </w:rPr>
        <w:t>년</w:t>
      </w:r>
      <w:r w:rsidRPr="00750801">
        <w:rPr>
          <w:rFonts w:eastAsia="나눔명조" w:hint="eastAsia"/>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를</w:t>
      </w:r>
      <w:r w:rsidRPr="00750801">
        <w:rPr>
          <w:rFonts w:eastAsia="나눔명조" w:hint="eastAsia"/>
          <w:sz w:val="20"/>
          <w:szCs w:val="22"/>
        </w:rPr>
        <w:t xml:space="preserve"> </w:t>
      </w:r>
      <w:r w:rsidRPr="00750801">
        <w:rPr>
          <w:rFonts w:eastAsia="나눔명조" w:hint="eastAsia"/>
          <w:sz w:val="20"/>
          <w:szCs w:val="22"/>
        </w:rPr>
        <w:t>활용하였</w:t>
      </w:r>
      <w:r w:rsidR="00541892">
        <w:rPr>
          <w:rFonts w:eastAsia="나눔명조" w:hint="eastAsia"/>
          <w:sz w:val="20"/>
          <w:szCs w:val="22"/>
        </w:rPr>
        <w:t>으며</w:t>
      </w:r>
      <w:r w:rsidR="00541892">
        <w:rPr>
          <w:rFonts w:eastAsia="나눔명조" w:hint="eastAsia"/>
          <w:sz w:val="20"/>
          <w:szCs w:val="22"/>
        </w:rPr>
        <w:t>,</w:t>
      </w:r>
      <w:r w:rsidR="00541892">
        <w:rPr>
          <w:rFonts w:eastAsia="나눔명조"/>
          <w:sz w:val="20"/>
          <w:szCs w:val="22"/>
        </w:rPr>
        <w:t xml:space="preserve"> </w:t>
      </w:r>
      <w:r w:rsidR="00541892">
        <w:rPr>
          <w:rFonts w:eastAsia="나눔명조" w:hint="eastAsia"/>
          <w:sz w:val="20"/>
          <w:szCs w:val="22"/>
        </w:rPr>
        <w:t>한국행정연구원</w:t>
      </w:r>
      <w:r w:rsidR="00541892">
        <w:rPr>
          <w:rFonts w:eastAsia="나눔명조" w:hint="eastAsia"/>
          <w:sz w:val="20"/>
          <w:szCs w:val="22"/>
        </w:rPr>
        <w:t xml:space="preserve"> </w:t>
      </w:r>
      <w:r w:rsidR="00541892">
        <w:rPr>
          <w:rFonts w:eastAsia="나눔명조" w:hint="eastAsia"/>
          <w:sz w:val="20"/>
          <w:szCs w:val="22"/>
        </w:rPr>
        <w:t>연구자료관리규칙에</w:t>
      </w:r>
      <w:r w:rsidR="00541892">
        <w:rPr>
          <w:rFonts w:eastAsia="나눔명조" w:hint="eastAsia"/>
          <w:sz w:val="20"/>
          <w:szCs w:val="22"/>
        </w:rPr>
        <w:t xml:space="preserve"> </w:t>
      </w:r>
      <w:r w:rsidR="00541892">
        <w:rPr>
          <w:rFonts w:eastAsia="나눔명조" w:hint="eastAsia"/>
          <w:sz w:val="20"/>
          <w:szCs w:val="22"/>
        </w:rPr>
        <w:t>의거하여</w:t>
      </w:r>
      <w:r w:rsidR="00541892">
        <w:rPr>
          <w:rFonts w:eastAsia="나눔명조" w:hint="eastAsia"/>
          <w:sz w:val="20"/>
          <w:szCs w:val="22"/>
        </w:rPr>
        <w:t xml:space="preserve"> </w:t>
      </w:r>
      <w:r w:rsidR="00541892">
        <w:rPr>
          <w:rFonts w:eastAsia="나눔명조" w:hint="eastAsia"/>
          <w:sz w:val="20"/>
          <w:szCs w:val="22"/>
        </w:rPr>
        <w:t>사용을</w:t>
      </w:r>
      <w:r w:rsidR="00541892">
        <w:rPr>
          <w:rFonts w:eastAsia="나눔명조" w:hint="eastAsia"/>
          <w:sz w:val="20"/>
          <w:szCs w:val="22"/>
        </w:rPr>
        <w:t xml:space="preserve"> </w:t>
      </w:r>
      <w:r w:rsidR="00541892">
        <w:rPr>
          <w:rFonts w:eastAsia="나눔명조" w:hint="eastAsia"/>
          <w:sz w:val="20"/>
          <w:szCs w:val="22"/>
        </w:rPr>
        <w:t>허가</w:t>
      </w:r>
      <w:r w:rsidR="00541892">
        <w:rPr>
          <w:rFonts w:eastAsia="나눔명조" w:hint="eastAsia"/>
          <w:sz w:val="20"/>
          <w:szCs w:val="22"/>
        </w:rPr>
        <w:t xml:space="preserve"> </w:t>
      </w:r>
      <w:r w:rsidR="00541892">
        <w:rPr>
          <w:rFonts w:eastAsia="나눔명조" w:hint="eastAsia"/>
          <w:sz w:val="20"/>
          <w:szCs w:val="22"/>
        </w:rPr>
        <w:t>받았다</w:t>
      </w:r>
      <w:r w:rsidRPr="00750801">
        <w:rPr>
          <w:rFonts w:eastAsia="나눔명조"/>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는</w:t>
      </w:r>
      <w:r w:rsidRPr="00750801">
        <w:rPr>
          <w:rFonts w:eastAsia="나눔명조" w:hint="eastAsia"/>
          <w:sz w:val="20"/>
          <w:szCs w:val="22"/>
        </w:rPr>
        <w:t xml:space="preserve"> </w:t>
      </w:r>
      <w:r w:rsidRPr="00750801">
        <w:rPr>
          <w:rFonts w:eastAsia="나눔명조" w:hint="eastAsia"/>
          <w:sz w:val="20"/>
          <w:szCs w:val="22"/>
        </w:rPr>
        <w:t>중앙행정기관</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광역지방자치단체의</w:t>
      </w:r>
      <w:r w:rsidRPr="00750801">
        <w:rPr>
          <w:rFonts w:eastAsia="나눔명조" w:hint="eastAsia"/>
          <w:sz w:val="20"/>
          <w:szCs w:val="22"/>
        </w:rPr>
        <w:t xml:space="preserve"> </w:t>
      </w:r>
      <w:r w:rsidRPr="00750801">
        <w:rPr>
          <w:rFonts w:eastAsia="나눔명조" w:hint="eastAsia"/>
          <w:sz w:val="20"/>
          <w:szCs w:val="22"/>
        </w:rPr>
        <w:t>공무원을</w:t>
      </w:r>
      <w:r w:rsidRPr="00750801">
        <w:rPr>
          <w:rFonts w:eastAsia="나눔명조" w:hint="eastAsia"/>
          <w:sz w:val="20"/>
          <w:szCs w:val="22"/>
        </w:rPr>
        <w:t xml:space="preserve"> </w:t>
      </w:r>
      <w:r w:rsidRPr="00750801">
        <w:rPr>
          <w:rFonts w:eastAsia="나눔명조" w:hint="eastAsia"/>
          <w:sz w:val="20"/>
          <w:szCs w:val="22"/>
        </w:rPr>
        <w:t>대상으로</w:t>
      </w:r>
      <w:r w:rsidRPr="00750801">
        <w:rPr>
          <w:rFonts w:eastAsia="나눔명조" w:hint="eastAsia"/>
          <w:sz w:val="20"/>
          <w:szCs w:val="22"/>
        </w:rPr>
        <w:t xml:space="preserve"> </w:t>
      </w:r>
      <w:r w:rsidRPr="00750801">
        <w:rPr>
          <w:rFonts w:eastAsia="나눔명조" w:hint="eastAsia"/>
          <w:sz w:val="20"/>
          <w:szCs w:val="22"/>
        </w:rPr>
        <w:t>정부의</w:t>
      </w:r>
      <w:r w:rsidRPr="00750801">
        <w:rPr>
          <w:rFonts w:eastAsia="나눔명조" w:hint="eastAsia"/>
          <w:sz w:val="20"/>
          <w:szCs w:val="22"/>
        </w:rPr>
        <w:t xml:space="preserve"> </w:t>
      </w:r>
      <w:r w:rsidRPr="00750801">
        <w:rPr>
          <w:rFonts w:eastAsia="나눔명조" w:hint="eastAsia"/>
          <w:sz w:val="20"/>
          <w:szCs w:val="22"/>
        </w:rPr>
        <w:t>인력관리</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조직운영</w:t>
      </w:r>
      <w:r w:rsidRPr="00750801">
        <w:rPr>
          <w:rFonts w:eastAsia="나눔명조" w:hint="eastAsia"/>
          <w:sz w:val="20"/>
          <w:szCs w:val="22"/>
        </w:rPr>
        <w:t xml:space="preserve"> </w:t>
      </w:r>
      <w:r w:rsidRPr="00750801">
        <w:rPr>
          <w:rFonts w:eastAsia="나눔명조" w:hint="eastAsia"/>
          <w:sz w:val="20"/>
          <w:szCs w:val="22"/>
        </w:rPr>
        <w:t>등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인식을</w:t>
      </w:r>
      <w:r w:rsidRPr="00750801">
        <w:rPr>
          <w:rFonts w:eastAsia="나눔명조" w:hint="eastAsia"/>
          <w:sz w:val="20"/>
          <w:szCs w:val="22"/>
        </w:rPr>
        <w:t xml:space="preserve"> </w:t>
      </w:r>
      <w:r w:rsidRPr="00750801">
        <w:rPr>
          <w:rFonts w:eastAsia="나눔명조" w:hint="eastAsia"/>
          <w:sz w:val="20"/>
          <w:szCs w:val="22"/>
        </w:rPr>
        <w:t>조사하고</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w:t>
      </w:r>
    </w:p>
    <w:p w14:paraId="7C7118BE" w14:textId="77777777" w:rsidR="00750801" w:rsidRPr="00750801" w:rsidRDefault="00750801" w:rsidP="00265BC3">
      <w:pPr>
        <w:wordWrap/>
        <w:spacing w:before="120" w:after="120" w:line="276" w:lineRule="auto"/>
        <w:rPr>
          <w:rFonts w:eastAsia="나눔명조"/>
          <w:sz w:val="20"/>
          <w:szCs w:val="22"/>
        </w:rPr>
      </w:pPr>
    </w:p>
    <w:p w14:paraId="35C2D605" w14:textId="57DB72C2" w:rsidR="00750801" w:rsidRPr="00265BC3" w:rsidRDefault="00541892" w:rsidP="00265BC3">
      <w:pPr>
        <w:wordWrap/>
        <w:spacing w:before="120" w:after="120" w:line="276" w:lineRule="auto"/>
        <w:rPr>
          <w:rFonts w:eastAsia="나눔명조"/>
          <w:i/>
          <w:iCs/>
          <w:color w:val="FF0000"/>
          <w:sz w:val="20"/>
          <w:szCs w:val="22"/>
        </w:rPr>
      </w:pPr>
      <w:r w:rsidRPr="00265BC3">
        <w:rPr>
          <w:rFonts w:eastAsia="나눔명조" w:hint="eastAsia"/>
          <w:i/>
          <w:iCs/>
          <w:color w:val="FF0000"/>
          <w:sz w:val="20"/>
          <w:szCs w:val="22"/>
        </w:rPr>
        <w:t>공</w:t>
      </w:r>
      <w:r w:rsidR="00750801" w:rsidRPr="00265BC3">
        <w:rPr>
          <w:rFonts w:eastAsia="나눔명조" w:hint="eastAsia"/>
          <w:i/>
          <w:iCs/>
          <w:color w:val="FF0000"/>
          <w:sz w:val="20"/>
          <w:szCs w:val="22"/>
        </w:rPr>
        <w:t>직생활실태조사</w:t>
      </w:r>
      <w:r w:rsidR="00750801" w:rsidRPr="00265BC3">
        <w:rPr>
          <w:rFonts w:eastAsia="나눔명조" w:hint="eastAsia"/>
          <w:i/>
          <w:iCs/>
          <w:color w:val="FF0000"/>
          <w:sz w:val="20"/>
          <w:szCs w:val="22"/>
        </w:rPr>
        <w:t xml:space="preserve"> </w:t>
      </w:r>
      <w:r w:rsidR="00750801" w:rsidRPr="00265BC3">
        <w:rPr>
          <w:rFonts w:eastAsia="나눔명조" w:hint="eastAsia"/>
          <w:i/>
          <w:iCs/>
          <w:color w:val="FF0000"/>
          <w:sz w:val="20"/>
          <w:szCs w:val="22"/>
        </w:rPr>
        <w:t>자료에</w:t>
      </w:r>
      <w:r w:rsidR="00750801" w:rsidRPr="00265BC3">
        <w:rPr>
          <w:rFonts w:eastAsia="나눔명조" w:hint="eastAsia"/>
          <w:i/>
          <w:iCs/>
          <w:color w:val="FF0000"/>
          <w:sz w:val="20"/>
          <w:szCs w:val="22"/>
        </w:rPr>
        <w:t xml:space="preserve"> </w:t>
      </w:r>
      <w:r w:rsidR="00750801" w:rsidRPr="00265BC3">
        <w:rPr>
          <w:rFonts w:eastAsia="나눔명조" w:hint="eastAsia"/>
          <w:i/>
          <w:iCs/>
          <w:color w:val="FF0000"/>
          <w:sz w:val="20"/>
          <w:szCs w:val="22"/>
        </w:rPr>
        <w:t>대한</w:t>
      </w:r>
      <w:r w:rsidR="00750801" w:rsidRPr="00265BC3">
        <w:rPr>
          <w:rFonts w:eastAsia="나눔명조" w:hint="eastAsia"/>
          <w:i/>
          <w:iCs/>
          <w:color w:val="FF0000"/>
          <w:sz w:val="20"/>
          <w:szCs w:val="22"/>
        </w:rPr>
        <w:t xml:space="preserve"> </w:t>
      </w:r>
      <w:r w:rsidR="00750801" w:rsidRPr="00265BC3">
        <w:rPr>
          <w:rFonts w:eastAsia="나눔명조" w:hint="eastAsia"/>
          <w:i/>
          <w:iCs/>
          <w:color w:val="FF0000"/>
          <w:sz w:val="20"/>
          <w:szCs w:val="22"/>
        </w:rPr>
        <w:t>대략적</w:t>
      </w:r>
      <w:r w:rsidR="00750801" w:rsidRPr="00265BC3">
        <w:rPr>
          <w:rFonts w:eastAsia="나눔명조" w:hint="eastAsia"/>
          <w:i/>
          <w:iCs/>
          <w:color w:val="FF0000"/>
          <w:sz w:val="20"/>
          <w:szCs w:val="22"/>
        </w:rPr>
        <w:t xml:space="preserve"> </w:t>
      </w:r>
      <w:r w:rsidR="00750801" w:rsidRPr="00265BC3">
        <w:rPr>
          <w:rFonts w:eastAsia="나눔명조" w:hint="eastAsia"/>
          <w:i/>
          <w:iCs/>
          <w:color w:val="FF0000"/>
          <w:sz w:val="20"/>
          <w:szCs w:val="22"/>
        </w:rPr>
        <w:t>기술</w:t>
      </w:r>
      <w:r w:rsidR="00750801" w:rsidRPr="00265BC3">
        <w:rPr>
          <w:rFonts w:eastAsia="나눔명조" w:hint="eastAsia"/>
          <w:i/>
          <w:iCs/>
          <w:color w:val="FF0000"/>
          <w:sz w:val="20"/>
          <w:szCs w:val="22"/>
        </w:rPr>
        <w:t xml:space="preserve"> </w:t>
      </w:r>
      <w:r w:rsidR="00750801" w:rsidRPr="00265BC3">
        <w:rPr>
          <w:rFonts w:eastAsia="나눔명조"/>
          <w:i/>
          <w:iCs/>
          <w:color w:val="FF0000"/>
          <w:sz w:val="20"/>
          <w:szCs w:val="22"/>
        </w:rPr>
        <w:t>(</w:t>
      </w:r>
      <w:proofErr w:type="spellStart"/>
      <w:r w:rsidR="00750801" w:rsidRPr="00265BC3">
        <w:rPr>
          <w:rFonts w:eastAsia="나눔명조" w:hint="eastAsia"/>
          <w:i/>
          <w:iCs/>
          <w:color w:val="FF0000"/>
          <w:sz w:val="20"/>
          <w:szCs w:val="22"/>
        </w:rPr>
        <w:t>표집방법</w:t>
      </w:r>
      <w:proofErr w:type="spellEnd"/>
      <w:r w:rsidR="00750801" w:rsidRPr="00265BC3">
        <w:rPr>
          <w:rFonts w:eastAsia="나눔명조"/>
          <w:i/>
          <w:iCs/>
          <w:color w:val="FF0000"/>
          <w:sz w:val="20"/>
          <w:szCs w:val="22"/>
        </w:rPr>
        <w:t>/</w:t>
      </w:r>
      <w:r w:rsidR="00750801" w:rsidRPr="00265BC3">
        <w:rPr>
          <w:rFonts w:eastAsia="나눔명조" w:hint="eastAsia"/>
          <w:i/>
          <w:iCs/>
          <w:color w:val="FF0000"/>
          <w:sz w:val="20"/>
          <w:szCs w:val="22"/>
        </w:rPr>
        <w:t>조사대상</w:t>
      </w:r>
      <w:r w:rsidR="00750801" w:rsidRPr="00265BC3">
        <w:rPr>
          <w:rFonts w:eastAsia="나눔명조"/>
          <w:i/>
          <w:iCs/>
          <w:color w:val="FF0000"/>
          <w:sz w:val="20"/>
          <w:szCs w:val="22"/>
        </w:rPr>
        <w:t>/</w:t>
      </w:r>
      <w:r w:rsidR="00750801" w:rsidRPr="00265BC3">
        <w:rPr>
          <w:rFonts w:eastAsia="나눔명조" w:hint="eastAsia"/>
          <w:i/>
          <w:iCs/>
          <w:color w:val="FF0000"/>
          <w:sz w:val="20"/>
          <w:szCs w:val="22"/>
        </w:rPr>
        <w:t>응답률</w:t>
      </w:r>
      <w:r w:rsidR="00750801" w:rsidRPr="00265BC3">
        <w:rPr>
          <w:rFonts w:eastAsia="나눔명조" w:hint="eastAsia"/>
          <w:i/>
          <w:iCs/>
          <w:color w:val="FF0000"/>
          <w:sz w:val="20"/>
          <w:szCs w:val="22"/>
        </w:rPr>
        <w:t xml:space="preserve"> </w:t>
      </w:r>
      <w:r w:rsidR="00750801" w:rsidRPr="00265BC3">
        <w:rPr>
          <w:rFonts w:eastAsia="나눔명조" w:hint="eastAsia"/>
          <w:i/>
          <w:iCs/>
          <w:color w:val="FF0000"/>
          <w:sz w:val="20"/>
          <w:szCs w:val="22"/>
        </w:rPr>
        <w:t>등</w:t>
      </w:r>
      <w:r w:rsidR="00750801" w:rsidRPr="00265BC3">
        <w:rPr>
          <w:rFonts w:eastAsia="나눔명조"/>
          <w:i/>
          <w:iCs/>
          <w:color w:val="FF0000"/>
          <w:sz w:val="20"/>
          <w:szCs w:val="22"/>
        </w:rPr>
        <w:t>)</w:t>
      </w:r>
    </w:p>
    <w:p w14:paraId="1CB46027" w14:textId="77777777" w:rsidR="00750801" w:rsidRPr="00750801" w:rsidRDefault="00750801" w:rsidP="00265BC3">
      <w:pPr>
        <w:wordWrap/>
        <w:spacing w:before="120" w:after="120" w:line="276" w:lineRule="auto"/>
        <w:rPr>
          <w:rFonts w:eastAsia="나눔명조"/>
          <w:sz w:val="20"/>
          <w:szCs w:val="22"/>
        </w:rPr>
      </w:pPr>
    </w:p>
    <w:p w14:paraId="592FE72F" w14:textId="77777777" w:rsidR="00BC5C4A" w:rsidRDefault="00750801" w:rsidP="00265BC3">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는</w:t>
      </w:r>
      <w:r w:rsidRPr="00750801">
        <w:rPr>
          <w:rFonts w:eastAsia="나눔명조" w:hint="eastAsia"/>
          <w:sz w:val="20"/>
          <w:szCs w:val="22"/>
        </w:rPr>
        <w:t xml:space="preserve"> </w:t>
      </w:r>
      <w:r w:rsidRPr="00750801">
        <w:rPr>
          <w:rFonts w:eastAsia="나눔명조" w:hint="eastAsia"/>
          <w:sz w:val="20"/>
          <w:szCs w:val="22"/>
        </w:rPr>
        <w:t>통계모델을</w:t>
      </w:r>
      <w:r w:rsidRPr="00750801">
        <w:rPr>
          <w:rFonts w:eastAsia="나눔명조" w:hint="eastAsia"/>
          <w:sz w:val="20"/>
          <w:szCs w:val="22"/>
        </w:rPr>
        <w:t xml:space="preserve"> </w:t>
      </w:r>
      <w:r w:rsidRPr="00750801">
        <w:rPr>
          <w:rFonts w:eastAsia="나눔명조" w:hint="eastAsia"/>
          <w:sz w:val="20"/>
          <w:szCs w:val="22"/>
        </w:rPr>
        <w:t>통해</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들을</w:t>
      </w:r>
      <w:r w:rsidRPr="00750801">
        <w:rPr>
          <w:rFonts w:eastAsia="나눔명조" w:hint="eastAsia"/>
          <w:sz w:val="20"/>
          <w:szCs w:val="22"/>
        </w:rPr>
        <w:t xml:space="preserve"> </w:t>
      </w:r>
      <w:r w:rsidRPr="00750801">
        <w:rPr>
          <w:rFonts w:eastAsia="나눔명조" w:hint="eastAsia"/>
          <w:sz w:val="20"/>
          <w:szCs w:val="22"/>
        </w:rPr>
        <w:t>검증</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분석하고자</w:t>
      </w:r>
      <w:r w:rsidRPr="00750801">
        <w:rPr>
          <w:rFonts w:eastAsia="나눔명조" w:hint="eastAsia"/>
          <w:sz w:val="20"/>
          <w:szCs w:val="22"/>
        </w:rPr>
        <w:t xml:space="preserve"> </w:t>
      </w:r>
      <w:r w:rsidRPr="00750801">
        <w:rPr>
          <w:rFonts w:eastAsia="나눔명조" w:hint="eastAsia"/>
          <w:sz w:val="20"/>
          <w:szCs w:val="22"/>
        </w:rPr>
        <w:t>한다</w:t>
      </w:r>
      <w:r w:rsidRPr="00750801">
        <w:rPr>
          <w:rFonts w:eastAsia="나눔명조"/>
          <w:sz w:val="20"/>
          <w:szCs w:val="22"/>
        </w:rPr>
        <w:t xml:space="preserve">. </w:t>
      </w:r>
      <w:r w:rsidRPr="00750801">
        <w:rPr>
          <w:rFonts w:eastAsia="나눔명조" w:hint="eastAsia"/>
          <w:sz w:val="20"/>
          <w:szCs w:val="22"/>
        </w:rPr>
        <w:t>먼저</w:t>
      </w:r>
      <w:r w:rsidRPr="00750801">
        <w:rPr>
          <w:rFonts w:eastAsia="나눔명조" w:hint="eastAsia"/>
          <w:sz w:val="20"/>
          <w:szCs w:val="22"/>
        </w:rPr>
        <w:t xml:space="preserve"> </w:t>
      </w:r>
      <w:r w:rsidRPr="00750801">
        <w:rPr>
          <w:rFonts w:eastAsia="나눔명조" w:hint="eastAsia"/>
          <w:sz w:val="20"/>
          <w:szCs w:val="22"/>
        </w:rPr>
        <w:t>종속변수는</w:t>
      </w:r>
      <w:r w:rsidRPr="00750801">
        <w:rPr>
          <w:rFonts w:eastAsia="나눔명조" w:hint="eastAsia"/>
          <w:sz w:val="20"/>
          <w:szCs w:val="22"/>
        </w:rPr>
        <w:t xml:space="preserve"> </w:t>
      </w:r>
      <w:r w:rsidRPr="00750801">
        <w:rPr>
          <w:rFonts w:eastAsia="나눔명조" w:hint="eastAsia"/>
          <w:sz w:val="20"/>
          <w:szCs w:val="22"/>
        </w:rPr>
        <w:t>조직구성원의</w:t>
      </w:r>
      <w:r w:rsidRPr="00750801">
        <w:rPr>
          <w:rFonts w:eastAsia="나눔명조" w:hint="eastAsia"/>
          <w:sz w:val="20"/>
          <w:szCs w:val="22"/>
        </w:rPr>
        <w:t xml:space="preserve"> </w:t>
      </w:r>
      <w:r w:rsidRPr="00750801">
        <w:rPr>
          <w:rFonts w:eastAsia="나눔명조" w:hint="eastAsia"/>
          <w:sz w:val="20"/>
          <w:szCs w:val="22"/>
        </w:rPr>
        <w:t>동기</w:t>
      </w:r>
      <w:r w:rsidRPr="00750801">
        <w:rPr>
          <w:rFonts w:eastAsia="나눔명조"/>
          <w:sz w:val="20"/>
          <w:szCs w:val="22"/>
        </w:rPr>
        <w:t xml:space="preserve">, </w:t>
      </w:r>
      <w:r w:rsidRPr="00750801">
        <w:rPr>
          <w:rFonts w:eastAsia="나눔명조" w:hint="eastAsia"/>
          <w:sz w:val="20"/>
          <w:szCs w:val="22"/>
        </w:rPr>
        <w:t>태도</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행동에</w:t>
      </w:r>
      <w:r w:rsidRPr="00750801">
        <w:rPr>
          <w:rFonts w:eastAsia="나눔명조" w:hint="eastAsia"/>
          <w:sz w:val="20"/>
          <w:szCs w:val="22"/>
        </w:rPr>
        <w:t xml:space="preserve"> </w:t>
      </w:r>
      <w:r w:rsidRPr="00750801">
        <w:rPr>
          <w:rFonts w:eastAsia="나눔명조" w:hint="eastAsia"/>
          <w:sz w:val="20"/>
          <w:szCs w:val="22"/>
        </w:rPr>
        <w:t>관한</w:t>
      </w:r>
      <w:r w:rsidRPr="00750801">
        <w:rPr>
          <w:rFonts w:eastAsia="나눔명조" w:hint="eastAsia"/>
          <w:sz w:val="20"/>
          <w:szCs w:val="22"/>
        </w:rPr>
        <w:t xml:space="preserve"> </w:t>
      </w:r>
      <w:r w:rsidRPr="00750801">
        <w:rPr>
          <w:rFonts w:eastAsia="나눔명조" w:hint="eastAsia"/>
          <w:sz w:val="20"/>
          <w:szCs w:val="22"/>
        </w:rPr>
        <w:t>문항</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lt;</w:t>
      </w:r>
      <w:r w:rsidRPr="00750801">
        <w:rPr>
          <w:rFonts w:eastAsia="나눔명조" w:hint="eastAsia"/>
          <w:sz w:val="20"/>
          <w:szCs w:val="22"/>
        </w:rPr>
        <w:t>그림</w:t>
      </w:r>
      <w:r w:rsidRPr="00750801">
        <w:rPr>
          <w:rFonts w:eastAsia="나눔명조" w:hint="eastAsia"/>
          <w:sz w:val="20"/>
          <w:szCs w:val="22"/>
        </w:rPr>
        <w:t xml:space="preserve"> </w:t>
      </w:r>
      <w:r w:rsidRPr="00750801">
        <w:rPr>
          <w:rFonts w:eastAsia="나눔명조"/>
          <w:sz w:val="20"/>
          <w:szCs w:val="22"/>
        </w:rPr>
        <w:t>1&gt;</w:t>
      </w:r>
      <w:r w:rsidRPr="00750801">
        <w:rPr>
          <w:rFonts w:eastAsia="나눔명조" w:hint="eastAsia"/>
          <w:sz w:val="20"/>
          <w:szCs w:val="22"/>
        </w:rPr>
        <w:t>과</w:t>
      </w:r>
      <w:r w:rsidRPr="00750801">
        <w:rPr>
          <w:rFonts w:eastAsia="나눔명조" w:hint="eastAsia"/>
          <w:sz w:val="20"/>
          <w:szCs w:val="22"/>
        </w:rPr>
        <w:t xml:space="preserve"> </w:t>
      </w:r>
      <w:r w:rsidRPr="00750801">
        <w:rPr>
          <w:rFonts w:eastAsia="나눔명조" w:hint="eastAsia"/>
          <w:sz w:val="20"/>
          <w:szCs w:val="22"/>
        </w:rPr>
        <w:t>같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귀하께서는</w:t>
      </w:r>
      <w:r w:rsidRPr="00750801">
        <w:rPr>
          <w:rFonts w:eastAsia="나눔명조" w:hint="eastAsia"/>
          <w:sz w:val="20"/>
          <w:szCs w:val="22"/>
        </w:rPr>
        <w:t xml:space="preserve"> </w:t>
      </w:r>
      <w:r w:rsidRPr="00750801">
        <w:rPr>
          <w:rFonts w:eastAsia="나눔명조" w:hint="eastAsia"/>
          <w:sz w:val="20"/>
          <w:szCs w:val="22"/>
        </w:rPr>
        <w:t>공공봉사동기와</w:t>
      </w:r>
      <w:r w:rsidRPr="00750801">
        <w:rPr>
          <w:rFonts w:eastAsia="나눔명조" w:hint="eastAsia"/>
          <w:sz w:val="20"/>
          <w:szCs w:val="22"/>
        </w:rPr>
        <w:t xml:space="preserve"> </w:t>
      </w:r>
      <w:r w:rsidRPr="00750801">
        <w:rPr>
          <w:rFonts w:eastAsia="나눔명조" w:hint="eastAsia"/>
          <w:sz w:val="20"/>
          <w:szCs w:val="22"/>
        </w:rPr>
        <w:t>관련한</w:t>
      </w:r>
      <w:r w:rsidRPr="00750801">
        <w:rPr>
          <w:rFonts w:eastAsia="나눔명조" w:hint="eastAsia"/>
          <w:sz w:val="20"/>
          <w:szCs w:val="22"/>
        </w:rPr>
        <w:t xml:space="preserve"> </w:t>
      </w:r>
      <w:r w:rsidRPr="00750801">
        <w:rPr>
          <w:rFonts w:eastAsia="나눔명조" w:hint="eastAsia"/>
          <w:sz w:val="20"/>
          <w:szCs w:val="22"/>
        </w:rPr>
        <w:t>다음</w:t>
      </w:r>
      <w:r w:rsidRPr="00750801">
        <w:rPr>
          <w:rFonts w:eastAsia="나눔명조" w:hint="eastAsia"/>
          <w:sz w:val="20"/>
          <w:szCs w:val="22"/>
        </w:rPr>
        <w:t xml:space="preserve"> </w:t>
      </w:r>
      <w:r w:rsidRPr="00750801">
        <w:rPr>
          <w:rFonts w:eastAsia="나눔명조" w:hint="eastAsia"/>
          <w:sz w:val="20"/>
          <w:szCs w:val="22"/>
        </w:rPr>
        <w:t>각</w:t>
      </w:r>
      <w:r w:rsidRPr="00750801">
        <w:rPr>
          <w:rFonts w:eastAsia="나눔명조" w:hint="eastAsia"/>
          <w:sz w:val="20"/>
          <w:szCs w:val="22"/>
        </w:rPr>
        <w:t xml:space="preserve"> </w:t>
      </w:r>
      <w:r w:rsidRPr="00750801">
        <w:rPr>
          <w:rFonts w:eastAsia="나눔명조" w:hint="eastAsia"/>
          <w:sz w:val="20"/>
          <w:szCs w:val="22"/>
        </w:rPr>
        <w:t>항목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hint="eastAsia"/>
          <w:sz w:val="20"/>
          <w:szCs w:val="22"/>
        </w:rPr>
        <w:t>어떻게</w:t>
      </w:r>
      <w:r w:rsidRPr="00750801">
        <w:rPr>
          <w:rFonts w:eastAsia="나눔명조" w:hint="eastAsia"/>
          <w:sz w:val="20"/>
          <w:szCs w:val="22"/>
        </w:rPr>
        <w:t xml:space="preserve"> </w:t>
      </w:r>
      <w:r w:rsidRPr="00750801">
        <w:rPr>
          <w:rFonts w:eastAsia="나눔명조" w:hint="eastAsia"/>
          <w:sz w:val="20"/>
          <w:szCs w:val="22"/>
        </w:rPr>
        <w:t>생각하십니까</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나는</w:t>
      </w:r>
      <w:r w:rsidRPr="00750801">
        <w:rPr>
          <w:rFonts w:eastAsia="나눔명조" w:hint="eastAsia"/>
          <w:sz w:val="20"/>
          <w:szCs w:val="22"/>
        </w:rPr>
        <w:t xml:space="preserve"> </w:t>
      </w:r>
      <w:r w:rsidRPr="00750801">
        <w:rPr>
          <w:rFonts w:eastAsia="나눔명조" w:hint="eastAsia"/>
          <w:sz w:val="20"/>
          <w:szCs w:val="22"/>
        </w:rPr>
        <w:t>정책과정에</w:t>
      </w:r>
      <w:r w:rsidRPr="00750801">
        <w:rPr>
          <w:rFonts w:eastAsia="나눔명조" w:hint="eastAsia"/>
          <w:sz w:val="20"/>
          <w:szCs w:val="22"/>
        </w:rPr>
        <w:t xml:space="preserve"> </w:t>
      </w:r>
      <w:r w:rsidRPr="00750801">
        <w:rPr>
          <w:rFonts w:eastAsia="나눔명조" w:hint="eastAsia"/>
          <w:sz w:val="20"/>
          <w:szCs w:val="22"/>
        </w:rPr>
        <w:t>참여해</w:t>
      </w:r>
      <w:r w:rsidRPr="00750801">
        <w:rPr>
          <w:rFonts w:eastAsia="나눔명조" w:hint="eastAsia"/>
          <w:sz w:val="20"/>
          <w:szCs w:val="22"/>
        </w:rPr>
        <w:t xml:space="preserve"> </w:t>
      </w:r>
      <w:r w:rsidRPr="00750801">
        <w:rPr>
          <w:rFonts w:eastAsia="나눔명조" w:hint="eastAsia"/>
          <w:sz w:val="20"/>
          <w:szCs w:val="22"/>
        </w:rPr>
        <w:t>사회적으로</w:t>
      </w:r>
      <w:r w:rsidRPr="00750801">
        <w:rPr>
          <w:rFonts w:eastAsia="나눔명조" w:hint="eastAsia"/>
          <w:sz w:val="20"/>
          <w:szCs w:val="22"/>
        </w:rPr>
        <w:t xml:space="preserve"> </w:t>
      </w:r>
      <w:proofErr w:type="spellStart"/>
      <w:r w:rsidRPr="00750801">
        <w:rPr>
          <w:rFonts w:eastAsia="나눔명조" w:hint="eastAsia"/>
          <w:sz w:val="20"/>
          <w:szCs w:val="22"/>
        </w:rPr>
        <w:t>의미있는</w:t>
      </w:r>
      <w:proofErr w:type="spellEnd"/>
      <w:r w:rsidRPr="00750801">
        <w:rPr>
          <w:rFonts w:eastAsia="나눔명조" w:hint="eastAsia"/>
          <w:sz w:val="20"/>
          <w:szCs w:val="22"/>
        </w:rPr>
        <w:t xml:space="preserve"> </w:t>
      </w:r>
      <w:r w:rsidRPr="00750801">
        <w:rPr>
          <w:rFonts w:eastAsia="나눔명조" w:hint="eastAsia"/>
          <w:sz w:val="20"/>
          <w:szCs w:val="22"/>
        </w:rPr>
        <w:t>일을</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것에</w:t>
      </w:r>
      <w:r w:rsidRPr="00750801">
        <w:rPr>
          <w:rFonts w:eastAsia="나눔명조" w:hint="eastAsia"/>
          <w:sz w:val="20"/>
          <w:szCs w:val="22"/>
        </w:rPr>
        <w:t xml:space="preserve"> </w:t>
      </w:r>
      <w:r w:rsidRPr="00750801">
        <w:rPr>
          <w:rFonts w:eastAsia="나눔명조" w:hint="eastAsia"/>
          <w:sz w:val="20"/>
          <w:szCs w:val="22"/>
        </w:rPr>
        <w:t>큰</w:t>
      </w:r>
      <w:r w:rsidRPr="00750801">
        <w:rPr>
          <w:rFonts w:eastAsia="나눔명조" w:hint="eastAsia"/>
          <w:sz w:val="20"/>
          <w:szCs w:val="22"/>
        </w:rPr>
        <w:t xml:space="preserve"> </w:t>
      </w:r>
      <w:r w:rsidRPr="00750801">
        <w:rPr>
          <w:rFonts w:eastAsia="나눔명조" w:hint="eastAsia"/>
          <w:sz w:val="20"/>
          <w:szCs w:val="22"/>
        </w:rPr>
        <w:t>보람을</w:t>
      </w:r>
      <w:r w:rsidRPr="00750801">
        <w:rPr>
          <w:rFonts w:eastAsia="나눔명조" w:hint="eastAsia"/>
          <w:sz w:val="20"/>
          <w:szCs w:val="22"/>
        </w:rPr>
        <w:t xml:space="preserve"> </w:t>
      </w:r>
      <w:r w:rsidRPr="00750801">
        <w:rPr>
          <w:rFonts w:eastAsia="나눔명조" w:hint="eastAsia"/>
          <w:sz w:val="20"/>
          <w:szCs w:val="22"/>
        </w:rPr>
        <w:t>느낀다</w:t>
      </w:r>
      <w:r w:rsidRPr="00750801">
        <w:rPr>
          <w:rFonts w:eastAsia="나눔명조"/>
          <w:sz w:val="20"/>
          <w:szCs w:val="22"/>
        </w:rPr>
        <w:t>.”</w:t>
      </w:r>
      <w:r w:rsidRPr="00750801">
        <w:rPr>
          <w:rFonts w:eastAsia="나눔명조" w:hint="eastAsia"/>
          <w:sz w:val="20"/>
          <w:szCs w:val="22"/>
        </w:rPr>
        <w:t>라는</w:t>
      </w:r>
      <w:r w:rsidRPr="00750801">
        <w:rPr>
          <w:rFonts w:eastAsia="나눔명조" w:hint="eastAsia"/>
          <w:sz w:val="20"/>
          <w:szCs w:val="22"/>
        </w:rPr>
        <w:t xml:space="preserve"> </w:t>
      </w:r>
      <w:r w:rsidRPr="00750801">
        <w:rPr>
          <w:rFonts w:eastAsia="나눔명조" w:hint="eastAsia"/>
          <w:sz w:val="20"/>
          <w:szCs w:val="22"/>
        </w:rPr>
        <w:t>항목을</w:t>
      </w:r>
      <w:r w:rsidRPr="00750801">
        <w:rPr>
          <w:rFonts w:eastAsia="나눔명조" w:hint="eastAsia"/>
          <w:sz w:val="20"/>
          <w:szCs w:val="22"/>
        </w:rPr>
        <w:t xml:space="preserve"> </w:t>
      </w:r>
      <w:r w:rsidRPr="00750801">
        <w:rPr>
          <w:rFonts w:eastAsia="나눔명조" w:hint="eastAsia"/>
          <w:sz w:val="20"/>
          <w:szCs w:val="22"/>
        </w:rPr>
        <w:t>사용한다</w:t>
      </w:r>
      <w:r w:rsidRPr="00750801">
        <w:rPr>
          <w:rFonts w:eastAsia="나눔명조"/>
          <w:sz w:val="20"/>
          <w:szCs w:val="22"/>
        </w:rPr>
        <w:t xml:space="preserve">. </w:t>
      </w:r>
      <w:r w:rsidRPr="00750801">
        <w:rPr>
          <w:rFonts w:eastAsia="나눔명조" w:hint="eastAsia"/>
          <w:sz w:val="20"/>
          <w:szCs w:val="22"/>
        </w:rPr>
        <w:t>해당</w:t>
      </w:r>
      <w:r w:rsidRPr="00750801">
        <w:rPr>
          <w:rFonts w:eastAsia="나눔명조" w:hint="eastAsia"/>
          <w:sz w:val="20"/>
          <w:szCs w:val="22"/>
        </w:rPr>
        <w:t xml:space="preserve"> </w:t>
      </w:r>
      <w:r w:rsidRPr="00750801">
        <w:rPr>
          <w:rFonts w:eastAsia="나눔명조" w:hint="eastAsia"/>
          <w:sz w:val="20"/>
          <w:szCs w:val="22"/>
        </w:rPr>
        <w:t>문항은</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 ‘</w:t>
      </w:r>
      <w:r w:rsidRPr="00750801">
        <w:rPr>
          <w:rFonts w:eastAsia="나눔명조" w:hint="eastAsia"/>
          <w:sz w:val="20"/>
          <w:szCs w:val="22"/>
        </w:rPr>
        <w:t>그렇다</w:t>
      </w:r>
      <w:r w:rsidRPr="00750801">
        <w:rPr>
          <w:rFonts w:eastAsia="나눔명조"/>
          <w:sz w:val="20"/>
          <w:szCs w:val="22"/>
        </w:rPr>
        <w:t>’, ‘</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되었다</w:t>
      </w:r>
      <w:r w:rsidRPr="00750801">
        <w:rPr>
          <w:rFonts w:eastAsia="나눔명조"/>
          <w:sz w:val="20"/>
          <w:szCs w:val="22"/>
        </w:rPr>
        <w:t xml:space="preserve">. </w:t>
      </w:r>
    </w:p>
    <w:p w14:paraId="061ADD63" w14:textId="152C1BF7" w:rsidR="00BC5C4A" w:rsidRPr="00BC5C4A" w:rsidRDefault="00BC5C4A" w:rsidP="00BC5C4A">
      <w:pPr>
        <w:wordWrap/>
        <w:spacing w:before="120" w:after="120" w:line="276" w:lineRule="auto"/>
        <w:rPr>
          <w:rFonts w:eastAsia="나눔명조"/>
          <w:sz w:val="20"/>
          <w:szCs w:val="22"/>
        </w:rPr>
      </w:pPr>
      <w:r w:rsidRPr="00BC5C4A">
        <w:rPr>
          <w:rFonts w:eastAsia="나눔명조"/>
          <w:sz w:val="20"/>
          <w:szCs w:val="22"/>
        </w:rPr>
        <w:t>“</w:t>
      </w:r>
      <w:r w:rsidRPr="00BC5C4A">
        <w:rPr>
          <w:rFonts w:eastAsia="나눔명조" w:hint="eastAsia"/>
          <w:sz w:val="20"/>
          <w:szCs w:val="22"/>
        </w:rPr>
        <w:t>공직생활실태조사</w:t>
      </w:r>
      <w:r w:rsidRPr="00BC5C4A">
        <w:rPr>
          <w:rFonts w:eastAsia="나눔명조" w:hint="eastAsia"/>
          <w:sz w:val="20"/>
          <w:szCs w:val="22"/>
        </w:rPr>
        <w:t>(</w:t>
      </w:r>
      <w:r w:rsidRPr="00BC5C4A">
        <w:rPr>
          <w:rFonts w:eastAsia="나눔명조"/>
          <w:sz w:val="20"/>
          <w:szCs w:val="22"/>
        </w:rPr>
        <w:t>2020)”</w:t>
      </w:r>
      <w:r w:rsidRPr="00BC5C4A">
        <w:rPr>
          <w:rFonts w:eastAsia="나눔명조" w:hint="eastAsia"/>
          <w:sz w:val="20"/>
          <w:szCs w:val="22"/>
        </w:rPr>
        <w:t>에서</w:t>
      </w:r>
      <w:r w:rsidRPr="00BC5C4A">
        <w:rPr>
          <w:rFonts w:eastAsia="나눔명조" w:hint="eastAsia"/>
          <w:sz w:val="20"/>
          <w:szCs w:val="22"/>
        </w:rPr>
        <w:t xml:space="preserve"> </w:t>
      </w:r>
      <w:r w:rsidRPr="00BC5C4A">
        <w:rPr>
          <w:rFonts w:eastAsia="나눔명조" w:hint="eastAsia"/>
          <w:sz w:val="20"/>
          <w:szCs w:val="22"/>
        </w:rPr>
        <w:t>공공봉사동기와</w:t>
      </w:r>
      <w:r w:rsidRPr="00BC5C4A">
        <w:rPr>
          <w:rFonts w:eastAsia="나눔명조" w:hint="eastAsia"/>
          <w:sz w:val="20"/>
          <w:szCs w:val="22"/>
        </w:rPr>
        <w:t xml:space="preserve"> </w:t>
      </w:r>
      <w:r w:rsidRPr="00BC5C4A">
        <w:rPr>
          <w:rFonts w:eastAsia="나눔명조" w:hint="eastAsia"/>
          <w:sz w:val="20"/>
          <w:szCs w:val="22"/>
        </w:rPr>
        <w:t>관련한</w:t>
      </w:r>
      <w:r w:rsidRPr="00BC5C4A">
        <w:rPr>
          <w:rFonts w:eastAsia="나눔명조" w:hint="eastAsia"/>
          <w:sz w:val="20"/>
          <w:szCs w:val="22"/>
        </w:rPr>
        <w:t xml:space="preserve"> </w:t>
      </w:r>
      <w:r w:rsidRPr="00BC5C4A">
        <w:rPr>
          <w:rFonts w:eastAsia="나눔명조" w:hint="eastAsia"/>
          <w:sz w:val="20"/>
          <w:szCs w:val="22"/>
        </w:rPr>
        <w:t>설문항목은</w:t>
      </w:r>
      <w:r w:rsidRPr="00BC5C4A">
        <w:rPr>
          <w:rFonts w:eastAsia="나눔명조" w:hint="eastAsia"/>
          <w:sz w:val="20"/>
          <w:szCs w:val="22"/>
        </w:rPr>
        <w:t xml:space="preserve"> </w:t>
      </w:r>
      <w:r w:rsidRPr="00BC5C4A">
        <w:rPr>
          <w:rFonts w:eastAsia="나눔명조" w:hint="eastAsia"/>
          <w:sz w:val="20"/>
          <w:szCs w:val="22"/>
        </w:rPr>
        <w:t>총</w:t>
      </w:r>
      <w:r w:rsidRPr="00BC5C4A">
        <w:rPr>
          <w:rFonts w:eastAsia="나눔명조"/>
          <w:sz w:val="20"/>
          <w:szCs w:val="22"/>
        </w:rPr>
        <w:t xml:space="preserve"> 6</w:t>
      </w:r>
      <w:proofErr w:type="gramStart"/>
      <w:r w:rsidRPr="00BC5C4A">
        <w:rPr>
          <w:rFonts w:eastAsia="나눔명조" w:hint="eastAsia"/>
          <w:sz w:val="20"/>
          <w:szCs w:val="22"/>
        </w:rPr>
        <w:t>가지</w:t>
      </w:r>
      <w:r w:rsidRPr="00BC5C4A">
        <w:rPr>
          <w:rFonts w:eastAsia="나눔명조" w:hint="eastAsia"/>
          <w:sz w:val="20"/>
          <w:szCs w:val="22"/>
        </w:rPr>
        <w:t xml:space="preserve"> </w:t>
      </w:r>
      <w:r w:rsidRPr="00BC5C4A">
        <w:rPr>
          <w:rFonts w:eastAsia="나눔명조" w:hint="eastAsia"/>
          <w:sz w:val="20"/>
          <w:szCs w:val="22"/>
        </w:rPr>
        <w:t>이며</w:t>
      </w:r>
      <w:proofErr w:type="gramEnd"/>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본</w:t>
      </w:r>
      <w:r w:rsidRPr="00BC5C4A">
        <w:rPr>
          <w:rFonts w:eastAsia="나눔명조" w:hint="eastAsia"/>
          <w:sz w:val="20"/>
          <w:szCs w:val="22"/>
        </w:rPr>
        <w:t xml:space="preserve"> </w:t>
      </w:r>
      <w:r w:rsidRPr="00BC5C4A">
        <w:rPr>
          <w:rFonts w:eastAsia="나눔명조" w:hint="eastAsia"/>
          <w:sz w:val="20"/>
          <w:szCs w:val="22"/>
        </w:rPr>
        <w:t>연구에서</w:t>
      </w:r>
      <w:r w:rsidRPr="00BC5C4A">
        <w:rPr>
          <w:rFonts w:eastAsia="나눔명조" w:hint="eastAsia"/>
          <w:sz w:val="20"/>
          <w:szCs w:val="22"/>
        </w:rPr>
        <w:t xml:space="preserve"> </w:t>
      </w:r>
      <w:r w:rsidRPr="00BC5C4A">
        <w:rPr>
          <w:rFonts w:eastAsia="나눔명조" w:hint="eastAsia"/>
          <w:sz w:val="20"/>
          <w:szCs w:val="22"/>
        </w:rPr>
        <w:t>활용한</w:t>
      </w:r>
      <w:r w:rsidRPr="00BC5C4A">
        <w:rPr>
          <w:rFonts w:eastAsia="나눔명조" w:hint="eastAsia"/>
          <w:sz w:val="20"/>
          <w:szCs w:val="22"/>
        </w:rPr>
        <w:t xml:space="preserve"> </w:t>
      </w:r>
      <w:r w:rsidRPr="00BC5C4A">
        <w:rPr>
          <w:rFonts w:eastAsia="나눔명조" w:hint="eastAsia"/>
          <w:sz w:val="20"/>
          <w:szCs w:val="22"/>
        </w:rPr>
        <w:t>문항을</w:t>
      </w:r>
      <w:r w:rsidRPr="00BC5C4A">
        <w:rPr>
          <w:rFonts w:eastAsia="나눔명조" w:hint="eastAsia"/>
          <w:sz w:val="20"/>
          <w:szCs w:val="22"/>
        </w:rPr>
        <w:t xml:space="preserve"> </w:t>
      </w:r>
      <w:r w:rsidRPr="00BC5C4A">
        <w:rPr>
          <w:rFonts w:eastAsia="나눔명조" w:hint="eastAsia"/>
          <w:sz w:val="20"/>
          <w:szCs w:val="22"/>
        </w:rPr>
        <w:t>제외한</w:t>
      </w:r>
      <w:r w:rsidRPr="00BC5C4A">
        <w:rPr>
          <w:rFonts w:eastAsia="나눔명조" w:hint="eastAsia"/>
          <w:sz w:val="20"/>
          <w:szCs w:val="22"/>
        </w:rPr>
        <w:t xml:space="preserve"> </w:t>
      </w:r>
      <w:r w:rsidRPr="00BC5C4A">
        <w:rPr>
          <w:rFonts w:eastAsia="나눔명조" w:hint="eastAsia"/>
          <w:sz w:val="20"/>
          <w:szCs w:val="22"/>
        </w:rPr>
        <w:t>여타</w:t>
      </w:r>
      <w:r w:rsidRPr="00BC5C4A">
        <w:rPr>
          <w:rFonts w:eastAsia="나눔명조" w:hint="eastAsia"/>
          <w:sz w:val="20"/>
          <w:szCs w:val="22"/>
        </w:rPr>
        <w:t xml:space="preserve"> </w:t>
      </w:r>
      <w:r w:rsidRPr="00BC5C4A">
        <w:rPr>
          <w:rFonts w:eastAsia="나눔명조" w:hint="eastAsia"/>
          <w:sz w:val="20"/>
          <w:szCs w:val="22"/>
        </w:rPr>
        <w:t>항목은</w:t>
      </w:r>
      <w:r w:rsidRPr="00BC5C4A">
        <w:rPr>
          <w:rFonts w:eastAsia="나눔명조"/>
          <w:sz w:val="20"/>
          <w:szCs w:val="22"/>
        </w:rPr>
        <w:t xml:space="preserve"> “</w:t>
      </w:r>
      <w:r w:rsidRPr="00BC5C4A">
        <w:rPr>
          <w:rFonts w:eastAsia="나눔명조" w:hint="eastAsia"/>
          <w:sz w:val="20"/>
          <w:szCs w:val="22"/>
        </w:rPr>
        <w:t>국가와</w:t>
      </w:r>
      <w:r w:rsidRPr="00BC5C4A">
        <w:rPr>
          <w:rFonts w:eastAsia="나눔명조" w:hint="eastAsia"/>
          <w:sz w:val="20"/>
          <w:szCs w:val="22"/>
        </w:rPr>
        <w:t xml:space="preserve"> </w:t>
      </w:r>
      <w:r w:rsidRPr="00BC5C4A">
        <w:rPr>
          <w:rFonts w:eastAsia="나눔명조" w:hint="eastAsia"/>
          <w:sz w:val="20"/>
          <w:szCs w:val="22"/>
        </w:rPr>
        <w:t>국민을</w:t>
      </w:r>
      <w:r w:rsidRPr="00BC5C4A">
        <w:rPr>
          <w:rFonts w:eastAsia="나눔명조" w:hint="eastAsia"/>
          <w:sz w:val="20"/>
          <w:szCs w:val="22"/>
        </w:rPr>
        <w:t xml:space="preserve"> </w:t>
      </w:r>
      <w:r w:rsidRPr="00BC5C4A">
        <w:rPr>
          <w:rFonts w:eastAsia="나눔명조" w:hint="eastAsia"/>
          <w:sz w:val="20"/>
          <w:szCs w:val="22"/>
        </w:rPr>
        <w:t>위한</w:t>
      </w:r>
      <w:r w:rsidRPr="00BC5C4A">
        <w:rPr>
          <w:rFonts w:eastAsia="나눔명조" w:hint="eastAsia"/>
          <w:sz w:val="20"/>
          <w:szCs w:val="22"/>
        </w:rPr>
        <w:t xml:space="preserve"> </w:t>
      </w:r>
      <w:r w:rsidRPr="00BC5C4A">
        <w:rPr>
          <w:rFonts w:eastAsia="나눔명조" w:hint="eastAsia"/>
          <w:sz w:val="20"/>
          <w:szCs w:val="22"/>
        </w:rPr>
        <w:t>봉사는</w:t>
      </w:r>
      <w:r w:rsidRPr="00BC5C4A">
        <w:rPr>
          <w:rFonts w:eastAsia="나눔명조" w:hint="eastAsia"/>
          <w:sz w:val="20"/>
          <w:szCs w:val="22"/>
        </w:rPr>
        <w:t xml:space="preserve"> </w:t>
      </w:r>
      <w:r w:rsidRPr="00BC5C4A">
        <w:rPr>
          <w:rFonts w:eastAsia="나눔명조" w:hint="eastAsia"/>
          <w:sz w:val="20"/>
          <w:szCs w:val="22"/>
        </w:rPr>
        <w:t>나에게</w:t>
      </w:r>
      <w:r w:rsidRPr="00BC5C4A">
        <w:rPr>
          <w:rFonts w:eastAsia="나눔명조" w:hint="eastAsia"/>
          <w:sz w:val="20"/>
          <w:szCs w:val="22"/>
        </w:rPr>
        <w:t xml:space="preserve"> </w:t>
      </w:r>
      <w:r w:rsidRPr="00BC5C4A">
        <w:rPr>
          <w:rFonts w:eastAsia="나눔명조" w:hint="eastAsia"/>
          <w:sz w:val="20"/>
          <w:szCs w:val="22"/>
        </w:rPr>
        <w:t>매우</w:t>
      </w:r>
      <w:r w:rsidRPr="00BC5C4A">
        <w:rPr>
          <w:rFonts w:eastAsia="나눔명조" w:hint="eastAsia"/>
          <w:sz w:val="20"/>
          <w:szCs w:val="22"/>
        </w:rPr>
        <w:t xml:space="preserve"> </w:t>
      </w:r>
      <w:r w:rsidRPr="00BC5C4A">
        <w:rPr>
          <w:rFonts w:eastAsia="나눔명조" w:hint="eastAsia"/>
          <w:sz w:val="20"/>
          <w:szCs w:val="22"/>
        </w:rPr>
        <w:t>중요하다</w:t>
      </w:r>
      <w:r w:rsidRPr="00BC5C4A">
        <w:rPr>
          <w:rFonts w:eastAsia="나눔명조"/>
          <w:sz w:val="20"/>
          <w:szCs w:val="22"/>
        </w:rPr>
        <w:t>”</w:t>
      </w:r>
      <w:r w:rsidRPr="00BC5C4A">
        <w:rPr>
          <w:rFonts w:eastAsia="나눔명조" w:hint="eastAsia"/>
          <w:sz w:val="20"/>
          <w:szCs w:val="22"/>
        </w:rPr>
        <w:t xml:space="preserve">, </w:t>
      </w:r>
      <w:r w:rsidRPr="00BC5C4A">
        <w:rPr>
          <w:rFonts w:eastAsia="나눔명조"/>
          <w:sz w:val="20"/>
          <w:szCs w:val="22"/>
        </w:rPr>
        <w:t>“</w:t>
      </w:r>
      <w:r w:rsidRPr="00BC5C4A">
        <w:rPr>
          <w:rFonts w:eastAsia="나눔명조" w:hint="eastAsia"/>
          <w:sz w:val="20"/>
          <w:szCs w:val="22"/>
        </w:rPr>
        <w:t>비록</w:t>
      </w:r>
      <w:r w:rsidRPr="00BC5C4A">
        <w:rPr>
          <w:rFonts w:eastAsia="나눔명조" w:hint="eastAsia"/>
          <w:sz w:val="20"/>
          <w:szCs w:val="22"/>
        </w:rPr>
        <w:t xml:space="preserve"> </w:t>
      </w:r>
      <w:r w:rsidRPr="00BC5C4A">
        <w:rPr>
          <w:rFonts w:eastAsia="나눔명조" w:hint="eastAsia"/>
          <w:sz w:val="20"/>
          <w:szCs w:val="22"/>
        </w:rPr>
        <w:t>웃음거리가</w:t>
      </w:r>
      <w:r w:rsidRPr="00BC5C4A">
        <w:rPr>
          <w:rFonts w:eastAsia="나눔명조" w:hint="eastAsia"/>
          <w:sz w:val="20"/>
          <w:szCs w:val="22"/>
        </w:rPr>
        <w:t xml:space="preserve"> </w:t>
      </w:r>
      <w:r w:rsidRPr="00BC5C4A">
        <w:rPr>
          <w:rFonts w:eastAsia="나눔명조" w:hint="eastAsia"/>
          <w:sz w:val="20"/>
          <w:szCs w:val="22"/>
        </w:rPr>
        <w:t>된다고</w:t>
      </w:r>
      <w:r w:rsidRPr="00BC5C4A">
        <w:rPr>
          <w:rFonts w:eastAsia="나눔명조" w:hint="eastAsia"/>
          <w:sz w:val="20"/>
          <w:szCs w:val="22"/>
        </w:rPr>
        <w:t xml:space="preserve"> </w:t>
      </w:r>
      <w:r w:rsidRPr="00BC5C4A">
        <w:rPr>
          <w:rFonts w:eastAsia="나눔명조" w:hint="eastAsia"/>
          <w:sz w:val="20"/>
          <w:szCs w:val="22"/>
        </w:rPr>
        <w:t>하더라도</w:t>
      </w:r>
      <w:r w:rsidRPr="00BC5C4A">
        <w:rPr>
          <w:rFonts w:eastAsia="나눔명조" w:hint="eastAsia"/>
          <w:sz w:val="20"/>
          <w:szCs w:val="22"/>
        </w:rPr>
        <w:t xml:space="preserve">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다른</w:t>
      </w:r>
      <w:r w:rsidRPr="00BC5C4A">
        <w:rPr>
          <w:rFonts w:eastAsia="나눔명조" w:hint="eastAsia"/>
          <w:sz w:val="20"/>
          <w:szCs w:val="22"/>
        </w:rPr>
        <w:t xml:space="preserve"> </w:t>
      </w:r>
      <w:r w:rsidRPr="00BC5C4A">
        <w:rPr>
          <w:rFonts w:eastAsia="나눔명조" w:hint="eastAsia"/>
          <w:sz w:val="20"/>
          <w:szCs w:val="22"/>
        </w:rPr>
        <w:t>사람들의</w:t>
      </w:r>
      <w:r w:rsidRPr="00BC5C4A">
        <w:rPr>
          <w:rFonts w:eastAsia="나눔명조" w:hint="eastAsia"/>
          <w:sz w:val="20"/>
          <w:szCs w:val="22"/>
        </w:rPr>
        <w:t xml:space="preserve"> </w:t>
      </w:r>
      <w:r w:rsidRPr="00BC5C4A">
        <w:rPr>
          <w:rFonts w:eastAsia="나눔명조" w:hint="eastAsia"/>
          <w:sz w:val="20"/>
          <w:szCs w:val="22"/>
        </w:rPr>
        <w:t>권리를</w:t>
      </w:r>
      <w:r w:rsidRPr="00BC5C4A">
        <w:rPr>
          <w:rFonts w:eastAsia="나눔명조" w:hint="eastAsia"/>
          <w:sz w:val="20"/>
          <w:szCs w:val="22"/>
        </w:rPr>
        <w:t xml:space="preserve"> </w:t>
      </w:r>
      <w:r w:rsidRPr="00BC5C4A">
        <w:rPr>
          <w:rFonts w:eastAsia="나눔명조" w:hint="eastAsia"/>
          <w:sz w:val="20"/>
          <w:szCs w:val="22"/>
        </w:rPr>
        <w:t>옹호하기</w:t>
      </w:r>
      <w:r w:rsidRPr="00BC5C4A">
        <w:rPr>
          <w:rFonts w:eastAsia="나눔명조" w:hint="eastAsia"/>
          <w:sz w:val="20"/>
          <w:szCs w:val="22"/>
        </w:rPr>
        <w:t xml:space="preserve"> </w:t>
      </w:r>
      <w:r w:rsidRPr="00BC5C4A">
        <w:rPr>
          <w:rFonts w:eastAsia="나눔명조" w:hint="eastAsia"/>
          <w:sz w:val="20"/>
          <w:szCs w:val="22"/>
        </w:rPr>
        <w:t>위해</w:t>
      </w:r>
      <w:r w:rsidRPr="00BC5C4A">
        <w:rPr>
          <w:rFonts w:eastAsia="나눔명조" w:hint="eastAsia"/>
          <w:sz w:val="20"/>
          <w:szCs w:val="22"/>
        </w:rPr>
        <w:t xml:space="preserve"> </w:t>
      </w:r>
      <w:r w:rsidRPr="00BC5C4A">
        <w:rPr>
          <w:rFonts w:eastAsia="나눔명조" w:hint="eastAsia"/>
          <w:sz w:val="20"/>
          <w:szCs w:val="22"/>
        </w:rPr>
        <w:t>나설</w:t>
      </w:r>
      <w:r w:rsidRPr="00BC5C4A">
        <w:rPr>
          <w:rFonts w:eastAsia="나눔명조" w:hint="eastAsia"/>
          <w:sz w:val="20"/>
          <w:szCs w:val="22"/>
        </w:rPr>
        <w:t xml:space="preserve"> </w:t>
      </w:r>
      <w:r w:rsidRPr="00BC5C4A">
        <w:rPr>
          <w:rFonts w:eastAsia="나눔명조" w:hint="eastAsia"/>
          <w:sz w:val="20"/>
          <w:szCs w:val="22"/>
        </w:rPr>
        <w:t>용의가</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xml:space="preserve">”,” </w:t>
      </w:r>
      <w:r w:rsidRPr="00BC5C4A">
        <w:rPr>
          <w:rFonts w:eastAsia="나눔명조" w:hint="eastAsia"/>
          <w:sz w:val="20"/>
          <w:szCs w:val="22"/>
        </w:rPr>
        <w:lastRenderedPageBreak/>
        <w:t>나에게는</w:t>
      </w:r>
      <w:r w:rsidRPr="00BC5C4A">
        <w:rPr>
          <w:rFonts w:eastAsia="나눔명조" w:hint="eastAsia"/>
          <w:sz w:val="20"/>
          <w:szCs w:val="22"/>
        </w:rPr>
        <w:t xml:space="preserve"> </w:t>
      </w:r>
      <w:r w:rsidRPr="00BC5C4A">
        <w:rPr>
          <w:rFonts w:eastAsia="나눔명조" w:hint="eastAsia"/>
          <w:sz w:val="20"/>
          <w:szCs w:val="22"/>
        </w:rPr>
        <w:t>사회에</w:t>
      </w:r>
      <w:r w:rsidRPr="00BC5C4A">
        <w:rPr>
          <w:rFonts w:eastAsia="나눔명조" w:hint="eastAsia"/>
          <w:sz w:val="20"/>
          <w:szCs w:val="22"/>
        </w:rPr>
        <w:t xml:space="preserve"> </w:t>
      </w:r>
      <w:r w:rsidRPr="00BC5C4A">
        <w:rPr>
          <w:rFonts w:eastAsia="나눔명조" w:hint="eastAsia"/>
          <w:sz w:val="20"/>
          <w:szCs w:val="22"/>
        </w:rPr>
        <w:t>어떤</w:t>
      </w:r>
      <w:r w:rsidRPr="00BC5C4A">
        <w:rPr>
          <w:rFonts w:eastAsia="나눔명조" w:hint="eastAsia"/>
          <w:sz w:val="20"/>
          <w:szCs w:val="22"/>
        </w:rPr>
        <w:t xml:space="preserve"> </w:t>
      </w:r>
      <w:r w:rsidRPr="00BC5C4A">
        <w:rPr>
          <w:rFonts w:eastAsia="나눔명조" w:hint="eastAsia"/>
          <w:sz w:val="20"/>
          <w:szCs w:val="22"/>
        </w:rPr>
        <w:t>바람직한</w:t>
      </w:r>
      <w:r w:rsidRPr="00BC5C4A">
        <w:rPr>
          <w:rFonts w:eastAsia="나눔명조" w:hint="eastAsia"/>
          <w:sz w:val="20"/>
          <w:szCs w:val="22"/>
        </w:rPr>
        <w:t xml:space="preserve"> </w:t>
      </w:r>
      <w:r w:rsidRPr="00BC5C4A">
        <w:rPr>
          <w:rFonts w:eastAsia="나눔명조" w:hint="eastAsia"/>
          <w:sz w:val="20"/>
          <w:szCs w:val="22"/>
        </w:rPr>
        <w:t>변화를</w:t>
      </w:r>
      <w:r w:rsidRPr="00BC5C4A">
        <w:rPr>
          <w:rFonts w:eastAsia="나눔명조" w:hint="eastAsia"/>
          <w:sz w:val="20"/>
          <w:szCs w:val="22"/>
        </w:rPr>
        <w:t xml:space="preserve"> </w:t>
      </w:r>
      <w:r w:rsidRPr="00BC5C4A">
        <w:rPr>
          <w:rFonts w:eastAsia="나눔명조" w:hint="eastAsia"/>
          <w:sz w:val="20"/>
          <w:szCs w:val="22"/>
        </w:rPr>
        <w:t>가져오는</w:t>
      </w:r>
      <w:r w:rsidRPr="00BC5C4A">
        <w:rPr>
          <w:rFonts w:eastAsia="나눔명조" w:hint="eastAsia"/>
          <w:sz w:val="20"/>
          <w:szCs w:val="22"/>
        </w:rPr>
        <w:t xml:space="preserve"> </w:t>
      </w:r>
      <w:r w:rsidRPr="00BC5C4A">
        <w:rPr>
          <w:rFonts w:eastAsia="나눔명조" w:hint="eastAsia"/>
          <w:sz w:val="20"/>
          <w:szCs w:val="22"/>
        </w:rPr>
        <w:t>것이</w:t>
      </w:r>
      <w:r w:rsidRPr="00BC5C4A">
        <w:rPr>
          <w:rFonts w:eastAsia="나눔명조" w:hint="eastAsia"/>
          <w:sz w:val="20"/>
          <w:szCs w:val="22"/>
        </w:rPr>
        <w:t xml:space="preserve"> </w:t>
      </w:r>
      <w:r w:rsidRPr="00BC5C4A">
        <w:rPr>
          <w:rFonts w:eastAsia="나눔명조" w:hint="eastAsia"/>
          <w:sz w:val="20"/>
          <w:szCs w:val="22"/>
        </w:rPr>
        <w:t>개인적인</w:t>
      </w:r>
      <w:r w:rsidRPr="00BC5C4A">
        <w:rPr>
          <w:rFonts w:eastAsia="나눔명조" w:hint="eastAsia"/>
          <w:sz w:val="20"/>
          <w:szCs w:val="22"/>
        </w:rPr>
        <w:t xml:space="preserve"> </w:t>
      </w:r>
      <w:r w:rsidRPr="00BC5C4A">
        <w:rPr>
          <w:rFonts w:eastAsia="나눔명조" w:hint="eastAsia"/>
          <w:sz w:val="20"/>
          <w:szCs w:val="22"/>
        </w:rPr>
        <w:t>성취보다</w:t>
      </w:r>
      <w:r w:rsidRPr="00BC5C4A">
        <w:rPr>
          <w:rFonts w:eastAsia="나눔명조" w:hint="eastAsia"/>
          <w:sz w:val="20"/>
          <w:szCs w:val="22"/>
        </w:rPr>
        <w:t xml:space="preserve"> </w:t>
      </w:r>
      <w:r w:rsidRPr="00BC5C4A">
        <w:rPr>
          <w:rFonts w:eastAsia="나눔명조" w:hint="eastAsia"/>
          <w:sz w:val="20"/>
          <w:szCs w:val="22"/>
        </w:rPr>
        <w:t>더욱</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의미가</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사회의</w:t>
      </w:r>
      <w:r w:rsidRPr="00BC5C4A">
        <w:rPr>
          <w:rFonts w:eastAsia="나눔명조" w:hint="eastAsia"/>
          <w:sz w:val="20"/>
          <w:szCs w:val="22"/>
        </w:rPr>
        <w:t xml:space="preserve"> </w:t>
      </w:r>
      <w:r w:rsidRPr="00BC5C4A">
        <w:rPr>
          <w:rFonts w:eastAsia="나눔명조" w:hint="eastAsia"/>
          <w:sz w:val="20"/>
          <w:szCs w:val="22"/>
        </w:rPr>
        <w:t>선</w:t>
      </w:r>
      <w:r w:rsidRPr="00BC5C4A">
        <w:rPr>
          <w:rFonts w:eastAsia="나눔명조" w:hint="eastAsia"/>
          <w:sz w:val="20"/>
          <w:szCs w:val="22"/>
        </w:rPr>
        <w:t>(</w:t>
      </w:r>
      <w:r w:rsidRPr="00BC5C4A">
        <w:rPr>
          <w:rFonts w:ascii="바탕" w:eastAsia="바탕" w:hAnsi="바탕" w:cs="바탕" w:hint="eastAsia"/>
          <w:sz w:val="20"/>
          <w:szCs w:val="22"/>
        </w:rPr>
        <w:t>善</w:t>
      </w:r>
      <w:r w:rsidRPr="00BC5C4A">
        <w:rPr>
          <w:rFonts w:eastAsia="나눔명조" w:hint="eastAsia"/>
          <w:sz w:val="20"/>
          <w:szCs w:val="22"/>
        </w:rPr>
        <w:t>)</w:t>
      </w:r>
      <w:r w:rsidRPr="00BC5C4A">
        <w:rPr>
          <w:rFonts w:eastAsia="나눔명조" w:hint="eastAsia"/>
          <w:sz w:val="20"/>
          <w:szCs w:val="22"/>
        </w:rPr>
        <w:t>을</w:t>
      </w:r>
      <w:r w:rsidRPr="00BC5C4A">
        <w:rPr>
          <w:rFonts w:eastAsia="나눔명조" w:hint="eastAsia"/>
          <w:sz w:val="20"/>
          <w:szCs w:val="22"/>
        </w:rPr>
        <w:t xml:space="preserve"> </w:t>
      </w:r>
      <w:r w:rsidRPr="00BC5C4A">
        <w:rPr>
          <w:rFonts w:eastAsia="나눔명조" w:hint="eastAsia"/>
          <w:sz w:val="20"/>
          <w:szCs w:val="22"/>
        </w:rPr>
        <w:t>위해서라면</w:t>
      </w:r>
      <w:r w:rsidRPr="00BC5C4A">
        <w:rPr>
          <w:rFonts w:eastAsia="나눔명조" w:hint="eastAsia"/>
          <w:sz w:val="20"/>
          <w:szCs w:val="22"/>
        </w:rPr>
        <w:t xml:space="preserve"> </w:t>
      </w:r>
      <w:r w:rsidRPr="00BC5C4A">
        <w:rPr>
          <w:rFonts w:eastAsia="나눔명조" w:hint="eastAsia"/>
          <w:sz w:val="20"/>
          <w:szCs w:val="22"/>
        </w:rPr>
        <w:t>스스로</w:t>
      </w:r>
      <w:r w:rsidRPr="00BC5C4A">
        <w:rPr>
          <w:rFonts w:eastAsia="나눔명조" w:hint="eastAsia"/>
          <w:sz w:val="20"/>
          <w:szCs w:val="22"/>
        </w:rPr>
        <w:t xml:space="preserve"> </w:t>
      </w:r>
      <w:r w:rsidRPr="00BC5C4A">
        <w:rPr>
          <w:rFonts w:eastAsia="나눔명조" w:hint="eastAsia"/>
          <w:sz w:val="20"/>
          <w:szCs w:val="22"/>
        </w:rPr>
        <w:t>매우</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희생을</w:t>
      </w:r>
      <w:r w:rsidRPr="00BC5C4A">
        <w:rPr>
          <w:rFonts w:eastAsia="나눔명조" w:hint="eastAsia"/>
          <w:sz w:val="20"/>
          <w:szCs w:val="22"/>
        </w:rPr>
        <w:t xml:space="preserve"> </w:t>
      </w:r>
      <w:r w:rsidRPr="00BC5C4A">
        <w:rPr>
          <w:rFonts w:eastAsia="나눔명조" w:hint="eastAsia"/>
          <w:sz w:val="20"/>
          <w:szCs w:val="22"/>
        </w:rPr>
        <w:t>감수할</w:t>
      </w:r>
      <w:r w:rsidRPr="00BC5C4A">
        <w:rPr>
          <w:rFonts w:eastAsia="나눔명조" w:hint="eastAsia"/>
          <w:sz w:val="20"/>
          <w:szCs w:val="22"/>
        </w:rPr>
        <w:t xml:space="preserve"> </w:t>
      </w:r>
      <w:r w:rsidRPr="00BC5C4A">
        <w:rPr>
          <w:rFonts w:eastAsia="나눔명조" w:hint="eastAsia"/>
          <w:sz w:val="20"/>
          <w:szCs w:val="22"/>
        </w:rPr>
        <w:t>마음의</w:t>
      </w:r>
      <w:r w:rsidRPr="00BC5C4A">
        <w:rPr>
          <w:rFonts w:eastAsia="나눔명조" w:hint="eastAsia"/>
          <w:sz w:val="20"/>
          <w:szCs w:val="22"/>
        </w:rPr>
        <w:t xml:space="preserve"> </w:t>
      </w:r>
      <w:r w:rsidRPr="00BC5C4A">
        <w:rPr>
          <w:rFonts w:eastAsia="나눔명조" w:hint="eastAsia"/>
          <w:sz w:val="20"/>
          <w:szCs w:val="22"/>
        </w:rPr>
        <w:t>준비가</w:t>
      </w:r>
      <w:r w:rsidRPr="00BC5C4A">
        <w:rPr>
          <w:rFonts w:eastAsia="나눔명조" w:hint="eastAsia"/>
          <w:sz w:val="20"/>
          <w:szCs w:val="22"/>
        </w:rPr>
        <w:t xml:space="preserve"> </w:t>
      </w:r>
      <w:r w:rsidRPr="00BC5C4A">
        <w:rPr>
          <w:rFonts w:eastAsia="나눔명조" w:hint="eastAsia"/>
          <w:sz w:val="20"/>
          <w:szCs w:val="22"/>
        </w:rPr>
        <w:t>되어</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일상생활을</w:t>
      </w:r>
      <w:r w:rsidRPr="00BC5C4A">
        <w:rPr>
          <w:rFonts w:eastAsia="나눔명조" w:hint="eastAsia"/>
          <w:sz w:val="20"/>
          <w:szCs w:val="22"/>
        </w:rPr>
        <w:t xml:space="preserve"> </w:t>
      </w:r>
      <w:r w:rsidRPr="00BC5C4A">
        <w:rPr>
          <w:rFonts w:eastAsia="나눔명조" w:hint="eastAsia"/>
          <w:sz w:val="20"/>
          <w:szCs w:val="22"/>
        </w:rPr>
        <w:t>통해</w:t>
      </w:r>
      <w:r w:rsidRPr="00BC5C4A">
        <w:rPr>
          <w:rFonts w:eastAsia="나눔명조" w:hint="eastAsia"/>
          <w:sz w:val="20"/>
          <w:szCs w:val="22"/>
        </w:rPr>
        <w:t xml:space="preserve"> </w:t>
      </w:r>
      <w:r w:rsidRPr="00BC5C4A">
        <w:rPr>
          <w:rFonts w:eastAsia="나눔명조" w:hint="eastAsia"/>
          <w:sz w:val="20"/>
          <w:szCs w:val="22"/>
        </w:rPr>
        <w:t>우리가</w:t>
      </w:r>
      <w:r w:rsidRPr="00BC5C4A">
        <w:rPr>
          <w:rFonts w:eastAsia="나눔명조" w:hint="eastAsia"/>
          <w:sz w:val="20"/>
          <w:szCs w:val="22"/>
        </w:rPr>
        <w:t xml:space="preserve"> </w:t>
      </w:r>
      <w:r w:rsidRPr="00BC5C4A">
        <w:rPr>
          <w:rFonts w:eastAsia="나눔명조" w:hint="eastAsia"/>
          <w:sz w:val="20"/>
          <w:szCs w:val="22"/>
        </w:rPr>
        <w:t>얼마나</w:t>
      </w:r>
      <w:r w:rsidRPr="00BC5C4A">
        <w:rPr>
          <w:rFonts w:eastAsia="나눔명조" w:hint="eastAsia"/>
          <w:sz w:val="20"/>
          <w:szCs w:val="22"/>
        </w:rPr>
        <w:t xml:space="preserve"> </w:t>
      </w:r>
      <w:r w:rsidRPr="00BC5C4A">
        <w:rPr>
          <w:rFonts w:eastAsia="나눔명조" w:hint="eastAsia"/>
          <w:sz w:val="20"/>
          <w:szCs w:val="22"/>
        </w:rPr>
        <w:t>서로</w:t>
      </w:r>
      <w:r w:rsidRPr="00BC5C4A">
        <w:rPr>
          <w:rFonts w:eastAsia="나눔명조" w:hint="eastAsia"/>
          <w:sz w:val="20"/>
          <w:szCs w:val="22"/>
        </w:rPr>
        <w:t xml:space="preserve"> </w:t>
      </w:r>
      <w:r w:rsidRPr="00BC5C4A">
        <w:rPr>
          <w:rFonts w:eastAsia="나눔명조" w:hint="eastAsia"/>
          <w:sz w:val="20"/>
          <w:szCs w:val="22"/>
        </w:rPr>
        <w:t>의존적인</w:t>
      </w:r>
      <w:r w:rsidRPr="00BC5C4A">
        <w:rPr>
          <w:rFonts w:eastAsia="나눔명조" w:hint="eastAsia"/>
          <w:sz w:val="20"/>
          <w:szCs w:val="22"/>
        </w:rPr>
        <w:t xml:space="preserve"> </w:t>
      </w:r>
      <w:r w:rsidRPr="00BC5C4A">
        <w:rPr>
          <w:rFonts w:eastAsia="나눔명조" w:hint="eastAsia"/>
          <w:sz w:val="20"/>
          <w:szCs w:val="22"/>
        </w:rPr>
        <w:t>존재인지를</w:t>
      </w:r>
      <w:r w:rsidRPr="00BC5C4A">
        <w:rPr>
          <w:rFonts w:eastAsia="나눔명조" w:hint="eastAsia"/>
          <w:sz w:val="20"/>
          <w:szCs w:val="22"/>
        </w:rPr>
        <w:t xml:space="preserve"> </w:t>
      </w:r>
      <w:r w:rsidRPr="00BC5C4A">
        <w:rPr>
          <w:rFonts w:eastAsia="나눔명조" w:hint="eastAsia"/>
          <w:sz w:val="20"/>
          <w:szCs w:val="22"/>
        </w:rPr>
        <w:t>늘</w:t>
      </w:r>
      <w:r w:rsidRPr="00BC5C4A">
        <w:rPr>
          <w:rFonts w:eastAsia="나눔명조" w:hint="eastAsia"/>
          <w:sz w:val="20"/>
          <w:szCs w:val="22"/>
        </w:rPr>
        <w:t xml:space="preserve"> </w:t>
      </w:r>
      <w:r w:rsidRPr="00BC5C4A">
        <w:rPr>
          <w:rFonts w:eastAsia="나눔명조" w:hint="eastAsia"/>
          <w:sz w:val="20"/>
          <w:szCs w:val="22"/>
        </w:rPr>
        <w:t>되새기고</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정책과정에</w:t>
      </w:r>
      <w:r w:rsidRPr="00BC5C4A">
        <w:rPr>
          <w:rFonts w:eastAsia="나눔명조" w:hint="eastAsia"/>
          <w:sz w:val="20"/>
          <w:szCs w:val="22"/>
        </w:rPr>
        <w:t xml:space="preserve"> </w:t>
      </w:r>
      <w:r w:rsidRPr="00BC5C4A">
        <w:rPr>
          <w:rFonts w:eastAsia="나눔명조" w:hint="eastAsia"/>
          <w:sz w:val="20"/>
          <w:szCs w:val="22"/>
        </w:rPr>
        <w:t>참여해</w:t>
      </w:r>
      <w:r w:rsidRPr="00BC5C4A">
        <w:rPr>
          <w:rFonts w:eastAsia="나눔명조" w:hint="eastAsia"/>
          <w:sz w:val="20"/>
          <w:szCs w:val="22"/>
        </w:rPr>
        <w:t xml:space="preserve"> </w:t>
      </w:r>
      <w:r w:rsidRPr="00BC5C4A">
        <w:rPr>
          <w:rFonts w:eastAsia="나눔명조" w:hint="eastAsia"/>
          <w:sz w:val="20"/>
          <w:szCs w:val="22"/>
        </w:rPr>
        <w:t>사회적으로</w:t>
      </w:r>
      <w:r w:rsidRPr="00BC5C4A">
        <w:rPr>
          <w:rFonts w:eastAsia="나눔명조" w:hint="eastAsia"/>
          <w:sz w:val="20"/>
          <w:szCs w:val="22"/>
        </w:rPr>
        <w:t xml:space="preserve"> </w:t>
      </w:r>
      <w:r w:rsidRPr="00BC5C4A">
        <w:rPr>
          <w:rFonts w:eastAsia="나눔명조" w:hint="eastAsia"/>
          <w:sz w:val="20"/>
          <w:szCs w:val="22"/>
        </w:rPr>
        <w:t>의미</w:t>
      </w:r>
      <w:r w:rsidRPr="00BC5C4A">
        <w:rPr>
          <w:rFonts w:eastAsia="나눔명조" w:hint="eastAsia"/>
          <w:sz w:val="20"/>
          <w:szCs w:val="22"/>
        </w:rPr>
        <w:t xml:space="preserve"> </w:t>
      </w:r>
      <w:r w:rsidRPr="00BC5C4A">
        <w:rPr>
          <w:rFonts w:eastAsia="나눔명조" w:hint="eastAsia"/>
          <w:sz w:val="20"/>
          <w:szCs w:val="22"/>
        </w:rPr>
        <w:t>있는</w:t>
      </w:r>
      <w:r w:rsidRPr="00BC5C4A">
        <w:rPr>
          <w:rFonts w:eastAsia="나눔명조" w:hint="eastAsia"/>
          <w:sz w:val="20"/>
          <w:szCs w:val="22"/>
        </w:rPr>
        <w:t xml:space="preserve"> </w:t>
      </w:r>
      <w:r w:rsidRPr="00BC5C4A">
        <w:rPr>
          <w:rFonts w:eastAsia="나눔명조" w:hint="eastAsia"/>
          <w:sz w:val="20"/>
          <w:szCs w:val="22"/>
        </w:rPr>
        <w:t>일을</w:t>
      </w:r>
      <w:r w:rsidRPr="00BC5C4A">
        <w:rPr>
          <w:rFonts w:eastAsia="나눔명조" w:hint="eastAsia"/>
          <w:sz w:val="20"/>
          <w:szCs w:val="22"/>
        </w:rPr>
        <w:t xml:space="preserve"> </w:t>
      </w:r>
      <w:r w:rsidRPr="00BC5C4A">
        <w:rPr>
          <w:rFonts w:eastAsia="나눔명조" w:hint="eastAsia"/>
          <w:sz w:val="20"/>
          <w:szCs w:val="22"/>
        </w:rPr>
        <w:t>하는</w:t>
      </w:r>
      <w:r w:rsidRPr="00BC5C4A">
        <w:rPr>
          <w:rFonts w:eastAsia="나눔명조" w:hint="eastAsia"/>
          <w:sz w:val="20"/>
          <w:szCs w:val="22"/>
        </w:rPr>
        <w:t xml:space="preserve"> </w:t>
      </w:r>
      <w:r w:rsidRPr="00BC5C4A">
        <w:rPr>
          <w:rFonts w:eastAsia="나눔명조" w:hint="eastAsia"/>
          <w:sz w:val="20"/>
          <w:szCs w:val="22"/>
        </w:rPr>
        <w:t>것에</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보람을</w:t>
      </w:r>
      <w:r w:rsidRPr="00BC5C4A">
        <w:rPr>
          <w:rFonts w:eastAsia="나눔명조" w:hint="eastAsia"/>
          <w:sz w:val="20"/>
          <w:szCs w:val="22"/>
        </w:rPr>
        <w:t xml:space="preserve"> </w:t>
      </w:r>
      <w:r w:rsidRPr="00BC5C4A">
        <w:rPr>
          <w:rFonts w:eastAsia="나눔명조" w:hint="eastAsia"/>
          <w:sz w:val="20"/>
          <w:szCs w:val="22"/>
        </w:rPr>
        <w:t>느낀다</w:t>
      </w:r>
      <w:r w:rsidRPr="00BC5C4A">
        <w:rPr>
          <w:rFonts w:eastAsia="나눔명조"/>
          <w:sz w:val="20"/>
          <w:szCs w:val="22"/>
        </w:rPr>
        <w:t>”</w:t>
      </w:r>
      <w:r w:rsidRPr="00BC5C4A">
        <w:rPr>
          <w:rFonts w:eastAsia="나눔명조" w:hint="eastAsia"/>
          <w:sz w:val="20"/>
          <w:szCs w:val="22"/>
        </w:rPr>
        <w:t>이다</w:t>
      </w:r>
      <w:r w:rsidRPr="00BC5C4A">
        <w:rPr>
          <w:rFonts w:eastAsia="나눔명조" w:hint="eastAsia"/>
          <w:sz w:val="20"/>
          <w:szCs w:val="22"/>
        </w:rPr>
        <w:t>.</w:t>
      </w:r>
      <w:r w:rsidRPr="00BC5C4A">
        <w:rPr>
          <w:rFonts w:eastAsia="나눔명조"/>
          <w:sz w:val="20"/>
          <w:szCs w:val="22"/>
        </w:rPr>
        <w:t xml:space="preserve"> </w:t>
      </w:r>
    </w:p>
    <w:p w14:paraId="4CA007D6" w14:textId="314EC62C" w:rsidR="00BC5C4A" w:rsidRDefault="00BC5C4A" w:rsidP="00265BC3">
      <w:pPr>
        <w:wordWrap/>
        <w:spacing w:before="120" w:after="120" w:line="276" w:lineRule="auto"/>
        <w:rPr>
          <w:rFonts w:eastAsia="나눔명조"/>
          <w:sz w:val="20"/>
          <w:szCs w:val="22"/>
        </w:rPr>
      </w:pPr>
      <w:r w:rsidRPr="00BC5C4A">
        <w:rPr>
          <w:rFonts w:eastAsia="나눔명조" w:hint="eastAsia"/>
          <w:sz w:val="20"/>
          <w:szCs w:val="22"/>
        </w:rPr>
        <w:t>선행연구들의</w:t>
      </w:r>
      <w:r w:rsidRPr="00BC5C4A">
        <w:rPr>
          <w:rFonts w:eastAsia="나눔명조" w:hint="eastAsia"/>
          <w:sz w:val="20"/>
          <w:szCs w:val="22"/>
        </w:rPr>
        <w:t xml:space="preserve"> </w:t>
      </w:r>
      <w:r w:rsidRPr="00BC5C4A">
        <w:rPr>
          <w:rFonts w:eastAsia="나눔명조" w:hint="eastAsia"/>
          <w:sz w:val="20"/>
          <w:szCs w:val="22"/>
        </w:rPr>
        <w:t>경우</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본</w:t>
      </w:r>
      <w:r w:rsidRPr="00BC5C4A">
        <w:rPr>
          <w:rFonts w:eastAsia="나눔명조" w:hint="eastAsia"/>
          <w:sz w:val="20"/>
          <w:szCs w:val="22"/>
        </w:rPr>
        <w:t xml:space="preserve"> </w:t>
      </w:r>
      <w:r w:rsidRPr="00BC5C4A">
        <w:rPr>
          <w:rFonts w:eastAsia="나눔명조" w:hint="eastAsia"/>
          <w:sz w:val="20"/>
          <w:szCs w:val="22"/>
        </w:rPr>
        <w:t>연구와</w:t>
      </w:r>
      <w:r w:rsidRPr="00BC5C4A">
        <w:rPr>
          <w:rFonts w:eastAsia="나눔명조" w:hint="eastAsia"/>
          <w:sz w:val="20"/>
          <w:szCs w:val="22"/>
        </w:rPr>
        <w:t xml:space="preserve"> </w:t>
      </w:r>
      <w:r w:rsidRPr="00BC5C4A">
        <w:rPr>
          <w:rFonts w:eastAsia="나눔명조" w:hint="eastAsia"/>
          <w:sz w:val="20"/>
          <w:szCs w:val="22"/>
        </w:rPr>
        <w:t>달리</w:t>
      </w:r>
      <w:r w:rsidRPr="00BC5C4A">
        <w:rPr>
          <w:rFonts w:eastAsia="나눔명조" w:hint="eastAsia"/>
          <w:sz w:val="20"/>
          <w:szCs w:val="22"/>
        </w:rPr>
        <w:t xml:space="preserve"> </w:t>
      </w:r>
      <w:r w:rsidRPr="00BC5C4A">
        <w:rPr>
          <w:rFonts w:eastAsia="나눔명조"/>
          <w:sz w:val="20"/>
          <w:szCs w:val="22"/>
        </w:rPr>
        <w:t>“</w:t>
      </w:r>
      <w:r w:rsidRPr="00BC5C4A">
        <w:rPr>
          <w:rFonts w:eastAsia="나눔명조" w:hint="eastAsia"/>
          <w:sz w:val="20"/>
          <w:szCs w:val="22"/>
        </w:rPr>
        <w:t>공공봉사동기</w:t>
      </w:r>
      <w:r w:rsidRPr="00BC5C4A">
        <w:rPr>
          <w:rFonts w:eastAsia="나눔명조"/>
          <w:sz w:val="20"/>
          <w:szCs w:val="22"/>
        </w:rPr>
        <w:t xml:space="preserve">” </w:t>
      </w:r>
      <w:r w:rsidRPr="00BC5C4A">
        <w:rPr>
          <w:rFonts w:eastAsia="나눔명조" w:hint="eastAsia"/>
          <w:sz w:val="20"/>
          <w:szCs w:val="22"/>
        </w:rPr>
        <w:t>측정</w:t>
      </w:r>
      <w:r w:rsidRPr="00BC5C4A">
        <w:rPr>
          <w:rFonts w:eastAsia="나눔명조" w:hint="eastAsia"/>
          <w:sz w:val="20"/>
          <w:szCs w:val="22"/>
        </w:rPr>
        <w:t xml:space="preserve"> </w:t>
      </w:r>
      <w:r w:rsidRPr="00BC5C4A">
        <w:rPr>
          <w:rFonts w:eastAsia="나눔명조" w:hint="eastAsia"/>
          <w:sz w:val="20"/>
          <w:szCs w:val="22"/>
        </w:rPr>
        <w:t>척도</w:t>
      </w:r>
      <w:r w:rsidRPr="00BC5C4A">
        <w:rPr>
          <w:rFonts w:eastAsia="나눔명조" w:hint="eastAsia"/>
          <w:sz w:val="20"/>
          <w:szCs w:val="22"/>
        </w:rPr>
        <w:t xml:space="preserve"> </w:t>
      </w:r>
      <w:r w:rsidRPr="00BC5C4A">
        <w:rPr>
          <w:rFonts w:eastAsia="나눔명조" w:hint="eastAsia"/>
          <w:sz w:val="20"/>
          <w:szCs w:val="22"/>
        </w:rPr>
        <w:t>중</w:t>
      </w:r>
      <w:r w:rsidRPr="00BC5C4A">
        <w:rPr>
          <w:rFonts w:eastAsia="나눔명조" w:hint="eastAsia"/>
          <w:sz w:val="20"/>
          <w:szCs w:val="22"/>
        </w:rPr>
        <w:t xml:space="preserve"> </w:t>
      </w:r>
      <w:r w:rsidRPr="00BC5C4A">
        <w:rPr>
          <w:rFonts w:eastAsia="나눔명조" w:hint="eastAsia"/>
          <w:sz w:val="20"/>
          <w:szCs w:val="22"/>
        </w:rPr>
        <w:t>세가지</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hint="eastAsia"/>
          <w:sz w:val="20"/>
          <w:szCs w:val="22"/>
        </w:rPr>
        <w:t>(</w:t>
      </w:r>
      <w:r w:rsidRPr="00BC5C4A">
        <w:rPr>
          <w:rFonts w:eastAsia="나눔명조" w:hint="eastAsia"/>
          <w:sz w:val="20"/>
          <w:szCs w:val="22"/>
        </w:rPr>
        <w:t>합리적</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규범적</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정서적</w:t>
      </w:r>
      <w:r w:rsidRPr="00BC5C4A">
        <w:rPr>
          <w:rFonts w:eastAsia="나눔명조" w:hint="eastAsia"/>
          <w:sz w:val="20"/>
          <w:szCs w:val="22"/>
        </w:rPr>
        <w:t xml:space="preserve"> </w:t>
      </w:r>
      <w:r w:rsidRPr="00BC5C4A">
        <w:rPr>
          <w:rFonts w:eastAsia="나눔명조" w:hint="eastAsia"/>
          <w:sz w:val="20"/>
          <w:szCs w:val="22"/>
        </w:rPr>
        <w:t>동기</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sz w:val="20"/>
          <w:szCs w:val="22"/>
        </w:rPr>
        <w:t>)</w:t>
      </w:r>
      <w:r w:rsidRPr="00BC5C4A">
        <w:rPr>
          <w:rFonts w:eastAsia="나눔명조" w:hint="eastAsia"/>
          <w:sz w:val="20"/>
          <w:szCs w:val="22"/>
        </w:rPr>
        <w:t>을</w:t>
      </w:r>
      <w:r w:rsidRPr="00BC5C4A">
        <w:rPr>
          <w:rFonts w:eastAsia="나눔명조" w:hint="eastAsia"/>
          <w:sz w:val="20"/>
          <w:szCs w:val="22"/>
        </w:rPr>
        <w:t xml:space="preserve"> </w:t>
      </w:r>
      <w:r w:rsidRPr="00BC5C4A">
        <w:rPr>
          <w:rFonts w:eastAsia="나눔명조" w:hint="eastAsia"/>
          <w:sz w:val="20"/>
          <w:szCs w:val="22"/>
        </w:rPr>
        <w:t>모두</w:t>
      </w:r>
      <w:r w:rsidRPr="00BC5C4A">
        <w:rPr>
          <w:rFonts w:eastAsia="나눔명조" w:hint="eastAsia"/>
          <w:sz w:val="20"/>
          <w:szCs w:val="22"/>
        </w:rPr>
        <w:t xml:space="preserve"> </w:t>
      </w:r>
      <w:r w:rsidRPr="00BC5C4A">
        <w:rPr>
          <w:rFonts w:eastAsia="나눔명조" w:hint="eastAsia"/>
          <w:sz w:val="20"/>
          <w:szCs w:val="22"/>
        </w:rPr>
        <w:t>포괄하기위해</w:t>
      </w:r>
      <w:r w:rsidRPr="00BC5C4A">
        <w:rPr>
          <w:rFonts w:eastAsia="나눔명조" w:hint="eastAsia"/>
          <w:sz w:val="20"/>
          <w:szCs w:val="22"/>
        </w:rPr>
        <w:t xml:space="preserve"> </w:t>
      </w:r>
      <w:r w:rsidRPr="00BC5C4A">
        <w:rPr>
          <w:rFonts w:eastAsia="나눔명조" w:hint="eastAsia"/>
          <w:sz w:val="20"/>
          <w:szCs w:val="22"/>
        </w:rPr>
        <w:t>모든</w:t>
      </w:r>
      <w:r w:rsidRPr="00BC5C4A">
        <w:rPr>
          <w:rFonts w:eastAsia="나눔명조" w:hint="eastAsia"/>
          <w:sz w:val="20"/>
          <w:szCs w:val="22"/>
        </w:rPr>
        <w:t xml:space="preserve"> </w:t>
      </w:r>
      <w:r w:rsidRPr="00BC5C4A">
        <w:rPr>
          <w:rFonts w:eastAsia="나눔명조" w:hint="eastAsia"/>
          <w:sz w:val="20"/>
          <w:szCs w:val="22"/>
        </w:rPr>
        <w:t>설문</w:t>
      </w:r>
      <w:r w:rsidRPr="00BC5C4A">
        <w:rPr>
          <w:rFonts w:eastAsia="나눔명조" w:hint="eastAsia"/>
          <w:sz w:val="20"/>
          <w:szCs w:val="22"/>
        </w:rPr>
        <w:t xml:space="preserve"> </w:t>
      </w:r>
      <w:r w:rsidRPr="00BC5C4A">
        <w:rPr>
          <w:rFonts w:eastAsia="나눔명조" w:hint="eastAsia"/>
          <w:sz w:val="20"/>
          <w:szCs w:val="22"/>
        </w:rPr>
        <w:t>문항을</w:t>
      </w:r>
      <w:r w:rsidRPr="00BC5C4A">
        <w:rPr>
          <w:rFonts w:eastAsia="나눔명조" w:hint="eastAsia"/>
          <w:sz w:val="20"/>
          <w:szCs w:val="22"/>
        </w:rPr>
        <w:t xml:space="preserve"> </w:t>
      </w:r>
      <w:r w:rsidRPr="00BC5C4A">
        <w:rPr>
          <w:rFonts w:eastAsia="나눔명조" w:hint="eastAsia"/>
          <w:sz w:val="20"/>
          <w:szCs w:val="22"/>
        </w:rPr>
        <w:t>활용했고</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통합적인</w:t>
      </w:r>
      <w:r w:rsidRPr="00BC5C4A">
        <w:rPr>
          <w:rFonts w:eastAsia="나눔명조" w:hint="eastAsia"/>
          <w:sz w:val="20"/>
          <w:szCs w:val="22"/>
        </w:rPr>
        <w:t xml:space="preserve"> </w:t>
      </w:r>
      <w:proofErr w:type="spellStart"/>
      <w:r w:rsidRPr="00BC5C4A">
        <w:rPr>
          <w:rFonts w:eastAsia="나눔명조" w:hint="eastAsia"/>
          <w:sz w:val="20"/>
          <w:szCs w:val="22"/>
        </w:rPr>
        <w:t>요인값을</w:t>
      </w:r>
      <w:proofErr w:type="spellEnd"/>
      <w:r w:rsidRPr="00BC5C4A">
        <w:rPr>
          <w:rFonts w:eastAsia="나눔명조" w:hint="eastAsia"/>
          <w:sz w:val="20"/>
          <w:szCs w:val="22"/>
        </w:rPr>
        <w:t xml:space="preserve"> </w:t>
      </w:r>
      <w:r w:rsidRPr="00BC5C4A">
        <w:rPr>
          <w:rFonts w:eastAsia="나눔명조" w:hint="eastAsia"/>
          <w:sz w:val="20"/>
          <w:szCs w:val="22"/>
        </w:rPr>
        <w:t>산출해</w:t>
      </w:r>
      <w:r w:rsidRPr="00BC5C4A">
        <w:rPr>
          <w:rFonts w:eastAsia="나눔명조" w:hint="eastAsia"/>
          <w:sz w:val="20"/>
          <w:szCs w:val="22"/>
        </w:rPr>
        <w:t xml:space="preserve"> </w:t>
      </w:r>
      <w:r w:rsidRPr="00BC5C4A">
        <w:rPr>
          <w:rFonts w:eastAsia="나눔명조" w:hint="eastAsia"/>
          <w:sz w:val="20"/>
          <w:szCs w:val="22"/>
        </w:rPr>
        <w:t>변수로</w:t>
      </w:r>
      <w:r w:rsidRPr="00BC5C4A">
        <w:rPr>
          <w:rFonts w:eastAsia="나눔명조" w:hint="eastAsia"/>
          <w:sz w:val="20"/>
          <w:szCs w:val="22"/>
        </w:rPr>
        <w:t xml:space="preserve"> </w:t>
      </w:r>
      <w:r w:rsidRPr="00BC5C4A">
        <w:rPr>
          <w:rFonts w:eastAsia="나눔명조" w:hint="eastAsia"/>
          <w:sz w:val="20"/>
          <w:szCs w:val="22"/>
        </w:rPr>
        <w:t>사용한</w:t>
      </w:r>
      <w:r w:rsidRPr="00BC5C4A">
        <w:rPr>
          <w:rFonts w:eastAsia="나눔명조" w:hint="eastAsia"/>
          <w:sz w:val="20"/>
          <w:szCs w:val="22"/>
        </w:rPr>
        <w:t xml:space="preserve"> </w:t>
      </w:r>
      <w:r w:rsidRPr="00BC5C4A">
        <w:rPr>
          <w:rFonts w:eastAsia="나눔명조" w:hint="eastAsia"/>
          <w:sz w:val="20"/>
          <w:szCs w:val="22"/>
        </w:rPr>
        <w:t>연구들이</w:t>
      </w:r>
      <w:r w:rsidRPr="00BC5C4A">
        <w:rPr>
          <w:rFonts w:eastAsia="나눔명조" w:hint="eastAsia"/>
          <w:sz w:val="20"/>
          <w:szCs w:val="22"/>
        </w:rPr>
        <w:t xml:space="preserve"> </w:t>
      </w:r>
      <w:r w:rsidRPr="00BC5C4A">
        <w:rPr>
          <w:rFonts w:eastAsia="나눔명조" w:hint="eastAsia"/>
          <w:sz w:val="20"/>
          <w:szCs w:val="22"/>
        </w:rPr>
        <w:t>대다수</w:t>
      </w:r>
      <w:r w:rsidRPr="00BC5C4A">
        <w:rPr>
          <w:rFonts w:eastAsia="나눔명조" w:hint="eastAsia"/>
          <w:sz w:val="20"/>
          <w:szCs w:val="22"/>
        </w:rPr>
        <w:t xml:space="preserve"> </w:t>
      </w:r>
      <w:r w:rsidRPr="00BC5C4A">
        <w:rPr>
          <w:rFonts w:eastAsia="나눔명조" w:hint="eastAsia"/>
          <w:sz w:val="20"/>
          <w:szCs w:val="22"/>
        </w:rPr>
        <w:t>이다</w:t>
      </w:r>
      <w:r w:rsidRPr="00BC5C4A">
        <w:rPr>
          <w:rFonts w:eastAsia="나눔명조"/>
          <w:sz w:val="20"/>
          <w:szCs w:val="22"/>
        </w:rPr>
        <w:t>(</w:t>
      </w:r>
      <w:r w:rsidRPr="00BC5C4A">
        <w:rPr>
          <w:rFonts w:eastAsia="나눔명조" w:hint="eastAsia"/>
          <w:sz w:val="20"/>
          <w:szCs w:val="22"/>
        </w:rPr>
        <w:t>정지용</w:t>
      </w:r>
      <w:r w:rsidRPr="00BC5C4A">
        <w:rPr>
          <w:rFonts w:eastAsia="나눔명조" w:hint="eastAsia"/>
          <w:sz w:val="20"/>
          <w:szCs w:val="22"/>
        </w:rPr>
        <w:t xml:space="preserve"> </w:t>
      </w:r>
      <w:r w:rsidRPr="00BC5C4A">
        <w:rPr>
          <w:rFonts w:eastAsia="나눔명조" w:hint="eastAsia"/>
          <w:sz w:val="20"/>
          <w:szCs w:val="22"/>
        </w:rPr>
        <w:t>외</w:t>
      </w:r>
      <w:proofErr w:type="gramStart"/>
      <w:r w:rsidRPr="00BC5C4A">
        <w:rPr>
          <w:rFonts w:eastAsia="나눔명조"/>
          <w:sz w:val="20"/>
          <w:szCs w:val="22"/>
        </w:rPr>
        <w:t>2020;</w:t>
      </w:r>
      <w:r w:rsidRPr="00BC5C4A">
        <w:rPr>
          <w:rFonts w:eastAsia="나눔명조" w:hint="eastAsia"/>
          <w:sz w:val="20"/>
          <w:szCs w:val="22"/>
        </w:rPr>
        <w:t>정재호</w:t>
      </w:r>
      <w:proofErr w:type="gramEnd"/>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20;</w:t>
      </w:r>
      <w:r w:rsidRPr="00BC5C4A">
        <w:rPr>
          <w:rFonts w:eastAsia="나눔명조" w:hint="eastAsia"/>
          <w:sz w:val="20"/>
          <w:szCs w:val="22"/>
        </w:rPr>
        <w:t>문국경</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19;</w:t>
      </w:r>
      <w:r w:rsidRPr="00BC5C4A">
        <w:rPr>
          <w:rFonts w:eastAsia="나눔명조" w:hint="eastAsia"/>
          <w:sz w:val="20"/>
          <w:szCs w:val="22"/>
        </w:rPr>
        <w:t>임재영</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19</w:t>
      </w:r>
      <w:r w:rsidRPr="00BC5C4A">
        <w:rPr>
          <w:rFonts w:eastAsia="나눔명조" w:hint="eastAsia"/>
          <w:sz w:val="20"/>
          <w:szCs w:val="22"/>
        </w:rPr>
        <w:t>a</w:t>
      </w:r>
      <w:r w:rsidRPr="00BC5C4A">
        <w:rPr>
          <w:rFonts w:eastAsia="나눔명조"/>
          <w:sz w:val="20"/>
          <w:szCs w:val="22"/>
        </w:rPr>
        <w:t>;</w:t>
      </w:r>
      <w:r w:rsidRPr="00BC5C4A">
        <w:rPr>
          <w:rFonts w:eastAsia="나눔명조" w:hint="eastAsia"/>
          <w:sz w:val="20"/>
          <w:szCs w:val="22"/>
        </w:rPr>
        <w:t xml:space="preserve"> </w:t>
      </w:r>
      <w:r w:rsidRPr="00BC5C4A">
        <w:rPr>
          <w:rFonts w:eastAsia="나눔명조" w:hint="eastAsia"/>
          <w:sz w:val="20"/>
          <w:szCs w:val="22"/>
        </w:rPr>
        <w:t>임재영</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19b;</w:t>
      </w:r>
      <w:r w:rsidRPr="00BC5C4A">
        <w:rPr>
          <w:rFonts w:eastAsia="나눔명조" w:hint="eastAsia"/>
          <w:sz w:val="20"/>
          <w:szCs w:val="22"/>
        </w:rPr>
        <w:t xml:space="preserve"> </w:t>
      </w:r>
      <w:r w:rsidRPr="00BC5C4A">
        <w:rPr>
          <w:rFonts w:eastAsia="나눔명조" w:hint="eastAsia"/>
          <w:sz w:val="20"/>
          <w:szCs w:val="22"/>
        </w:rPr>
        <w:t>임재영</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19c;</w:t>
      </w:r>
      <w:r w:rsidRPr="00BC5C4A">
        <w:rPr>
          <w:rFonts w:eastAsia="나눔명조" w:hint="eastAsia"/>
          <w:sz w:val="20"/>
          <w:szCs w:val="22"/>
        </w:rPr>
        <w:t>김지수</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19;</w:t>
      </w:r>
      <w:r w:rsidRPr="00BC5C4A">
        <w:rPr>
          <w:rFonts w:eastAsia="나눔명조" w:hint="eastAsia"/>
          <w:sz w:val="20"/>
          <w:szCs w:val="22"/>
        </w:rPr>
        <w:t>김재형</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20;</w:t>
      </w:r>
      <w:r w:rsidRPr="00BC5C4A">
        <w:rPr>
          <w:rFonts w:eastAsia="나눔명조" w:hint="eastAsia"/>
          <w:sz w:val="20"/>
          <w:szCs w:val="22"/>
        </w:rPr>
        <w:t>김영은</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18;</w:t>
      </w:r>
      <w:r w:rsidRPr="00BC5C4A">
        <w:rPr>
          <w:rFonts w:eastAsia="나눔명조" w:hint="eastAsia"/>
          <w:sz w:val="20"/>
          <w:szCs w:val="22"/>
        </w:rPr>
        <w:t>강혜진</w:t>
      </w:r>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hint="eastAsia"/>
          <w:sz w:val="20"/>
          <w:szCs w:val="22"/>
        </w:rPr>
        <w:t xml:space="preserve"> </w:t>
      </w:r>
      <w:r w:rsidRPr="00BC5C4A">
        <w:rPr>
          <w:rFonts w:eastAsia="나눔명조"/>
          <w:sz w:val="20"/>
          <w:szCs w:val="22"/>
        </w:rPr>
        <w:t>2021)</w:t>
      </w:r>
      <w:r w:rsidRPr="00BC5C4A">
        <w:rPr>
          <w:rFonts w:eastAsia="나눔명조" w:hint="eastAsia"/>
          <w:sz w:val="20"/>
          <w:szCs w:val="22"/>
        </w:rPr>
        <w:t xml:space="preserve">. </w:t>
      </w:r>
      <w:r w:rsidRPr="00BC5C4A">
        <w:rPr>
          <w:rFonts w:eastAsia="나눔명조" w:hint="eastAsia"/>
          <w:sz w:val="20"/>
          <w:szCs w:val="22"/>
        </w:rPr>
        <w:t>하지만</w:t>
      </w:r>
      <w:r w:rsidRPr="00BC5C4A">
        <w:rPr>
          <w:rFonts w:eastAsia="나눔명조" w:hint="eastAsia"/>
          <w:sz w:val="20"/>
          <w:szCs w:val="22"/>
        </w:rPr>
        <w:t xml:space="preserve"> </w:t>
      </w:r>
      <w:r w:rsidRPr="00BC5C4A">
        <w:rPr>
          <w:rFonts w:eastAsia="나눔명조" w:hint="eastAsia"/>
          <w:sz w:val="20"/>
          <w:szCs w:val="22"/>
        </w:rPr>
        <w:t>연구의</w:t>
      </w:r>
      <w:r w:rsidRPr="00BC5C4A">
        <w:rPr>
          <w:rFonts w:eastAsia="나눔명조" w:hint="eastAsia"/>
          <w:sz w:val="20"/>
          <w:szCs w:val="22"/>
        </w:rPr>
        <w:t xml:space="preserve"> </w:t>
      </w:r>
      <w:r w:rsidRPr="00BC5C4A">
        <w:rPr>
          <w:rFonts w:eastAsia="나눔명조" w:hint="eastAsia"/>
          <w:sz w:val="20"/>
          <w:szCs w:val="22"/>
        </w:rPr>
        <w:t>이론적</w:t>
      </w:r>
      <w:r w:rsidRPr="00BC5C4A">
        <w:rPr>
          <w:rFonts w:eastAsia="나눔명조" w:hint="eastAsia"/>
          <w:sz w:val="20"/>
          <w:szCs w:val="22"/>
        </w:rPr>
        <w:t xml:space="preserve"> </w:t>
      </w:r>
      <w:r w:rsidRPr="00BC5C4A">
        <w:rPr>
          <w:rFonts w:eastAsia="나눔명조" w:hint="eastAsia"/>
          <w:sz w:val="20"/>
          <w:szCs w:val="22"/>
        </w:rPr>
        <w:t>기대에</w:t>
      </w:r>
      <w:r w:rsidRPr="00BC5C4A">
        <w:rPr>
          <w:rFonts w:eastAsia="나눔명조" w:hint="eastAsia"/>
          <w:sz w:val="20"/>
          <w:szCs w:val="22"/>
        </w:rPr>
        <w:t xml:space="preserve"> </w:t>
      </w:r>
      <w:r w:rsidRPr="00BC5C4A">
        <w:rPr>
          <w:rFonts w:eastAsia="나눔명조" w:hint="eastAsia"/>
          <w:sz w:val="20"/>
          <w:szCs w:val="22"/>
        </w:rPr>
        <w:t>근거하여</w:t>
      </w:r>
      <w:r w:rsidRPr="00BC5C4A">
        <w:rPr>
          <w:rFonts w:eastAsia="나눔명조" w:hint="eastAsia"/>
          <w:sz w:val="20"/>
          <w:szCs w:val="22"/>
        </w:rPr>
        <w:t xml:space="preserve"> </w:t>
      </w:r>
      <w:r w:rsidRPr="00BC5C4A">
        <w:rPr>
          <w:rFonts w:eastAsia="나눔명조" w:hint="eastAsia"/>
          <w:sz w:val="20"/>
          <w:szCs w:val="22"/>
        </w:rPr>
        <w:t>일부</w:t>
      </w:r>
      <w:r w:rsidRPr="00BC5C4A">
        <w:rPr>
          <w:rFonts w:eastAsia="나눔명조" w:hint="eastAsia"/>
          <w:sz w:val="20"/>
          <w:szCs w:val="22"/>
        </w:rPr>
        <w:t xml:space="preserve"> </w:t>
      </w:r>
      <w:r w:rsidRPr="00BC5C4A">
        <w:rPr>
          <w:rFonts w:eastAsia="나눔명조" w:hint="eastAsia"/>
          <w:sz w:val="20"/>
          <w:szCs w:val="22"/>
        </w:rPr>
        <w:t>항목을</w:t>
      </w:r>
      <w:r w:rsidRPr="00BC5C4A">
        <w:rPr>
          <w:rFonts w:eastAsia="나눔명조" w:hint="eastAsia"/>
          <w:sz w:val="20"/>
          <w:szCs w:val="22"/>
        </w:rPr>
        <w:t xml:space="preserve"> </w:t>
      </w:r>
      <w:r w:rsidRPr="00BC5C4A">
        <w:rPr>
          <w:rFonts w:eastAsia="나눔명조" w:hint="eastAsia"/>
          <w:sz w:val="20"/>
          <w:szCs w:val="22"/>
        </w:rPr>
        <w:t>제외하거나</w:t>
      </w:r>
      <w:r w:rsidRPr="00BC5C4A">
        <w:rPr>
          <w:rFonts w:eastAsia="나눔명조" w:hint="eastAsia"/>
          <w:sz w:val="20"/>
          <w:szCs w:val="22"/>
        </w:rPr>
        <w:t>(</w:t>
      </w:r>
      <w:r w:rsidRPr="00BC5C4A">
        <w:rPr>
          <w:rFonts w:eastAsia="나눔명조" w:hint="eastAsia"/>
          <w:sz w:val="20"/>
          <w:szCs w:val="22"/>
        </w:rPr>
        <w:t>강지선</w:t>
      </w:r>
      <w:r w:rsidRPr="00BC5C4A">
        <w:rPr>
          <w:rFonts w:eastAsia="나눔명조" w:hint="eastAsia"/>
          <w:sz w:val="20"/>
          <w:szCs w:val="22"/>
        </w:rPr>
        <w:t xml:space="preserve"> </w:t>
      </w:r>
      <w:r w:rsidRPr="00BC5C4A">
        <w:rPr>
          <w:rFonts w:eastAsia="나눔명조" w:hint="eastAsia"/>
          <w:sz w:val="20"/>
          <w:szCs w:val="22"/>
        </w:rPr>
        <w:t>외</w:t>
      </w:r>
      <w:proofErr w:type="gramStart"/>
      <w:r w:rsidRPr="00BC5C4A">
        <w:rPr>
          <w:rFonts w:eastAsia="나눔명조"/>
          <w:sz w:val="20"/>
          <w:szCs w:val="22"/>
        </w:rPr>
        <w:t>2019;</w:t>
      </w:r>
      <w:r w:rsidRPr="00BC5C4A">
        <w:rPr>
          <w:rFonts w:eastAsia="나눔명조" w:hint="eastAsia"/>
          <w:sz w:val="20"/>
          <w:szCs w:val="22"/>
        </w:rPr>
        <w:t>이하영</w:t>
      </w:r>
      <w:proofErr w:type="gramEnd"/>
      <w:r w:rsidRPr="00BC5C4A">
        <w:rPr>
          <w:rFonts w:eastAsia="나눔명조" w:hint="eastAsia"/>
          <w:sz w:val="20"/>
          <w:szCs w:val="22"/>
        </w:rPr>
        <w:t xml:space="preserve"> </w:t>
      </w:r>
      <w:r w:rsidRPr="00BC5C4A">
        <w:rPr>
          <w:rFonts w:eastAsia="나눔명조" w:hint="eastAsia"/>
          <w:sz w:val="20"/>
          <w:szCs w:val="22"/>
        </w:rPr>
        <w:t>외</w:t>
      </w:r>
      <w:r w:rsidRPr="00BC5C4A">
        <w:rPr>
          <w:rFonts w:eastAsia="나눔명조"/>
          <w:sz w:val="20"/>
          <w:szCs w:val="22"/>
        </w:rPr>
        <w:t>2017)</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각</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hint="eastAsia"/>
          <w:sz w:val="20"/>
          <w:szCs w:val="22"/>
        </w:rPr>
        <w:t xml:space="preserve"> </w:t>
      </w:r>
      <w:r w:rsidRPr="00BC5C4A">
        <w:rPr>
          <w:rFonts w:eastAsia="나눔명조" w:hint="eastAsia"/>
          <w:sz w:val="20"/>
          <w:szCs w:val="22"/>
        </w:rPr>
        <w:t>고유</w:t>
      </w:r>
      <w:r w:rsidRPr="00BC5C4A">
        <w:rPr>
          <w:rFonts w:eastAsia="나눔명조" w:hint="eastAsia"/>
          <w:sz w:val="20"/>
          <w:szCs w:val="22"/>
        </w:rPr>
        <w:t xml:space="preserve"> </w:t>
      </w:r>
      <w:r w:rsidRPr="00BC5C4A">
        <w:rPr>
          <w:rFonts w:eastAsia="나눔명조" w:hint="eastAsia"/>
          <w:sz w:val="20"/>
          <w:szCs w:val="22"/>
        </w:rPr>
        <w:t>영향력을</w:t>
      </w:r>
      <w:r w:rsidRPr="00BC5C4A">
        <w:rPr>
          <w:rFonts w:eastAsia="나눔명조" w:hint="eastAsia"/>
          <w:sz w:val="20"/>
          <w:szCs w:val="22"/>
        </w:rPr>
        <w:t xml:space="preserve"> </w:t>
      </w:r>
      <w:r w:rsidRPr="00BC5C4A">
        <w:rPr>
          <w:rFonts w:eastAsia="나눔명조" w:hint="eastAsia"/>
          <w:sz w:val="20"/>
          <w:szCs w:val="22"/>
        </w:rPr>
        <w:t>확인하고자</w:t>
      </w:r>
      <w:r w:rsidRPr="00BC5C4A">
        <w:rPr>
          <w:rFonts w:eastAsia="나눔명조" w:hint="eastAsia"/>
          <w:sz w:val="20"/>
          <w:szCs w:val="22"/>
        </w:rPr>
        <w:t xml:space="preserve"> </w:t>
      </w:r>
      <w:r w:rsidRPr="00BC5C4A">
        <w:rPr>
          <w:rFonts w:eastAsia="나눔명조"/>
          <w:sz w:val="20"/>
          <w:szCs w:val="22"/>
        </w:rPr>
        <w:t>모든</w:t>
      </w:r>
      <w:r w:rsidRPr="00BC5C4A">
        <w:rPr>
          <w:rFonts w:eastAsia="나눔명조"/>
          <w:sz w:val="20"/>
          <w:szCs w:val="22"/>
        </w:rPr>
        <w:t xml:space="preserve"> </w:t>
      </w:r>
      <w:r w:rsidRPr="00BC5C4A">
        <w:rPr>
          <w:rFonts w:eastAsia="나눔명조" w:hint="eastAsia"/>
          <w:sz w:val="20"/>
          <w:szCs w:val="22"/>
        </w:rPr>
        <w:t>항목을</w:t>
      </w:r>
      <w:r w:rsidRPr="00BC5C4A">
        <w:rPr>
          <w:rFonts w:eastAsia="나눔명조" w:hint="eastAsia"/>
          <w:sz w:val="20"/>
          <w:szCs w:val="22"/>
        </w:rPr>
        <w:t xml:space="preserve"> </w:t>
      </w:r>
      <w:r w:rsidRPr="00BC5C4A">
        <w:rPr>
          <w:rFonts w:eastAsia="나눔명조" w:hint="eastAsia"/>
          <w:sz w:val="20"/>
          <w:szCs w:val="22"/>
        </w:rPr>
        <w:t>각각의</w:t>
      </w:r>
      <w:r w:rsidRPr="00BC5C4A">
        <w:rPr>
          <w:rFonts w:eastAsia="나눔명조" w:hint="eastAsia"/>
          <w:sz w:val="20"/>
          <w:szCs w:val="22"/>
        </w:rPr>
        <w:t xml:space="preserve"> </w:t>
      </w:r>
      <w:r w:rsidRPr="00BC5C4A">
        <w:rPr>
          <w:rFonts w:eastAsia="나눔명조" w:hint="eastAsia"/>
          <w:sz w:val="20"/>
          <w:szCs w:val="22"/>
        </w:rPr>
        <w:t>독립적인</w:t>
      </w:r>
      <w:r w:rsidRPr="00BC5C4A">
        <w:rPr>
          <w:rFonts w:eastAsia="나눔명조" w:hint="eastAsia"/>
          <w:sz w:val="20"/>
          <w:szCs w:val="22"/>
        </w:rPr>
        <w:t xml:space="preserve"> </w:t>
      </w:r>
      <w:r w:rsidRPr="00BC5C4A">
        <w:rPr>
          <w:rFonts w:eastAsia="나눔명조" w:hint="eastAsia"/>
          <w:sz w:val="20"/>
          <w:szCs w:val="22"/>
        </w:rPr>
        <w:t>변수로</w:t>
      </w:r>
      <w:r w:rsidRPr="00BC5C4A">
        <w:rPr>
          <w:rFonts w:eastAsia="나눔명조" w:hint="eastAsia"/>
          <w:sz w:val="20"/>
          <w:szCs w:val="22"/>
        </w:rPr>
        <w:t xml:space="preserve"> </w:t>
      </w:r>
      <w:r w:rsidRPr="00BC5C4A">
        <w:rPr>
          <w:rFonts w:eastAsia="나눔명조" w:hint="eastAsia"/>
          <w:sz w:val="20"/>
          <w:szCs w:val="22"/>
        </w:rPr>
        <w:t>활용한</w:t>
      </w:r>
      <w:r w:rsidRPr="00BC5C4A">
        <w:rPr>
          <w:rFonts w:eastAsia="나눔명조" w:hint="eastAsia"/>
          <w:sz w:val="20"/>
          <w:szCs w:val="22"/>
        </w:rPr>
        <w:t xml:space="preserve"> </w:t>
      </w:r>
      <w:r w:rsidRPr="00BC5C4A">
        <w:rPr>
          <w:rFonts w:eastAsia="나눔명조" w:hint="eastAsia"/>
          <w:sz w:val="20"/>
          <w:szCs w:val="22"/>
        </w:rPr>
        <w:t>경우도</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hint="eastAsia"/>
          <w:sz w:val="20"/>
          <w:szCs w:val="22"/>
        </w:rPr>
        <w:t>(</w:t>
      </w:r>
      <w:proofErr w:type="spellStart"/>
      <w:r w:rsidRPr="00BC5C4A">
        <w:rPr>
          <w:rFonts w:eastAsia="나눔명조" w:hint="eastAsia"/>
          <w:sz w:val="20"/>
          <w:szCs w:val="22"/>
        </w:rPr>
        <w:t>최예나</w:t>
      </w:r>
      <w:proofErr w:type="spellEnd"/>
      <w:r w:rsidRPr="00BC5C4A">
        <w:rPr>
          <w:rFonts w:eastAsia="나눔명조" w:hint="eastAsia"/>
          <w:sz w:val="20"/>
          <w:szCs w:val="22"/>
        </w:rPr>
        <w:t xml:space="preserve"> </w:t>
      </w:r>
      <w:r w:rsidRPr="00BC5C4A">
        <w:rPr>
          <w:rFonts w:eastAsia="나눔명조"/>
          <w:sz w:val="20"/>
          <w:szCs w:val="22"/>
        </w:rPr>
        <w:t>2018)</w:t>
      </w:r>
      <w:r w:rsidRPr="00BC5C4A">
        <w:rPr>
          <w:rFonts w:eastAsia="나눔명조" w:hint="eastAsia"/>
          <w:sz w:val="20"/>
          <w:szCs w:val="22"/>
        </w:rPr>
        <w:t>.</w:t>
      </w:r>
    </w:p>
    <w:p w14:paraId="0E9958EF" w14:textId="6D937297" w:rsidR="00750801" w:rsidRPr="00750801" w:rsidRDefault="00750801" w:rsidP="00265BC3">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에서는</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내</w:t>
      </w:r>
      <w:r w:rsidRPr="00750801">
        <w:rPr>
          <w:rFonts w:eastAsia="나눔명조" w:hint="eastAsia"/>
          <w:sz w:val="20"/>
          <w:szCs w:val="22"/>
        </w:rPr>
        <w:t xml:space="preserve"> </w:t>
      </w:r>
      <w:r w:rsidRPr="00750801">
        <w:rPr>
          <w:rFonts w:eastAsia="나눔명조" w:hint="eastAsia"/>
          <w:sz w:val="20"/>
          <w:szCs w:val="22"/>
        </w:rPr>
        <w:t>리더십과</w:t>
      </w:r>
      <w:r w:rsidRPr="00750801">
        <w:rPr>
          <w:rFonts w:eastAsia="나눔명조" w:hint="eastAsia"/>
          <w:sz w:val="20"/>
          <w:szCs w:val="22"/>
        </w:rPr>
        <w:t xml:space="preserve"> </w:t>
      </w:r>
      <w:r w:rsidRPr="00750801">
        <w:rPr>
          <w:rFonts w:eastAsia="나눔명조" w:hint="eastAsia"/>
          <w:sz w:val="20"/>
          <w:szCs w:val="22"/>
        </w:rPr>
        <w:t>소통의</w:t>
      </w:r>
      <w:r w:rsidRPr="00750801">
        <w:rPr>
          <w:rFonts w:eastAsia="나눔명조" w:hint="eastAsia"/>
          <w:sz w:val="20"/>
          <w:szCs w:val="22"/>
        </w:rPr>
        <w:t xml:space="preserve"> </w:t>
      </w:r>
      <w:r w:rsidRPr="00750801">
        <w:rPr>
          <w:rFonts w:eastAsia="나눔명조" w:hint="eastAsia"/>
          <w:sz w:val="20"/>
          <w:szCs w:val="22"/>
        </w:rPr>
        <w:t>노력이</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구성원의</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미치는</w:t>
      </w:r>
      <w:r w:rsidRPr="00750801">
        <w:rPr>
          <w:rFonts w:eastAsia="나눔명조" w:hint="eastAsia"/>
          <w:sz w:val="20"/>
          <w:szCs w:val="22"/>
        </w:rPr>
        <w:t xml:space="preserve"> </w:t>
      </w:r>
      <w:r w:rsidRPr="00750801">
        <w:rPr>
          <w:rFonts w:eastAsia="나눔명조" w:hint="eastAsia"/>
          <w:sz w:val="20"/>
          <w:szCs w:val="22"/>
        </w:rPr>
        <w:t>효과를</w:t>
      </w:r>
      <w:r w:rsidRPr="00750801">
        <w:rPr>
          <w:rFonts w:eastAsia="나눔명조" w:hint="eastAsia"/>
          <w:sz w:val="20"/>
          <w:szCs w:val="22"/>
        </w:rPr>
        <w:t xml:space="preserve"> </w:t>
      </w:r>
      <w:r w:rsidRPr="00750801">
        <w:rPr>
          <w:rFonts w:eastAsia="나눔명조" w:hint="eastAsia"/>
          <w:sz w:val="20"/>
          <w:szCs w:val="22"/>
        </w:rPr>
        <w:t>살펴보는</w:t>
      </w:r>
      <w:r w:rsidRPr="00750801">
        <w:rPr>
          <w:rFonts w:eastAsia="나눔명조" w:hint="eastAsia"/>
          <w:sz w:val="20"/>
          <w:szCs w:val="22"/>
        </w:rPr>
        <w:t xml:space="preserve"> </w:t>
      </w:r>
      <w:r w:rsidRPr="00750801">
        <w:rPr>
          <w:rFonts w:eastAsia="나눔명조" w:hint="eastAsia"/>
          <w:sz w:val="20"/>
          <w:szCs w:val="22"/>
        </w:rPr>
        <w:t>데</w:t>
      </w:r>
      <w:r w:rsidRPr="00750801">
        <w:rPr>
          <w:rFonts w:eastAsia="나눔명조" w:hint="eastAsia"/>
          <w:sz w:val="20"/>
          <w:szCs w:val="22"/>
        </w:rPr>
        <w:t xml:space="preserve"> </w:t>
      </w:r>
      <w:r w:rsidRPr="00750801">
        <w:rPr>
          <w:rFonts w:eastAsia="나눔명조" w:hint="eastAsia"/>
          <w:sz w:val="20"/>
          <w:szCs w:val="22"/>
        </w:rPr>
        <w:t>목적이</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 xml:space="preserve">. </w:t>
      </w:r>
      <w:r w:rsidRPr="00750801">
        <w:rPr>
          <w:rFonts w:eastAsia="나눔명조" w:hint="eastAsia"/>
          <w:sz w:val="20"/>
          <w:szCs w:val="22"/>
        </w:rPr>
        <w:t>따라서</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된</w:t>
      </w:r>
      <w:r w:rsidRPr="00750801">
        <w:rPr>
          <w:rFonts w:eastAsia="나눔명조" w:hint="eastAsia"/>
          <w:sz w:val="20"/>
          <w:szCs w:val="22"/>
        </w:rPr>
        <w:t xml:space="preserve"> </w:t>
      </w:r>
      <w:r w:rsidRPr="00750801">
        <w:rPr>
          <w:rFonts w:eastAsia="나눔명조"/>
          <w:sz w:val="20"/>
          <w:szCs w:val="22"/>
        </w:rPr>
        <w:t>6</w:t>
      </w:r>
      <w:r w:rsidRPr="00750801">
        <w:rPr>
          <w:rFonts w:eastAsia="나눔명조" w:hint="eastAsia"/>
          <w:sz w:val="20"/>
          <w:szCs w:val="22"/>
        </w:rPr>
        <w:t>개의</w:t>
      </w:r>
      <w:r w:rsidRPr="00750801">
        <w:rPr>
          <w:rFonts w:eastAsia="나눔명조" w:hint="eastAsia"/>
          <w:sz w:val="20"/>
          <w:szCs w:val="22"/>
        </w:rPr>
        <w:t xml:space="preserve"> </w:t>
      </w:r>
      <w:r w:rsidRPr="00750801">
        <w:rPr>
          <w:rFonts w:eastAsia="나눔명조" w:hint="eastAsia"/>
          <w:sz w:val="20"/>
          <w:szCs w:val="22"/>
        </w:rPr>
        <w:t>문항을</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긍정적</w:t>
      </w:r>
      <w:r w:rsidRPr="00750801">
        <w:rPr>
          <w:rFonts w:eastAsia="나눔명조" w:hint="eastAsia"/>
          <w:sz w:val="20"/>
          <w:szCs w:val="22"/>
        </w:rPr>
        <w:t xml:space="preserve"> </w:t>
      </w:r>
      <w:r w:rsidRPr="00750801">
        <w:rPr>
          <w:rFonts w:eastAsia="나눔명조" w:hint="eastAsia"/>
          <w:sz w:val="20"/>
          <w:szCs w:val="22"/>
        </w:rPr>
        <w:t>응답과</w:t>
      </w:r>
      <w:r w:rsidRPr="00750801">
        <w:rPr>
          <w:rFonts w:eastAsia="나눔명조" w:hint="eastAsia"/>
          <w:sz w:val="20"/>
          <w:szCs w:val="22"/>
        </w:rPr>
        <w:t xml:space="preserve"> </w:t>
      </w:r>
      <w:r w:rsidRPr="00750801">
        <w:rPr>
          <w:rFonts w:eastAsia="나눔명조" w:hint="eastAsia"/>
          <w:sz w:val="20"/>
          <w:szCs w:val="22"/>
        </w:rPr>
        <w:t>부정적</w:t>
      </w:r>
      <w:r w:rsidRPr="00750801">
        <w:rPr>
          <w:rFonts w:eastAsia="나눔명조" w:hint="eastAsia"/>
          <w:sz w:val="20"/>
          <w:szCs w:val="22"/>
        </w:rPr>
        <w:t xml:space="preserve"> </w:t>
      </w:r>
      <w:r w:rsidRPr="00750801">
        <w:rPr>
          <w:rFonts w:eastAsia="나눔명조" w:hint="eastAsia"/>
          <w:sz w:val="20"/>
          <w:szCs w:val="22"/>
        </w:rPr>
        <w:t>응답으로</w:t>
      </w:r>
      <w:r w:rsidRPr="00750801">
        <w:rPr>
          <w:rFonts w:eastAsia="나눔명조" w:hint="eastAsia"/>
          <w:sz w:val="20"/>
          <w:szCs w:val="22"/>
        </w:rPr>
        <w:t xml:space="preserve"> </w:t>
      </w:r>
      <w:r w:rsidRPr="00750801">
        <w:rPr>
          <w:rFonts w:eastAsia="나눔명조" w:hint="eastAsia"/>
          <w:sz w:val="20"/>
          <w:szCs w:val="22"/>
        </w:rPr>
        <w:t>측정하는</w:t>
      </w:r>
      <w:r w:rsidRPr="00750801">
        <w:rPr>
          <w:rFonts w:eastAsia="나눔명조" w:hint="eastAsia"/>
          <w:sz w:val="20"/>
          <w:szCs w:val="22"/>
        </w:rPr>
        <w:t xml:space="preserve"> </w:t>
      </w:r>
      <w:r w:rsidRPr="00750801">
        <w:rPr>
          <w:rFonts w:eastAsia="나눔명조" w:hint="eastAsia"/>
          <w:sz w:val="20"/>
          <w:szCs w:val="22"/>
        </w:rPr>
        <w:t>이항변수로</w:t>
      </w:r>
      <w:r w:rsidRPr="00750801">
        <w:rPr>
          <w:rFonts w:eastAsia="나눔명조" w:hint="eastAsia"/>
          <w:sz w:val="20"/>
          <w:szCs w:val="22"/>
        </w:rPr>
        <w:t xml:space="preserve"> </w:t>
      </w:r>
      <w:proofErr w:type="spellStart"/>
      <w:r w:rsidRPr="00750801">
        <w:rPr>
          <w:rFonts w:eastAsia="나눔명조" w:hint="eastAsia"/>
          <w:sz w:val="20"/>
          <w:szCs w:val="22"/>
        </w:rPr>
        <w:t>재코딩하였다</w:t>
      </w:r>
      <w:proofErr w:type="spellEnd"/>
      <w:r w:rsidRPr="00750801">
        <w:rPr>
          <w:rFonts w:eastAsia="나눔명조"/>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그렇다</w:t>
      </w:r>
      <w:r w:rsidRPr="00750801">
        <w:rPr>
          <w:rFonts w:eastAsia="나눔명조"/>
          <w:sz w:val="20"/>
          <w:szCs w:val="22"/>
        </w:rPr>
        <w:t xml:space="preserve">’ </w:t>
      </w:r>
      <w:r w:rsidRPr="00750801">
        <w:rPr>
          <w:rFonts w:eastAsia="나눔명조" w:hint="eastAsia"/>
          <w:sz w:val="20"/>
          <w:szCs w:val="22"/>
        </w:rPr>
        <w:t>또는</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proofErr w:type="spellStart"/>
      <w:r w:rsidRPr="00750801">
        <w:rPr>
          <w:rFonts w:eastAsia="나눔명조" w:hint="eastAsia"/>
          <w:sz w:val="20"/>
          <w:szCs w:val="22"/>
        </w:rPr>
        <w:t>라고</w:t>
      </w:r>
      <w:proofErr w:type="spellEnd"/>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1, ‘</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w:t>
      </w:r>
      <w:proofErr w:type="spellStart"/>
      <w:r w:rsidRPr="00750801">
        <w:rPr>
          <w:rFonts w:eastAsia="나눔명조" w:hint="eastAsia"/>
          <w:sz w:val="20"/>
          <w:szCs w:val="22"/>
        </w:rPr>
        <w:t>라고</w:t>
      </w:r>
      <w:proofErr w:type="spellEnd"/>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0</w:t>
      </w:r>
      <w:r w:rsidRPr="00750801">
        <w:rPr>
          <w:rFonts w:eastAsia="나눔명조" w:hint="eastAsia"/>
          <w:sz w:val="20"/>
          <w:szCs w:val="22"/>
        </w:rPr>
        <w:t>으로</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변수로</w:t>
      </w:r>
      <w:r w:rsidRPr="00750801">
        <w:rPr>
          <w:rFonts w:eastAsia="나눔명조" w:hint="eastAsia"/>
          <w:sz w:val="20"/>
          <w:szCs w:val="22"/>
        </w:rPr>
        <w:t xml:space="preserve"> </w:t>
      </w:r>
      <w:proofErr w:type="spellStart"/>
      <w:r w:rsidRPr="00750801">
        <w:rPr>
          <w:rFonts w:eastAsia="나눔명조" w:hint="eastAsia"/>
          <w:sz w:val="20"/>
          <w:szCs w:val="22"/>
        </w:rPr>
        <w:t>조작화한</w:t>
      </w:r>
      <w:proofErr w:type="spellEnd"/>
      <w:r w:rsidRPr="00750801">
        <w:rPr>
          <w:rFonts w:eastAsia="나눔명조" w:hint="eastAsia"/>
          <w:sz w:val="20"/>
          <w:szCs w:val="22"/>
        </w:rPr>
        <w:t xml:space="preserve"> </w:t>
      </w:r>
      <w:r w:rsidRPr="00750801">
        <w:rPr>
          <w:rFonts w:eastAsia="나눔명조" w:hint="eastAsia"/>
          <w:sz w:val="20"/>
          <w:szCs w:val="22"/>
        </w:rPr>
        <w:t>것이다</w:t>
      </w:r>
      <w:r w:rsidRPr="00750801">
        <w:rPr>
          <w:rFonts w:eastAsia="나눔명조"/>
          <w:sz w:val="20"/>
          <w:szCs w:val="22"/>
        </w:rPr>
        <w:t>.</w:t>
      </w:r>
    </w:p>
    <w:p w14:paraId="70FB5CB1" w14:textId="77777777" w:rsidR="00205971" w:rsidRPr="00750801" w:rsidRDefault="00205971" w:rsidP="00265BC3">
      <w:pPr>
        <w:wordWrap/>
        <w:spacing w:before="120" w:after="120" w:line="276" w:lineRule="auto"/>
        <w:rPr>
          <w:rFonts w:eastAsia="나눔명조"/>
          <w:sz w:val="20"/>
          <w:szCs w:val="22"/>
        </w:rPr>
      </w:pPr>
    </w:p>
    <w:p w14:paraId="18AADE06" w14:textId="2B7D6865" w:rsidR="001024D9" w:rsidRPr="001024D9" w:rsidRDefault="001024D9" w:rsidP="00265BC3">
      <w:pPr>
        <w:pStyle w:val="af"/>
        <w:keepNext/>
        <w:jc w:val="center"/>
        <w:rPr>
          <w:rFonts w:ascii="나눔명조" w:eastAsia="나눔명조" w:hAnsi="나눔명조"/>
          <w:i w:val="0"/>
          <w:iCs w:val="0"/>
          <w:sz w:val="20"/>
          <w:szCs w:val="20"/>
        </w:rPr>
      </w:pPr>
      <w:r w:rsidRPr="001024D9">
        <w:rPr>
          <w:rFonts w:ascii="나눔명조" w:eastAsia="나눔명조" w:hAnsi="나눔명조" w:hint="eastAsia"/>
          <w:i w:val="0"/>
          <w:iCs w:val="0"/>
          <w:sz w:val="20"/>
          <w:szCs w:val="20"/>
        </w:rPr>
        <w:t xml:space="preserve">그림 </w:t>
      </w:r>
      <w:r w:rsidRPr="001024D9">
        <w:rPr>
          <w:rFonts w:ascii="나눔명조" w:eastAsia="나눔명조" w:hAnsi="나눔명조"/>
          <w:i w:val="0"/>
          <w:iCs w:val="0"/>
          <w:sz w:val="20"/>
          <w:szCs w:val="20"/>
        </w:rPr>
        <w:fldChar w:fldCharType="begin"/>
      </w:r>
      <w:r w:rsidRPr="00265BC3">
        <w:rPr>
          <w:rFonts w:ascii="나눔명조" w:eastAsia="나눔명조" w:hAnsi="나눔명조"/>
          <w:i w:val="0"/>
          <w:iCs w:val="0"/>
          <w:sz w:val="20"/>
          <w:szCs w:val="20"/>
        </w:rPr>
        <w:instrText xml:space="preserve"> </w:instrText>
      </w:r>
      <w:r w:rsidRPr="00265BC3">
        <w:rPr>
          <w:rFonts w:ascii="나눔명조" w:eastAsia="나눔명조" w:hAnsi="나눔명조" w:hint="eastAsia"/>
          <w:i w:val="0"/>
          <w:iCs w:val="0"/>
          <w:sz w:val="20"/>
          <w:szCs w:val="20"/>
        </w:rPr>
        <w:instrText>SEQ 그림 \* ARABIC</w:instrText>
      </w:r>
      <w:r w:rsidRPr="00265BC3">
        <w:rPr>
          <w:rFonts w:ascii="나눔명조" w:eastAsia="나눔명조" w:hAnsi="나눔명조"/>
          <w:i w:val="0"/>
          <w:iCs w:val="0"/>
          <w:sz w:val="20"/>
          <w:szCs w:val="20"/>
        </w:rPr>
        <w:instrText xml:space="preserve"> </w:instrText>
      </w:r>
      <w:r w:rsidRPr="001024D9">
        <w:rPr>
          <w:rFonts w:ascii="나눔명조" w:eastAsia="나눔명조" w:hAnsi="나눔명조"/>
          <w:i w:val="0"/>
          <w:iCs w:val="0"/>
          <w:sz w:val="20"/>
          <w:szCs w:val="20"/>
        </w:rPr>
        <w:fldChar w:fldCharType="separate"/>
      </w:r>
      <w:r w:rsidR="00265BC3">
        <w:rPr>
          <w:rFonts w:ascii="나눔명조" w:eastAsia="나눔명조" w:hAnsi="나눔명조"/>
          <w:i w:val="0"/>
          <w:iCs w:val="0"/>
          <w:noProof/>
          <w:sz w:val="20"/>
          <w:szCs w:val="20"/>
        </w:rPr>
        <w:t>1</w:t>
      </w:r>
      <w:r w:rsidRPr="001024D9">
        <w:rPr>
          <w:rFonts w:ascii="나눔명조" w:eastAsia="나눔명조" w:hAnsi="나눔명조"/>
          <w:i w:val="0"/>
          <w:iCs w:val="0"/>
          <w:sz w:val="20"/>
          <w:szCs w:val="20"/>
        </w:rPr>
        <w:fldChar w:fldCharType="end"/>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종속변수:</w:t>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 xml:space="preserve">이항변수로 </w:t>
      </w:r>
      <w:proofErr w:type="spellStart"/>
      <w:r w:rsidRPr="001024D9">
        <w:rPr>
          <w:rFonts w:ascii="나눔명조" w:eastAsia="나눔명조" w:hAnsi="나눔명조" w:hint="eastAsia"/>
          <w:i w:val="0"/>
          <w:iCs w:val="0"/>
          <w:sz w:val="20"/>
          <w:szCs w:val="20"/>
        </w:rPr>
        <w:t>재코딩한</w:t>
      </w:r>
      <w:proofErr w:type="spellEnd"/>
      <w:r w:rsidRPr="001024D9">
        <w:rPr>
          <w:rFonts w:ascii="나눔명조" w:eastAsia="나눔명조" w:hAnsi="나눔명조" w:hint="eastAsia"/>
          <w:i w:val="0"/>
          <w:iCs w:val="0"/>
          <w:sz w:val="20"/>
          <w:szCs w:val="20"/>
        </w:rPr>
        <w:t xml:space="preserve"> 공공봉사동기 </w:t>
      </w:r>
      <w:r w:rsidRPr="001024D9">
        <w:rPr>
          <w:rFonts w:ascii="나눔명조" w:eastAsia="나눔명조" w:hAnsi="나눔명조"/>
          <w:i w:val="0"/>
          <w:iCs w:val="0"/>
          <w:sz w:val="20"/>
          <w:szCs w:val="20"/>
        </w:rPr>
        <w:br/>
      </w:r>
      <w:r w:rsidR="00265BC3">
        <w:rPr>
          <w:rFonts w:ascii="나눔명조" w:eastAsia="나눔명조" w:hAnsi="나눔명조"/>
          <w:i w:val="0"/>
          <w:iCs w:val="0"/>
          <w:sz w:val="20"/>
          <w:szCs w:val="20"/>
        </w:rPr>
        <w:t xml:space="preserve">사회에 </w:t>
      </w:r>
      <w:r w:rsidR="00265BC3">
        <w:rPr>
          <w:rFonts w:ascii="나눔명조" w:eastAsia="나눔명조" w:hAnsi="나눔명조" w:hint="eastAsia"/>
          <w:i w:val="0"/>
          <w:iCs w:val="0"/>
          <w:sz w:val="20"/>
          <w:szCs w:val="20"/>
        </w:rPr>
        <w:t>바람직한 변화를 가져오는 것이 더 의미가 있다.</w:t>
      </w:r>
    </w:p>
    <w:p w14:paraId="5741BCD2" w14:textId="77777777" w:rsidR="001024D9" w:rsidRDefault="00750801" w:rsidP="00265BC3">
      <w:pPr>
        <w:pStyle w:val="ae"/>
        <w:keepNext/>
        <w:jc w:val="center"/>
      </w:pPr>
      <w:r w:rsidRPr="00750801">
        <w:rPr>
          <w:noProof/>
          <w:sz w:val="18"/>
          <w:szCs w:val="18"/>
        </w:rPr>
        <w:drawing>
          <wp:inline distT="0" distB="0" distL="0" distR="0" wp14:anchorId="4DFE5CB1" wp14:editId="281613ED">
            <wp:extent cx="3750862" cy="2500575"/>
            <wp:effectExtent l="0" t="0" r="254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75888" cy="2517259"/>
                    </a:xfrm>
                    <a:prstGeom prst="rect">
                      <a:avLst/>
                    </a:prstGeom>
                  </pic:spPr>
                </pic:pic>
              </a:graphicData>
            </a:graphic>
          </wp:inline>
        </w:drawing>
      </w:r>
    </w:p>
    <w:p w14:paraId="22DB8E63" w14:textId="77777777" w:rsidR="001024D9" w:rsidRDefault="001024D9" w:rsidP="00265BC3">
      <w:pPr>
        <w:pStyle w:val="ae"/>
        <w:spacing w:before="60" w:after="60"/>
        <w:ind w:firstLine="300"/>
        <w:rPr>
          <w:rFonts w:ascii="Times New Roman" w:eastAsia="휴먼명조"/>
          <w:spacing w:val="-10"/>
          <w:w w:val="95"/>
        </w:rPr>
      </w:pPr>
    </w:p>
    <w:p w14:paraId="4BA5A0E5" w14:textId="59ABC9BE" w:rsidR="001024D9" w:rsidRDefault="001024D9" w:rsidP="00265BC3">
      <w:pPr>
        <w:wordWrap/>
        <w:spacing w:before="120" w:after="120" w:line="276" w:lineRule="auto"/>
        <w:rPr>
          <w:rFonts w:eastAsia="나눔명조"/>
          <w:sz w:val="20"/>
          <w:szCs w:val="22"/>
        </w:rPr>
      </w:pPr>
      <w:r w:rsidRPr="001024D9">
        <w:rPr>
          <w:rFonts w:eastAsia="나눔명조" w:hint="eastAsia"/>
          <w:sz w:val="20"/>
          <w:szCs w:val="22"/>
        </w:rPr>
        <w:t>모델에</w:t>
      </w:r>
      <w:r w:rsidRPr="001024D9">
        <w:rPr>
          <w:rFonts w:eastAsia="나눔명조" w:hint="eastAsia"/>
          <w:sz w:val="20"/>
          <w:szCs w:val="22"/>
        </w:rPr>
        <w:t xml:space="preserve"> </w:t>
      </w:r>
      <w:r w:rsidRPr="001024D9">
        <w:rPr>
          <w:rFonts w:eastAsia="나눔명조" w:hint="eastAsia"/>
          <w:sz w:val="20"/>
          <w:szCs w:val="22"/>
        </w:rPr>
        <w:t>사용되는</w:t>
      </w:r>
      <w:r w:rsidRPr="001024D9">
        <w:rPr>
          <w:rFonts w:eastAsia="나눔명조" w:hint="eastAsia"/>
          <w:sz w:val="20"/>
          <w:szCs w:val="22"/>
        </w:rPr>
        <w:t xml:space="preserve"> </w:t>
      </w:r>
      <w:r w:rsidRPr="001024D9">
        <w:rPr>
          <w:rFonts w:eastAsia="나눔명조" w:hint="eastAsia"/>
          <w:sz w:val="20"/>
          <w:szCs w:val="22"/>
        </w:rPr>
        <w:t>주요</w:t>
      </w:r>
      <w:r w:rsidRPr="001024D9">
        <w:rPr>
          <w:rFonts w:eastAsia="나눔명조" w:hint="eastAsia"/>
          <w:sz w:val="20"/>
          <w:szCs w:val="22"/>
        </w:rPr>
        <w:t xml:space="preserve"> </w:t>
      </w:r>
      <w:r w:rsidRPr="001024D9">
        <w:rPr>
          <w:rFonts w:eastAsia="나눔명조" w:hint="eastAsia"/>
          <w:sz w:val="20"/>
          <w:szCs w:val="22"/>
        </w:rPr>
        <w:t>예측변수로는</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그리고</w:t>
      </w:r>
      <w:r w:rsidRPr="001024D9">
        <w:rPr>
          <w:rFonts w:eastAsia="나눔명조" w:hint="eastAsia"/>
          <w:sz w:val="20"/>
          <w:szCs w:val="22"/>
        </w:rPr>
        <w:t xml:space="preserve"> </w:t>
      </w:r>
      <w:r w:rsidRPr="001024D9">
        <w:rPr>
          <w:rFonts w:eastAsia="나눔명조" w:hint="eastAsia"/>
          <w:sz w:val="20"/>
          <w:szCs w:val="22"/>
        </w:rPr>
        <w:t>조직</w:t>
      </w:r>
      <w:r w:rsidRPr="001024D9">
        <w:rPr>
          <w:rFonts w:eastAsia="나눔명조" w:hint="eastAsia"/>
          <w:sz w:val="20"/>
          <w:szCs w:val="22"/>
        </w:rPr>
        <w:t xml:space="preserve"> </w:t>
      </w:r>
      <w:r w:rsidRPr="001024D9">
        <w:rPr>
          <w:rFonts w:eastAsia="나눔명조" w:hint="eastAsia"/>
          <w:sz w:val="20"/>
          <w:szCs w:val="22"/>
        </w:rPr>
        <w:t>내</w:t>
      </w:r>
      <w:r w:rsidRPr="001024D9">
        <w:rPr>
          <w:rFonts w:eastAsia="나눔명조" w:hint="eastAsia"/>
          <w:sz w:val="20"/>
          <w:szCs w:val="22"/>
        </w:rPr>
        <w:t xml:space="preserve"> </w:t>
      </w:r>
      <w:r w:rsidRPr="001024D9">
        <w:rPr>
          <w:rFonts w:eastAsia="나눔명조" w:hint="eastAsia"/>
          <w:sz w:val="20"/>
          <w:szCs w:val="22"/>
        </w:rPr>
        <w:t>의사소통의</w:t>
      </w:r>
      <w:r w:rsidRPr="001024D9">
        <w:rPr>
          <w:rFonts w:eastAsia="나눔명조" w:hint="eastAsia"/>
          <w:sz w:val="20"/>
          <w:szCs w:val="22"/>
        </w:rPr>
        <w:t xml:space="preserve"> </w:t>
      </w:r>
      <w:r w:rsidRPr="001024D9">
        <w:rPr>
          <w:rFonts w:eastAsia="나눔명조" w:hint="eastAsia"/>
          <w:sz w:val="20"/>
          <w:szCs w:val="22"/>
        </w:rPr>
        <w:t>노력</w:t>
      </w:r>
      <w:r w:rsidRPr="001024D9">
        <w:rPr>
          <w:rFonts w:eastAsia="나눔명조" w:hint="eastAsia"/>
          <w:sz w:val="20"/>
          <w:szCs w:val="22"/>
        </w:rPr>
        <w:t xml:space="preserve"> </w:t>
      </w:r>
      <w:r w:rsidRPr="001024D9">
        <w:rPr>
          <w:rFonts w:eastAsia="나눔명조" w:hint="eastAsia"/>
          <w:sz w:val="20"/>
          <w:szCs w:val="22"/>
        </w:rPr>
        <w:t>수준</w:t>
      </w:r>
      <w:r w:rsidRPr="001024D9">
        <w:rPr>
          <w:rFonts w:eastAsia="나눔명조" w:hint="eastAsia"/>
          <w:sz w:val="20"/>
          <w:szCs w:val="22"/>
        </w:rPr>
        <w:t xml:space="preserve"> </w:t>
      </w:r>
      <w:r w:rsidRPr="001024D9">
        <w:rPr>
          <w:rFonts w:eastAsia="나눔명조" w:hint="eastAsia"/>
          <w:sz w:val="20"/>
          <w:szCs w:val="22"/>
        </w:rPr>
        <w:t>등이</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는</w:t>
      </w:r>
      <w:r w:rsidRPr="001024D9">
        <w:rPr>
          <w:rFonts w:eastAsia="나눔명조" w:hint="eastAsia"/>
          <w:sz w:val="20"/>
          <w:szCs w:val="22"/>
        </w:rPr>
        <w:t xml:space="preserve"> </w:t>
      </w:r>
      <w:r w:rsidRPr="001512ED">
        <w:rPr>
          <w:rFonts w:eastAsia="나눔명조" w:hint="eastAsia"/>
          <w:sz w:val="20"/>
          <w:szCs w:val="22"/>
        </w:rPr>
        <w:t>응답자가</w:t>
      </w:r>
      <w:r w:rsidRPr="001512ED">
        <w:rPr>
          <w:rFonts w:eastAsia="나눔명조" w:hint="eastAsia"/>
          <w:sz w:val="20"/>
          <w:szCs w:val="22"/>
        </w:rPr>
        <w:t xml:space="preserve"> </w:t>
      </w:r>
      <w:r w:rsidRPr="001512ED">
        <w:rPr>
          <w:rFonts w:eastAsia="나눔명조" w:hint="eastAsia"/>
          <w:sz w:val="20"/>
          <w:szCs w:val="22"/>
        </w:rPr>
        <w:t>속한</w:t>
      </w:r>
      <w:r w:rsidRPr="001512ED">
        <w:rPr>
          <w:rFonts w:eastAsia="나눔명조" w:hint="eastAsia"/>
          <w:sz w:val="20"/>
          <w:szCs w:val="22"/>
        </w:rPr>
        <w:t xml:space="preserve"> </w:t>
      </w:r>
      <w:r w:rsidRPr="001512ED">
        <w:rPr>
          <w:rFonts w:eastAsia="나눔명조" w:hint="eastAsia"/>
          <w:sz w:val="20"/>
          <w:szCs w:val="22"/>
        </w:rPr>
        <w:t>기관의</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측정하기</w:t>
      </w:r>
      <w:r w:rsidRPr="001512ED">
        <w:rPr>
          <w:rFonts w:eastAsia="나눔명조" w:hint="eastAsia"/>
          <w:sz w:val="20"/>
          <w:szCs w:val="22"/>
        </w:rPr>
        <w:t xml:space="preserve"> </w:t>
      </w:r>
      <w:r w:rsidRPr="001512ED">
        <w:rPr>
          <w:rFonts w:eastAsia="나눔명조" w:hint="eastAsia"/>
          <w:sz w:val="20"/>
          <w:szCs w:val="22"/>
        </w:rPr>
        <w:t>위하여</w:t>
      </w:r>
      <w:r w:rsidRPr="001512ED">
        <w:rPr>
          <w:rFonts w:eastAsia="나눔명조" w:hint="eastAsia"/>
          <w:sz w:val="20"/>
          <w:szCs w:val="22"/>
        </w:rPr>
        <w:t xml:space="preserve"> </w:t>
      </w:r>
      <w:r w:rsidRPr="001512ED">
        <w:rPr>
          <w:rFonts w:eastAsia="나눔명조" w:hint="eastAsia"/>
          <w:sz w:val="20"/>
          <w:szCs w:val="22"/>
        </w:rPr>
        <w:t>총</w:t>
      </w:r>
      <w:r w:rsidRPr="001512ED">
        <w:rPr>
          <w:rFonts w:eastAsia="나눔명조" w:hint="eastAsia"/>
          <w:sz w:val="20"/>
          <w:szCs w:val="22"/>
        </w:rPr>
        <w:t xml:space="preserve"> </w:t>
      </w:r>
      <w:r w:rsidRPr="001512ED">
        <w:rPr>
          <w:rFonts w:eastAsia="나눔명조"/>
          <w:sz w:val="20"/>
          <w:szCs w:val="22"/>
        </w:rPr>
        <w:t>10</w:t>
      </w:r>
      <w:r w:rsidRPr="001512ED">
        <w:rPr>
          <w:rFonts w:eastAsia="나눔명조" w:hint="eastAsia"/>
          <w:sz w:val="20"/>
          <w:szCs w:val="22"/>
        </w:rPr>
        <w:t>가지</w:t>
      </w:r>
      <w:r w:rsidRPr="001512ED">
        <w:rPr>
          <w:rFonts w:eastAsia="나눔명조" w:hint="eastAsia"/>
          <w:sz w:val="20"/>
          <w:szCs w:val="22"/>
        </w:rPr>
        <w:t xml:space="preserve"> </w:t>
      </w:r>
      <w:r w:rsidRPr="001512ED">
        <w:rPr>
          <w:rFonts w:eastAsia="나눔명조" w:hint="eastAsia"/>
          <w:sz w:val="20"/>
          <w:szCs w:val="22"/>
        </w:rPr>
        <w:t>항목을</w:t>
      </w:r>
      <w:r w:rsidRPr="001512ED">
        <w:rPr>
          <w:rFonts w:eastAsia="나눔명조" w:hint="eastAsia"/>
          <w:sz w:val="20"/>
          <w:szCs w:val="22"/>
        </w:rPr>
        <w:t xml:space="preserve"> </w:t>
      </w:r>
      <w:r w:rsidRPr="001512ED">
        <w:rPr>
          <w:rFonts w:eastAsia="나눔명조"/>
          <w:sz w:val="20"/>
          <w:szCs w:val="22"/>
        </w:rPr>
        <w:t>5</w:t>
      </w:r>
      <w:r w:rsidRPr="001512ED">
        <w:rPr>
          <w:rFonts w:eastAsia="나눔명조" w:hint="eastAsia"/>
          <w:sz w:val="20"/>
          <w:szCs w:val="22"/>
        </w:rPr>
        <w:t>점</w:t>
      </w:r>
      <w:r w:rsidRPr="001512ED">
        <w:rPr>
          <w:rFonts w:eastAsia="나눔명조" w:hint="eastAsia"/>
          <w:sz w:val="20"/>
          <w:szCs w:val="22"/>
        </w:rPr>
        <w:t xml:space="preserve"> </w:t>
      </w:r>
      <w:r w:rsidRPr="001512ED">
        <w:rPr>
          <w:rFonts w:eastAsia="나눔명조" w:hint="eastAsia"/>
          <w:sz w:val="20"/>
          <w:szCs w:val="22"/>
        </w:rPr>
        <w:t>척도로</w:t>
      </w:r>
      <w:r w:rsidRPr="001512ED">
        <w:rPr>
          <w:rFonts w:eastAsia="나눔명조" w:hint="eastAsia"/>
          <w:sz w:val="20"/>
          <w:szCs w:val="22"/>
        </w:rPr>
        <w:t xml:space="preserve"> </w:t>
      </w:r>
      <w:r w:rsidRPr="001512ED">
        <w:rPr>
          <w:rFonts w:eastAsia="나눔명조" w:hint="eastAsia"/>
          <w:sz w:val="20"/>
          <w:szCs w:val="22"/>
        </w:rPr>
        <w:t>측정한</w:t>
      </w:r>
      <w:r w:rsidRPr="001512ED">
        <w:rPr>
          <w:rFonts w:eastAsia="나눔명조" w:hint="eastAsia"/>
          <w:sz w:val="20"/>
          <w:szCs w:val="22"/>
        </w:rPr>
        <w:t xml:space="preserve"> </w:t>
      </w:r>
      <w:r w:rsidRPr="001512ED">
        <w:rPr>
          <w:rFonts w:eastAsia="나눔명조" w:hint="eastAsia"/>
          <w:sz w:val="20"/>
          <w:szCs w:val="22"/>
        </w:rPr>
        <w:t>지표를</w:t>
      </w:r>
      <w:r w:rsidRPr="001512ED">
        <w:rPr>
          <w:rFonts w:eastAsia="나눔명조" w:hint="eastAsia"/>
          <w:sz w:val="20"/>
          <w:szCs w:val="22"/>
        </w:rPr>
        <w:t xml:space="preserve"> </w:t>
      </w:r>
      <w:r w:rsidRPr="001512ED">
        <w:rPr>
          <w:rFonts w:eastAsia="나눔명조" w:hint="eastAsia"/>
          <w:sz w:val="20"/>
          <w:szCs w:val="22"/>
        </w:rPr>
        <w:t>포함하고</w:t>
      </w:r>
      <w:r w:rsidRPr="001512ED">
        <w:rPr>
          <w:rFonts w:eastAsia="나눔명조" w:hint="eastAsia"/>
          <w:sz w:val="20"/>
          <w:szCs w:val="22"/>
        </w:rPr>
        <w:t xml:space="preserve"> </w:t>
      </w:r>
      <w:r w:rsidRPr="001512ED">
        <w:rPr>
          <w:rFonts w:eastAsia="나눔명조" w:hint="eastAsia"/>
          <w:sz w:val="20"/>
          <w:szCs w:val="22"/>
        </w:rPr>
        <w:t>있다</w:t>
      </w:r>
      <w:r w:rsidRPr="001512ED">
        <w:rPr>
          <w:rFonts w:eastAsia="나눔명조"/>
          <w:sz w:val="20"/>
          <w:szCs w:val="22"/>
        </w:rPr>
        <w:t xml:space="preserve">. </w:t>
      </w:r>
      <w:r w:rsidRPr="001512ED">
        <w:rPr>
          <w:rFonts w:eastAsia="나눔명조" w:hint="eastAsia"/>
          <w:sz w:val="20"/>
          <w:szCs w:val="22"/>
        </w:rPr>
        <w:t>그</w:t>
      </w:r>
      <w:r w:rsidRPr="001512ED">
        <w:rPr>
          <w:rFonts w:eastAsia="나눔명조" w:hint="eastAsia"/>
          <w:sz w:val="20"/>
          <w:szCs w:val="22"/>
        </w:rPr>
        <w:t xml:space="preserve"> </w:t>
      </w:r>
      <w:r w:rsidRPr="001512ED">
        <w:rPr>
          <w:rFonts w:eastAsia="나눔명조" w:hint="eastAsia"/>
          <w:sz w:val="20"/>
          <w:szCs w:val="22"/>
        </w:rPr>
        <w:t>중에서</w:t>
      </w:r>
      <w:r w:rsidRPr="001512ED">
        <w:rPr>
          <w:rFonts w:eastAsia="나눔명조" w:hint="eastAsia"/>
          <w:sz w:val="20"/>
          <w:szCs w:val="22"/>
        </w:rPr>
        <w:t xml:space="preserve"> </w:t>
      </w:r>
      <w:r w:rsidRPr="001512ED">
        <w:rPr>
          <w:rFonts w:eastAsia="나눔명조" w:hint="eastAsia"/>
          <w:sz w:val="20"/>
          <w:szCs w:val="22"/>
        </w:rPr>
        <w:t>거래적</w:t>
      </w:r>
      <w:r w:rsidRPr="001512ED">
        <w:rPr>
          <w:rFonts w:eastAsia="나눔명조" w:hint="eastAsia"/>
          <w:sz w:val="20"/>
          <w:szCs w:val="22"/>
        </w:rPr>
        <w:t xml:space="preserve"> </w:t>
      </w:r>
      <w:r w:rsidRPr="001512ED">
        <w:rPr>
          <w:rFonts w:eastAsia="나눔명조" w:hint="eastAsia"/>
          <w:sz w:val="20"/>
          <w:szCs w:val="22"/>
        </w:rPr>
        <w:t>리더십은</w:t>
      </w:r>
      <w:r w:rsidRPr="001512ED">
        <w:rPr>
          <w:rFonts w:eastAsia="나눔명조" w:hint="eastAsia"/>
          <w:sz w:val="20"/>
          <w:szCs w:val="22"/>
        </w:rPr>
        <w:t xml:space="preserve"> </w:t>
      </w:r>
      <w:r w:rsidR="00F63613" w:rsidRPr="001512ED">
        <w:rPr>
          <w:rFonts w:eastAsia="나눔명조" w:hint="eastAsia"/>
          <w:sz w:val="20"/>
          <w:szCs w:val="22"/>
        </w:rPr>
        <w:t>리더가</w:t>
      </w:r>
      <w:r w:rsidR="00F63613" w:rsidRPr="001512ED">
        <w:rPr>
          <w:rFonts w:eastAsia="나눔명조" w:hint="eastAsia"/>
          <w:sz w:val="20"/>
          <w:szCs w:val="22"/>
        </w:rPr>
        <w:t xml:space="preserve"> </w:t>
      </w:r>
      <w:r w:rsidR="00F63613" w:rsidRPr="001512ED">
        <w:rPr>
          <w:rFonts w:eastAsia="나눔명조" w:hint="eastAsia"/>
          <w:sz w:val="20"/>
          <w:szCs w:val="22"/>
        </w:rPr>
        <w:t>보상과</w:t>
      </w:r>
      <w:r w:rsidR="00F63613" w:rsidRPr="001512ED">
        <w:rPr>
          <w:rFonts w:eastAsia="나눔명조" w:hint="eastAsia"/>
          <w:sz w:val="20"/>
          <w:szCs w:val="22"/>
        </w:rPr>
        <w:t xml:space="preserve"> </w:t>
      </w:r>
      <w:r w:rsidR="00F63613" w:rsidRPr="001512ED">
        <w:rPr>
          <w:rFonts w:eastAsia="나눔명조" w:hint="eastAsia"/>
          <w:sz w:val="20"/>
          <w:szCs w:val="22"/>
        </w:rPr>
        <w:t>처벌을</w:t>
      </w:r>
      <w:r w:rsidR="00F63613" w:rsidRPr="001512ED">
        <w:rPr>
          <w:rFonts w:eastAsia="나눔명조" w:hint="eastAsia"/>
          <w:sz w:val="20"/>
          <w:szCs w:val="22"/>
        </w:rPr>
        <w:t xml:space="preserve"> </w:t>
      </w:r>
      <w:r w:rsidR="00F63613" w:rsidRPr="001512ED">
        <w:rPr>
          <w:rFonts w:eastAsia="나눔명조" w:hint="eastAsia"/>
          <w:sz w:val="20"/>
          <w:szCs w:val="22"/>
        </w:rPr>
        <w:t>통해</w:t>
      </w:r>
      <w:r w:rsidR="00F63613" w:rsidRPr="001512ED">
        <w:rPr>
          <w:rFonts w:eastAsia="나눔명조" w:hint="eastAsia"/>
          <w:sz w:val="20"/>
          <w:szCs w:val="22"/>
        </w:rPr>
        <w:t xml:space="preserve"> </w:t>
      </w:r>
      <w:r w:rsidR="00F63613" w:rsidRPr="001512ED">
        <w:rPr>
          <w:rFonts w:eastAsia="나눔명조" w:hint="eastAsia"/>
          <w:sz w:val="20"/>
          <w:szCs w:val="22"/>
        </w:rPr>
        <w:t>구성원의</w:t>
      </w:r>
      <w:r w:rsidR="00F63613" w:rsidRPr="001512ED">
        <w:rPr>
          <w:rFonts w:eastAsia="나눔명조" w:hint="eastAsia"/>
          <w:sz w:val="20"/>
          <w:szCs w:val="22"/>
        </w:rPr>
        <w:t xml:space="preserve"> </w:t>
      </w:r>
      <w:r w:rsidR="00F63613" w:rsidRPr="001512ED">
        <w:rPr>
          <w:rFonts w:eastAsia="나눔명조" w:hint="eastAsia"/>
          <w:sz w:val="20"/>
          <w:szCs w:val="22"/>
        </w:rPr>
        <w:t>순응을</w:t>
      </w:r>
      <w:r w:rsidR="00F63613" w:rsidRPr="001512ED">
        <w:rPr>
          <w:rFonts w:eastAsia="나눔명조" w:hint="eastAsia"/>
          <w:sz w:val="20"/>
          <w:szCs w:val="22"/>
        </w:rPr>
        <w:t xml:space="preserve"> </w:t>
      </w:r>
      <w:r w:rsidR="00F63613" w:rsidRPr="001512ED">
        <w:rPr>
          <w:rFonts w:eastAsia="나눔명조" w:hint="eastAsia"/>
          <w:sz w:val="20"/>
          <w:szCs w:val="22"/>
        </w:rPr>
        <w:t>촉진하는</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의미한다</w:t>
      </w:r>
      <w:r w:rsidRPr="001512ED">
        <w:rPr>
          <w:rFonts w:eastAsia="나눔명조" w:hint="eastAsia"/>
          <w:sz w:val="20"/>
          <w:szCs w:val="22"/>
        </w:rPr>
        <w:t xml:space="preserve"> </w:t>
      </w:r>
      <w:r w:rsidRPr="001512ED">
        <w:rPr>
          <w:rFonts w:eastAsia="나눔명조"/>
          <w:sz w:val="20"/>
          <w:szCs w:val="22"/>
        </w:rPr>
        <w:t>(</w:t>
      </w:r>
      <w:proofErr w:type="spellStart"/>
      <w:r w:rsidR="00F63613" w:rsidRPr="001512ED">
        <w:rPr>
          <w:rFonts w:eastAsia="나눔명조" w:hint="eastAsia"/>
          <w:sz w:val="20"/>
          <w:szCs w:val="22"/>
        </w:rPr>
        <w:t>Odumeru</w:t>
      </w:r>
      <w:proofErr w:type="spellEnd"/>
      <w:r w:rsidR="00F63613" w:rsidRPr="001512ED">
        <w:rPr>
          <w:rFonts w:eastAsia="나눔명조" w:hint="eastAsia"/>
          <w:sz w:val="20"/>
          <w:szCs w:val="22"/>
        </w:rPr>
        <w:t xml:space="preserve"> &amp; Ogbonna, 2013</w:t>
      </w:r>
      <w:r w:rsidRPr="001512ED">
        <w:rPr>
          <w:rFonts w:eastAsia="나눔명조"/>
          <w:sz w:val="20"/>
          <w:szCs w:val="22"/>
        </w:rPr>
        <w:t xml:space="preserve">). </w:t>
      </w:r>
      <w:r w:rsidRPr="001512ED">
        <w:rPr>
          <w:rFonts w:eastAsia="나눔명조" w:hint="eastAsia"/>
          <w:sz w:val="20"/>
          <w:szCs w:val="22"/>
        </w:rPr>
        <w:t>즉</w:t>
      </w:r>
      <w:r w:rsidRPr="001512ED">
        <w:rPr>
          <w:rFonts w:eastAsia="나눔명조"/>
          <w:sz w:val="20"/>
          <w:szCs w:val="22"/>
        </w:rPr>
        <w:t>, 10</w:t>
      </w:r>
      <w:r w:rsidRPr="001512ED">
        <w:rPr>
          <w:rFonts w:eastAsia="나눔명조" w:hint="eastAsia"/>
          <w:sz w:val="20"/>
          <w:szCs w:val="22"/>
        </w:rPr>
        <w:t>개의</w:t>
      </w:r>
      <w:r w:rsidRPr="001512ED">
        <w:rPr>
          <w:rFonts w:eastAsia="나눔명조" w:hint="eastAsia"/>
          <w:sz w:val="20"/>
          <w:szCs w:val="22"/>
        </w:rPr>
        <w:t xml:space="preserve"> </w:t>
      </w:r>
      <w:r w:rsidRPr="001512ED">
        <w:rPr>
          <w:rFonts w:eastAsia="나눔명조" w:hint="eastAsia"/>
          <w:sz w:val="20"/>
          <w:szCs w:val="22"/>
        </w:rPr>
        <w:t>항목</w:t>
      </w:r>
      <w:r w:rsidRPr="001512ED">
        <w:rPr>
          <w:rFonts w:eastAsia="나눔명조" w:hint="eastAsia"/>
          <w:sz w:val="20"/>
          <w:szCs w:val="22"/>
        </w:rPr>
        <w:t xml:space="preserve"> </w:t>
      </w:r>
      <w:r w:rsidRPr="001512ED">
        <w:rPr>
          <w:rFonts w:eastAsia="나눔명조" w:hint="eastAsia"/>
          <w:sz w:val="20"/>
          <w:szCs w:val="22"/>
        </w:rPr>
        <w:t>중에서</w:t>
      </w:r>
      <w:r w:rsidRPr="001512ED">
        <w:rPr>
          <w:rFonts w:eastAsia="나눔명조" w:hint="eastAsia"/>
          <w:sz w:val="20"/>
          <w:szCs w:val="22"/>
        </w:rPr>
        <w:t xml:space="preserve"> </w:t>
      </w:r>
      <w:r w:rsidRPr="001512ED">
        <w:rPr>
          <w:rFonts w:eastAsia="나눔명조"/>
          <w:sz w:val="20"/>
          <w:szCs w:val="22"/>
        </w:rPr>
        <w:t>“</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목표가</w:t>
      </w:r>
      <w:r w:rsidRPr="001512ED">
        <w:rPr>
          <w:rFonts w:eastAsia="나눔명조" w:hint="eastAsia"/>
          <w:sz w:val="20"/>
          <w:szCs w:val="22"/>
        </w:rPr>
        <w:t xml:space="preserve"> </w:t>
      </w:r>
      <w:r w:rsidRPr="001512ED">
        <w:rPr>
          <w:rFonts w:eastAsia="나눔명조" w:hint="eastAsia"/>
          <w:sz w:val="20"/>
          <w:szCs w:val="22"/>
        </w:rPr>
        <w:t>달성될</w:t>
      </w:r>
      <w:r w:rsidRPr="001512ED">
        <w:rPr>
          <w:rFonts w:eastAsia="나눔명조" w:hint="eastAsia"/>
          <w:sz w:val="20"/>
          <w:szCs w:val="22"/>
        </w:rPr>
        <w:t xml:space="preserve"> </w:t>
      </w:r>
      <w:r w:rsidRPr="001512ED">
        <w:rPr>
          <w:rFonts w:eastAsia="나눔명조" w:hint="eastAsia"/>
          <w:sz w:val="20"/>
          <w:szCs w:val="22"/>
        </w:rPr>
        <w:t>경우</w:t>
      </w:r>
      <w:r w:rsidRPr="001512ED">
        <w:rPr>
          <w:rFonts w:eastAsia="나눔명조" w:hint="eastAsia"/>
          <w:sz w:val="20"/>
          <w:szCs w:val="22"/>
        </w:rPr>
        <w:t xml:space="preserve"> </w:t>
      </w:r>
      <w:r w:rsidRPr="001512ED">
        <w:rPr>
          <w:rFonts w:eastAsia="나눔명조" w:hint="eastAsia"/>
          <w:sz w:val="20"/>
          <w:szCs w:val="22"/>
        </w:rPr>
        <w:t>내가</w:t>
      </w:r>
      <w:r w:rsidRPr="001512ED">
        <w:rPr>
          <w:rFonts w:eastAsia="나눔명조" w:hint="eastAsia"/>
          <w:sz w:val="20"/>
          <w:szCs w:val="22"/>
        </w:rPr>
        <w:t xml:space="preserve"> </w:t>
      </w:r>
      <w:r w:rsidRPr="001512ED">
        <w:rPr>
          <w:rFonts w:eastAsia="나눔명조" w:hint="eastAsia"/>
          <w:sz w:val="20"/>
          <w:szCs w:val="22"/>
        </w:rPr>
        <w:t>받게</w:t>
      </w:r>
      <w:r w:rsidRPr="001512ED">
        <w:rPr>
          <w:rFonts w:eastAsia="나눔명조" w:hint="eastAsia"/>
          <w:sz w:val="20"/>
          <w:szCs w:val="22"/>
        </w:rPr>
        <w:t xml:space="preserve"> </w:t>
      </w:r>
      <w:r w:rsidRPr="001512ED">
        <w:rPr>
          <w:rFonts w:eastAsia="나눔명조" w:hint="eastAsia"/>
          <w:sz w:val="20"/>
          <w:szCs w:val="22"/>
        </w:rPr>
        <w:t>될</w:t>
      </w:r>
      <w:r w:rsidRPr="001512ED">
        <w:rPr>
          <w:rFonts w:eastAsia="나눔명조" w:hint="eastAsia"/>
          <w:sz w:val="20"/>
          <w:szCs w:val="22"/>
        </w:rPr>
        <w:t xml:space="preserve"> </w:t>
      </w:r>
      <w:r w:rsidRPr="001512ED">
        <w:rPr>
          <w:rFonts w:eastAsia="나눔명조" w:hint="eastAsia"/>
          <w:sz w:val="20"/>
          <w:szCs w:val="22"/>
        </w:rPr>
        <w:t>보상</w:t>
      </w:r>
      <w:r w:rsidRPr="001512ED">
        <w:rPr>
          <w:rFonts w:eastAsia="나눔명조"/>
          <w:sz w:val="20"/>
          <w:szCs w:val="22"/>
        </w:rPr>
        <w:t>/</w:t>
      </w:r>
      <w:r w:rsidRPr="001512ED">
        <w:rPr>
          <w:rFonts w:eastAsia="나눔명조" w:hint="eastAsia"/>
          <w:sz w:val="20"/>
          <w:szCs w:val="22"/>
        </w:rPr>
        <w:t>이익에</w:t>
      </w:r>
      <w:r w:rsidRPr="001512ED">
        <w:rPr>
          <w:rFonts w:eastAsia="나눔명조" w:hint="eastAsia"/>
          <w:sz w:val="20"/>
          <w:szCs w:val="22"/>
        </w:rPr>
        <w:t xml:space="preserve"> </w:t>
      </w:r>
      <w:r w:rsidRPr="001512ED">
        <w:rPr>
          <w:rFonts w:eastAsia="나눔명조" w:hint="eastAsia"/>
          <w:sz w:val="20"/>
          <w:szCs w:val="22"/>
        </w:rPr>
        <w:t>대해</w:t>
      </w:r>
      <w:r w:rsidRPr="001512ED">
        <w:rPr>
          <w:rFonts w:eastAsia="나눔명조" w:hint="eastAsia"/>
          <w:sz w:val="20"/>
          <w:szCs w:val="22"/>
        </w:rPr>
        <w:t xml:space="preserve"> </w:t>
      </w:r>
      <w:r w:rsidRPr="001512ED">
        <w:rPr>
          <w:rFonts w:eastAsia="나눔명조" w:hint="eastAsia"/>
          <w:sz w:val="20"/>
          <w:szCs w:val="22"/>
        </w:rPr>
        <w:t>잘</w:t>
      </w:r>
      <w:r w:rsidRPr="001512ED">
        <w:rPr>
          <w:rFonts w:eastAsia="나눔명조" w:hint="eastAsia"/>
          <w:sz w:val="20"/>
          <w:szCs w:val="22"/>
        </w:rPr>
        <w:t xml:space="preserve"> </w:t>
      </w:r>
      <w:r w:rsidRPr="001512ED">
        <w:rPr>
          <w:rFonts w:eastAsia="나눔명조" w:hint="eastAsia"/>
          <w:sz w:val="20"/>
          <w:szCs w:val="22"/>
        </w:rPr>
        <w:t>이해시켜</w:t>
      </w:r>
      <w:r w:rsidRPr="001512ED">
        <w:rPr>
          <w:rFonts w:eastAsia="나눔명조" w:hint="eastAsia"/>
          <w:sz w:val="20"/>
          <w:szCs w:val="22"/>
        </w:rPr>
        <w:t xml:space="preserve"> </w:t>
      </w:r>
      <w:r w:rsidRPr="001512ED">
        <w:rPr>
          <w:rFonts w:eastAsia="나눔명조" w:hint="eastAsia"/>
          <w:sz w:val="20"/>
          <w:szCs w:val="22"/>
        </w:rPr>
        <w:t>준다</w:t>
      </w:r>
      <w:r w:rsidRPr="001512ED">
        <w:rPr>
          <w:rFonts w:eastAsia="나눔명조"/>
          <w:sz w:val="20"/>
          <w:szCs w:val="22"/>
        </w:rPr>
        <w:t>”, “</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업무성과에</w:t>
      </w:r>
      <w:r w:rsidRPr="001512ED">
        <w:rPr>
          <w:rFonts w:eastAsia="나눔명조" w:hint="eastAsia"/>
          <w:sz w:val="20"/>
          <w:szCs w:val="22"/>
        </w:rPr>
        <w:t xml:space="preserve"> </w:t>
      </w:r>
      <w:r w:rsidRPr="001512ED">
        <w:rPr>
          <w:rFonts w:eastAsia="나눔명조" w:hint="eastAsia"/>
          <w:sz w:val="20"/>
          <w:szCs w:val="22"/>
        </w:rPr>
        <w:t>따른</w:t>
      </w:r>
      <w:r w:rsidRPr="001512ED">
        <w:rPr>
          <w:rFonts w:eastAsia="나눔명조" w:hint="eastAsia"/>
          <w:sz w:val="20"/>
          <w:szCs w:val="22"/>
        </w:rPr>
        <w:t xml:space="preserve"> </w:t>
      </w:r>
      <w:r w:rsidRPr="001512ED">
        <w:rPr>
          <w:rFonts w:eastAsia="나눔명조" w:hint="eastAsia"/>
          <w:sz w:val="20"/>
          <w:szCs w:val="22"/>
        </w:rPr>
        <w:t>보상</w:t>
      </w:r>
      <w:r w:rsidRPr="001512ED">
        <w:rPr>
          <w:rFonts w:eastAsia="나눔명조"/>
          <w:sz w:val="20"/>
          <w:szCs w:val="22"/>
        </w:rPr>
        <w:t>/</w:t>
      </w:r>
      <w:r w:rsidRPr="001512ED">
        <w:rPr>
          <w:rFonts w:eastAsia="나눔명조" w:hint="eastAsia"/>
          <w:sz w:val="20"/>
          <w:szCs w:val="22"/>
        </w:rPr>
        <w:t>이익을</w:t>
      </w:r>
      <w:r w:rsidRPr="001512ED">
        <w:rPr>
          <w:rFonts w:eastAsia="나눔명조" w:hint="eastAsia"/>
          <w:sz w:val="20"/>
          <w:szCs w:val="22"/>
        </w:rPr>
        <w:t xml:space="preserve"> </w:t>
      </w:r>
      <w:r w:rsidRPr="001512ED">
        <w:rPr>
          <w:rFonts w:eastAsia="나눔명조" w:hint="eastAsia"/>
          <w:sz w:val="20"/>
          <w:szCs w:val="22"/>
        </w:rPr>
        <w:t>얻기</w:t>
      </w:r>
      <w:r w:rsidRPr="001512ED">
        <w:rPr>
          <w:rFonts w:eastAsia="나눔명조" w:hint="eastAsia"/>
          <w:sz w:val="20"/>
          <w:szCs w:val="22"/>
        </w:rPr>
        <w:t xml:space="preserve"> </w:t>
      </w:r>
      <w:r w:rsidRPr="001512ED">
        <w:rPr>
          <w:rFonts w:eastAsia="나눔명조" w:hint="eastAsia"/>
          <w:sz w:val="20"/>
          <w:szCs w:val="22"/>
        </w:rPr>
        <w:t>위해</w:t>
      </w:r>
      <w:r w:rsidRPr="001512ED">
        <w:rPr>
          <w:rFonts w:eastAsia="나눔명조" w:hint="eastAsia"/>
          <w:sz w:val="20"/>
          <w:szCs w:val="22"/>
        </w:rPr>
        <w:t xml:space="preserve"> </w:t>
      </w:r>
      <w:r w:rsidRPr="001512ED">
        <w:rPr>
          <w:rFonts w:eastAsia="나눔명조" w:hint="eastAsia"/>
          <w:sz w:val="20"/>
          <w:szCs w:val="22"/>
        </w:rPr>
        <w:t>내가</w:t>
      </w:r>
      <w:r w:rsidRPr="001512ED">
        <w:rPr>
          <w:rFonts w:eastAsia="나눔명조" w:hint="eastAsia"/>
          <w:sz w:val="20"/>
          <w:szCs w:val="22"/>
        </w:rPr>
        <w:t xml:space="preserve"> </w:t>
      </w:r>
      <w:r w:rsidRPr="001512ED">
        <w:rPr>
          <w:rFonts w:eastAsia="나눔명조" w:hint="eastAsia"/>
          <w:sz w:val="20"/>
          <w:szCs w:val="22"/>
        </w:rPr>
        <w:t>어떻게</w:t>
      </w:r>
      <w:r w:rsidRPr="001512ED">
        <w:rPr>
          <w:rFonts w:eastAsia="나눔명조" w:hint="eastAsia"/>
          <w:sz w:val="20"/>
          <w:szCs w:val="22"/>
        </w:rPr>
        <w:t xml:space="preserve"> </w:t>
      </w:r>
      <w:r w:rsidRPr="001512ED">
        <w:rPr>
          <w:rFonts w:eastAsia="나눔명조" w:hint="eastAsia"/>
          <w:sz w:val="20"/>
          <w:szCs w:val="22"/>
        </w:rPr>
        <w:t>해야</w:t>
      </w:r>
      <w:r w:rsidRPr="001512ED">
        <w:rPr>
          <w:rFonts w:eastAsia="나눔명조" w:hint="eastAsia"/>
          <w:sz w:val="20"/>
          <w:szCs w:val="22"/>
        </w:rPr>
        <w:t xml:space="preserve"> </w:t>
      </w:r>
      <w:r w:rsidRPr="001512ED">
        <w:rPr>
          <w:rFonts w:eastAsia="나눔명조" w:hint="eastAsia"/>
          <w:sz w:val="20"/>
          <w:szCs w:val="22"/>
        </w:rPr>
        <w:t>하는지를</w:t>
      </w:r>
      <w:r w:rsidRPr="001512ED">
        <w:rPr>
          <w:rFonts w:eastAsia="나눔명조" w:hint="eastAsia"/>
          <w:sz w:val="20"/>
          <w:szCs w:val="22"/>
        </w:rPr>
        <w:t xml:space="preserve"> </w:t>
      </w:r>
      <w:r w:rsidRPr="001512ED">
        <w:rPr>
          <w:rFonts w:eastAsia="나눔명조" w:hint="eastAsia"/>
          <w:sz w:val="20"/>
          <w:szCs w:val="22"/>
        </w:rPr>
        <w:t>구체적으로</w:t>
      </w:r>
      <w:r w:rsidRPr="001512ED">
        <w:rPr>
          <w:rFonts w:eastAsia="나눔명조" w:hint="eastAsia"/>
          <w:sz w:val="20"/>
          <w:szCs w:val="22"/>
        </w:rPr>
        <w:t xml:space="preserve"> </w:t>
      </w:r>
      <w:r w:rsidRPr="001512ED">
        <w:rPr>
          <w:rFonts w:eastAsia="나눔명조" w:hint="eastAsia"/>
          <w:sz w:val="20"/>
          <w:szCs w:val="22"/>
        </w:rPr>
        <w:t>알려준다</w:t>
      </w:r>
      <w:r w:rsidRPr="001512ED">
        <w:rPr>
          <w:rFonts w:eastAsia="나눔명조"/>
          <w:sz w:val="20"/>
          <w:szCs w:val="22"/>
        </w:rPr>
        <w:t>”, “</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다른</w:t>
      </w:r>
      <w:r w:rsidRPr="001512ED">
        <w:rPr>
          <w:rFonts w:eastAsia="나눔명조" w:hint="eastAsia"/>
          <w:sz w:val="20"/>
          <w:szCs w:val="22"/>
        </w:rPr>
        <w:t xml:space="preserve"> </w:t>
      </w:r>
      <w:r w:rsidRPr="001512ED">
        <w:rPr>
          <w:rFonts w:eastAsia="나눔명조" w:hint="eastAsia"/>
          <w:sz w:val="20"/>
          <w:szCs w:val="22"/>
        </w:rPr>
        <w:t>사람이</w:t>
      </w:r>
      <w:r w:rsidRPr="001512ED">
        <w:rPr>
          <w:rFonts w:eastAsia="나눔명조" w:hint="eastAsia"/>
          <w:sz w:val="20"/>
          <w:szCs w:val="22"/>
        </w:rPr>
        <w:t xml:space="preserve"> </w:t>
      </w:r>
      <w:r w:rsidRPr="001512ED">
        <w:rPr>
          <w:rFonts w:eastAsia="나눔명조" w:hint="eastAsia"/>
          <w:sz w:val="20"/>
          <w:szCs w:val="22"/>
        </w:rPr>
        <w:t>자신의</w:t>
      </w:r>
      <w:r w:rsidRPr="001512ED">
        <w:rPr>
          <w:rFonts w:eastAsia="나눔명조" w:hint="eastAsia"/>
          <w:sz w:val="20"/>
          <w:szCs w:val="22"/>
        </w:rPr>
        <w:t xml:space="preserve"> </w:t>
      </w:r>
      <w:r w:rsidRPr="001512ED">
        <w:rPr>
          <w:rFonts w:eastAsia="나눔명조" w:hint="eastAsia"/>
          <w:sz w:val="20"/>
          <w:szCs w:val="22"/>
        </w:rPr>
        <w:t>능력을</w:t>
      </w:r>
      <w:r w:rsidRPr="001512ED">
        <w:rPr>
          <w:rFonts w:eastAsia="나눔명조" w:hint="eastAsia"/>
          <w:sz w:val="20"/>
          <w:szCs w:val="22"/>
        </w:rPr>
        <w:t xml:space="preserve"> </w:t>
      </w:r>
      <w:r w:rsidRPr="001512ED">
        <w:rPr>
          <w:rFonts w:eastAsia="나눔명조" w:hint="eastAsia"/>
          <w:sz w:val="20"/>
          <w:szCs w:val="22"/>
        </w:rPr>
        <w:t>어떻게</w:t>
      </w:r>
      <w:r w:rsidRPr="001512ED">
        <w:rPr>
          <w:rFonts w:eastAsia="나눔명조" w:hint="eastAsia"/>
          <w:sz w:val="20"/>
          <w:szCs w:val="22"/>
        </w:rPr>
        <w:t xml:space="preserve"> </w:t>
      </w:r>
      <w:r w:rsidRPr="001512ED">
        <w:rPr>
          <w:rFonts w:eastAsia="나눔명조" w:hint="eastAsia"/>
          <w:sz w:val="20"/>
          <w:szCs w:val="22"/>
        </w:rPr>
        <w:t>평가하는지</w:t>
      </w:r>
      <w:r w:rsidRPr="001512ED">
        <w:rPr>
          <w:rFonts w:eastAsia="나눔명조" w:hint="eastAsia"/>
          <w:sz w:val="20"/>
          <w:szCs w:val="22"/>
        </w:rPr>
        <w:t xml:space="preserve"> </w:t>
      </w:r>
      <w:r w:rsidRPr="001512ED">
        <w:rPr>
          <w:rFonts w:eastAsia="나눔명조" w:hint="eastAsia"/>
          <w:sz w:val="20"/>
          <w:szCs w:val="22"/>
        </w:rPr>
        <w:t>정확히</w:t>
      </w:r>
      <w:r w:rsidRPr="001512ED">
        <w:rPr>
          <w:rFonts w:eastAsia="나눔명조" w:hint="eastAsia"/>
          <w:sz w:val="20"/>
          <w:szCs w:val="22"/>
        </w:rPr>
        <w:t xml:space="preserve"> </w:t>
      </w:r>
      <w:r w:rsidRPr="001512ED">
        <w:rPr>
          <w:rFonts w:eastAsia="나눔명조" w:hint="eastAsia"/>
          <w:sz w:val="20"/>
          <w:szCs w:val="22"/>
        </w:rPr>
        <w:t>안다</w:t>
      </w:r>
      <w:r w:rsidRPr="001512ED">
        <w:rPr>
          <w:rFonts w:eastAsia="나눔명조"/>
          <w:sz w:val="20"/>
          <w:szCs w:val="22"/>
        </w:rPr>
        <w:t>”</w:t>
      </w:r>
      <w:r w:rsidRPr="001512ED">
        <w:rPr>
          <w:rFonts w:eastAsia="나눔명조" w:hint="eastAsia"/>
          <w:sz w:val="20"/>
          <w:szCs w:val="22"/>
        </w:rPr>
        <w:t>의</w:t>
      </w:r>
      <w:r w:rsidRPr="001512ED">
        <w:rPr>
          <w:rFonts w:eastAsia="나눔명조" w:hint="eastAsia"/>
          <w:sz w:val="20"/>
          <w:szCs w:val="22"/>
        </w:rPr>
        <w:t xml:space="preserve"> </w:t>
      </w:r>
      <w:r w:rsidRPr="001512ED">
        <w:rPr>
          <w:rFonts w:eastAsia="나눔명조" w:hint="eastAsia"/>
          <w:sz w:val="20"/>
          <w:szCs w:val="22"/>
        </w:rPr>
        <w:t>세</w:t>
      </w:r>
      <w:r w:rsidRPr="001512ED">
        <w:rPr>
          <w:rFonts w:eastAsia="나눔명조" w:hint="eastAsia"/>
          <w:sz w:val="20"/>
          <w:szCs w:val="22"/>
        </w:rPr>
        <w:t xml:space="preserve"> </w:t>
      </w:r>
      <w:r w:rsidRPr="001512ED">
        <w:rPr>
          <w:rFonts w:eastAsia="나눔명조" w:hint="eastAsia"/>
          <w:sz w:val="20"/>
          <w:szCs w:val="22"/>
        </w:rPr>
        <w:t>항목이</w:t>
      </w:r>
      <w:r w:rsidRPr="001512ED">
        <w:rPr>
          <w:rFonts w:eastAsia="나눔명조" w:hint="eastAsia"/>
          <w:sz w:val="20"/>
          <w:szCs w:val="22"/>
        </w:rPr>
        <w:t xml:space="preserve"> </w:t>
      </w:r>
      <w:r w:rsidRPr="001512ED">
        <w:rPr>
          <w:rFonts w:eastAsia="나눔명조" w:hint="eastAsia"/>
          <w:sz w:val="20"/>
          <w:szCs w:val="22"/>
        </w:rPr>
        <w:t>거래적</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보여주는</w:t>
      </w:r>
      <w:r w:rsidRPr="001512ED">
        <w:rPr>
          <w:rFonts w:eastAsia="나눔명조" w:hint="eastAsia"/>
          <w:sz w:val="20"/>
          <w:szCs w:val="22"/>
        </w:rPr>
        <w:t xml:space="preserve"> </w:t>
      </w:r>
      <w:r w:rsidRPr="001512ED">
        <w:rPr>
          <w:rFonts w:eastAsia="나눔명조" w:hint="eastAsia"/>
          <w:sz w:val="20"/>
          <w:szCs w:val="22"/>
        </w:rPr>
        <w:t>지표라고</w:t>
      </w:r>
      <w:r w:rsidRPr="001512ED">
        <w:rPr>
          <w:rFonts w:eastAsia="나눔명조" w:hint="eastAsia"/>
          <w:sz w:val="20"/>
          <w:szCs w:val="22"/>
        </w:rPr>
        <w:t xml:space="preserve"> </w:t>
      </w:r>
      <w:r w:rsidRPr="001512ED">
        <w:rPr>
          <w:rFonts w:eastAsia="나눔명조" w:hint="eastAsia"/>
          <w:sz w:val="20"/>
          <w:szCs w:val="22"/>
        </w:rPr>
        <w:t>기대할</w:t>
      </w:r>
      <w:r w:rsidRPr="001512ED">
        <w:rPr>
          <w:rFonts w:eastAsia="나눔명조" w:hint="eastAsia"/>
          <w:sz w:val="20"/>
          <w:szCs w:val="22"/>
        </w:rPr>
        <w:t xml:space="preserve"> </w:t>
      </w:r>
      <w:r w:rsidRPr="001512ED">
        <w:rPr>
          <w:rFonts w:eastAsia="나눔명조" w:hint="eastAsia"/>
          <w:sz w:val="20"/>
          <w:szCs w:val="22"/>
        </w:rPr>
        <w:t>수</w:t>
      </w:r>
      <w:r w:rsidRPr="001512ED">
        <w:rPr>
          <w:rFonts w:eastAsia="나눔명조" w:hint="eastAsia"/>
          <w:sz w:val="20"/>
          <w:szCs w:val="22"/>
        </w:rPr>
        <w:t xml:space="preserve"> </w:t>
      </w:r>
      <w:r w:rsidRPr="001512ED">
        <w:rPr>
          <w:rFonts w:eastAsia="나눔명조" w:hint="eastAsia"/>
          <w:sz w:val="20"/>
          <w:szCs w:val="22"/>
        </w:rPr>
        <w:t>있다</w:t>
      </w:r>
      <w:r w:rsidRPr="001512ED">
        <w:rPr>
          <w:rFonts w:eastAsia="나눔명조"/>
          <w:sz w:val="20"/>
          <w:szCs w:val="22"/>
        </w:rPr>
        <w:t xml:space="preserve">. </w:t>
      </w:r>
      <w:r w:rsidRPr="001512ED">
        <w:rPr>
          <w:rFonts w:eastAsia="나눔명조" w:hint="eastAsia"/>
          <w:sz w:val="20"/>
          <w:szCs w:val="22"/>
        </w:rPr>
        <w:lastRenderedPageBreak/>
        <w:t>변혁적</w:t>
      </w:r>
      <w:r w:rsidRPr="001512ED">
        <w:rPr>
          <w:rFonts w:eastAsia="나눔명조" w:hint="eastAsia"/>
          <w:sz w:val="20"/>
          <w:szCs w:val="22"/>
        </w:rPr>
        <w:t xml:space="preserve"> </w:t>
      </w:r>
      <w:r w:rsidRPr="001512ED">
        <w:rPr>
          <w:rFonts w:eastAsia="나눔명조" w:hint="eastAsia"/>
          <w:sz w:val="20"/>
          <w:szCs w:val="22"/>
        </w:rPr>
        <w:t>리더십은</w:t>
      </w:r>
      <w:r w:rsidRPr="001512ED">
        <w:rPr>
          <w:rFonts w:eastAsia="나눔명조" w:hint="eastAsia"/>
          <w:sz w:val="20"/>
          <w:szCs w:val="22"/>
        </w:rPr>
        <w:t xml:space="preserve"> </w:t>
      </w:r>
      <w:r w:rsidR="00F63613" w:rsidRPr="001512ED">
        <w:rPr>
          <w:rFonts w:eastAsia="나눔명조" w:hint="eastAsia"/>
          <w:sz w:val="20"/>
          <w:szCs w:val="22"/>
        </w:rPr>
        <w:t>리더가</w:t>
      </w:r>
      <w:r w:rsidR="00F63613" w:rsidRPr="001512ED">
        <w:rPr>
          <w:rFonts w:eastAsia="나눔명조" w:hint="eastAsia"/>
          <w:sz w:val="20"/>
          <w:szCs w:val="22"/>
        </w:rPr>
        <w:t xml:space="preserve"> </w:t>
      </w:r>
      <w:r w:rsidR="00F63613" w:rsidRPr="001512ED">
        <w:rPr>
          <w:rFonts w:eastAsia="나눔명조" w:hint="eastAsia"/>
          <w:sz w:val="20"/>
          <w:szCs w:val="22"/>
        </w:rPr>
        <w:t>각</w:t>
      </w:r>
      <w:r w:rsidR="00F63613" w:rsidRPr="001512ED">
        <w:rPr>
          <w:rFonts w:eastAsia="나눔명조" w:hint="eastAsia"/>
          <w:sz w:val="20"/>
          <w:szCs w:val="22"/>
        </w:rPr>
        <w:t xml:space="preserve"> </w:t>
      </w:r>
      <w:r w:rsidR="00F63613" w:rsidRPr="001512ED">
        <w:rPr>
          <w:rFonts w:eastAsia="나눔명조" w:hint="eastAsia"/>
          <w:sz w:val="20"/>
          <w:szCs w:val="22"/>
        </w:rPr>
        <w:t>구성원들의</w:t>
      </w:r>
      <w:r w:rsidR="00F63613" w:rsidRPr="001512ED">
        <w:rPr>
          <w:rFonts w:eastAsia="나눔명조" w:hint="eastAsia"/>
          <w:sz w:val="20"/>
          <w:szCs w:val="22"/>
        </w:rPr>
        <w:t xml:space="preserve"> </w:t>
      </w:r>
      <w:r w:rsidR="00F63613" w:rsidRPr="001512ED">
        <w:rPr>
          <w:rFonts w:eastAsia="나눔명조" w:hint="eastAsia"/>
          <w:sz w:val="20"/>
          <w:szCs w:val="22"/>
        </w:rPr>
        <w:t>관심과</w:t>
      </w:r>
      <w:r w:rsidR="00F63613" w:rsidRPr="001512ED">
        <w:rPr>
          <w:rFonts w:eastAsia="나눔명조" w:hint="eastAsia"/>
          <w:sz w:val="20"/>
          <w:szCs w:val="22"/>
        </w:rPr>
        <w:t xml:space="preserve"> </w:t>
      </w:r>
      <w:r w:rsidR="00F63613" w:rsidRPr="001512ED">
        <w:rPr>
          <w:rFonts w:eastAsia="나눔명조" w:hint="eastAsia"/>
          <w:sz w:val="20"/>
          <w:szCs w:val="22"/>
        </w:rPr>
        <w:t>발전적</w:t>
      </w:r>
      <w:r w:rsidR="00F63613" w:rsidRPr="001512ED">
        <w:rPr>
          <w:rFonts w:eastAsia="나눔명조" w:hint="eastAsia"/>
          <w:sz w:val="20"/>
          <w:szCs w:val="22"/>
        </w:rPr>
        <w:t xml:space="preserve"> </w:t>
      </w:r>
      <w:r w:rsidR="00F63613" w:rsidRPr="001512ED">
        <w:rPr>
          <w:rFonts w:eastAsia="나눔명조" w:hint="eastAsia"/>
          <w:sz w:val="20"/>
          <w:szCs w:val="22"/>
        </w:rPr>
        <w:t>요구에</w:t>
      </w:r>
      <w:r w:rsidR="00F63613" w:rsidRPr="001512ED">
        <w:rPr>
          <w:rFonts w:eastAsia="나눔명조" w:hint="eastAsia"/>
          <w:sz w:val="20"/>
          <w:szCs w:val="22"/>
        </w:rPr>
        <w:t xml:space="preserve"> </w:t>
      </w:r>
      <w:r w:rsidR="00F63613" w:rsidRPr="001512ED">
        <w:rPr>
          <w:rFonts w:eastAsia="나눔명조" w:hint="eastAsia"/>
          <w:sz w:val="20"/>
          <w:szCs w:val="22"/>
        </w:rPr>
        <w:t>주목하며</w:t>
      </w:r>
      <w:r w:rsidR="00F63613" w:rsidRPr="001512ED">
        <w:rPr>
          <w:rFonts w:eastAsia="나눔명조" w:hint="eastAsia"/>
          <w:sz w:val="20"/>
          <w:szCs w:val="22"/>
        </w:rPr>
        <w:t xml:space="preserve"> </w:t>
      </w:r>
      <w:r w:rsidR="00F63613" w:rsidRPr="001512ED">
        <w:rPr>
          <w:rFonts w:eastAsia="나눔명조" w:hint="eastAsia"/>
          <w:sz w:val="20"/>
          <w:szCs w:val="22"/>
        </w:rPr>
        <w:t>조직</w:t>
      </w:r>
      <w:r w:rsidR="00F63613" w:rsidRPr="001512ED">
        <w:rPr>
          <w:rFonts w:eastAsia="나눔명조" w:hint="eastAsia"/>
          <w:sz w:val="20"/>
          <w:szCs w:val="22"/>
        </w:rPr>
        <w:t xml:space="preserve"> </w:t>
      </w:r>
      <w:r w:rsidR="00F63613" w:rsidRPr="001512ED">
        <w:rPr>
          <w:rFonts w:eastAsia="나눔명조" w:hint="eastAsia"/>
          <w:sz w:val="20"/>
          <w:szCs w:val="22"/>
        </w:rPr>
        <w:t>내의</w:t>
      </w:r>
      <w:r w:rsidR="00F63613" w:rsidRPr="001512ED">
        <w:rPr>
          <w:rFonts w:eastAsia="나눔명조" w:hint="eastAsia"/>
          <w:sz w:val="20"/>
          <w:szCs w:val="22"/>
        </w:rPr>
        <w:t xml:space="preserve"> </w:t>
      </w:r>
      <w:r w:rsidR="00F63613" w:rsidRPr="001512ED">
        <w:rPr>
          <w:rFonts w:eastAsia="나눔명조" w:hint="eastAsia"/>
          <w:sz w:val="20"/>
          <w:szCs w:val="22"/>
        </w:rPr>
        <w:t>성과를</w:t>
      </w:r>
      <w:r w:rsidR="00F63613" w:rsidRPr="001512ED">
        <w:rPr>
          <w:rFonts w:eastAsia="나눔명조" w:hint="eastAsia"/>
          <w:sz w:val="20"/>
          <w:szCs w:val="22"/>
        </w:rPr>
        <w:t xml:space="preserve"> </w:t>
      </w:r>
      <w:r w:rsidR="00F63613" w:rsidRPr="001512ED">
        <w:rPr>
          <w:rFonts w:eastAsia="나눔명조" w:hint="eastAsia"/>
          <w:sz w:val="20"/>
          <w:szCs w:val="22"/>
        </w:rPr>
        <w:t>달성하기</w:t>
      </w:r>
      <w:r w:rsidR="00F63613" w:rsidRPr="001512ED">
        <w:rPr>
          <w:rFonts w:eastAsia="나눔명조" w:hint="eastAsia"/>
          <w:sz w:val="20"/>
          <w:szCs w:val="22"/>
        </w:rPr>
        <w:t xml:space="preserve"> </w:t>
      </w:r>
      <w:r w:rsidR="00F63613" w:rsidRPr="001512ED">
        <w:rPr>
          <w:rFonts w:eastAsia="나눔명조" w:hint="eastAsia"/>
          <w:sz w:val="20"/>
          <w:szCs w:val="22"/>
        </w:rPr>
        <w:t>위해</w:t>
      </w:r>
      <w:r w:rsidR="00F63613" w:rsidRPr="001512ED">
        <w:rPr>
          <w:rFonts w:eastAsia="나눔명조" w:hint="eastAsia"/>
          <w:sz w:val="20"/>
          <w:szCs w:val="22"/>
        </w:rPr>
        <w:t xml:space="preserve"> </w:t>
      </w:r>
      <w:r w:rsidR="00F63613" w:rsidRPr="001512ED">
        <w:rPr>
          <w:rFonts w:eastAsia="나눔명조" w:hint="eastAsia"/>
          <w:sz w:val="20"/>
          <w:szCs w:val="22"/>
        </w:rPr>
        <w:t>구성원들을</w:t>
      </w:r>
      <w:r w:rsidR="00F63613" w:rsidRPr="001512ED">
        <w:rPr>
          <w:rFonts w:eastAsia="나눔명조" w:hint="eastAsia"/>
          <w:sz w:val="20"/>
          <w:szCs w:val="22"/>
        </w:rPr>
        <w:t xml:space="preserve"> </w:t>
      </w:r>
      <w:r w:rsidR="00F63613" w:rsidRPr="001512ED">
        <w:rPr>
          <w:rFonts w:eastAsia="나눔명조" w:hint="eastAsia"/>
          <w:sz w:val="20"/>
          <w:szCs w:val="22"/>
        </w:rPr>
        <w:t>자극하고</w:t>
      </w:r>
      <w:r w:rsidR="00F63613" w:rsidRPr="001512ED">
        <w:rPr>
          <w:rFonts w:eastAsia="나눔명조" w:hint="eastAsia"/>
          <w:sz w:val="20"/>
          <w:szCs w:val="22"/>
        </w:rPr>
        <w:t xml:space="preserve"> </w:t>
      </w:r>
      <w:r w:rsidR="00F63613" w:rsidRPr="001512ED">
        <w:rPr>
          <w:rFonts w:eastAsia="나눔명조" w:hint="eastAsia"/>
          <w:sz w:val="20"/>
          <w:szCs w:val="22"/>
        </w:rPr>
        <w:t>고무하는</w:t>
      </w:r>
      <w:r w:rsidR="00F63613" w:rsidRPr="001512ED">
        <w:rPr>
          <w:rFonts w:eastAsia="나눔명조" w:hint="eastAsia"/>
          <w:sz w:val="20"/>
          <w:szCs w:val="22"/>
        </w:rPr>
        <w:t xml:space="preserve"> </w:t>
      </w:r>
      <w:r w:rsidR="00F63613" w:rsidRPr="001512ED">
        <w:rPr>
          <w:rFonts w:eastAsia="나눔명조" w:hint="eastAsia"/>
          <w:sz w:val="20"/>
          <w:szCs w:val="22"/>
        </w:rPr>
        <w:t>리더십을</w:t>
      </w:r>
      <w:r w:rsidR="00F63613" w:rsidRPr="001512ED">
        <w:rPr>
          <w:rFonts w:eastAsia="나눔명조" w:hint="eastAsia"/>
          <w:sz w:val="20"/>
          <w:szCs w:val="22"/>
        </w:rPr>
        <w:t xml:space="preserve"> </w:t>
      </w:r>
      <w:r w:rsidR="00F63613" w:rsidRPr="001512ED">
        <w:rPr>
          <w:rFonts w:eastAsia="나눔명조" w:hint="eastAsia"/>
          <w:sz w:val="20"/>
          <w:szCs w:val="22"/>
        </w:rPr>
        <w:t>의미한다</w:t>
      </w:r>
      <w:r w:rsidR="00F63613" w:rsidRPr="001512ED">
        <w:rPr>
          <w:rFonts w:eastAsia="나눔명조" w:hint="eastAsia"/>
          <w:sz w:val="20"/>
          <w:szCs w:val="22"/>
        </w:rPr>
        <w:t xml:space="preserve"> (Robbins and Coulter, 2007</w:t>
      </w:r>
      <w:r w:rsidR="00F63613" w:rsidRPr="001512ED">
        <w:rPr>
          <w:rFonts w:eastAsia="나눔명조"/>
          <w:sz w:val="20"/>
          <w:szCs w:val="22"/>
        </w:rPr>
        <w:t>)</w:t>
      </w:r>
      <w:r w:rsidRPr="001512ED">
        <w:rPr>
          <w:rFonts w:eastAsia="나눔명조"/>
          <w:sz w:val="20"/>
          <w:szCs w:val="22"/>
        </w:rPr>
        <w:t xml:space="preserve">. </w:t>
      </w:r>
      <w:r w:rsidRPr="001024D9">
        <w:rPr>
          <w:rFonts w:eastAsia="나눔명조" w:hint="eastAsia"/>
          <w:sz w:val="20"/>
          <w:szCs w:val="22"/>
        </w:rPr>
        <w:t>주어진</w:t>
      </w:r>
      <w:r w:rsidRPr="001024D9">
        <w:rPr>
          <w:rFonts w:eastAsia="나눔명조" w:hint="eastAsia"/>
          <w:sz w:val="20"/>
          <w:szCs w:val="22"/>
        </w:rPr>
        <w:t xml:space="preserve"> </w:t>
      </w:r>
      <w:r w:rsidRPr="001024D9">
        <w:rPr>
          <w:rFonts w:eastAsia="나눔명조"/>
          <w:sz w:val="20"/>
          <w:szCs w:val="22"/>
        </w:rPr>
        <w:t>10</w:t>
      </w:r>
      <w:r w:rsidRPr="001024D9">
        <w:rPr>
          <w:rFonts w:eastAsia="나눔명조" w:hint="eastAsia"/>
          <w:sz w:val="20"/>
          <w:szCs w:val="22"/>
        </w:rPr>
        <w:t>개의</w:t>
      </w:r>
      <w:r w:rsidRPr="001024D9">
        <w:rPr>
          <w:rFonts w:eastAsia="나눔명조" w:hint="eastAsia"/>
          <w:sz w:val="20"/>
          <w:szCs w:val="22"/>
        </w:rPr>
        <w:t xml:space="preserve"> </w:t>
      </w:r>
      <w:r w:rsidRPr="001024D9">
        <w:rPr>
          <w:rFonts w:eastAsia="나눔명조" w:hint="eastAsia"/>
          <w:sz w:val="20"/>
          <w:szCs w:val="22"/>
        </w:rPr>
        <w:t>항목</w:t>
      </w:r>
      <w:r w:rsidRPr="001024D9">
        <w:rPr>
          <w:rFonts w:eastAsia="나눔명조" w:hint="eastAsia"/>
          <w:sz w:val="20"/>
          <w:szCs w:val="22"/>
        </w:rPr>
        <w:t xml:space="preserve"> </w:t>
      </w:r>
      <w:r w:rsidRPr="001024D9">
        <w:rPr>
          <w:rFonts w:eastAsia="나눔명조" w:hint="eastAsia"/>
          <w:sz w:val="20"/>
          <w:szCs w:val="22"/>
        </w:rPr>
        <w:t>중에서</w:t>
      </w:r>
      <w:r w:rsidRPr="001024D9">
        <w:rPr>
          <w:rFonts w:eastAsia="나눔명조" w:hint="eastAsia"/>
          <w:sz w:val="20"/>
          <w:szCs w:val="22"/>
        </w:rPr>
        <w:t xml:space="preserve"> </w:t>
      </w:r>
      <w:r w:rsidRPr="001024D9">
        <w:rPr>
          <w:rFonts w:eastAsia="나눔명조"/>
          <w:sz w:val="20"/>
          <w:szCs w:val="22"/>
        </w:rPr>
        <w:t>“</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r w:rsidRPr="001024D9">
        <w:rPr>
          <w:rFonts w:eastAsia="나눔명조" w:hint="eastAsia"/>
          <w:sz w:val="20"/>
          <w:szCs w:val="22"/>
        </w:rPr>
        <w:t>의</w:t>
      </w:r>
      <w:r w:rsidRPr="001024D9">
        <w:rPr>
          <w:rFonts w:eastAsia="나눔명조" w:hint="eastAsia"/>
          <w:sz w:val="20"/>
          <w:szCs w:val="22"/>
        </w:rPr>
        <w:t xml:space="preserve"> </w:t>
      </w:r>
      <w:r w:rsidRPr="001024D9">
        <w:rPr>
          <w:rFonts w:eastAsia="나눔명조" w:hint="eastAsia"/>
          <w:sz w:val="20"/>
          <w:szCs w:val="22"/>
        </w:rPr>
        <w:t>세</w:t>
      </w:r>
      <w:r w:rsidRPr="001024D9">
        <w:rPr>
          <w:rFonts w:eastAsia="나눔명조" w:hint="eastAsia"/>
          <w:sz w:val="20"/>
          <w:szCs w:val="22"/>
        </w:rPr>
        <w:t xml:space="preserve"> </w:t>
      </w:r>
      <w:r w:rsidRPr="001024D9">
        <w:rPr>
          <w:rFonts w:eastAsia="나눔명조" w:hint="eastAsia"/>
          <w:sz w:val="20"/>
          <w:szCs w:val="22"/>
        </w:rPr>
        <w:t>항목이</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의</w:t>
      </w:r>
      <w:r w:rsidRPr="001024D9">
        <w:rPr>
          <w:rFonts w:eastAsia="나눔명조" w:hint="eastAsia"/>
          <w:sz w:val="20"/>
          <w:szCs w:val="22"/>
        </w:rPr>
        <w:t xml:space="preserve"> </w:t>
      </w:r>
      <w:r w:rsidRPr="001024D9">
        <w:rPr>
          <w:rFonts w:eastAsia="나눔명조" w:hint="eastAsia"/>
          <w:sz w:val="20"/>
          <w:szCs w:val="22"/>
        </w:rPr>
        <w:t>측면을</w:t>
      </w:r>
      <w:r w:rsidRPr="001024D9">
        <w:rPr>
          <w:rFonts w:eastAsia="나눔명조" w:hint="eastAsia"/>
          <w:sz w:val="20"/>
          <w:szCs w:val="22"/>
        </w:rPr>
        <w:t xml:space="preserve"> </w:t>
      </w:r>
      <w:r w:rsidRPr="001024D9">
        <w:rPr>
          <w:rFonts w:eastAsia="나눔명조" w:hint="eastAsia"/>
          <w:sz w:val="20"/>
          <w:szCs w:val="22"/>
        </w:rPr>
        <w:t>보여주는</w:t>
      </w:r>
      <w:r w:rsidRPr="001024D9">
        <w:rPr>
          <w:rFonts w:eastAsia="나눔명조" w:hint="eastAsia"/>
          <w:sz w:val="20"/>
          <w:szCs w:val="22"/>
        </w:rPr>
        <w:t xml:space="preserve"> </w:t>
      </w:r>
      <w:r w:rsidRPr="001024D9">
        <w:rPr>
          <w:rFonts w:eastAsia="나눔명조" w:hint="eastAsia"/>
          <w:sz w:val="20"/>
          <w:szCs w:val="22"/>
        </w:rPr>
        <w:t>지표라고</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정의된</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과</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이라는</w:t>
      </w:r>
      <w:r w:rsidRPr="001024D9">
        <w:rPr>
          <w:rFonts w:eastAsia="나눔명조" w:hint="eastAsia"/>
          <w:sz w:val="20"/>
          <w:szCs w:val="22"/>
        </w:rPr>
        <w:t xml:space="preserve"> </w:t>
      </w:r>
      <w:r w:rsidRPr="001024D9">
        <w:rPr>
          <w:rFonts w:eastAsia="나눔명조" w:hint="eastAsia"/>
          <w:sz w:val="20"/>
          <w:szCs w:val="22"/>
        </w:rPr>
        <w:t>구성개념을</w:t>
      </w:r>
      <w:r w:rsidRPr="001024D9">
        <w:rPr>
          <w:rFonts w:eastAsia="나눔명조" w:hint="eastAsia"/>
          <w:sz w:val="20"/>
          <w:szCs w:val="22"/>
        </w:rPr>
        <w:t xml:space="preserve"> </w:t>
      </w:r>
      <w:r w:rsidRPr="001024D9">
        <w:rPr>
          <w:rFonts w:eastAsia="나눔명조" w:hint="eastAsia"/>
          <w:sz w:val="20"/>
          <w:szCs w:val="22"/>
        </w:rPr>
        <w:t>경험적</w:t>
      </w:r>
      <w:r w:rsidRPr="001024D9">
        <w:rPr>
          <w:rFonts w:eastAsia="나눔명조" w:hint="eastAsia"/>
          <w:sz w:val="20"/>
          <w:szCs w:val="22"/>
        </w:rPr>
        <w:t xml:space="preserve"> </w:t>
      </w:r>
      <w:r w:rsidRPr="001024D9">
        <w:rPr>
          <w:rFonts w:eastAsia="나눔명조" w:hint="eastAsia"/>
          <w:sz w:val="20"/>
          <w:szCs w:val="22"/>
        </w:rPr>
        <w:t>지표로</w:t>
      </w:r>
      <w:r w:rsidRPr="001024D9">
        <w:rPr>
          <w:rFonts w:eastAsia="나눔명조" w:hint="eastAsia"/>
          <w:sz w:val="20"/>
          <w:szCs w:val="22"/>
        </w:rPr>
        <w:t xml:space="preserve"> </w:t>
      </w:r>
      <w:r w:rsidRPr="001024D9">
        <w:rPr>
          <w:rFonts w:eastAsia="나눔명조" w:hint="eastAsia"/>
          <w:sz w:val="20"/>
          <w:szCs w:val="22"/>
        </w:rPr>
        <w:t>추론하기</w:t>
      </w:r>
      <w:r w:rsidRPr="001024D9">
        <w:rPr>
          <w:rFonts w:eastAsia="나눔명조" w:hint="eastAsia"/>
          <w:sz w:val="20"/>
          <w:szCs w:val="22"/>
        </w:rPr>
        <w:t xml:space="preserve"> </w:t>
      </w:r>
      <w:r w:rsidRPr="001024D9">
        <w:rPr>
          <w:rFonts w:eastAsia="나눔명조" w:hint="eastAsia"/>
          <w:sz w:val="20"/>
          <w:szCs w:val="22"/>
        </w:rPr>
        <w:t>위해서</w:t>
      </w:r>
      <w:r w:rsidRPr="001024D9">
        <w:rPr>
          <w:rFonts w:eastAsia="나눔명조" w:hint="eastAsia"/>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hint="eastAsia"/>
          <w:sz w:val="20"/>
          <w:szCs w:val="22"/>
        </w:rPr>
        <w:t xml:space="preserve"> </w:t>
      </w:r>
      <w:r w:rsidRPr="001024D9">
        <w:rPr>
          <w:rFonts w:eastAsia="나눔명조" w:hint="eastAsia"/>
          <w:sz w:val="20"/>
          <w:szCs w:val="22"/>
        </w:rPr>
        <w:t>유형에</w:t>
      </w:r>
      <w:r w:rsidRPr="001024D9">
        <w:rPr>
          <w:rFonts w:eastAsia="나눔명조" w:hint="eastAsia"/>
          <w:sz w:val="20"/>
          <w:szCs w:val="22"/>
        </w:rPr>
        <w:t xml:space="preserve"> </w:t>
      </w:r>
      <w:r w:rsidRPr="001024D9">
        <w:rPr>
          <w:rFonts w:eastAsia="나눔명조" w:hint="eastAsia"/>
          <w:sz w:val="20"/>
          <w:szCs w:val="22"/>
        </w:rPr>
        <w:t>의해</w:t>
      </w:r>
      <w:r w:rsidRPr="001024D9">
        <w:rPr>
          <w:rFonts w:eastAsia="나눔명조" w:hint="eastAsia"/>
          <w:sz w:val="20"/>
          <w:szCs w:val="22"/>
        </w:rPr>
        <w:t xml:space="preserve"> </w:t>
      </w:r>
      <w:r w:rsidRPr="001024D9">
        <w:rPr>
          <w:rFonts w:eastAsia="나눔명조" w:hint="eastAsia"/>
          <w:sz w:val="20"/>
          <w:szCs w:val="22"/>
        </w:rPr>
        <w:t>결정될</w:t>
      </w:r>
      <w:r w:rsidRPr="001024D9">
        <w:rPr>
          <w:rFonts w:eastAsia="나눔명조" w:hint="eastAsia"/>
          <w:sz w:val="20"/>
          <w:szCs w:val="22"/>
        </w:rPr>
        <w:t xml:space="preserve"> </w:t>
      </w:r>
      <w:r w:rsidRPr="001024D9">
        <w:rPr>
          <w:rFonts w:eastAsia="나눔명조" w:hint="eastAsia"/>
          <w:sz w:val="20"/>
          <w:szCs w:val="22"/>
        </w:rPr>
        <w:t>것으로</w:t>
      </w:r>
      <w:r w:rsidRPr="001024D9">
        <w:rPr>
          <w:rFonts w:eastAsia="나눔명조" w:hint="eastAsia"/>
          <w:sz w:val="20"/>
          <w:szCs w:val="22"/>
        </w:rPr>
        <w:t xml:space="preserve"> </w:t>
      </w:r>
      <w:r w:rsidRPr="001024D9">
        <w:rPr>
          <w:rFonts w:eastAsia="나눔명조" w:hint="eastAsia"/>
          <w:sz w:val="20"/>
          <w:szCs w:val="22"/>
        </w:rPr>
        <w:t>기대되는</w:t>
      </w:r>
      <w:r w:rsidRPr="001024D9">
        <w:rPr>
          <w:rFonts w:eastAsia="나눔명조" w:hint="eastAsia"/>
          <w:sz w:val="20"/>
          <w:szCs w:val="22"/>
        </w:rPr>
        <w:t xml:space="preserve"> </w:t>
      </w:r>
      <w:r w:rsidRPr="001024D9">
        <w:rPr>
          <w:rFonts w:eastAsia="나눔명조" w:hint="eastAsia"/>
          <w:sz w:val="20"/>
          <w:szCs w:val="22"/>
        </w:rPr>
        <w:t>지표들에</w:t>
      </w:r>
      <w:r w:rsidRPr="001024D9">
        <w:rPr>
          <w:rFonts w:eastAsia="나눔명조" w:hint="eastAsia"/>
          <w:sz w:val="20"/>
          <w:szCs w:val="22"/>
        </w:rPr>
        <w:t xml:space="preserve"> </w:t>
      </w:r>
      <w:r w:rsidRPr="001024D9">
        <w:rPr>
          <w:rFonts w:eastAsia="나눔명조" w:hint="eastAsia"/>
          <w:sz w:val="20"/>
          <w:szCs w:val="22"/>
        </w:rPr>
        <w:t>대한</w:t>
      </w:r>
      <w:r w:rsidRPr="001024D9">
        <w:rPr>
          <w:rFonts w:eastAsia="나눔명조" w:hint="eastAsia"/>
          <w:sz w:val="20"/>
          <w:szCs w:val="22"/>
        </w:rPr>
        <w:t xml:space="preserve"> </w:t>
      </w:r>
      <w:r w:rsidRPr="001024D9">
        <w:rPr>
          <w:rFonts w:eastAsia="나눔명조" w:hint="eastAsia"/>
          <w:sz w:val="20"/>
          <w:szCs w:val="22"/>
        </w:rPr>
        <w:t>요인분석을</w:t>
      </w:r>
      <w:r w:rsidRPr="001024D9">
        <w:rPr>
          <w:rFonts w:eastAsia="나눔명조" w:hint="eastAsia"/>
          <w:sz w:val="20"/>
          <w:szCs w:val="22"/>
        </w:rPr>
        <w:t xml:space="preserve"> </w:t>
      </w:r>
      <w:r w:rsidRPr="001024D9">
        <w:rPr>
          <w:rFonts w:eastAsia="나눔명조" w:hint="eastAsia"/>
          <w:sz w:val="20"/>
          <w:szCs w:val="22"/>
        </w:rPr>
        <w:t>수행하였다</w:t>
      </w:r>
      <w:r w:rsidRPr="001024D9">
        <w:rPr>
          <w:rFonts w:eastAsia="나눔명조"/>
          <w:sz w:val="20"/>
          <w:szCs w:val="22"/>
        </w:rPr>
        <w:t xml:space="preserve">. </w:t>
      </w:r>
      <w:r w:rsidRPr="001024D9">
        <w:rPr>
          <w:rFonts w:eastAsia="나눔명조" w:hint="eastAsia"/>
          <w:sz w:val="20"/>
          <w:szCs w:val="22"/>
        </w:rPr>
        <w:t>구체적으로는</w:t>
      </w:r>
      <w:r w:rsidRPr="001024D9">
        <w:rPr>
          <w:rFonts w:eastAsia="나눔명조" w:hint="eastAsia"/>
          <w:sz w:val="20"/>
          <w:szCs w:val="22"/>
        </w:rPr>
        <w:t xml:space="preserve"> </w:t>
      </w:r>
      <w:r w:rsidRPr="001024D9">
        <w:rPr>
          <w:rFonts w:eastAsia="나눔명조" w:hint="eastAsia"/>
          <w:sz w:val="20"/>
          <w:szCs w:val="22"/>
        </w:rPr>
        <w:t>주요인방법</w:t>
      </w:r>
      <w:r w:rsidRPr="001024D9">
        <w:rPr>
          <w:rFonts w:eastAsia="나눔명조"/>
          <w:sz w:val="20"/>
          <w:szCs w:val="22"/>
        </w:rPr>
        <w:t>(principal factor method)</w:t>
      </w:r>
      <w:r w:rsidRPr="001024D9">
        <w:rPr>
          <w:rFonts w:eastAsia="나눔명조" w:hint="eastAsia"/>
          <w:sz w:val="20"/>
          <w:szCs w:val="22"/>
        </w:rPr>
        <w:t>을</w:t>
      </w:r>
      <w:r w:rsidRPr="001024D9">
        <w:rPr>
          <w:rFonts w:eastAsia="나눔명조" w:hint="eastAsia"/>
          <w:sz w:val="20"/>
          <w:szCs w:val="22"/>
        </w:rPr>
        <w:t xml:space="preserve"> </w:t>
      </w:r>
      <w:r w:rsidRPr="001024D9">
        <w:rPr>
          <w:rFonts w:eastAsia="나눔명조" w:hint="eastAsia"/>
          <w:sz w:val="20"/>
          <w:szCs w:val="22"/>
        </w:rPr>
        <w:t>통한</w:t>
      </w:r>
      <w:r w:rsidRPr="001024D9">
        <w:rPr>
          <w:rFonts w:eastAsia="나눔명조" w:hint="eastAsia"/>
          <w:sz w:val="20"/>
          <w:szCs w:val="22"/>
        </w:rPr>
        <w:t xml:space="preserve"> </w:t>
      </w:r>
      <w:r w:rsidRPr="001024D9">
        <w:rPr>
          <w:rFonts w:eastAsia="나눔명조" w:hint="eastAsia"/>
          <w:sz w:val="20"/>
          <w:szCs w:val="22"/>
        </w:rPr>
        <w:t>요인분석</w:t>
      </w:r>
      <w:r w:rsidRPr="001024D9">
        <w:rPr>
          <w:rFonts w:eastAsia="나눔명조"/>
          <w:sz w:val="20"/>
          <w:szCs w:val="22"/>
        </w:rPr>
        <w:t>(factor analysis)</w:t>
      </w:r>
      <w:r w:rsidRPr="001024D9">
        <w:rPr>
          <w:rFonts w:eastAsia="나눔명조" w:hint="eastAsia"/>
          <w:sz w:val="20"/>
          <w:szCs w:val="22"/>
        </w:rPr>
        <w:t>로</w:t>
      </w:r>
      <w:r w:rsidRPr="001024D9">
        <w:rPr>
          <w:rFonts w:eastAsia="나눔명조" w:hint="eastAsia"/>
          <w:sz w:val="20"/>
          <w:szCs w:val="22"/>
        </w:rPr>
        <w:t xml:space="preserve"> </w:t>
      </w:r>
      <w:r w:rsidRPr="001024D9">
        <w:rPr>
          <w:rFonts w:eastAsia="나눔명조" w:hint="eastAsia"/>
          <w:sz w:val="20"/>
          <w:szCs w:val="22"/>
        </w:rPr>
        <w:t>측정지표의</w:t>
      </w:r>
      <w:r w:rsidRPr="001024D9">
        <w:rPr>
          <w:rFonts w:eastAsia="나눔명조" w:hint="eastAsia"/>
          <w:sz w:val="20"/>
          <w:szCs w:val="22"/>
        </w:rPr>
        <w:t xml:space="preserve"> </w:t>
      </w:r>
      <w:r w:rsidRPr="001024D9">
        <w:rPr>
          <w:rFonts w:eastAsia="나눔명조" w:hint="eastAsia"/>
          <w:sz w:val="20"/>
          <w:szCs w:val="22"/>
        </w:rPr>
        <w:t>타당도를</w:t>
      </w:r>
      <w:r w:rsidRPr="001024D9">
        <w:rPr>
          <w:rFonts w:eastAsia="나눔명조" w:hint="eastAsia"/>
          <w:sz w:val="20"/>
          <w:szCs w:val="22"/>
        </w:rPr>
        <w:t xml:space="preserve"> </w:t>
      </w:r>
      <w:r w:rsidRPr="001024D9">
        <w:rPr>
          <w:rFonts w:eastAsia="나눔명조" w:hint="eastAsia"/>
          <w:sz w:val="20"/>
          <w:szCs w:val="22"/>
        </w:rPr>
        <w:t>검증하였으며</w:t>
      </w:r>
      <w:r w:rsidRPr="001024D9">
        <w:rPr>
          <w:rFonts w:eastAsia="나눔명조"/>
          <w:sz w:val="20"/>
          <w:szCs w:val="22"/>
        </w:rPr>
        <w:t xml:space="preserve">, </w:t>
      </w:r>
      <w:r w:rsidRPr="001024D9">
        <w:rPr>
          <w:rFonts w:eastAsia="나눔명조" w:hint="eastAsia"/>
          <w:sz w:val="20"/>
          <w:szCs w:val="22"/>
        </w:rPr>
        <w:t>신뢰도</w:t>
      </w:r>
      <w:r w:rsidRPr="001024D9">
        <w:rPr>
          <w:rFonts w:eastAsia="나눔명조" w:hint="eastAsia"/>
          <w:sz w:val="20"/>
          <w:szCs w:val="22"/>
        </w:rPr>
        <w:t xml:space="preserve"> </w:t>
      </w:r>
      <w:r w:rsidRPr="001024D9">
        <w:rPr>
          <w:rFonts w:eastAsia="나눔명조" w:hint="eastAsia"/>
          <w:sz w:val="20"/>
          <w:szCs w:val="22"/>
        </w:rPr>
        <w:t>검증을</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내적</w:t>
      </w:r>
      <w:r w:rsidRPr="001024D9">
        <w:rPr>
          <w:rFonts w:eastAsia="나눔명조" w:hint="eastAsia"/>
          <w:sz w:val="20"/>
          <w:szCs w:val="22"/>
        </w:rPr>
        <w:t xml:space="preserve"> </w:t>
      </w:r>
      <w:r w:rsidRPr="001024D9">
        <w:rPr>
          <w:rFonts w:eastAsia="나눔명조" w:hint="eastAsia"/>
          <w:sz w:val="20"/>
          <w:szCs w:val="22"/>
        </w:rPr>
        <w:t>일치도</w:t>
      </w:r>
      <w:r w:rsidRPr="001024D9">
        <w:rPr>
          <w:rFonts w:eastAsia="나눔명조"/>
          <w:sz w:val="20"/>
          <w:szCs w:val="22"/>
        </w:rPr>
        <w:t xml:space="preserve">(Cronbach’s </w:t>
      </w:r>
      <w:r w:rsidRPr="001024D9">
        <w:rPr>
          <w:rFonts w:eastAsia="나눔명조" w:hint="eastAsia"/>
          <w:sz w:val="20"/>
          <w:szCs w:val="22"/>
        </w:rPr>
        <w:t>α</w:t>
      </w:r>
      <w:r w:rsidRPr="001024D9">
        <w:rPr>
          <w:rFonts w:eastAsia="나눔명조"/>
          <w:sz w:val="20"/>
          <w:szCs w:val="22"/>
        </w:rPr>
        <w:t>)</w:t>
      </w:r>
      <w:r w:rsidRPr="001024D9">
        <w:rPr>
          <w:rFonts w:eastAsia="나눔명조" w:hint="eastAsia"/>
          <w:sz w:val="20"/>
          <w:szCs w:val="22"/>
        </w:rPr>
        <w:t>를</w:t>
      </w:r>
      <w:r w:rsidRPr="001024D9">
        <w:rPr>
          <w:rFonts w:eastAsia="나눔명조" w:hint="eastAsia"/>
          <w:sz w:val="20"/>
          <w:szCs w:val="22"/>
        </w:rPr>
        <w:t xml:space="preserve"> </w:t>
      </w:r>
      <w:r w:rsidRPr="001024D9">
        <w:rPr>
          <w:rFonts w:eastAsia="나눔명조" w:hint="eastAsia"/>
          <w:sz w:val="20"/>
          <w:szCs w:val="22"/>
        </w:rPr>
        <w:t>추정하였다</w:t>
      </w:r>
      <w:r w:rsidRPr="001024D9">
        <w:rPr>
          <w:rFonts w:eastAsia="나눔명조"/>
          <w:sz w:val="20"/>
          <w:szCs w:val="22"/>
        </w:rPr>
        <w:t>. &lt;</w:t>
      </w:r>
      <w:r w:rsidRPr="001024D9">
        <w:rPr>
          <w:rFonts w:eastAsia="나눔명조" w:hint="eastAsia"/>
          <w:sz w:val="20"/>
          <w:szCs w:val="22"/>
        </w:rPr>
        <w:t>표</w:t>
      </w:r>
      <w:r w:rsidRPr="001024D9">
        <w:rPr>
          <w:rFonts w:eastAsia="나눔명조" w:hint="eastAsia"/>
          <w:sz w:val="20"/>
          <w:szCs w:val="22"/>
        </w:rPr>
        <w:t xml:space="preserve"> </w:t>
      </w:r>
      <w:r w:rsidRPr="001024D9">
        <w:rPr>
          <w:rFonts w:eastAsia="나눔명조"/>
          <w:sz w:val="20"/>
          <w:szCs w:val="22"/>
        </w:rPr>
        <w:t>1&gt;</w:t>
      </w:r>
      <w:r w:rsidRPr="001024D9">
        <w:rPr>
          <w:rFonts w:eastAsia="나눔명조" w:hint="eastAsia"/>
          <w:sz w:val="20"/>
          <w:szCs w:val="22"/>
        </w:rPr>
        <w:t>은</w:t>
      </w:r>
      <w:r w:rsidRPr="001024D9">
        <w:rPr>
          <w:rFonts w:eastAsia="나눔명조" w:hint="eastAsia"/>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에</w:t>
      </w:r>
      <w:r w:rsidRPr="001024D9">
        <w:rPr>
          <w:rFonts w:eastAsia="나눔명조" w:hint="eastAsia"/>
          <w:sz w:val="20"/>
          <w:szCs w:val="22"/>
        </w:rPr>
        <w:t xml:space="preserve"> </w:t>
      </w:r>
      <w:r w:rsidRPr="001024D9">
        <w:rPr>
          <w:rFonts w:eastAsia="나눔명조" w:hint="eastAsia"/>
          <w:sz w:val="20"/>
          <w:szCs w:val="22"/>
        </w:rPr>
        <w:t>포함된</w:t>
      </w:r>
      <w:r w:rsidRPr="001024D9">
        <w:rPr>
          <w:rFonts w:eastAsia="나눔명조" w:hint="eastAsia"/>
          <w:sz w:val="20"/>
          <w:szCs w:val="22"/>
        </w:rPr>
        <w:t xml:space="preserve"> </w:t>
      </w:r>
      <w:r w:rsidRPr="001024D9">
        <w:rPr>
          <w:rFonts w:eastAsia="나눔명조" w:hint="eastAsia"/>
          <w:sz w:val="20"/>
          <w:szCs w:val="22"/>
        </w:rPr>
        <w:t>측정문항들의</w:t>
      </w:r>
      <w:r w:rsidRPr="001024D9">
        <w:rPr>
          <w:rFonts w:eastAsia="나눔명조" w:hint="eastAsia"/>
          <w:sz w:val="20"/>
          <w:szCs w:val="22"/>
        </w:rPr>
        <w:t xml:space="preserve"> </w:t>
      </w:r>
      <w:r w:rsidRPr="001024D9">
        <w:rPr>
          <w:rFonts w:eastAsia="나눔명조" w:hint="eastAsia"/>
          <w:sz w:val="20"/>
          <w:szCs w:val="22"/>
        </w:rPr>
        <w:t>소개와</w:t>
      </w:r>
      <w:r w:rsidRPr="001024D9">
        <w:rPr>
          <w:rFonts w:eastAsia="나눔명조" w:hint="eastAsia"/>
          <w:sz w:val="20"/>
          <w:szCs w:val="22"/>
        </w:rPr>
        <w:t xml:space="preserve"> </w:t>
      </w:r>
      <w:r w:rsidRPr="001024D9">
        <w:rPr>
          <w:rFonts w:eastAsia="나눔명조" w:hint="eastAsia"/>
          <w:sz w:val="20"/>
          <w:szCs w:val="22"/>
        </w:rPr>
        <w:t>이를</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살펴보고자</w:t>
      </w:r>
      <w:r w:rsidRPr="001024D9">
        <w:rPr>
          <w:rFonts w:eastAsia="나눔명조" w:hint="eastAsia"/>
          <w:sz w:val="20"/>
          <w:szCs w:val="22"/>
        </w:rPr>
        <w:t xml:space="preserve"> </w:t>
      </w:r>
      <w:r w:rsidRPr="001024D9">
        <w:rPr>
          <w:rFonts w:eastAsia="나눔명조" w:hint="eastAsia"/>
          <w:sz w:val="20"/>
          <w:szCs w:val="22"/>
        </w:rPr>
        <w:t>하는</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개념</w:t>
      </w:r>
      <w:r w:rsidRPr="001024D9">
        <w:rPr>
          <w:rFonts w:eastAsia="나눔명조"/>
          <w:sz w:val="20"/>
          <w:szCs w:val="22"/>
        </w:rPr>
        <w:t xml:space="preserve">, </w:t>
      </w:r>
      <w:r w:rsidRPr="001024D9">
        <w:rPr>
          <w:rFonts w:eastAsia="나눔명조" w:hint="eastAsia"/>
          <w:sz w:val="20"/>
          <w:szCs w:val="22"/>
        </w:rPr>
        <w:t>잠재변수들에</w:t>
      </w:r>
      <w:r w:rsidRPr="001024D9">
        <w:rPr>
          <w:rFonts w:eastAsia="나눔명조" w:hint="eastAsia"/>
          <w:sz w:val="20"/>
          <w:szCs w:val="22"/>
        </w:rPr>
        <w:t xml:space="preserve"> </w:t>
      </w:r>
      <w:r w:rsidRPr="001024D9">
        <w:rPr>
          <w:rFonts w:eastAsia="나눔명조" w:hint="eastAsia"/>
          <w:sz w:val="20"/>
          <w:szCs w:val="22"/>
        </w:rPr>
        <w:t>관한</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배경을</w:t>
      </w:r>
      <w:r w:rsidRPr="001024D9">
        <w:rPr>
          <w:rFonts w:eastAsia="나눔명조" w:hint="eastAsia"/>
          <w:sz w:val="20"/>
          <w:szCs w:val="22"/>
        </w:rPr>
        <w:t xml:space="preserve"> </w:t>
      </w:r>
      <w:r w:rsidRPr="001024D9">
        <w:rPr>
          <w:rFonts w:eastAsia="나눔명조" w:hint="eastAsia"/>
          <w:sz w:val="20"/>
          <w:szCs w:val="22"/>
        </w:rPr>
        <w:t>제시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p w14:paraId="6F1B6E14" w14:textId="5D7102CE" w:rsidR="001024D9" w:rsidRDefault="001024D9" w:rsidP="00265BC3">
      <w:pPr>
        <w:wordWrap/>
        <w:spacing w:before="120" w:after="120" w:line="276" w:lineRule="auto"/>
        <w:rPr>
          <w:rFonts w:eastAsia="나눔명조"/>
          <w:sz w:val="20"/>
          <w:szCs w:val="22"/>
        </w:rPr>
      </w:pPr>
    </w:p>
    <w:p w14:paraId="73E277AD" w14:textId="6A4F6766" w:rsidR="001024D9" w:rsidRPr="00C40D5F" w:rsidRDefault="001024D9" w:rsidP="00265BC3">
      <w:pPr>
        <w:pStyle w:val="af"/>
        <w:keepNext/>
        <w:rPr>
          <w:rFonts w:ascii="나눔명조" w:eastAsia="나눔명조" w:hAnsi="나눔명조"/>
          <w:i w:val="0"/>
          <w:iCs w:val="0"/>
          <w:sz w:val="20"/>
          <w:szCs w:val="20"/>
        </w:rPr>
      </w:pPr>
      <w:r w:rsidRPr="00C40D5F">
        <w:rPr>
          <w:rFonts w:ascii="나눔명조" w:eastAsia="나눔명조" w:hAnsi="나눔명조" w:hint="eastAsia"/>
          <w:i w:val="0"/>
          <w:iCs w:val="0"/>
          <w:sz w:val="20"/>
          <w:szCs w:val="20"/>
        </w:rPr>
        <w:t xml:space="preserve">표 </w:t>
      </w:r>
      <w:r w:rsidRPr="00C40D5F">
        <w:rPr>
          <w:rFonts w:ascii="나눔명조" w:eastAsia="나눔명조" w:hAnsi="나눔명조"/>
          <w:i w:val="0"/>
          <w:iCs w:val="0"/>
          <w:sz w:val="20"/>
          <w:szCs w:val="20"/>
        </w:rPr>
        <w:fldChar w:fldCharType="begin"/>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hint="eastAsia"/>
          <w:i w:val="0"/>
          <w:iCs w:val="0"/>
          <w:sz w:val="20"/>
          <w:szCs w:val="20"/>
        </w:rPr>
        <w:instrText>SEQ 표 \* ARABIC</w:instrText>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i w:val="0"/>
          <w:iCs w:val="0"/>
          <w:sz w:val="20"/>
          <w:szCs w:val="20"/>
        </w:rPr>
        <w:fldChar w:fldCharType="separate"/>
      </w:r>
      <w:r w:rsidR="00BB2CCE">
        <w:rPr>
          <w:rFonts w:ascii="나눔명조" w:eastAsia="나눔명조" w:hAnsi="나눔명조"/>
          <w:i w:val="0"/>
          <w:iCs w:val="0"/>
          <w:noProof/>
          <w:sz w:val="20"/>
          <w:szCs w:val="20"/>
        </w:rPr>
        <w:t>1</w:t>
      </w:r>
      <w:r w:rsidRPr="00C40D5F">
        <w:rPr>
          <w:rFonts w:ascii="나눔명조" w:eastAsia="나눔명조" w:hAnsi="나눔명조"/>
          <w:i w:val="0"/>
          <w:iCs w:val="0"/>
          <w:sz w:val="20"/>
          <w:szCs w:val="20"/>
        </w:rPr>
        <w:fldChar w:fldCharType="end"/>
      </w:r>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예측변수들과 설문문항</w:t>
      </w:r>
    </w:p>
    <w:tbl>
      <w:tblPr>
        <w:tblStyle w:val="20"/>
        <w:tblW w:w="0" w:type="auto"/>
        <w:tblLook w:val="04A0" w:firstRow="1" w:lastRow="0" w:firstColumn="1" w:lastColumn="0" w:noHBand="0" w:noVBand="1"/>
      </w:tblPr>
      <w:tblGrid>
        <w:gridCol w:w="1473"/>
        <w:gridCol w:w="1017"/>
        <w:gridCol w:w="3653"/>
        <w:gridCol w:w="2883"/>
      </w:tblGrid>
      <w:tr w:rsidR="001024D9" w14:paraId="1D8139F5" w14:textId="77777777" w:rsidTr="00265BC3">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405" w:type="dxa"/>
          </w:tcPr>
          <w:p w14:paraId="232DFDD4" w14:textId="121CA25C" w:rsidR="001024D9" w:rsidRDefault="001024D9" w:rsidP="00265BC3">
            <w:pPr>
              <w:wordWrap/>
              <w:spacing w:before="120" w:after="120" w:line="276" w:lineRule="auto"/>
              <w:jc w:val="center"/>
              <w:rPr>
                <w:rFonts w:eastAsia="나눔명조"/>
                <w:sz w:val="20"/>
                <w:szCs w:val="22"/>
              </w:rPr>
            </w:pPr>
            <w:r>
              <w:rPr>
                <w:rFonts w:eastAsia="나눔명조" w:hint="eastAsia"/>
                <w:sz w:val="20"/>
                <w:szCs w:val="22"/>
              </w:rPr>
              <w:t>잠재변수</w:t>
            </w:r>
          </w:p>
        </w:tc>
        <w:tc>
          <w:tcPr>
            <w:tcW w:w="987" w:type="dxa"/>
          </w:tcPr>
          <w:p w14:paraId="366F640A" w14:textId="437C0EAF" w:rsidR="001024D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측정변수</w:t>
            </w:r>
          </w:p>
        </w:tc>
        <w:tc>
          <w:tcPr>
            <w:tcW w:w="4557" w:type="dxa"/>
          </w:tcPr>
          <w:p w14:paraId="6A5DAC0C" w14:textId="4870DBD1" w:rsidR="001024D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설문문항</w:t>
            </w:r>
          </w:p>
        </w:tc>
        <w:tc>
          <w:tcPr>
            <w:tcW w:w="2020" w:type="dxa"/>
            <w:shd w:val="clear" w:color="auto" w:fill="FFE599" w:themeFill="accent4" w:themeFillTint="66"/>
          </w:tcPr>
          <w:p w14:paraId="269E2F17" w14:textId="038056D8" w:rsidR="001024D9" w:rsidRPr="00265BC3"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color w:val="FF0000"/>
                <w:sz w:val="20"/>
                <w:szCs w:val="22"/>
              </w:rPr>
            </w:pPr>
            <w:r w:rsidRPr="00265BC3">
              <w:rPr>
                <w:rFonts w:eastAsia="나눔명조" w:hint="eastAsia"/>
                <w:color w:val="FF0000"/>
                <w:sz w:val="20"/>
                <w:szCs w:val="22"/>
              </w:rPr>
              <w:t>이론적</w:t>
            </w:r>
            <w:r w:rsidRPr="00265BC3">
              <w:rPr>
                <w:rFonts w:eastAsia="나눔명조" w:hint="eastAsia"/>
                <w:color w:val="FF0000"/>
                <w:sz w:val="20"/>
                <w:szCs w:val="22"/>
              </w:rPr>
              <w:t xml:space="preserve"> </w:t>
            </w:r>
            <w:r w:rsidRPr="00265BC3">
              <w:rPr>
                <w:rFonts w:eastAsia="나눔명조" w:hint="eastAsia"/>
                <w:color w:val="FF0000"/>
                <w:sz w:val="20"/>
                <w:szCs w:val="22"/>
              </w:rPr>
              <w:t>배경</w:t>
            </w:r>
          </w:p>
        </w:tc>
      </w:tr>
      <w:tr w:rsidR="001024D9" w14:paraId="093B75C0" w14:textId="77777777" w:rsidTr="00265BC3">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0199331D" w14:textId="1AD86061" w:rsidR="001024D9" w:rsidRDefault="001024D9" w:rsidP="00265BC3">
            <w:pPr>
              <w:wordWrap/>
              <w:spacing w:after="0" w:line="240" w:lineRule="auto"/>
              <w:jc w:val="center"/>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w:t>
            </w:r>
          </w:p>
        </w:tc>
        <w:tc>
          <w:tcPr>
            <w:tcW w:w="987" w:type="dxa"/>
          </w:tcPr>
          <w:p w14:paraId="6D4AA178" w14:textId="347594F9"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1</w:t>
            </w:r>
          </w:p>
        </w:tc>
        <w:tc>
          <w:tcPr>
            <w:tcW w:w="4557" w:type="dxa"/>
          </w:tcPr>
          <w:p w14:paraId="632172CD" w14:textId="70FA8110"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목표가</w:t>
            </w:r>
            <w:r w:rsidRPr="001024D9">
              <w:rPr>
                <w:rFonts w:eastAsia="나눔명조" w:hint="eastAsia"/>
                <w:sz w:val="20"/>
                <w:szCs w:val="22"/>
              </w:rPr>
              <w:t xml:space="preserve"> </w:t>
            </w:r>
            <w:r w:rsidRPr="001024D9">
              <w:rPr>
                <w:rFonts w:eastAsia="나눔명조" w:hint="eastAsia"/>
                <w:sz w:val="20"/>
                <w:szCs w:val="22"/>
              </w:rPr>
              <w:t>달성될</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받게</w:t>
            </w:r>
            <w:r w:rsidRPr="001024D9">
              <w:rPr>
                <w:rFonts w:eastAsia="나눔명조" w:hint="eastAsia"/>
                <w:sz w:val="20"/>
                <w:szCs w:val="22"/>
              </w:rPr>
              <w:t xml:space="preserve"> </w:t>
            </w:r>
            <w:r w:rsidRPr="001024D9">
              <w:rPr>
                <w:rFonts w:eastAsia="나눔명조" w:hint="eastAsia"/>
                <w:sz w:val="20"/>
                <w:szCs w:val="22"/>
              </w:rPr>
              <w:t>될</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에</w:t>
            </w:r>
            <w:r w:rsidRPr="001024D9">
              <w:rPr>
                <w:rFonts w:eastAsia="나눔명조" w:hint="eastAsia"/>
                <w:sz w:val="20"/>
                <w:szCs w:val="22"/>
              </w:rPr>
              <w:t xml:space="preserve"> </w:t>
            </w:r>
            <w:r w:rsidRPr="001024D9">
              <w:rPr>
                <w:rFonts w:eastAsia="나눔명조" w:hint="eastAsia"/>
                <w:sz w:val="20"/>
                <w:szCs w:val="22"/>
              </w:rPr>
              <w:t>대해</w:t>
            </w:r>
            <w:r w:rsidRPr="001024D9">
              <w:rPr>
                <w:rFonts w:eastAsia="나눔명조" w:hint="eastAsia"/>
                <w:sz w:val="20"/>
                <w:szCs w:val="22"/>
              </w:rPr>
              <w:t xml:space="preserve"> </w:t>
            </w:r>
            <w:r w:rsidRPr="001024D9">
              <w:rPr>
                <w:rFonts w:eastAsia="나눔명조" w:hint="eastAsia"/>
                <w:sz w:val="20"/>
                <w:szCs w:val="22"/>
              </w:rPr>
              <w:t>잘</w:t>
            </w:r>
            <w:r w:rsidRPr="001024D9">
              <w:rPr>
                <w:rFonts w:eastAsia="나눔명조" w:hint="eastAsia"/>
                <w:sz w:val="20"/>
                <w:szCs w:val="22"/>
              </w:rPr>
              <w:t xml:space="preserve"> </w:t>
            </w:r>
            <w:r w:rsidRPr="001024D9">
              <w:rPr>
                <w:rFonts w:eastAsia="나눔명조" w:hint="eastAsia"/>
                <w:sz w:val="20"/>
                <w:szCs w:val="22"/>
              </w:rPr>
              <w:t>이해시켜</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w:t>
            </w:r>
          </w:p>
        </w:tc>
        <w:tc>
          <w:tcPr>
            <w:tcW w:w="2020" w:type="dxa"/>
            <w:shd w:val="clear" w:color="auto" w:fill="FFE599" w:themeFill="accent4" w:themeFillTint="66"/>
          </w:tcPr>
          <w:p w14:paraId="153E11BE" w14:textId="311164C6" w:rsidR="001024D9" w:rsidRPr="00265BC3" w:rsidRDefault="004114AD"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임재영</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19(</w:t>
            </w:r>
            <w:r>
              <w:rPr>
                <w:rFonts w:eastAsia="나눔명조" w:hint="eastAsia"/>
                <w:color w:val="FF0000"/>
                <w:sz w:val="20"/>
                <w:szCs w:val="22"/>
              </w:rPr>
              <w:t>혁신행동</w:t>
            </w:r>
            <w:r>
              <w:rPr>
                <w:rFonts w:eastAsia="나눔명조" w:hint="eastAsia"/>
                <w:color w:val="FF0000"/>
                <w:sz w:val="20"/>
                <w:szCs w:val="22"/>
              </w:rPr>
              <w:t>-</w:t>
            </w:r>
            <w:r>
              <w:rPr>
                <w:rFonts w:eastAsia="나눔명조" w:hint="eastAsia"/>
                <w:color w:val="FF0000"/>
                <w:sz w:val="20"/>
                <w:szCs w:val="22"/>
              </w:rPr>
              <w:t>리더십조절</w:t>
            </w:r>
            <w:r>
              <w:rPr>
                <w:rFonts w:eastAsia="나눔명조" w:hint="eastAsia"/>
                <w:color w:val="FF0000"/>
                <w:sz w:val="20"/>
                <w:szCs w:val="22"/>
              </w:rPr>
              <w:t>)</w:t>
            </w:r>
            <w:r w:rsidR="002824B4">
              <w:rPr>
                <w:rFonts w:eastAsia="나눔명조"/>
                <w:color w:val="FF0000"/>
                <w:sz w:val="20"/>
                <w:szCs w:val="22"/>
              </w:rPr>
              <w:t xml:space="preserve">; </w:t>
            </w:r>
            <w:r w:rsidR="002824B4">
              <w:rPr>
                <w:rFonts w:eastAsia="나눔명조" w:hint="eastAsia"/>
                <w:color w:val="FF0000"/>
                <w:sz w:val="20"/>
                <w:szCs w:val="22"/>
              </w:rPr>
              <w:t>정지용</w:t>
            </w:r>
            <w:r w:rsidR="002824B4">
              <w:rPr>
                <w:rFonts w:eastAsia="나눔명조" w:hint="eastAsia"/>
                <w:color w:val="FF0000"/>
                <w:sz w:val="20"/>
                <w:szCs w:val="22"/>
              </w:rPr>
              <w:t xml:space="preserve"> </w:t>
            </w:r>
            <w:r w:rsidR="002824B4">
              <w:rPr>
                <w:rFonts w:eastAsia="나눔명조" w:hint="eastAsia"/>
                <w:color w:val="FF0000"/>
                <w:sz w:val="20"/>
                <w:szCs w:val="22"/>
              </w:rPr>
              <w:t>외</w:t>
            </w:r>
            <w:r w:rsidR="002824B4">
              <w:rPr>
                <w:rFonts w:eastAsia="나눔명조" w:hint="eastAsia"/>
                <w:color w:val="FF0000"/>
                <w:sz w:val="20"/>
                <w:szCs w:val="22"/>
              </w:rPr>
              <w:t xml:space="preserve"> </w:t>
            </w:r>
            <w:r w:rsidR="002824B4">
              <w:rPr>
                <w:rFonts w:eastAsia="나눔명조"/>
                <w:color w:val="FF0000"/>
                <w:sz w:val="20"/>
                <w:szCs w:val="22"/>
              </w:rPr>
              <w:t>2020</w:t>
            </w:r>
          </w:p>
        </w:tc>
      </w:tr>
      <w:tr w:rsidR="001024D9" w14:paraId="72A0583B" w14:textId="77777777" w:rsidTr="00265BC3">
        <w:trPr>
          <w:trHeight w:val="556"/>
        </w:trPr>
        <w:tc>
          <w:tcPr>
            <w:cnfStyle w:val="001000000000" w:firstRow="0" w:lastRow="0" w:firstColumn="1" w:lastColumn="0" w:oddVBand="0" w:evenVBand="0" w:oddHBand="0" w:evenHBand="0" w:firstRowFirstColumn="0" w:firstRowLastColumn="0" w:lastRowFirstColumn="0" w:lastRowLastColumn="0"/>
            <w:tcW w:w="1405" w:type="dxa"/>
            <w:vMerge/>
          </w:tcPr>
          <w:p w14:paraId="4921046A" w14:textId="77777777" w:rsidR="001024D9" w:rsidRDefault="001024D9" w:rsidP="00265BC3">
            <w:pPr>
              <w:wordWrap/>
              <w:spacing w:after="0" w:line="240" w:lineRule="auto"/>
              <w:jc w:val="center"/>
              <w:rPr>
                <w:rFonts w:eastAsia="나눔명조"/>
                <w:sz w:val="20"/>
                <w:szCs w:val="22"/>
              </w:rPr>
            </w:pPr>
          </w:p>
        </w:tc>
        <w:tc>
          <w:tcPr>
            <w:tcW w:w="987" w:type="dxa"/>
          </w:tcPr>
          <w:p w14:paraId="12B34328" w14:textId="5BCAC71F"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2</w:t>
            </w:r>
          </w:p>
        </w:tc>
        <w:tc>
          <w:tcPr>
            <w:tcW w:w="4557" w:type="dxa"/>
          </w:tcPr>
          <w:p w14:paraId="0224178C" w14:textId="55364590"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업무성과에</w:t>
            </w:r>
            <w:r w:rsidRPr="001024D9">
              <w:rPr>
                <w:rFonts w:eastAsia="나눔명조" w:hint="eastAsia"/>
                <w:sz w:val="20"/>
                <w:szCs w:val="22"/>
              </w:rPr>
              <w:t xml:space="preserve"> </w:t>
            </w:r>
            <w:r w:rsidRPr="001024D9">
              <w:rPr>
                <w:rFonts w:eastAsia="나눔명조" w:hint="eastAsia"/>
                <w:sz w:val="20"/>
                <w:szCs w:val="22"/>
              </w:rPr>
              <w:t>따른</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을</w:t>
            </w:r>
            <w:r w:rsidRPr="001024D9">
              <w:rPr>
                <w:rFonts w:eastAsia="나눔명조" w:hint="eastAsia"/>
                <w:sz w:val="20"/>
                <w:szCs w:val="22"/>
              </w:rPr>
              <w:t xml:space="preserve"> </w:t>
            </w:r>
            <w:r w:rsidRPr="001024D9">
              <w:rPr>
                <w:rFonts w:eastAsia="나눔명조" w:hint="eastAsia"/>
                <w:sz w:val="20"/>
                <w:szCs w:val="22"/>
              </w:rPr>
              <w:t>얻기</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어떻게</w:t>
            </w:r>
            <w:r w:rsidRPr="001024D9">
              <w:rPr>
                <w:rFonts w:eastAsia="나눔명조" w:hint="eastAsia"/>
                <w:sz w:val="20"/>
                <w:szCs w:val="22"/>
              </w:rPr>
              <w:t xml:space="preserve"> </w:t>
            </w:r>
            <w:r w:rsidRPr="001024D9">
              <w:rPr>
                <w:rFonts w:eastAsia="나눔명조" w:hint="eastAsia"/>
                <w:sz w:val="20"/>
                <w:szCs w:val="22"/>
              </w:rPr>
              <w:t>해야</w:t>
            </w:r>
            <w:r w:rsidRPr="001024D9">
              <w:rPr>
                <w:rFonts w:eastAsia="나눔명조" w:hint="eastAsia"/>
                <w:sz w:val="20"/>
                <w:szCs w:val="22"/>
              </w:rPr>
              <w:t xml:space="preserve"> </w:t>
            </w:r>
            <w:r w:rsidRPr="001024D9">
              <w:rPr>
                <w:rFonts w:eastAsia="나눔명조" w:hint="eastAsia"/>
                <w:sz w:val="20"/>
                <w:szCs w:val="22"/>
              </w:rPr>
              <w:t>하는지를</w:t>
            </w:r>
            <w:r w:rsidRPr="001024D9">
              <w:rPr>
                <w:rFonts w:eastAsia="나눔명조" w:hint="eastAsia"/>
                <w:sz w:val="20"/>
                <w:szCs w:val="22"/>
              </w:rPr>
              <w:t xml:space="preserve"> </w:t>
            </w:r>
            <w:r w:rsidRPr="001024D9">
              <w:rPr>
                <w:rFonts w:eastAsia="나눔명조" w:hint="eastAsia"/>
                <w:sz w:val="20"/>
                <w:szCs w:val="22"/>
              </w:rPr>
              <w:t>구체적으로</w:t>
            </w:r>
            <w:r w:rsidRPr="001024D9">
              <w:rPr>
                <w:rFonts w:eastAsia="나눔명조" w:hint="eastAsia"/>
                <w:sz w:val="20"/>
                <w:szCs w:val="22"/>
              </w:rPr>
              <w:t xml:space="preserve"> </w:t>
            </w:r>
            <w:r w:rsidRPr="001024D9">
              <w:rPr>
                <w:rFonts w:eastAsia="나눔명조" w:hint="eastAsia"/>
                <w:sz w:val="20"/>
                <w:szCs w:val="22"/>
              </w:rPr>
              <w:t>알려준다</w:t>
            </w:r>
            <w:r w:rsidRPr="001024D9">
              <w:rPr>
                <w:rFonts w:eastAsia="나눔명조"/>
                <w:sz w:val="20"/>
                <w:szCs w:val="22"/>
              </w:rPr>
              <w:t>.</w:t>
            </w:r>
          </w:p>
        </w:tc>
        <w:tc>
          <w:tcPr>
            <w:tcW w:w="2020" w:type="dxa"/>
            <w:shd w:val="clear" w:color="auto" w:fill="FFE599" w:themeFill="accent4" w:themeFillTint="66"/>
          </w:tcPr>
          <w:p w14:paraId="3DA80A4F" w14:textId="4ACBA677" w:rsidR="001024D9" w:rsidRPr="00265BC3" w:rsidRDefault="004114AD"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임재영</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19(</w:t>
            </w:r>
            <w:r>
              <w:rPr>
                <w:rFonts w:eastAsia="나눔명조" w:hint="eastAsia"/>
                <w:color w:val="FF0000"/>
                <w:sz w:val="20"/>
                <w:szCs w:val="22"/>
              </w:rPr>
              <w:t>혁신행동</w:t>
            </w:r>
            <w:r>
              <w:rPr>
                <w:rFonts w:eastAsia="나눔명조" w:hint="eastAsia"/>
                <w:color w:val="FF0000"/>
                <w:sz w:val="20"/>
                <w:szCs w:val="22"/>
              </w:rPr>
              <w:t>-</w:t>
            </w:r>
            <w:r>
              <w:rPr>
                <w:rFonts w:eastAsia="나눔명조" w:hint="eastAsia"/>
                <w:color w:val="FF0000"/>
                <w:sz w:val="20"/>
                <w:szCs w:val="22"/>
              </w:rPr>
              <w:t>리더십조절</w:t>
            </w:r>
            <w:r>
              <w:rPr>
                <w:rFonts w:eastAsia="나눔명조" w:hint="eastAsia"/>
                <w:color w:val="FF0000"/>
                <w:sz w:val="20"/>
                <w:szCs w:val="22"/>
              </w:rPr>
              <w:t>)</w:t>
            </w:r>
            <w:r w:rsidR="002824B4">
              <w:rPr>
                <w:rFonts w:eastAsia="나눔명조"/>
                <w:color w:val="FF0000"/>
                <w:sz w:val="20"/>
                <w:szCs w:val="22"/>
              </w:rPr>
              <w:t xml:space="preserve">; </w:t>
            </w:r>
            <w:r w:rsidR="002824B4">
              <w:rPr>
                <w:rFonts w:eastAsia="나눔명조" w:hint="eastAsia"/>
                <w:color w:val="FF0000"/>
                <w:sz w:val="20"/>
                <w:szCs w:val="22"/>
              </w:rPr>
              <w:t>정지용</w:t>
            </w:r>
            <w:r w:rsidR="002824B4">
              <w:rPr>
                <w:rFonts w:eastAsia="나눔명조" w:hint="eastAsia"/>
                <w:color w:val="FF0000"/>
                <w:sz w:val="20"/>
                <w:szCs w:val="22"/>
              </w:rPr>
              <w:t xml:space="preserve"> </w:t>
            </w:r>
            <w:r w:rsidR="002824B4">
              <w:rPr>
                <w:rFonts w:eastAsia="나눔명조" w:hint="eastAsia"/>
                <w:color w:val="FF0000"/>
                <w:sz w:val="20"/>
                <w:szCs w:val="22"/>
              </w:rPr>
              <w:t>외</w:t>
            </w:r>
            <w:r w:rsidR="002824B4">
              <w:rPr>
                <w:rFonts w:eastAsia="나눔명조" w:hint="eastAsia"/>
                <w:color w:val="FF0000"/>
                <w:sz w:val="20"/>
                <w:szCs w:val="22"/>
              </w:rPr>
              <w:t xml:space="preserve"> </w:t>
            </w:r>
            <w:r w:rsidR="002824B4">
              <w:rPr>
                <w:rFonts w:eastAsia="나눔명조"/>
                <w:color w:val="FF0000"/>
                <w:sz w:val="20"/>
                <w:szCs w:val="22"/>
              </w:rPr>
              <w:t>2020</w:t>
            </w:r>
          </w:p>
        </w:tc>
      </w:tr>
      <w:tr w:rsidR="001024D9" w14:paraId="50BC2A23" w14:textId="77777777" w:rsidTr="00265BC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0C65D6FB" w14:textId="7EA562AE" w:rsidR="001024D9" w:rsidRDefault="001024D9" w:rsidP="00265BC3">
            <w:pPr>
              <w:wordWrap/>
              <w:spacing w:after="0" w:line="240" w:lineRule="auto"/>
              <w:jc w:val="center"/>
              <w:rPr>
                <w:rFonts w:eastAsia="나눔명조"/>
                <w:sz w:val="20"/>
                <w:szCs w:val="22"/>
              </w:rPr>
            </w:pP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w:t>
            </w:r>
          </w:p>
        </w:tc>
        <w:tc>
          <w:tcPr>
            <w:tcW w:w="987" w:type="dxa"/>
          </w:tcPr>
          <w:p w14:paraId="39F5254A" w14:textId="581BC48E"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4</w:t>
            </w:r>
          </w:p>
        </w:tc>
        <w:tc>
          <w:tcPr>
            <w:tcW w:w="4557" w:type="dxa"/>
          </w:tcPr>
          <w:p w14:paraId="0CA45403" w14:textId="1E177DCE"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p>
        </w:tc>
        <w:tc>
          <w:tcPr>
            <w:tcW w:w="2020" w:type="dxa"/>
            <w:shd w:val="clear" w:color="auto" w:fill="FFE599" w:themeFill="accent4" w:themeFillTint="66"/>
          </w:tcPr>
          <w:p w14:paraId="1737BF8C" w14:textId="43545DBC" w:rsidR="001024D9" w:rsidRPr="00265BC3" w:rsidRDefault="004114AD"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현욱</w:t>
            </w:r>
            <w:r>
              <w:rPr>
                <w:rFonts w:eastAsia="나눔명조" w:hint="eastAsia"/>
                <w:color w:val="FF0000"/>
                <w:sz w:val="20"/>
                <w:szCs w:val="22"/>
              </w:rPr>
              <w:t xml:space="preserve"> </w:t>
            </w:r>
            <w:r>
              <w:rPr>
                <w:rFonts w:eastAsia="나눔명조"/>
                <w:color w:val="FF0000"/>
                <w:sz w:val="20"/>
                <w:szCs w:val="22"/>
              </w:rPr>
              <w:t xml:space="preserve">2020; </w:t>
            </w:r>
            <w:r>
              <w:rPr>
                <w:rFonts w:eastAsia="나눔명조" w:hint="eastAsia"/>
                <w:color w:val="FF0000"/>
                <w:sz w:val="20"/>
                <w:szCs w:val="22"/>
              </w:rPr>
              <w:t>김재형</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 xml:space="preserve">2020; </w:t>
            </w:r>
            <w:r>
              <w:rPr>
                <w:rFonts w:eastAsia="나눔명조" w:hint="eastAsia"/>
                <w:color w:val="FF0000"/>
                <w:sz w:val="20"/>
                <w:szCs w:val="22"/>
              </w:rPr>
              <w:t>임재영</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19(</w:t>
            </w:r>
            <w:r>
              <w:rPr>
                <w:rFonts w:eastAsia="나눔명조" w:hint="eastAsia"/>
                <w:color w:val="FF0000"/>
                <w:sz w:val="20"/>
                <w:szCs w:val="22"/>
              </w:rPr>
              <w:t>혁신행동</w:t>
            </w:r>
            <w:r>
              <w:rPr>
                <w:rFonts w:eastAsia="나눔명조" w:hint="eastAsia"/>
                <w:color w:val="FF0000"/>
                <w:sz w:val="20"/>
                <w:szCs w:val="22"/>
              </w:rPr>
              <w:t>-</w:t>
            </w:r>
            <w:r>
              <w:rPr>
                <w:rFonts w:eastAsia="나눔명조" w:hint="eastAsia"/>
                <w:color w:val="FF0000"/>
                <w:sz w:val="20"/>
                <w:szCs w:val="22"/>
              </w:rPr>
              <w:t>리더십조절</w:t>
            </w:r>
            <w:r>
              <w:rPr>
                <w:rFonts w:eastAsia="나눔명조" w:hint="eastAsia"/>
                <w:color w:val="FF0000"/>
                <w:sz w:val="20"/>
                <w:szCs w:val="22"/>
              </w:rPr>
              <w:t>)</w:t>
            </w:r>
            <w:r w:rsidR="002824B4">
              <w:rPr>
                <w:rFonts w:eastAsia="나눔명조"/>
                <w:color w:val="FF0000"/>
                <w:sz w:val="20"/>
                <w:szCs w:val="22"/>
              </w:rPr>
              <w:t xml:space="preserve">; </w:t>
            </w:r>
            <w:r w:rsidR="002824B4">
              <w:rPr>
                <w:rFonts w:eastAsia="나눔명조" w:hint="eastAsia"/>
                <w:color w:val="FF0000"/>
                <w:sz w:val="20"/>
                <w:szCs w:val="22"/>
              </w:rPr>
              <w:t>정지용</w:t>
            </w:r>
            <w:r w:rsidR="002824B4">
              <w:rPr>
                <w:rFonts w:eastAsia="나눔명조" w:hint="eastAsia"/>
                <w:color w:val="FF0000"/>
                <w:sz w:val="20"/>
                <w:szCs w:val="22"/>
              </w:rPr>
              <w:t xml:space="preserve"> </w:t>
            </w:r>
            <w:r w:rsidR="002824B4">
              <w:rPr>
                <w:rFonts w:eastAsia="나눔명조" w:hint="eastAsia"/>
                <w:color w:val="FF0000"/>
                <w:sz w:val="20"/>
                <w:szCs w:val="22"/>
              </w:rPr>
              <w:t>외</w:t>
            </w:r>
            <w:r w:rsidR="002824B4">
              <w:rPr>
                <w:rFonts w:eastAsia="나눔명조" w:hint="eastAsia"/>
                <w:color w:val="FF0000"/>
                <w:sz w:val="20"/>
                <w:szCs w:val="22"/>
              </w:rPr>
              <w:t xml:space="preserve"> </w:t>
            </w:r>
            <w:r w:rsidR="002824B4">
              <w:rPr>
                <w:rFonts w:eastAsia="나눔명조"/>
                <w:color w:val="FF0000"/>
                <w:sz w:val="20"/>
                <w:szCs w:val="22"/>
              </w:rPr>
              <w:t>2020</w:t>
            </w:r>
          </w:p>
        </w:tc>
      </w:tr>
      <w:tr w:rsidR="001024D9" w14:paraId="72DFABCD" w14:textId="77777777" w:rsidTr="00265BC3">
        <w:trPr>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5DA9571B" w14:textId="77777777" w:rsidR="001024D9" w:rsidRDefault="001024D9" w:rsidP="00265BC3">
            <w:pPr>
              <w:wordWrap/>
              <w:spacing w:after="0" w:line="240" w:lineRule="auto"/>
              <w:jc w:val="center"/>
              <w:rPr>
                <w:rFonts w:eastAsia="나눔명조"/>
                <w:sz w:val="20"/>
                <w:szCs w:val="22"/>
              </w:rPr>
            </w:pPr>
          </w:p>
        </w:tc>
        <w:tc>
          <w:tcPr>
            <w:tcW w:w="987" w:type="dxa"/>
          </w:tcPr>
          <w:p w14:paraId="447F9135" w14:textId="710BAFBC"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6</w:t>
            </w:r>
          </w:p>
        </w:tc>
        <w:tc>
          <w:tcPr>
            <w:tcW w:w="4557" w:type="dxa"/>
          </w:tcPr>
          <w:p w14:paraId="6CF27565" w14:textId="06420F2C"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w:t>
            </w:r>
          </w:p>
        </w:tc>
        <w:tc>
          <w:tcPr>
            <w:tcW w:w="2020" w:type="dxa"/>
            <w:shd w:val="clear" w:color="auto" w:fill="FFE599" w:themeFill="accent4" w:themeFillTint="66"/>
          </w:tcPr>
          <w:p w14:paraId="2C8E870C" w14:textId="1518B919" w:rsidR="001024D9" w:rsidRPr="00265BC3" w:rsidRDefault="004114AD"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현욱</w:t>
            </w:r>
            <w:r>
              <w:rPr>
                <w:rFonts w:eastAsia="나눔명조" w:hint="eastAsia"/>
                <w:color w:val="FF0000"/>
                <w:sz w:val="20"/>
                <w:szCs w:val="22"/>
              </w:rPr>
              <w:t xml:space="preserve"> </w:t>
            </w:r>
            <w:r>
              <w:rPr>
                <w:rFonts w:eastAsia="나눔명조"/>
                <w:color w:val="FF0000"/>
                <w:sz w:val="20"/>
                <w:szCs w:val="22"/>
              </w:rPr>
              <w:t>2020</w:t>
            </w:r>
            <w:r>
              <w:rPr>
                <w:rFonts w:eastAsia="나눔명조"/>
                <w:color w:val="FF0000"/>
                <w:sz w:val="20"/>
                <w:szCs w:val="22"/>
              </w:rPr>
              <w:t xml:space="preserve">; </w:t>
            </w:r>
            <w:r>
              <w:rPr>
                <w:rFonts w:eastAsia="나눔명조" w:hint="eastAsia"/>
                <w:color w:val="FF0000"/>
                <w:sz w:val="20"/>
                <w:szCs w:val="22"/>
              </w:rPr>
              <w:t>김재형</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20</w:t>
            </w:r>
            <w:r w:rsidR="002824B4">
              <w:rPr>
                <w:rFonts w:eastAsia="나눔명조"/>
                <w:color w:val="FF0000"/>
                <w:sz w:val="20"/>
                <w:szCs w:val="22"/>
              </w:rPr>
              <w:t xml:space="preserve">; </w:t>
            </w:r>
            <w:r w:rsidR="002824B4">
              <w:rPr>
                <w:rFonts w:eastAsia="나눔명조" w:hint="eastAsia"/>
                <w:color w:val="FF0000"/>
                <w:sz w:val="20"/>
                <w:szCs w:val="22"/>
              </w:rPr>
              <w:t>정지용</w:t>
            </w:r>
            <w:r w:rsidR="002824B4">
              <w:rPr>
                <w:rFonts w:eastAsia="나눔명조" w:hint="eastAsia"/>
                <w:color w:val="FF0000"/>
                <w:sz w:val="20"/>
                <w:szCs w:val="22"/>
              </w:rPr>
              <w:t xml:space="preserve"> </w:t>
            </w:r>
            <w:r w:rsidR="002824B4">
              <w:rPr>
                <w:rFonts w:eastAsia="나눔명조" w:hint="eastAsia"/>
                <w:color w:val="FF0000"/>
                <w:sz w:val="20"/>
                <w:szCs w:val="22"/>
              </w:rPr>
              <w:t>외</w:t>
            </w:r>
            <w:r w:rsidR="002824B4">
              <w:rPr>
                <w:rFonts w:eastAsia="나눔명조"/>
                <w:color w:val="FF0000"/>
                <w:sz w:val="20"/>
                <w:szCs w:val="22"/>
              </w:rPr>
              <w:t>2020</w:t>
            </w:r>
          </w:p>
        </w:tc>
      </w:tr>
      <w:tr w:rsidR="001024D9" w14:paraId="0A14445D" w14:textId="77777777" w:rsidTr="00265BC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09CECC84" w14:textId="77777777" w:rsidR="001024D9" w:rsidRDefault="001024D9" w:rsidP="00265BC3">
            <w:pPr>
              <w:wordWrap/>
              <w:spacing w:after="0" w:line="240" w:lineRule="auto"/>
              <w:jc w:val="center"/>
              <w:rPr>
                <w:rFonts w:eastAsia="나눔명조"/>
                <w:sz w:val="20"/>
                <w:szCs w:val="22"/>
              </w:rPr>
            </w:pPr>
          </w:p>
        </w:tc>
        <w:tc>
          <w:tcPr>
            <w:tcW w:w="987" w:type="dxa"/>
          </w:tcPr>
          <w:p w14:paraId="5D888CF0" w14:textId="61DA897B"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7</w:t>
            </w:r>
          </w:p>
        </w:tc>
        <w:tc>
          <w:tcPr>
            <w:tcW w:w="4557" w:type="dxa"/>
          </w:tcPr>
          <w:p w14:paraId="5A93BABD" w14:textId="2F4CBB77"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p>
        </w:tc>
        <w:tc>
          <w:tcPr>
            <w:tcW w:w="2020" w:type="dxa"/>
            <w:shd w:val="clear" w:color="auto" w:fill="FFE599" w:themeFill="accent4" w:themeFillTint="66"/>
          </w:tcPr>
          <w:p w14:paraId="706FBF8C" w14:textId="726388DB" w:rsidR="001024D9" w:rsidRPr="00265BC3" w:rsidRDefault="004114AD"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현욱</w:t>
            </w:r>
            <w:r>
              <w:rPr>
                <w:rFonts w:eastAsia="나눔명조" w:hint="eastAsia"/>
                <w:color w:val="FF0000"/>
                <w:sz w:val="20"/>
                <w:szCs w:val="22"/>
              </w:rPr>
              <w:t xml:space="preserve"> </w:t>
            </w:r>
            <w:r>
              <w:rPr>
                <w:rFonts w:eastAsia="나눔명조"/>
                <w:color w:val="FF0000"/>
                <w:sz w:val="20"/>
                <w:szCs w:val="22"/>
              </w:rPr>
              <w:t>2020</w:t>
            </w:r>
            <w:r>
              <w:rPr>
                <w:rFonts w:eastAsia="나눔명조"/>
                <w:color w:val="FF0000"/>
                <w:sz w:val="20"/>
                <w:szCs w:val="22"/>
              </w:rPr>
              <w:t xml:space="preserve">; </w:t>
            </w:r>
            <w:r>
              <w:rPr>
                <w:rFonts w:eastAsia="나눔명조" w:hint="eastAsia"/>
                <w:color w:val="FF0000"/>
                <w:sz w:val="20"/>
                <w:szCs w:val="22"/>
              </w:rPr>
              <w:t>김재형</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20</w:t>
            </w:r>
            <w:r w:rsidR="002824B4">
              <w:rPr>
                <w:rFonts w:eastAsia="나눔명조"/>
                <w:color w:val="FF0000"/>
                <w:sz w:val="20"/>
                <w:szCs w:val="22"/>
              </w:rPr>
              <w:t xml:space="preserve">; </w:t>
            </w:r>
            <w:r w:rsidR="002824B4">
              <w:rPr>
                <w:rFonts w:eastAsia="나눔명조" w:hint="eastAsia"/>
                <w:color w:val="FF0000"/>
                <w:sz w:val="20"/>
                <w:szCs w:val="22"/>
              </w:rPr>
              <w:t>정지용</w:t>
            </w:r>
            <w:r w:rsidR="002824B4">
              <w:rPr>
                <w:rFonts w:eastAsia="나눔명조" w:hint="eastAsia"/>
                <w:color w:val="FF0000"/>
                <w:sz w:val="20"/>
                <w:szCs w:val="22"/>
              </w:rPr>
              <w:t xml:space="preserve"> </w:t>
            </w:r>
            <w:r w:rsidR="002824B4">
              <w:rPr>
                <w:rFonts w:eastAsia="나눔명조" w:hint="eastAsia"/>
                <w:color w:val="FF0000"/>
                <w:sz w:val="20"/>
                <w:szCs w:val="22"/>
              </w:rPr>
              <w:t>외</w:t>
            </w:r>
            <w:r w:rsidR="002824B4">
              <w:rPr>
                <w:rFonts w:eastAsia="나눔명조" w:hint="eastAsia"/>
                <w:color w:val="FF0000"/>
                <w:sz w:val="20"/>
                <w:szCs w:val="22"/>
              </w:rPr>
              <w:t xml:space="preserve"> </w:t>
            </w:r>
            <w:r w:rsidR="002824B4">
              <w:rPr>
                <w:rFonts w:eastAsia="나눔명조"/>
                <w:color w:val="FF0000"/>
                <w:sz w:val="20"/>
                <w:szCs w:val="22"/>
              </w:rPr>
              <w:t>2020</w:t>
            </w:r>
          </w:p>
        </w:tc>
      </w:tr>
      <w:tr w:rsidR="001024D9" w14:paraId="252724E9" w14:textId="77777777" w:rsidTr="00265BC3">
        <w:trPr>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468F69D8" w14:textId="7F99AC9D" w:rsidR="001024D9" w:rsidRDefault="001024D9" w:rsidP="00265BC3">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w:t>
            </w:r>
          </w:p>
        </w:tc>
        <w:tc>
          <w:tcPr>
            <w:tcW w:w="987" w:type="dxa"/>
          </w:tcPr>
          <w:p w14:paraId="06DC56F1" w14:textId="3EB5381B"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1</w:t>
            </w:r>
          </w:p>
        </w:tc>
        <w:tc>
          <w:tcPr>
            <w:tcW w:w="4557" w:type="dxa"/>
          </w:tcPr>
          <w:p w14:paraId="4E001C5D" w14:textId="2DC08BB7"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업무상</w:t>
            </w:r>
            <w:r w:rsidRPr="001024D9">
              <w:rPr>
                <w:rFonts w:eastAsia="나눔명조" w:hint="eastAsia"/>
                <w:sz w:val="20"/>
                <w:szCs w:val="22"/>
              </w:rPr>
              <w:t xml:space="preserve"> </w:t>
            </w:r>
            <w:r w:rsidRPr="001024D9">
              <w:rPr>
                <w:rFonts w:eastAsia="나눔명조" w:hint="eastAsia"/>
                <w:sz w:val="20"/>
                <w:szCs w:val="22"/>
              </w:rPr>
              <w:t>협조가</w:t>
            </w:r>
            <w:r w:rsidRPr="001024D9">
              <w:rPr>
                <w:rFonts w:eastAsia="나눔명조" w:hint="eastAsia"/>
                <w:sz w:val="20"/>
                <w:szCs w:val="22"/>
              </w:rPr>
              <w:t xml:space="preserve"> </w:t>
            </w:r>
            <w:r w:rsidRPr="001024D9">
              <w:rPr>
                <w:rFonts w:eastAsia="나눔명조" w:hint="eastAsia"/>
                <w:sz w:val="20"/>
                <w:szCs w:val="22"/>
              </w:rPr>
              <w:t>필요한</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부서</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hint="eastAsia"/>
                <w:sz w:val="20"/>
                <w:szCs w:val="22"/>
              </w:rPr>
              <w:t xml:space="preserve"> </w:t>
            </w:r>
            <w:r w:rsidRPr="001024D9">
              <w:rPr>
                <w:rFonts w:eastAsia="나눔명조" w:hint="eastAsia"/>
                <w:sz w:val="20"/>
                <w:szCs w:val="22"/>
              </w:rPr>
              <w:t>협업이</w:t>
            </w:r>
            <w:r w:rsidRPr="001024D9">
              <w:rPr>
                <w:rFonts w:eastAsia="나눔명조" w:hint="eastAsia"/>
                <w:sz w:val="20"/>
                <w:szCs w:val="22"/>
              </w:rPr>
              <w:t xml:space="preserve"> </w:t>
            </w:r>
            <w:r w:rsidRPr="001024D9">
              <w:rPr>
                <w:rFonts w:eastAsia="나눔명조" w:hint="eastAsia"/>
                <w:sz w:val="20"/>
                <w:szCs w:val="22"/>
              </w:rPr>
              <w:t>대체로</w:t>
            </w:r>
            <w:r w:rsidRPr="001024D9">
              <w:rPr>
                <w:rFonts w:eastAsia="나눔명조" w:hint="eastAsia"/>
                <w:sz w:val="20"/>
                <w:szCs w:val="22"/>
              </w:rPr>
              <w:t xml:space="preserve"> </w:t>
            </w:r>
            <w:r w:rsidRPr="001024D9">
              <w:rPr>
                <w:rFonts w:eastAsia="나눔명조" w:hint="eastAsia"/>
                <w:sz w:val="20"/>
                <w:szCs w:val="22"/>
              </w:rPr>
              <w:t>원활하다</w:t>
            </w:r>
            <w:r w:rsidRPr="001024D9">
              <w:rPr>
                <w:rFonts w:eastAsia="나눔명조"/>
                <w:sz w:val="20"/>
                <w:szCs w:val="22"/>
              </w:rPr>
              <w:t>.</w:t>
            </w:r>
          </w:p>
        </w:tc>
        <w:tc>
          <w:tcPr>
            <w:tcW w:w="2020" w:type="dxa"/>
            <w:shd w:val="clear" w:color="auto" w:fill="FFE599" w:themeFill="accent4" w:themeFillTint="66"/>
          </w:tcPr>
          <w:p w14:paraId="754CFA31" w14:textId="7E58ABB6" w:rsidR="001024D9" w:rsidRPr="00265BC3" w:rsidRDefault="00B4699F"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강지선</w:t>
            </w:r>
            <w:r>
              <w:rPr>
                <w:rFonts w:eastAsia="나눔명조" w:hint="eastAsia"/>
                <w:color w:val="FF0000"/>
                <w:sz w:val="20"/>
                <w:szCs w:val="22"/>
              </w:rPr>
              <w:t xml:space="preserve"> </w:t>
            </w:r>
            <w:r>
              <w:rPr>
                <w:rFonts w:eastAsia="나눔명조" w:hint="eastAsia"/>
                <w:color w:val="FF0000"/>
                <w:sz w:val="20"/>
                <w:szCs w:val="22"/>
              </w:rPr>
              <w:t>외</w:t>
            </w:r>
            <w:proofErr w:type="gramStart"/>
            <w:r>
              <w:rPr>
                <w:rFonts w:eastAsia="나눔명조"/>
                <w:color w:val="FF0000"/>
                <w:sz w:val="20"/>
                <w:szCs w:val="22"/>
              </w:rPr>
              <w:t>2019;</w:t>
            </w:r>
            <w:r>
              <w:rPr>
                <w:rFonts w:eastAsia="나눔명조" w:hint="eastAsia"/>
                <w:color w:val="FF0000"/>
                <w:sz w:val="20"/>
                <w:szCs w:val="22"/>
              </w:rPr>
              <w:t>박현욱</w:t>
            </w:r>
            <w:proofErr w:type="gramEnd"/>
            <w:r>
              <w:rPr>
                <w:rFonts w:eastAsia="나눔명조" w:hint="eastAsia"/>
                <w:color w:val="FF0000"/>
                <w:sz w:val="20"/>
                <w:szCs w:val="22"/>
              </w:rPr>
              <w:t xml:space="preserve"> 2</w:t>
            </w:r>
            <w:r>
              <w:rPr>
                <w:rFonts w:eastAsia="나눔명조"/>
                <w:color w:val="FF0000"/>
                <w:sz w:val="20"/>
                <w:szCs w:val="22"/>
              </w:rPr>
              <w:t>020;</w:t>
            </w:r>
            <w:r>
              <w:rPr>
                <w:rFonts w:eastAsia="나눔명조" w:hint="eastAsia"/>
                <w:color w:val="FF0000"/>
                <w:sz w:val="20"/>
                <w:szCs w:val="22"/>
              </w:rPr>
              <w:t>문국경</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hint="eastAsia"/>
                <w:color w:val="FF0000"/>
                <w:sz w:val="20"/>
                <w:szCs w:val="22"/>
              </w:rPr>
              <w:t xml:space="preserve"> </w:t>
            </w:r>
            <w:r>
              <w:rPr>
                <w:rFonts w:eastAsia="나눔명조"/>
                <w:color w:val="FF0000"/>
                <w:sz w:val="20"/>
                <w:szCs w:val="22"/>
              </w:rPr>
              <w:t>2019</w:t>
            </w:r>
          </w:p>
        </w:tc>
      </w:tr>
      <w:tr w:rsidR="001024D9" w14:paraId="1E9E8589" w14:textId="77777777" w:rsidTr="00265BC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69BFC2E7" w14:textId="77777777" w:rsidR="001024D9" w:rsidRDefault="001024D9" w:rsidP="00265BC3">
            <w:pPr>
              <w:wordWrap/>
              <w:spacing w:after="0" w:line="240" w:lineRule="auto"/>
              <w:jc w:val="center"/>
              <w:rPr>
                <w:rFonts w:eastAsia="나눔명조"/>
                <w:sz w:val="20"/>
                <w:szCs w:val="22"/>
              </w:rPr>
            </w:pPr>
          </w:p>
        </w:tc>
        <w:tc>
          <w:tcPr>
            <w:tcW w:w="987" w:type="dxa"/>
          </w:tcPr>
          <w:p w14:paraId="7CA503F6" w14:textId="40B4C57A"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3_2</w:t>
            </w:r>
          </w:p>
        </w:tc>
        <w:tc>
          <w:tcPr>
            <w:tcW w:w="4557" w:type="dxa"/>
          </w:tcPr>
          <w:p w14:paraId="6195F1B8" w14:textId="4EBCA9E5"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상하</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직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p>
        </w:tc>
        <w:tc>
          <w:tcPr>
            <w:tcW w:w="2020" w:type="dxa"/>
            <w:shd w:val="clear" w:color="auto" w:fill="FFE599" w:themeFill="accent4" w:themeFillTint="66"/>
          </w:tcPr>
          <w:p w14:paraId="50671BB3" w14:textId="2024D2CF" w:rsidR="001024D9" w:rsidRPr="00265BC3" w:rsidRDefault="00DC3AC4"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지철</w:t>
            </w:r>
            <w:r>
              <w:rPr>
                <w:rFonts w:eastAsia="나눔명조" w:hint="eastAsia"/>
                <w:color w:val="FF0000"/>
                <w:sz w:val="20"/>
                <w:szCs w:val="22"/>
              </w:rPr>
              <w:t xml:space="preserve"> </w:t>
            </w:r>
            <w:r>
              <w:rPr>
                <w:rFonts w:eastAsia="나눔명조" w:hint="eastAsia"/>
                <w:color w:val="FF0000"/>
                <w:sz w:val="20"/>
                <w:szCs w:val="22"/>
              </w:rPr>
              <w:t>외</w:t>
            </w:r>
            <w:proofErr w:type="gramStart"/>
            <w:r>
              <w:rPr>
                <w:rFonts w:eastAsia="나눔명조"/>
                <w:color w:val="FF0000"/>
                <w:sz w:val="20"/>
                <w:szCs w:val="22"/>
              </w:rPr>
              <w:t>20214;</w:t>
            </w:r>
            <w:r w:rsidR="00B4699F">
              <w:rPr>
                <w:rFonts w:eastAsia="나눔명조" w:hint="eastAsia"/>
                <w:color w:val="FF0000"/>
                <w:sz w:val="20"/>
                <w:szCs w:val="22"/>
              </w:rPr>
              <w:t>강지선</w:t>
            </w:r>
            <w:proofErr w:type="gramEnd"/>
            <w:r w:rsidR="00B4699F">
              <w:rPr>
                <w:rFonts w:eastAsia="나눔명조" w:hint="eastAsia"/>
                <w:color w:val="FF0000"/>
                <w:sz w:val="20"/>
                <w:szCs w:val="22"/>
              </w:rPr>
              <w:t xml:space="preserve"> </w:t>
            </w:r>
            <w:r w:rsidR="00B4699F">
              <w:rPr>
                <w:rFonts w:eastAsia="나눔명조" w:hint="eastAsia"/>
                <w:color w:val="FF0000"/>
                <w:sz w:val="20"/>
                <w:szCs w:val="22"/>
              </w:rPr>
              <w:t>외</w:t>
            </w:r>
            <w:r w:rsidR="00B4699F">
              <w:rPr>
                <w:rFonts w:eastAsia="나눔명조"/>
                <w:color w:val="FF0000"/>
                <w:sz w:val="20"/>
                <w:szCs w:val="22"/>
              </w:rPr>
              <w:t>2019;</w:t>
            </w:r>
            <w:r w:rsidR="00B4699F">
              <w:rPr>
                <w:rFonts w:eastAsia="나눔명조" w:hint="eastAsia"/>
                <w:color w:val="FF0000"/>
                <w:sz w:val="20"/>
                <w:szCs w:val="22"/>
              </w:rPr>
              <w:t xml:space="preserve"> </w:t>
            </w:r>
            <w:r w:rsidR="00B4699F">
              <w:rPr>
                <w:rFonts w:eastAsia="나눔명조" w:hint="eastAsia"/>
                <w:color w:val="FF0000"/>
                <w:sz w:val="20"/>
                <w:szCs w:val="22"/>
              </w:rPr>
              <w:t>박현욱</w:t>
            </w:r>
            <w:r w:rsidR="00B4699F">
              <w:rPr>
                <w:rFonts w:eastAsia="나눔명조" w:hint="eastAsia"/>
                <w:color w:val="FF0000"/>
                <w:sz w:val="20"/>
                <w:szCs w:val="22"/>
              </w:rPr>
              <w:t xml:space="preserve"> 2</w:t>
            </w:r>
            <w:r w:rsidR="00B4699F">
              <w:rPr>
                <w:rFonts w:eastAsia="나눔명조"/>
                <w:color w:val="FF0000"/>
                <w:sz w:val="20"/>
                <w:szCs w:val="22"/>
              </w:rPr>
              <w:t>020;</w:t>
            </w:r>
            <w:r w:rsidR="00B4699F">
              <w:rPr>
                <w:rFonts w:eastAsia="나눔명조" w:hint="eastAsia"/>
                <w:color w:val="FF0000"/>
                <w:sz w:val="20"/>
                <w:szCs w:val="22"/>
              </w:rPr>
              <w:t>김영환</w:t>
            </w:r>
            <w:r w:rsidR="00B4699F">
              <w:rPr>
                <w:rFonts w:eastAsia="나눔명조" w:hint="eastAsia"/>
                <w:color w:val="FF0000"/>
                <w:sz w:val="20"/>
                <w:szCs w:val="22"/>
              </w:rPr>
              <w:t xml:space="preserve"> </w:t>
            </w:r>
            <w:r w:rsidR="00B4699F">
              <w:rPr>
                <w:rFonts w:eastAsia="나눔명조"/>
                <w:color w:val="FF0000"/>
                <w:sz w:val="20"/>
                <w:szCs w:val="22"/>
              </w:rPr>
              <w:t>2019;</w:t>
            </w:r>
            <w:r w:rsidR="00B4699F">
              <w:rPr>
                <w:rFonts w:eastAsia="나눔명조" w:hint="eastAsia"/>
                <w:color w:val="FF0000"/>
                <w:sz w:val="20"/>
                <w:szCs w:val="22"/>
              </w:rPr>
              <w:t xml:space="preserve"> </w:t>
            </w:r>
            <w:proofErr w:type="spellStart"/>
            <w:r w:rsidR="00B4699F">
              <w:rPr>
                <w:rFonts w:eastAsia="나눔명조" w:hint="eastAsia"/>
                <w:color w:val="FF0000"/>
                <w:sz w:val="20"/>
                <w:szCs w:val="22"/>
              </w:rPr>
              <w:t>문국경</w:t>
            </w:r>
            <w:proofErr w:type="spellEnd"/>
            <w:r w:rsidR="00B4699F">
              <w:rPr>
                <w:rFonts w:eastAsia="나눔명조" w:hint="eastAsia"/>
                <w:color w:val="FF0000"/>
                <w:sz w:val="20"/>
                <w:szCs w:val="22"/>
              </w:rPr>
              <w:t xml:space="preserve"> </w:t>
            </w:r>
            <w:r w:rsidR="00B4699F">
              <w:rPr>
                <w:rFonts w:eastAsia="나눔명조" w:hint="eastAsia"/>
                <w:color w:val="FF0000"/>
                <w:sz w:val="20"/>
                <w:szCs w:val="22"/>
              </w:rPr>
              <w:t>외</w:t>
            </w:r>
            <w:r w:rsidR="00B4699F">
              <w:rPr>
                <w:rFonts w:eastAsia="나눔명조"/>
                <w:color w:val="FF0000"/>
                <w:sz w:val="20"/>
                <w:szCs w:val="22"/>
              </w:rPr>
              <w:t>2019</w:t>
            </w:r>
          </w:p>
        </w:tc>
      </w:tr>
      <w:tr w:rsidR="001024D9" w14:paraId="23776076" w14:textId="77777777" w:rsidTr="00265BC3">
        <w:trPr>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427594A3" w14:textId="77777777" w:rsidR="001024D9" w:rsidRDefault="001024D9" w:rsidP="00265BC3">
            <w:pPr>
              <w:wordWrap/>
              <w:spacing w:after="0" w:line="240" w:lineRule="auto"/>
              <w:jc w:val="center"/>
              <w:rPr>
                <w:rFonts w:eastAsia="나눔명조"/>
                <w:sz w:val="20"/>
                <w:szCs w:val="22"/>
              </w:rPr>
            </w:pPr>
          </w:p>
        </w:tc>
        <w:tc>
          <w:tcPr>
            <w:tcW w:w="987" w:type="dxa"/>
          </w:tcPr>
          <w:p w14:paraId="33D41013" w14:textId="51CEA284"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3</w:t>
            </w:r>
          </w:p>
        </w:tc>
        <w:tc>
          <w:tcPr>
            <w:tcW w:w="4557" w:type="dxa"/>
          </w:tcPr>
          <w:p w14:paraId="69798117" w14:textId="36CE9BCC"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직원</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평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p>
        </w:tc>
        <w:tc>
          <w:tcPr>
            <w:tcW w:w="2020" w:type="dxa"/>
            <w:shd w:val="clear" w:color="auto" w:fill="FFE599" w:themeFill="accent4" w:themeFillTint="66"/>
          </w:tcPr>
          <w:p w14:paraId="755A478A" w14:textId="62D114A1" w:rsidR="001024D9" w:rsidRPr="00265BC3" w:rsidRDefault="00DC3AC4"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지철</w:t>
            </w:r>
            <w:r>
              <w:rPr>
                <w:rFonts w:eastAsia="나눔명조" w:hint="eastAsia"/>
                <w:color w:val="FF0000"/>
                <w:sz w:val="20"/>
                <w:szCs w:val="22"/>
              </w:rPr>
              <w:t xml:space="preserve"> </w:t>
            </w:r>
            <w:r>
              <w:rPr>
                <w:rFonts w:eastAsia="나눔명조" w:hint="eastAsia"/>
                <w:color w:val="FF0000"/>
                <w:sz w:val="20"/>
                <w:szCs w:val="22"/>
              </w:rPr>
              <w:t>외</w:t>
            </w:r>
            <w:proofErr w:type="gramStart"/>
            <w:r>
              <w:rPr>
                <w:rFonts w:eastAsia="나눔명조"/>
                <w:color w:val="FF0000"/>
                <w:sz w:val="20"/>
                <w:szCs w:val="22"/>
              </w:rPr>
              <w:t>2014;</w:t>
            </w:r>
            <w:r w:rsidR="00B4699F">
              <w:rPr>
                <w:rFonts w:eastAsia="나눔명조" w:hint="eastAsia"/>
                <w:color w:val="FF0000"/>
                <w:sz w:val="20"/>
                <w:szCs w:val="22"/>
              </w:rPr>
              <w:t>강지선</w:t>
            </w:r>
            <w:proofErr w:type="gramEnd"/>
            <w:r w:rsidR="00B4699F">
              <w:rPr>
                <w:rFonts w:eastAsia="나눔명조" w:hint="eastAsia"/>
                <w:color w:val="FF0000"/>
                <w:sz w:val="20"/>
                <w:szCs w:val="22"/>
              </w:rPr>
              <w:t xml:space="preserve"> </w:t>
            </w:r>
            <w:r w:rsidR="00B4699F">
              <w:rPr>
                <w:rFonts w:eastAsia="나눔명조" w:hint="eastAsia"/>
                <w:color w:val="FF0000"/>
                <w:sz w:val="20"/>
                <w:szCs w:val="22"/>
              </w:rPr>
              <w:t>외</w:t>
            </w:r>
            <w:r w:rsidR="00B4699F">
              <w:rPr>
                <w:rFonts w:eastAsia="나눔명조" w:hint="eastAsia"/>
                <w:color w:val="FF0000"/>
                <w:sz w:val="20"/>
                <w:szCs w:val="22"/>
              </w:rPr>
              <w:t>2</w:t>
            </w:r>
            <w:r w:rsidR="00B4699F">
              <w:rPr>
                <w:rFonts w:eastAsia="나눔명조"/>
                <w:color w:val="FF0000"/>
                <w:sz w:val="20"/>
                <w:szCs w:val="22"/>
              </w:rPr>
              <w:t>019;</w:t>
            </w:r>
            <w:r w:rsidR="00B4699F">
              <w:rPr>
                <w:rFonts w:eastAsia="나눔명조" w:hint="eastAsia"/>
                <w:color w:val="FF0000"/>
                <w:sz w:val="20"/>
                <w:szCs w:val="22"/>
              </w:rPr>
              <w:t xml:space="preserve"> </w:t>
            </w:r>
            <w:r w:rsidR="00B4699F">
              <w:rPr>
                <w:rFonts w:eastAsia="나눔명조" w:hint="eastAsia"/>
                <w:color w:val="FF0000"/>
                <w:sz w:val="20"/>
                <w:szCs w:val="22"/>
              </w:rPr>
              <w:t>박현욱</w:t>
            </w:r>
            <w:r w:rsidR="00B4699F">
              <w:rPr>
                <w:rFonts w:eastAsia="나눔명조" w:hint="eastAsia"/>
                <w:color w:val="FF0000"/>
                <w:sz w:val="20"/>
                <w:szCs w:val="22"/>
              </w:rPr>
              <w:t xml:space="preserve"> 2</w:t>
            </w:r>
            <w:r w:rsidR="00B4699F">
              <w:rPr>
                <w:rFonts w:eastAsia="나눔명조"/>
                <w:color w:val="FF0000"/>
                <w:sz w:val="20"/>
                <w:szCs w:val="22"/>
              </w:rPr>
              <w:t xml:space="preserve">020; </w:t>
            </w:r>
            <w:r w:rsidR="00B4699F">
              <w:rPr>
                <w:rFonts w:eastAsia="나눔명조" w:hint="eastAsia"/>
                <w:color w:val="FF0000"/>
                <w:sz w:val="20"/>
                <w:szCs w:val="22"/>
              </w:rPr>
              <w:t>김영환</w:t>
            </w:r>
            <w:r w:rsidR="00B4699F">
              <w:rPr>
                <w:rFonts w:eastAsia="나눔명조" w:hint="eastAsia"/>
                <w:color w:val="FF0000"/>
                <w:sz w:val="20"/>
                <w:szCs w:val="22"/>
              </w:rPr>
              <w:t xml:space="preserve"> </w:t>
            </w:r>
            <w:r w:rsidR="00B4699F">
              <w:rPr>
                <w:rFonts w:eastAsia="나눔명조"/>
                <w:color w:val="FF0000"/>
                <w:sz w:val="20"/>
                <w:szCs w:val="22"/>
              </w:rPr>
              <w:t>2019;</w:t>
            </w:r>
            <w:r w:rsidR="00B4699F">
              <w:rPr>
                <w:rFonts w:eastAsia="나눔명조" w:hint="eastAsia"/>
                <w:color w:val="FF0000"/>
                <w:sz w:val="20"/>
                <w:szCs w:val="22"/>
              </w:rPr>
              <w:t xml:space="preserve"> </w:t>
            </w:r>
            <w:proofErr w:type="spellStart"/>
            <w:r w:rsidR="00B4699F">
              <w:rPr>
                <w:rFonts w:eastAsia="나눔명조" w:hint="eastAsia"/>
                <w:color w:val="FF0000"/>
                <w:sz w:val="20"/>
                <w:szCs w:val="22"/>
              </w:rPr>
              <w:t>문국경</w:t>
            </w:r>
            <w:proofErr w:type="spellEnd"/>
            <w:r w:rsidR="00B4699F">
              <w:rPr>
                <w:rFonts w:eastAsia="나눔명조" w:hint="eastAsia"/>
                <w:color w:val="FF0000"/>
                <w:sz w:val="20"/>
                <w:szCs w:val="22"/>
              </w:rPr>
              <w:t xml:space="preserve"> </w:t>
            </w:r>
            <w:r w:rsidR="00B4699F">
              <w:rPr>
                <w:rFonts w:eastAsia="나눔명조" w:hint="eastAsia"/>
                <w:color w:val="FF0000"/>
                <w:sz w:val="20"/>
                <w:szCs w:val="22"/>
              </w:rPr>
              <w:t>외</w:t>
            </w:r>
            <w:r w:rsidR="00B4699F">
              <w:rPr>
                <w:rFonts w:eastAsia="나눔명조" w:hint="eastAsia"/>
                <w:color w:val="FF0000"/>
                <w:sz w:val="20"/>
                <w:szCs w:val="22"/>
              </w:rPr>
              <w:t xml:space="preserve"> </w:t>
            </w:r>
            <w:r w:rsidR="00B4699F">
              <w:rPr>
                <w:rFonts w:eastAsia="나눔명조"/>
                <w:color w:val="FF0000"/>
                <w:sz w:val="20"/>
                <w:szCs w:val="22"/>
              </w:rPr>
              <w:t>2019</w:t>
            </w:r>
          </w:p>
        </w:tc>
      </w:tr>
      <w:tr w:rsidR="001024D9" w14:paraId="6088840D" w14:textId="77777777" w:rsidTr="00265BC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35BC54ED" w14:textId="7AD30F61" w:rsidR="001024D9" w:rsidRDefault="001024D9" w:rsidP="00265BC3">
            <w:pPr>
              <w:wordWrap/>
              <w:spacing w:after="0" w:line="240" w:lineRule="auto"/>
              <w:jc w:val="center"/>
              <w:rPr>
                <w:rFonts w:eastAsia="나눔명조"/>
                <w:sz w:val="20"/>
                <w:szCs w:val="22"/>
              </w:rPr>
            </w:pPr>
            <w:r>
              <w:rPr>
                <w:rFonts w:eastAsia="나눔명조" w:hint="eastAsia"/>
                <w:sz w:val="20"/>
                <w:szCs w:val="22"/>
              </w:rPr>
              <w:t>성과관리</w:t>
            </w:r>
          </w:p>
        </w:tc>
        <w:tc>
          <w:tcPr>
            <w:tcW w:w="987" w:type="dxa"/>
          </w:tcPr>
          <w:p w14:paraId="1512DB92" w14:textId="741D4EF3"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1</w:t>
            </w:r>
          </w:p>
        </w:tc>
        <w:tc>
          <w:tcPr>
            <w:tcW w:w="4557" w:type="dxa"/>
          </w:tcPr>
          <w:p w14:paraId="0F7E30DB" w14:textId="2F3BA046"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비용절감을</w:t>
            </w:r>
            <w:r w:rsidRPr="001024D9">
              <w:rPr>
                <w:rFonts w:eastAsia="나눔명조" w:hint="eastAsia"/>
                <w:sz w:val="20"/>
                <w:szCs w:val="22"/>
              </w:rPr>
              <w:t xml:space="preserve"> </w:t>
            </w:r>
            <w:r w:rsidRPr="001024D9">
              <w:rPr>
                <w:rFonts w:eastAsia="나눔명조" w:hint="eastAsia"/>
                <w:sz w:val="20"/>
                <w:szCs w:val="22"/>
              </w:rPr>
              <w:t>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020" w:type="dxa"/>
            <w:shd w:val="clear" w:color="auto" w:fill="FFE599" w:themeFill="accent4" w:themeFillTint="66"/>
          </w:tcPr>
          <w:p w14:paraId="7724F99A" w14:textId="2911CC99" w:rsidR="001024D9" w:rsidRPr="00265BC3" w:rsidRDefault="00B4699F"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현욱</w:t>
            </w:r>
            <w:r>
              <w:rPr>
                <w:rFonts w:eastAsia="나눔명조" w:hint="eastAsia"/>
                <w:color w:val="FF0000"/>
                <w:sz w:val="20"/>
                <w:szCs w:val="22"/>
              </w:rPr>
              <w:t xml:space="preserve"> </w:t>
            </w:r>
            <w:proofErr w:type="gramStart"/>
            <w:r>
              <w:rPr>
                <w:rFonts w:eastAsia="나눔명조"/>
                <w:color w:val="FF0000"/>
                <w:sz w:val="20"/>
                <w:szCs w:val="22"/>
              </w:rPr>
              <w:t>2020;</w:t>
            </w:r>
            <w:r w:rsidR="00B1556A">
              <w:rPr>
                <w:rFonts w:eastAsia="나눔명조" w:hint="eastAsia"/>
                <w:color w:val="FF0000"/>
                <w:sz w:val="20"/>
                <w:szCs w:val="22"/>
              </w:rPr>
              <w:t>최예나</w:t>
            </w:r>
            <w:proofErr w:type="gramEnd"/>
            <w:r w:rsidR="00B1556A">
              <w:rPr>
                <w:rFonts w:eastAsia="나눔명조" w:hint="eastAsia"/>
                <w:color w:val="FF0000"/>
                <w:sz w:val="20"/>
                <w:szCs w:val="22"/>
              </w:rPr>
              <w:t xml:space="preserve"> </w:t>
            </w:r>
            <w:r w:rsidR="00B1556A">
              <w:rPr>
                <w:rFonts w:eastAsia="나눔명조"/>
                <w:color w:val="FF0000"/>
                <w:sz w:val="20"/>
                <w:szCs w:val="22"/>
              </w:rPr>
              <w:t>2018</w:t>
            </w:r>
          </w:p>
        </w:tc>
      </w:tr>
      <w:tr w:rsidR="001024D9" w14:paraId="0652BAB3" w14:textId="77777777" w:rsidTr="00265BC3">
        <w:trPr>
          <w:trHeight w:val="255"/>
        </w:trPr>
        <w:tc>
          <w:tcPr>
            <w:cnfStyle w:val="001000000000" w:firstRow="0" w:lastRow="0" w:firstColumn="1" w:lastColumn="0" w:oddVBand="0" w:evenVBand="0" w:oddHBand="0" w:evenHBand="0" w:firstRowFirstColumn="0" w:firstRowLastColumn="0" w:lastRowFirstColumn="0" w:lastRowLastColumn="0"/>
            <w:tcW w:w="1405" w:type="dxa"/>
            <w:vMerge/>
          </w:tcPr>
          <w:p w14:paraId="703ED158" w14:textId="77777777" w:rsidR="001024D9" w:rsidRDefault="001024D9" w:rsidP="00265BC3">
            <w:pPr>
              <w:wordWrap/>
              <w:spacing w:after="0" w:line="240" w:lineRule="auto"/>
              <w:jc w:val="center"/>
              <w:rPr>
                <w:rFonts w:eastAsia="나눔명조"/>
                <w:sz w:val="20"/>
                <w:szCs w:val="22"/>
              </w:rPr>
            </w:pPr>
          </w:p>
        </w:tc>
        <w:tc>
          <w:tcPr>
            <w:tcW w:w="987" w:type="dxa"/>
          </w:tcPr>
          <w:p w14:paraId="34F20904" w14:textId="6E0DE8E3"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4_2</w:t>
            </w:r>
          </w:p>
        </w:tc>
        <w:tc>
          <w:tcPr>
            <w:tcW w:w="4557" w:type="dxa"/>
          </w:tcPr>
          <w:p w14:paraId="4450B598" w14:textId="1D807BFE"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의</w:t>
            </w:r>
            <w:r w:rsidRPr="001024D9">
              <w:rPr>
                <w:rFonts w:eastAsia="나눔명조" w:hint="eastAsia"/>
                <w:sz w:val="20"/>
                <w:szCs w:val="22"/>
              </w:rPr>
              <w:t xml:space="preserve"> </w:t>
            </w:r>
            <w:r w:rsidRPr="001024D9">
              <w:rPr>
                <w:rFonts w:eastAsia="나눔명조" w:hint="eastAsia"/>
                <w:sz w:val="20"/>
                <w:szCs w:val="22"/>
              </w:rPr>
              <w:t>성과는</w:t>
            </w:r>
            <w:r w:rsidRPr="001024D9">
              <w:rPr>
                <w:rFonts w:eastAsia="나눔명조" w:hint="eastAsia"/>
                <w:sz w:val="20"/>
                <w:szCs w:val="22"/>
              </w:rPr>
              <w:t xml:space="preserve"> </w:t>
            </w:r>
            <w:r w:rsidRPr="001024D9">
              <w:rPr>
                <w:rFonts w:eastAsia="나눔명조" w:hint="eastAsia"/>
                <w:sz w:val="20"/>
                <w:szCs w:val="22"/>
              </w:rPr>
              <w:t>꾸준히</w:t>
            </w:r>
            <w:r w:rsidRPr="001024D9">
              <w:rPr>
                <w:rFonts w:eastAsia="나눔명조" w:hint="eastAsia"/>
                <w:sz w:val="20"/>
                <w:szCs w:val="22"/>
              </w:rPr>
              <w:t xml:space="preserve"> </w:t>
            </w:r>
            <w:r w:rsidRPr="001024D9">
              <w:rPr>
                <w:rFonts w:eastAsia="나눔명조" w:hint="eastAsia"/>
                <w:sz w:val="20"/>
                <w:szCs w:val="22"/>
              </w:rPr>
              <w:t>향상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020" w:type="dxa"/>
            <w:shd w:val="clear" w:color="auto" w:fill="FFE599" w:themeFill="accent4" w:themeFillTint="66"/>
          </w:tcPr>
          <w:p w14:paraId="67536B92" w14:textId="6FE46B4F" w:rsidR="001024D9" w:rsidRPr="00265BC3" w:rsidRDefault="00B1556A"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현욱</w:t>
            </w:r>
            <w:r>
              <w:rPr>
                <w:rFonts w:eastAsia="나눔명조" w:hint="eastAsia"/>
                <w:color w:val="FF0000"/>
                <w:sz w:val="20"/>
                <w:szCs w:val="22"/>
              </w:rPr>
              <w:t xml:space="preserve"> </w:t>
            </w:r>
            <w:proofErr w:type="gramStart"/>
            <w:r>
              <w:rPr>
                <w:rFonts w:eastAsia="나눔명조"/>
                <w:color w:val="FF0000"/>
                <w:sz w:val="20"/>
                <w:szCs w:val="22"/>
              </w:rPr>
              <w:t>2020;</w:t>
            </w:r>
            <w:r>
              <w:rPr>
                <w:rFonts w:eastAsia="나눔명조" w:hint="eastAsia"/>
                <w:color w:val="FF0000"/>
                <w:sz w:val="20"/>
                <w:szCs w:val="22"/>
              </w:rPr>
              <w:t>최예나</w:t>
            </w:r>
            <w:proofErr w:type="gramEnd"/>
            <w:r>
              <w:rPr>
                <w:rFonts w:eastAsia="나눔명조" w:hint="eastAsia"/>
                <w:color w:val="FF0000"/>
                <w:sz w:val="20"/>
                <w:szCs w:val="22"/>
              </w:rPr>
              <w:t xml:space="preserve"> </w:t>
            </w:r>
            <w:r>
              <w:rPr>
                <w:rFonts w:eastAsia="나눔명조"/>
                <w:color w:val="FF0000"/>
                <w:sz w:val="20"/>
                <w:szCs w:val="22"/>
              </w:rPr>
              <w:t>2018</w:t>
            </w:r>
          </w:p>
        </w:tc>
      </w:tr>
      <w:tr w:rsidR="001024D9" w14:paraId="77BA1F53" w14:textId="77777777" w:rsidTr="00265BC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05" w:type="dxa"/>
            <w:vMerge/>
          </w:tcPr>
          <w:p w14:paraId="2ED125C4" w14:textId="77777777" w:rsidR="001024D9" w:rsidRDefault="001024D9" w:rsidP="00265BC3">
            <w:pPr>
              <w:wordWrap/>
              <w:spacing w:after="0" w:line="240" w:lineRule="auto"/>
              <w:jc w:val="center"/>
              <w:rPr>
                <w:rFonts w:eastAsia="나눔명조"/>
                <w:sz w:val="20"/>
                <w:szCs w:val="22"/>
              </w:rPr>
            </w:pPr>
          </w:p>
        </w:tc>
        <w:tc>
          <w:tcPr>
            <w:tcW w:w="987" w:type="dxa"/>
          </w:tcPr>
          <w:p w14:paraId="28A2A7A5" w14:textId="468C7D27"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3</w:t>
            </w:r>
          </w:p>
        </w:tc>
        <w:tc>
          <w:tcPr>
            <w:tcW w:w="4557" w:type="dxa"/>
          </w:tcPr>
          <w:p w14:paraId="03063DCF" w14:textId="65217B97"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w:t>
            </w:r>
            <w:r w:rsidRPr="001024D9">
              <w:rPr>
                <w:rFonts w:eastAsia="나눔명조" w:hint="eastAsia"/>
                <w:sz w:val="20"/>
                <w:szCs w:val="22"/>
              </w:rPr>
              <w:t xml:space="preserve"> </w:t>
            </w:r>
            <w:r w:rsidRPr="001024D9">
              <w:rPr>
                <w:rFonts w:eastAsia="나눔명조" w:hint="eastAsia"/>
                <w:sz w:val="20"/>
                <w:szCs w:val="22"/>
              </w:rPr>
              <w:t>성과의</w:t>
            </w:r>
            <w:r w:rsidRPr="001024D9">
              <w:rPr>
                <w:rFonts w:eastAsia="나눔명조" w:hint="eastAsia"/>
                <w:sz w:val="20"/>
                <w:szCs w:val="22"/>
              </w:rPr>
              <w:t xml:space="preserve"> </w:t>
            </w:r>
            <w:r w:rsidRPr="001024D9">
              <w:rPr>
                <w:rFonts w:eastAsia="나눔명조" w:hint="eastAsia"/>
                <w:sz w:val="20"/>
                <w:szCs w:val="22"/>
              </w:rPr>
              <w:t>질은</w:t>
            </w:r>
            <w:r w:rsidRPr="001024D9">
              <w:rPr>
                <w:rFonts w:eastAsia="나눔명조" w:hint="eastAsia"/>
                <w:sz w:val="20"/>
                <w:szCs w:val="22"/>
              </w:rPr>
              <w:t xml:space="preserve"> </w:t>
            </w:r>
            <w:r w:rsidRPr="001024D9">
              <w:rPr>
                <w:rFonts w:eastAsia="나눔명조" w:hint="eastAsia"/>
                <w:sz w:val="20"/>
                <w:szCs w:val="22"/>
              </w:rPr>
              <w:t>개선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020" w:type="dxa"/>
            <w:shd w:val="clear" w:color="auto" w:fill="FFE599" w:themeFill="accent4" w:themeFillTint="66"/>
          </w:tcPr>
          <w:p w14:paraId="217DF203" w14:textId="7458FBC9" w:rsidR="001024D9" w:rsidRPr="00265BC3" w:rsidRDefault="00B1556A"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박현욱</w:t>
            </w:r>
            <w:r>
              <w:rPr>
                <w:rFonts w:eastAsia="나눔명조" w:hint="eastAsia"/>
                <w:color w:val="FF0000"/>
                <w:sz w:val="20"/>
                <w:szCs w:val="22"/>
              </w:rPr>
              <w:t xml:space="preserve"> </w:t>
            </w:r>
            <w:proofErr w:type="gramStart"/>
            <w:r>
              <w:rPr>
                <w:rFonts w:eastAsia="나눔명조"/>
                <w:color w:val="FF0000"/>
                <w:sz w:val="20"/>
                <w:szCs w:val="22"/>
              </w:rPr>
              <w:t>2020;</w:t>
            </w:r>
            <w:r>
              <w:rPr>
                <w:rFonts w:eastAsia="나눔명조" w:hint="eastAsia"/>
                <w:color w:val="FF0000"/>
                <w:sz w:val="20"/>
                <w:szCs w:val="22"/>
              </w:rPr>
              <w:t>최예나</w:t>
            </w:r>
            <w:proofErr w:type="gramEnd"/>
            <w:r>
              <w:rPr>
                <w:rFonts w:eastAsia="나눔명조" w:hint="eastAsia"/>
                <w:color w:val="FF0000"/>
                <w:sz w:val="20"/>
                <w:szCs w:val="22"/>
              </w:rPr>
              <w:t xml:space="preserve"> </w:t>
            </w:r>
            <w:r>
              <w:rPr>
                <w:rFonts w:eastAsia="나눔명조"/>
                <w:color w:val="FF0000"/>
                <w:sz w:val="20"/>
                <w:szCs w:val="22"/>
              </w:rPr>
              <w:t>2018</w:t>
            </w:r>
          </w:p>
        </w:tc>
      </w:tr>
      <w:tr w:rsidR="001024D9" w14:paraId="1C822A80" w14:textId="77777777" w:rsidTr="00265BC3">
        <w:trPr>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3A50B9E0" w14:textId="1E89C77A" w:rsidR="001024D9" w:rsidRDefault="001024D9" w:rsidP="00265BC3">
            <w:pPr>
              <w:wordWrap/>
              <w:spacing w:after="0" w:line="240" w:lineRule="auto"/>
              <w:jc w:val="center"/>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조직문화</w:t>
            </w:r>
          </w:p>
        </w:tc>
        <w:tc>
          <w:tcPr>
            <w:tcW w:w="987" w:type="dxa"/>
          </w:tcPr>
          <w:p w14:paraId="45F790A1" w14:textId="23522955"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1</w:t>
            </w:r>
          </w:p>
        </w:tc>
        <w:tc>
          <w:tcPr>
            <w:tcW w:w="4557" w:type="dxa"/>
          </w:tcPr>
          <w:p w14:paraId="45744A8D" w14:textId="508F3229"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계획수립</w:t>
            </w:r>
            <w:r w:rsidRPr="001024D9">
              <w:rPr>
                <w:rFonts w:eastAsia="나눔명조"/>
                <w:sz w:val="20"/>
                <w:szCs w:val="22"/>
              </w:rPr>
              <w:t>/</w:t>
            </w:r>
            <w:r w:rsidRPr="001024D9">
              <w:rPr>
                <w:rFonts w:eastAsia="나눔명조" w:hint="eastAsia"/>
                <w:sz w:val="20"/>
                <w:szCs w:val="22"/>
              </w:rPr>
              <w:t>목표설정</w:t>
            </w:r>
            <w:r w:rsidRPr="001024D9">
              <w:rPr>
                <w:rFonts w:eastAsia="나눔명조"/>
                <w:sz w:val="20"/>
                <w:szCs w:val="22"/>
              </w:rPr>
              <w:t>/</w:t>
            </w:r>
            <w:r w:rsidRPr="001024D9">
              <w:rPr>
                <w:rFonts w:eastAsia="나눔명조" w:hint="eastAsia"/>
                <w:sz w:val="20"/>
                <w:szCs w:val="22"/>
              </w:rPr>
              <w:t>목표달성을</w:t>
            </w:r>
            <w:r w:rsidRPr="001024D9">
              <w:rPr>
                <w:rFonts w:eastAsia="나눔명조" w:hint="eastAsia"/>
                <w:sz w:val="20"/>
                <w:szCs w:val="22"/>
              </w:rPr>
              <w:t xml:space="preserve"> </w:t>
            </w:r>
            <w:r w:rsidRPr="001024D9">
              <w:rPr>
                <w:rFonts w:eastAsia="나눔명조" w:hint="eastAsia"/>
                <w:sz w:val="20"/>
                <w:szCs w:val="22"/>
              </w:rPr>
              <w:t>강조한다</w:t>
            </w:r>
            <w:r w:rsidRPr="001024D9">
              <w:rPr>
                <w:rFonts w:eastAsia="나눔명조"/>
                <w:sz w:val="20"/>
                <w:szCs w:val="22"/>
              </w:rPr>
              <w:t>.</w:t>
            </w:r>
          </w:p>
        </w:tc>
        <w:tc>
          <w:tcPr>
            <w:tcW w:w="2020" w:type="dxa"/>
            <w:shd w:val="clear" w:color="auto" w:fill="FFE599" w:themeFill="accent4" w:themeFillTint="66"/>
          </w:tcPr>
          <w:p w14:paraId="195CE9CD" w14:textId="0A713BED" w:rsidR="001024D9" w:rsidRPr="00265BC3" w:rsidRDefault="00B4699F"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임재영</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19(PSM</w:t>
            </w:r>
            <w:r>
              <w:rPr>
                <w:rFonts w:eastAsia="나눔명조" w:hint="eastAsia"/>
                <w:color w:val="FF0000"/>
                <w:sz w:val="20"/>
                <w:szCs w:val="22"/>
              </w:rPr>
              <w:t>조직몰입조직문화</w:t>
            </w:r>
            <w:r>
              <w:rPr>
                <w:rFonts w:eastAsia="나눔명조" w:hint="eastAsia"/>
                <w:color w:val="FF0000"/>
                <w:sz w:val="20"/>
                <w:szCs w:val="22"/>
              </w:rPr>
              <w:t xml:space="preserve"> </w:t>
            </w:r>
            <w:r>
              <w:rPr>
                <w:rFonts w:eastAsia="나눔명조" w:hint="eastAsia"/>
                <w:color w:val="FF0000"/>
                <w:sz w:val="20"/>
                <w:szCs w:val="22"/>
              </w:rPr>
              <w:t>활용논문</w:t>
            </w:r>
            <w:r>
              <w:rPr>
                <w:rFonts w:eastAsia="나눔명조" w:hint="eastAsia"/>
                <w:color w:val="FF0000"/>
                <w:sz w:val="20"/>
                <w:szCs w:val="22"/>
              </w:rPr>
              <w:t>)</w:t>
            </w:r>
          </w:p>
        </w:tc>
      </w:tr>
      <w:tr w:rsidR="001024D9" w14:paraId="6E993910" w14:textId="77777777" w:rsidTr="00265BC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48A53FD9" w14:textId="77777777" w:rsidR="001024D9" w:rsidRDefault="001024D9" w:rsidP="00265BC3">
            <w:pPr>
              <w:wordWrap/>
              <w:spacing w:after="0" w:line="240" w:lineRule="auto"/>
              <w:jc w:val="center"/>
              <w:rPr>
                <w:rFonts w:eastAsia="나눔명조"/>
                <w:sz w:val="20"/>
                <w:szCs w:val="22"/>
              </w:rPr>
            </w:pPr>
          </w:p>
        </w:tc>
        <w:tc>
          <w:tcPr>
            <w:tcW w:w="987" w:type="dxa"/>
          </w:tcPr>
          <w:p w14:paraId="068F4F63" w14:textId="1BCCB4A8"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2</w:t>
            </w:r>
          </w:p>
        </w:tc>
        <w:tc>
          <w:tcPr>
            <w:tcW w:w="4557" w:type="dxa"/>
          </w:tcPr>
          <w:p w14:paraId="42E53D7D" w14:textId="208434B9"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경쟁력</w:t>
            </w:r>
            <w:r w:rsidRPr="001024D9">
              <w:rPr>
                <w:rFonts w:eastAsia="나눔명조"/>
                <w:sz w:val="20"/>
                <w:szCs w:val="22"/>
              </w:rPr>
              <w:t>/</w:t>
            </w:r>
            <w:r w:rsidRPr="001024D9">
              <w:rPr>
                <w:rFonts w:eastAsia="나눔명조" w:hint="eastAsia"/>
                <w:sz w:val="20"/>
                <w:szCs w:val="22"/>
              </w:rPr>
              <w:t>성과</w:t>
            </w:r>
            <w:r w:rsidRPr="001024D9">
              <w:rPr>
                <w:rFonts w:eastAsia="나눔명조"/>
                <w:sz w:val="20"/>
                <w:szCs w:val="22"/>
              </w:rPr>
              <w:t>/</w:t>
            </w:r>
            <w:r w:rsidRPr="001024D9">
              <w:rPr>
                <w:rFonts w:eastAsia="나눔명조" w:hint="eastAsia"/>
                <w:sz w:val="20"/>
                <w:szCs w:val="22"/>
              </w:rPr>
              <w:t>실적을</w:t>
            </w:r>
            <w:r w:rsidRPr="001024D9">
              <w:rPr>
                <w:rFonts w:eastAsia="나눔명조" w:hint="eastAsia"/>
                <w:sz w:val="20"/>
                <w:szCs w:val="22"/>
              </w:rPr>
              <w:t xml:space="preserve"> </w:t>
            </w:r>
            <w:r w:rsidRPr="001024D9">
              <w:rPr>
                <w:rFonts w:eastAsia="나눔명조" w:hint="eastAsia"/>
                <w:sz w:val="20"/>
                <w:szCs w:val="22"/>
              </w:rPr>
              <w:lastRenderedPageBreak/>
              <w:t>중시한다</w:t>
            </w:r>
            <w:r w:rsidRPr="001024D9">
              <w:rPr>
                <w:rFonts w:eastAsia="나눔명조"/>
                <w:sz w:val="20"/>
                <w:szCs w:val="22"/>
              </w:rPr>
              <w:t>.</w:t>
            </w:r>
          </w:p>
        </w:tc>
        <w:tc>
          <w:tcPr>
            <w:tcW w:w="2020" w:type="dxa"/>
            <w:shd w:val="clear" w:color="auto" w:fill="FFE599" w:themeFill="accent4" w:themeFillTint="66"/>
          </w:tcPr>
          <w:p w14:paraId="6F74CAE9" w14:textId="11F9D2D0" w:rsidR="001024D9" w:rsidRPr="00265BC3" w:rsidRDefault="00B4699F"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lastRenderedPageBreak/>
              <w:t>임재영</w:t>
            </w:r>
            <w:r>
              <w:rPr>
                <w:rFonts w:eastAsia="나눔명조" w:hint="eastAsia"/>
                <w:color w:val="FF0000"/>
                <w:sz w:val="20"/>
                <w:szCs w:val="22"/>
              </w:rPr>
              <w:t xml:space="preserve"> </w:t>
            </w:r>
            <w:r>
              <w:rPr>
                <w:rFonts w:eastAsia="나눔명조" w:hint="eastAsia"/>
                <w:color w:val="FF0000"/>
                <w:sz w:val="20"/>
                <w:szCs w:val="22"/>
              </w:rPr>
              <w:lastRenderedPageBreak/>
              <w:t>외</w:t>
            </w:r>
            <w:r>
              <w:rPr>
                <w:rFonts w:eastAsia="나눔명조"/>
                <w:color w:val="FF0000"/>
                <w:sz w:val="20"/>
                <w:szCs w:val="22"/>
              </w:rPr>
              <w:t>2019(PSM</w:t>
            </w:r>
            <w:r>
              <w:rPr>
                <w:rFonts w:eastAsia="나눔명조" w:hint="eastAsia"/>
                <w:color w:val="FF0000"/>
                <w:sz w:val="20"/>
                <w:szCs w:val="22"/>
              </w:rPr>
              <w:t>조직몰입조직문화</w:t>
            </w:r>
            <w:r>
              <w:rPr>
                <w:rFonts w:eastAsia="나눔명조" w:hint="eastAsia"/>
                <w:color w:val="FF0000"/>
                <w:sz w:val="20"/>
                <w:szCs w:val="22"/>
              </w:rPr>
              <w:t xml:space="preserve"> </w:t>
            </w:r>
            <w:r>
              <w:rPr>
                <w:rFonts w:eastAsia="나눔명조" w:hint="eastAsia"/>
                <w:color w:val="FF0000"/>
                <w:sz w:val="20"/>
                <w:szCs w:val="22"/>
              </w:rPr>
              <w:t>활용논문</w:t>
            </w:r>
            <w:r>
              <w:rPr>
                <w:rFonts w:eastAsia="나눔명조" w:hint="eastAsia"/>
                <w:color w:val="FF0000"/>
                <w:sz w:val="20"/>
                <w:szCs w:val="22"/>
              </w:rPr>
              <w:t>)</w:t>
            </w:r>
          </w:p>
        </w:tc>
      </w:tr>
      <w:tr w:rsidR="001024D9" w14:paraId="0AAD9E2D" w14:textId="77777777" w:rsidTr="00265BC3">
        <w:trPr>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072F14BA" w14:textId="30B489E9" w:rsidR="001024D9" w:rsidRDefault="001024D9" w:rsidP="00265BC3">
            <w:pPr>
              <w:wordWrap/>
              <w:spacing w:after="0" w:line="240" w:lineRule="auto"/>
              <w:jc w:val="center"/>
              <w:rPr>
                <w:rFonts w:eastAsia="나눔명조"/>
                <w:sz w:val="20"/>
                <w:szCs w:val="22"/>
              </w:rPr>
            </w:pPr>
            <w:r>
              <w:rPr>
                <w:rFonts w:eastAsia="나눔명조" w:hint="eastAsia"/>
                <w:sz w:val="20"/>
                <w:szCs w:val="22"/>
              </w:rPr>
              <w:lastRenderedPageBreak/>
              <w:t>변혁적</w:t>
            </w:r>
            <w:r>
              <w:rPr>
                <w:rFonts w:eastAsia="나눔명조" w:hint="eastAsia"/>
                <w:sz w:val="20"/>
                <w:szCs w:val="22"/>
              </w:rPr>
              <w:t xml:space="preserve"> </w:t>
            </w:r>
            <w:r>
              <w:rPr>
                <w:rFonts w:eastAsia="나눔명조" w:hint="eastAsia"/>
                <w:sz w:val="20"/>
                <w:szCs w:val="22"/>
              </w:rPr>
              <w:t>조직문화</w:t>
            </w:r>
          </w:p>
        </w:tc>
        <w:tc>
          <w:tcPr>
            <w:tcW w:w="987" w:type="dxa"/>
          </w:tcPr>
          <w:p w14:paraId="343AC510" w14:textId="7EC93991"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3</w:t>
            </w:r>
          </w:p>
        </w:tc>
        <w:tc>
          <w:tcPr>
            <w:tcW w:w="4557" w:type="dxa"/>
          </w:tcPr>
          <w:p w14:paraId="4DA6D812" w14:textId="0AE77148"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창의성</w:t>
            </w:r>
            <w:r w:rsidRPr="001024D9">
              <w:rPr>
                <w:rFonts w:eastAsia="나눔명조"/>
                <w:sz w:val="20"/>
                <w:szCs w:val="22"/>
              </w:rPr>
              <w:t>/</w:t>
            </w:r>
            <w:proofErr w:type="spellStart"/>
            <w:r w:rsidRPr="001024D9">
              <w:rPr>
                <w:rFonts w:eastAsia="나눔명조" w:hint="eastAsia"/>
                <w:sz w:val="20"/>
                <w:szCs w:val="22"/>
              </w:rPr>
              <w:t>혁신성</w:t>
            </w:r>
            <w:proofErr w:type="spellEnd"/>
            <w:r w:rsidRPr="001024D9">
              <w:rPr>
                <w:rFonts w:eastAsia="나눔명조"/>
                <w:sz w:val="20"/>
                <w:szCs w:val="22"/>
              </w:rPr>
              <w:t>/</w:t>
            </w:r>
            <w:r w:rsidRPr="001024D9">
              <w:rPr>
                <w:rFonts w:eastAsia="나눔명조" w:hint="eastAsia"/>
                <w:sz w:val="20"/>
                <w:szCs w:val="22"/>
              </w:rPr>
              <w:t>도전을</w:t>
            </w:r>
            <w:r w:rsidRPr="001024D9">
              <w:rPr>
                <w:rFonts w:eastAsia="나눔명조" w:hint="eastAsia"/>
                <w:sz w:val="20"/>
                <w:szCs w:val="22"/>
              </w:rPr>
              <w:t xml:space="preserve"> </w:t>
            </w:r>
            <w:r w:rsidRPr="001024D9">
              <w:rPr>
                <w:rFonts w:eastAsia="나눔명조" w:hint="eastAsia"/>
                <w:sz w:val="20"/>
                <w:szCs w:val="22"/>
              </w:rPr>
              <w:t>강조한다</w:t>
            </w:r>
          </w:p>
        </w:tc>
        <w:tc>
          <w:tcPr>
            <w:tcW w:w="2020" w:type="dxa"/>
            <w:shd w:val="clear" w:color="auto" w:fill="FFE599" w:themeFill="accent4" w:themeFillTint="66"/>
          </w:tcPr>
          <w:p w14:paraId="14BBFB8A" w14:textId="38DDAF95" w:rsidR="001024D9" w:rsidRPr="00265BC3" w:rsidRDefault="00B4699F"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임재영</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19(PSM</w:t>
            </w:r>
            <w:r>
              <w:rPr>
                <w:rFonts w:eastAsia="나눔명조" w:hint="eastAsia"/>
                <w:color w:val="FF0000"/>
                <w:sz w:val="20"/>
                <w:szCs w:val="22"/>
              </w:rPr>
              <w:t>조직몰입조직문화</w:t>
            </w:r>
            <w:r>
              <w:rPr>
                <w:rFonts w:eastAsia="나눔명조" w:hint="eastAsia"/>
                <w:color w:val="FF0000"/>
                <w:sz w:val="20"/>
                <w:szCs w:val="22"/>
              </w:rPr>
              <w:t xml:space="preserve"> </w:t>
            </w:r>
            <w:r>
              <w:rPr>
                <w:rFonts w:eastAsia="나눔명조" w:hint="eastAsia"/>
                <w:color w:val="FF0000"/>
                <w:sz w:val="20"/>
                <w:szCs w:val="22"/>
              </w:rPr>
              <w:t>활용논문</w:t>
            </w:r>
            <w:r>
              <w:rPr>
                <w:rFonts w:eastAsia="나눔명조" w:hint="eastAsia"/>
                <w:color w:val="FF0000"/>
                <w:sz w:val="20"/>
                <w:szCs w:val="22"/>
              </w:rPr>
              <w:t>)</w:t>
            </w:r>
          </w:p>
        </w:tc>
      </w:tr>
      <w:tr w:rsidR="001024D9" w14:paraId="4C92B37E" w14:textId="77777777" w:rsidTr="00265BC3">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4199CAF0" w14:textId="4389911A" w:rsidR="001024D9" w:rsidRDefault="001024D9" w:rsidP="00265BC3">
            <w:pPr>
              <w:wordWrap/>
              <w:spacing w:after="0" w:line="240" w:lineRule="auto"/>
              <w:rPr>
                <w:rFonts w:eastAsia="나눔명조"/>
                <w:sz w:val="20"/>
                <w:szCs w:val="22"/>
              </w:rPr>
            </w:pPr>
          </w:p>
        </w:tc>
        <w:tc>
          <w:tcPr>
            <w:tcW w:w="987" w:type="dxa"/>
          </w:tcPr>
          <w:p w14:paraId="440B2191" w14:textId="2C9F3A6B"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4</w:t>
            </w:r>
          </w:p>
        </w:tc>
        <w:tc>
          <w:tcPr>
            <w:tcW w:w="4557" w:type="dxa"/>
          </w:tcPr>
          <w:p w14:paraId="7A13A358" w14:textId="6BF182FD"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도전과제</w:t>
            </w:r>
            <w:r w:rsidRPr="001024D9">
              <w:rPr>
                <w:rFonts w:eastAsia="나눔명조" w:hint="eastAsia"/>
                <w:sz w:val="20"/>
                <w:szCs w:val="22"/>
              </w:rPr>
              <w:t xml:space="preserve"> </w:t>
            </w:r>
            <w:r w:rsidRPr="001024D9">
              <w:rPr>
                <w:rFonts w:eastAsia="나눔명조" w:hint="eastAsia"/>
                <w:sz w:val="20"/>
                <w:szCs w:val="22"/>
              </w:rPr>
              <w:t>해결을</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직원들의</w:t>
            </w:r>
            <w:r w:rsidRPr="001024D9">
              <w:rPr>
                <w:rFonts w:eastAsia="나눔명조" w:hint="eastAsia"/>
                <w:sz w:val="20"/>
                <w:szCs w:val="22"/>
              </w:rPr>
              <w:t xml:space="preserve"> </w:t>
            </w:r>
            <w:r w:rsidRPr="001024D9">
              <w:rPr>
                <w:rFonts w:eastAsia="나눔명조" w:hint="eastAsia"/>
                <w:sz w:val="20"/>
                <w:szCs w:val="22"/>
              </w:rPr>
              <w:t>직관</w:t>
            </w:r>
            <w:r w:rsidRPr="001024D9">
              <w:rPr>
                <w:rFonts w:eastAsia="나눔명조"/>
                <w:sz w:val="20"/>
                <w:szCs w:val="22"/>
              </w:rPr>
              <w:t>/</w:t>
            </w:r>
            <w:r w:rsidRPr="001024D9">
              <w:rPr>
                <w:rFonts w:eastAsia="나눔명조" w:hint="eastAsia"/>
                <w:sz w:val="20"/>
                <w:szCs w:val="22"/>
              </w:rPr>
              <w:t>통찰력</w:t>
            </w:r>
            <w:r w:rsidRPr="001024D9">
              <w:rPr>
                <w:rFonts w:eastAsia="나눔명조"/>
                <w:sz w:val="20"/>
                <w:szCs w:val="22"/>
              </w:rPr>
              <w:t xml:space="preserve">, </w:t>
            </w:r>
            <w:r w:rsidRPr="001024D9">
              <w:rPr>
                <w:rFonts w:eastAsia="나눔명조" w:hint="eastAsia"/>
                <w:sz w:val="20"/>
                <w:szCs w:val="22"/>
              </w:rPr>
              <w:t>성장을</w:t>
            </w:r>
            <w:r w:rsidRPr="001024D9">
              <w:rPr>
                <w:rFonts w:eastAsia="나눔명조" w:hint="eastAsia"/>
                <w:sz w:val="20"/>
                <w:szCs w:val="22"/>
              </w:rPr>
              <w:t xml:space="preserve"> </w:t>
            </w:r>
            <w:r w:rsidRPr="001024D9">
              <w:rPr>
                <w:rFonts w:eastAsia="나눔명조" w:hint="eastAsia"/>
                <w:sz w:val="20"/>
                <w:szCs w:val="22"/>
              </w:rPr>
              <w:t>중시한다</w:t>
            </w:r>
            <w:r w:rsidRPr="001024D9">
              <w:rPr>
                <w:rFonts w:eastAsia="나눔명조"/>
                <w:sz w:val="20"/>
                <w:szCs w:val="22"/>
              </w:rPr>
              <w:t>.</w:t>
            </w:r>
          </w:p>
        </w:tc>
        <w:tc>
          <w:tcPr>
            <w:tcW w:w="2020" w:type="dxa"/>
            <w:shd w:val="clear" w:color="auto" w:fill="FFE599" w:themeFill="accent4" w:themeFillTint="66"/>
          </w:tcPr>
          <w:p w14:paraId="5E6E67D8" w14:textId="0D792358" w:rsidR="001024D9" w:rsidRPr="00265BC3" w:rsidRDefault="00B4699F"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임재영</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19(PSM</w:t>
            </w:r>
            <w:r>
              <w:rPr>
                <w:rFonts w:eastAsia="나눔명조" w:hint="eastAsia"/>
                <w:color w:val="FF0000"/>
                <w:sz w:val="20"/>
                <w:szCs w:val="22"/>
              </w:rPr>
              <w:t>조직몰입조직문화</w:t>
            </w:r>
            <w:r>
              <w:rPr>
                <w:rFonts w:eastAsia="나눔명조" w:hint="eastAsia"/>
                <w:color w:val="FF0000"/>
                <w:sz w:val="20"/>
                <w:szCs w:val="22"/>
              </w:rPr>
              <w:t xml:space="preserve"> </w:t>
            </w:r>
            <w:r>
              <w:rPr>
                <w:rFonts w:eastAsia="나눔명조" w:hint="eastAsia"/>
                <w:color w:val="FF0000"/>
                <w:sz w:val="20"/>
                <w:szCs w:val="22"/>
              </w:rPr>
              <w:t>활용논문</w:t>
            </w:r>
            <w:r>
              <w:rPr>
                <w:rFonts w:eastAsia="나눔명조" w:hint="eastAsia"/>
                <w:color w:val="FF0000"/>
                <w:sz w:val="20"/>
                <w:szCs w:val="22"/>
              </w:rPr>
              <w:t>)</w:t>
            </w:r>
          </w:p>
        </w:tc>
      </w:tr>
      <w:tr w:rsidR="001024D9" w14:paraId="7BB09C94" w14:textId="77777777" w:rsidTr="00265BC3">
        <w:trPr>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62CADEEF" w14:textId="77777777" w:rsidR="001024D9" w:rsidRDefault="001024D9" w:rsidP="00265BC3">
            <w:pPr>
              <w:wordWrap/>
              <w:spacing w:after="0" w:line="240" w:lineRule="auto"/>
              <w:rPr>
                <w:rFonts w:eastAsia="나눔명조"/>
                <w:sz w:val="20"/>
                <w:szCs w:val="22"/>
              </w:rPr>
            </w:pPr>
          </w:p>
        </w:tc>
        <w:tc>
          <w:tcPr>
            <w:tcW w:w="987" w:type="dxa"/>
          </w:tcPr>
          <w:p w14:paraId="1BD76D5D" w14:textId="32AE352C"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5</w:t>
            </w:r>
          </w:p>
        </w:tc>
        <w:tc>
          <w:tcPr>
            <w:tcW w:w="4557" w:type="dxa"/>
          </w:tcPr>
          <w:p w14:paraId="328B49E6" w14:textId="4F9C27BA"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참여</w:t>
            </w:r>
            <w:r w:rsidRPr="001024D9">
              <w:rPr>
                <w:rFonts w:eastAsia="나눔명조"/>
                <w:sz w:val="20"/>
                <w:szCs w:val="22"/>
              </w:rPr>
              <w:t>/</w:t>
            </w:r>
            <w:r w:rsidRPr="001024D9">
              <w:rPr>
                <w:rFonts w:eastAsia="나눔명조" w:hint="eastAsia"/>
                <w:sz w:val="20"/>
                <w:szCs w:val="22"/>
              </w:rPr>
              <w:t>협력</w:t>
            </w:r>
            <w:r w:rsidRPr="001024D9">
              <w:rPr>
                <w:rFonts w:eastAsia="나눔명조"/>
                <w:sz w:val="20"/>
                <w:szCs w:val="22"/>
              </w:rPr>
              <w:t>/</w:t>
            </w:r>
            <w:r w:rsidRPr="001024D9">
              <w:rPr>
                <w:rFonts w:eastAsia="나눔명조" w:hint="eastAsia"/>
                <w:sz w:val="20"/>
                <w:szCs w:val="22"/>
              </w:rPr>
              <w:t>신뢰를</w:t>
            </w:r>
            <w:r w:rsidRPr="001024D9">
              <w:rPr>
                <w:rFonts w:eastAsia="나눔명조" w:hint="eastAsia"/>
                <w:sz w:val="20"/>
                <w:szCs w:val="22"/>
              </w:rPr>
              <w:t xml:space="preserve"> </w:t>
            </w:r>
            <w:r w:rsidRPr="001024D9">
              <w:rPr>
                <w:rFonts w:eastAsia="나눔명조" w:hint="eastAsia"/>
                <w:sz w:val="20"/>
                <w:szCs w:val="22"/>
              </w:rPr>
              <w:t>강조한다</w:t>
            </w:r>
          </w:p>
        </w:tc>
        <w:tc>
          <w:tcPr>
            <w:tcW w:w="2020" w:type="dxa"/>
            <w:shd w:val="clear" w:color="auto" w:fill="FFE599" w:themeFill="accent4" w:themeFillTint="66"/>
          </w:tcPr>
          <w:p w14:paraId="249ED07A" w14:textId="6A5BE265" w:rsidR="001024D9" w:rsidRPr="00265BC3" w:rsidRDefault="00B4699F"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r>
              <w:rPr>
                <w:rFonts w:eastAsia="나눔명조" w:hint="eastAsia"/>
                <w:color w:val="FF0000"/>
                <w:sz w:val="20"/>
                <w:szCs w:val="22"/>
              </w:rPr>
              <w:t>임재영</w:t>
            </w:r>
            <w:r>
              <w:rPr>
                <w:rFonts w:eastAsia="나눔명조" w:hint="eastAsia"/>
                <w:color w:val="FF0000"/>
                <w:sz w:val="20"/>
                <w:szCs w:val="22"/>
              </w:rPr>
              <w:t xml:space="preserve"> </w:t>
            </w:r>
            <w:r>
              <w:rPr>
                <w:rFonts w:eastAsia="나눔명조" w:hint="eastAsia"/>
                <w:color w:val="FF0000"/>
                <w:sz w:val="20"/>
                <w:szCs w:val="22"/>
              </w:rPr>
              <w:t>외</w:t>
            </w:r>
            <w:r>
              <w:rPr>
                <w:rFonts w:eastAsia="나눔명조"/>
                <w:color w:val="FF0000"/>
                <w:sz w:val="20"/>
                <w:szCs w:val="22"/>
              </w:rPr>
              <w:t>2019(PSM</w:t>
            </w:r>
            <w:r>
              <w:rPr>
                <w:rFonts w:eastAsia="나눔명조" w:hint="eastAsia"/>
                <w:color w:val="FF0000"/>
                <w:sz w:val="20"/>
                <w:szCs w:val="22"/>
              </w:rPr>
              <w:t>조직몰입조직문화</w:t>
            </w:r>
            <w:r>
              <w:rPr>
                <w:rFonts w:eastAsia="나눔명조" w:hint="eastAsia"/>
                <w:color w:val="FF0000"/>
                <w:sz w:val="20"/>
                <w:szCs w:val="22"/>
              </w:rPr>
              <w:t xml:space="preserve"> </w:t>
            </w:r>
            <w:r>
              <w:rPr>
                <w:rFonts w:eastAsia="나눔명조" w:hint="eastAsia"/>
                <w:color w:val="FF0000"/>
                <w:sz w:val="20"/>
                <w:szCs w:val="22"/>
              </w:rPr>
              <w:t>활용논문</w:t>
            </w:r>
            <w:r>
              <w:rPr>
                <w:rFonts w:eastAsia="나눔명조" w:hint="eastAsia"/>
                <w:color w:val="FF0000"/>
                <w:sz w:val="20"/>
                <w:szCs w:val="22"/>
              </w:rPr>
              <w:t>)</w:t>
            </w:r>
          </w:p>
        </w:tc>
      </w:tr>
    </w:tbl>
    <w:p w14:paraId="53857380" w14:textId="2B190B49" w:rsidR="001024D9" w:rsidRDefault="001024D9" w:rsidP="00265BC3">
      <w:pPr>
        <w:wordWrap/>
        <w:spacing w:before="120" w:after="120" w:line="276" w:lineRule="auto"/>
        <w:rPr>
          <w:rFonts w:eastAsia="나눔명조"/>
          <w:sz w:val="20"/>
          <w:szCs w:val="22"/>
        </w:rPr>
      </w:pPr>
    </w:p>
    <w:p w14:paraId="4449EBFB" w14:textId="77777777" w:rsidR="00265BC3" w:rsidRDefault="00265BC3" w:rsidP="00265BC3">
      <w:pPr>
        <w:wordWrap/>
        <w:spacing w:before="120" w:after="120" w:line="276" w:lineRule="auto"/>
        <w:rPr>
          <w:rFonts w:eastAsia="나눔명조"/>
          <w:sz w:val="20"/>
          <w:szCs w:val="22"/>
        </w:rPr>
      </w:pPr>
      <w:r w:rsidRPr="00C40D5F">
        <w:rPr>
          <w:rFonts w:eastAsia="나눔명조" w:hint="eastAsia"/>
          <w:sz w:val="20"/>
          <w:szCs w:val="22"/>
        </w:rPr>
        <w:t>선행연구의</w:t>
      </w:r>
      <w:r w:rsidRPr="00C40D5F">
        <w:rPr>
          <w:rFonts w:eastAsia="나눔명조" w:hint="eastAsia"/>
          <w:sz w:val="20"/>
          <w:szCs w:val="22"/>
        </w:rPr>
        <w:t xml:space="preserve"> </w:t>
      </w:r>
      <w:r w:rsidRPr="00C40D5F">
        <w:rPr>
          <w:rFonts w:eastAsia="나눔명조" w:hint="eastAsia"/>
          <w:sz w:val="20"/>
          <w:szCs w:val="22"/>
        </w:rPr>
        <w:t>이론적</w:t>
      </w:r>
      <w:r w:rsidRPr="00C40D5F">
        <w:rPr>
          <w:rFonts w:eastAsia="나눔명조" w:hint="eastAsia"/>
          <w:sz w:val="20"/>
          <w:szCs w:val="22"/>
        </w:rPr>
        <w:t xml:space="preserve"> </w:t>
      </w:r>
      <w:r w:rsidRPr="00C40D5F">
        <w:rPr>
          <w:rFonts w:eastAsia="나눔명조" w:hint="eastAsia"/>
          <w:sz w:val="20"/>
          <w:szCs w:val="22"/>
        </w:rPr>
        <w:t>기대에</w:t>
      </w:r>
      <w:r w:rsidRPr="00C40D5F">
        <w:rPr>
          <w:rFonts w:eastAsia="나눔명조" w:hint="eastAsia"/>
          <w:sz w:val="20"/>
          <w:szCs w:val="22"/>
        </w:rPr>
        <w:t xml:space="preserve"> </w:t>
      </w:r>
      <w:r w:rsidRPr="00C40D5F">
        <w:rPr>
          <w:rFonts w:eastAsia="나눔명조" w:hint="eastAsia"/>
          <w:sz w:val="20"/>
          <w:szCs w:val="22"/>
        </w:rPr>
        <w:t>따라</w:t>
      </w:r>
      <w:r w:rsidRPr="00C40D5F">
        <w:rPr>
          <w:rFonts w:eastAsia="나눔명조" w:hint="eastAsia"/>
          <w:sz w:val="20"/>
          <w:szCs w:val="22"/>
        </w:rPr>
        <w:t xml:space="preserve"> </w:t>
      </w:r>
      <w:r w:rsidRPr="00C40D5F">
        <w:rPr>
          <w:rFonts w:eastAsia="나눔명조" w:hint="eastAsia"/>
          <w:sz w:val="20"/>
          <w:szCs w:val="22"/>
        </w:rPr>
        <w:t>개념화된</w:t>
      </w:r>
      <w:r w:rsidRPr="00C40D5F">
        <w:rPr>
          <w:rFonts w:eastAsia="나눔명조" w:hint="eastAsia"/>
          <w:sz w:val="20"/>
          <w:szCs w:val="22"/>
        </w:rPr>
        <w:t xml:space="preserve"> </w:t>
      </w:r>
      <w:r w:rsidRPr="00C40D5F">
        <w:rPr>
          <w:rFonts w:eastAsia="나눔명조" w:hint="eastAsia"/>
          <w:sz w:val="20"/>
          <w:szCs w:val="22"/>
        </w:rPr>
        <w:t>잠재변수</w:t>
      </w:r>
      <w:r w:rsidRPr="00C40D5F">
        <w:rPr>
          <w:rFonts w:eastAsia="나눔명조"/>
          <w:sz w:val="20"/>
          <w:szCs w:val="22"/>
        </w:rPr>
        <w:t xml:space="preserve">, </w:t>
      </w: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과</w:t>
      </w:r>
      <w:r w:rsidRPr="00C40D5F">
        <w:rPr>
          <w:rFonts w:eastAsia="나눔명조" w:hint="eastAsia"/>
          <w:sz w:val="20"/>
          <w:szCs w:val="22"/>
        </w:rPr>
        <w:t xml:space="preserve"> </w:t>
      </w:r>
      <w:r w:rsidRPr="00C40D5F">
        <w:rPr>
          <w:rFonts w:eastAsia="나눔명조" w:hint="eastAsia"/>
          <w:sz w:val="20"/>
          <w:szCs w:val="22"/>
        </w:rPr>
        <w:t>변혁적</w:t>
      </w:r>
      <w:r w:rsidRPr="00C40D5F">
        <w:rPr>
          <w:rFonts w:eastAsia="나눔명조" w:hint="eastAsia"/>
          <w:sz w:val="20"/>
          <w:szCs w:val="22"/>
        </w:rPr>
        <w:t xml:space="preserve"> </w:t>
      </w:r>
      <w:r w:rsidRPr="00C40D5F">
        <w:rPr>
          <w:rFonts w:eastAsia="나눔명조" w:hint="eastAsia"/>
          <w:sz w:val="20"/>
          <w:szCs w:val="22"/>
        </w:rPr>
        <w:t>리더십은</w:t>
      </w:r>
      <w:r w:rsidRPr="00C40D5F">
        <w:rPr>
          <w:rFonts w:eastAsia="나눔명조" w:hint="eastAsia"/>
          <w:sz w:val="20"/>
          <w:szCs w:val="22"/>
        </w:rPr>
        <w:t xml:space="preserve"> </w:t>
      </w:r>
      <w:r w:rsidRPr="00C40D5F">
        <w:rPr>
          <w:rFonts w:eastAsia="나눔명조" w:hint="eastAsia"/>
          <w:sz w:val="20"/>
          <w:szCs w:val="22"/>
        </w:rPr>
        <w:t>각각</w:t>
      </w:r>
      <w:r w:rsidRPr="00C40D5F">
        <w:rPr>
          <w:rFonts w:eastAsia="나눔명조" w:hint="eastAsia"/>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측정지표의</w:t>
      </w:r>
      <w:r w:rsidRPr="00C40D5F">
        <w:rPr>
          <w:rFonts w:eastAsia="나눔명조" w:hint="eastAsia"/>
          <w:sz w:val="20"/>
          <w:szCs w:val="22"/>
        </w:rPr>
        <w:t xml:space="preserve"> </w:t>
      </w:r>
      <w:r w:rsidRPr="00C40D5F">
        <w:rPr>
          <w:rFonts w:eastAsia="나눔명조" w:hint="eastAsia"/>
          <w:sz w:val="20"/>
          <w:szCs w:val="22"/>
        </w:rPr>
        <w:t>문항들과</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상관성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리더십의</w:t>
      </w:r>
      <w:r w:rsidRPr="00C40D5F">
        <w:rPr>
          <w:rFonts w:eastAsia="나눔명조" w:hint="eastAsia"/>
          <w:sz w:val="20"/>
          <w:szCs w:val="22"/>
        </w:rPr>
        <w:t xml:space="preserve"> </w:t>
      </w:r>
      <w:r w:rsidRPr="00C40D5F">
        <w:rPr>
          <w:rFonts w:eastAsia="나눔명조" w:hint="eastAsia"/>
          <w:sz w:val="20"/>
          <w:szCs w:val="22"/>
        </w:rPr>
        <w:t>측정지표</w:t>
      </w:r>
      <w:r w:rsidRPr="00C40D5F">
        <w:rPr>
          <w:rFonts w:eastAsia="나눔명조" w:hint="eastAsia"/>
          <w:sz w:val="20"/>
          <w:szCs w:val="22"/>
        </w:rPr>
        <w:t xml:space="preserve"> </w:t>
      </w:r>
      <w:r w:rsidRPr="00C40D5F">
        <w:rPr>
          <w:rFonts w:eastAsia="나눔명조" w:hint="eastAsia"/>
          <w:sz w:val="20"/>
          <w:szCs w:val="22"/>
        </w:rPr>
        <w:t>변수들은</w:t>
      </w:r>
      <w:r w:rsidRPr="00C40D5F">
        <w:rPr>
          <w:rFonts w:eastAsia="나눔명조" w:hint="eastAsia"/>
          <w:sz w:val="20"/>
          <w:szCs w:val="22"/>
        </w:rPr>
        <w:t xml:space="preserve"> </w:t>
      </w:r>
      <w:r w:rsidRPr="00C40D5F">
        <w:rPr>
          <w:rFonts w:eastAsia="나눔명조" w:hint="eastAsia"/>
          <w:sz w:val="20"/>
          <w:szCs w:val="22"/>
        </w:rPr>
        <w:t>두</w:t>
      </w:r>
      <w:r w:rsidRPr="00C40D5F">
        <w:rPr>
          <w:rFonts w:eastAsia="나눔명조" w:hint="eastAsia"/>
          <w:sz w:val="20"/>
          <w:szCs w:val="22"/>
        </w:rPr>
        <w:t xml:space="preserve"> </w:t>
      </w:r>
      <w:r w:rsidRPr="00C40D5F">
        <w:rPr>
          <w:rFonts w:eastAsia="나눔명조" w:hint="eastAsia"/>
          <w:sz w:val="20"/>
          <w:szCs w:val="22"/>
        </w:rPr>
        <w:t>개의</w:t>
      </w:r>
      <w:r w:rsidRPr="00C40D5F">
        <w:rPr>
          <w:rFonts w:eastAsia="나눔명조" w:hint="eastAsia"/>
          <w:sz w:val="20"/>
          <w:szCs w:val="22"/>
        </w:rPr>
        <w:t xml:space="preserve"> </w:t>
      </w:r>
      <w:r w:rsidRPr="00C40D5F">
        <w:rPr>
          <w:rFonts w:eastAsia="나눔명조" w:hint="eastAsia"/>
          <w:sz w:val="20"/>
          <w:szCs w:val="22"/>
        </w:rPr>
        <w:t>요인으로</w:t>
      </w:r>
      <w:r w:rsidRPr="00C40D5F">
        <w:rPr>
          <w:rFonts w:eastAsia="나눔명조" w:hint="eastAsia"/>
          <w:sz w:val="20"/>
          <w:szCs w:val="22"/>
        </w:rPr>
        <w:t xml:space="preserve"> </w:t>
      </w:r>
      <w:r w:rsidRPr="00C40D5F">
        <w:rPr>
          <w:rFonts w:eastAsia="나눔명조" w:hint="eastAsia"/>
          <w:sz w:val="20"/>
          <w:szCs w:val="22"/>
        </w:rPr>
        <w:t>나누어</w:t>
      </w:r>
      <w:r w:rsidRPr="00C40D5F">
        <w:rPr>
          <w:rFonts w:eastAsia="나눔명조" w:hint="eastAsia"/>
          <w:sz w:val="20"/>
          <w:szCs w:val="22"/>
        </w:rPr>
        <w:t xml:space="preserve"> </w:t>
      </w:r>
      <w:r w:rsidRPr="00C40D5F">
        <w:rPr>
          <w:rFonts w:eastAsia="나눔명조" w:hint="eastAsia"/>
          <w:sz w:val="20"/>
          <w:szCs w:val="22"/>
        </w:rPr>
        <w:t>살펴볼</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는</w:t>
      </w:r>
      <w:r w:rsidRPr="00C40D5F">
        <w:rPr>
          <w:rFonts w:eastAsia="나눔명조" w:hint="eastAsia"/>
          <w:sz w:val="20"/>
          <w:szCs w:val="22"/>
        </w:rPr>
        <w:t xml:space="preserve"> </w:t>
      </w:r>
      <w:r w:rsidRPr="00C40D5F">
        <w:rPr>
          <w:rFonts w:eastAsia="나눔명조" w:hint="eastAsia"/>
          <w:sz w:val="20"/>
          <w:szCs w:val="22"/>
        </w:rPr>
        <w:t>것을</w:t>
      </w:r>
      <w:r w:rsidRPr="00C40D5F">
        <w:rPr>
          <w:rFonts w:eastAsia="나눔명조" w:hint="eastAsia"/>
          <w:sz w:val="20"/>
          <w:szCs w:val="22"/>
        </w:rPr>
        <w:t xml:space="preserve"> </w:t>
      </w:r>
      <w:r w:rsidRPr="00C40D5F">
        <w:rPr>
          <w:rFonts w:eastAsia="나눔명조" w:hint="eastAsia"/>
          <w:sz w:val="20"/>
          <w:szCs w:val="22"/>
        </w:rPr>
        <w:t>확인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으며</w:t>
      </w:r>
      <w:r w:rsidRPr="00C40D5F">
        <w:rPr>
          <w:rFonts w:eastAsia="나눔명조"/>
          <w:sz w:val="20"/>
          <w:szCs w:val="22"/>
        </w:rPr>
        <w:t xml:space="preserve">, </w:t>
      </w:r>
      <w:r w:rsidRPr="00C40D5F">
        <w:rPr>
          <w:rFonts w:eastAsia="나눔명조" w:hint="eastAsia"/>
          <w:sz w:val="20"/>
          <w:szCs w:val="22"/>
        </w:rPr>
        <w:t>구성된</w:t>
      </w:r>
      <w:r w:rsidRPr="00C40D5F">
        <w:rPr>
          <w:rFonts w:eastAsia="나눔명조" w:hint="eastAsia"/>
          <w:sz w:val="20"/>
          <w:szCs w:val="22"/>
        </w:rPr>
        <w:t xml:space="preserve"> </w:t>
      </w:r>
      <w:r w:rsidRPr="00C40D5F">
        <w:rPr>
          <w:rFonts w:eastAsia="나눔명조" w:hint="eastAsia"/>
          <w:sz w:val="20"/>
          <w:szCs w:val="22"/>
        </w:rPr>
        <w:t>항목들이</w:t>
      </w:r>
      <w:r w:rsidRPr="00C40D5F">
        <w:rPr>
          <w:rFonts w:eastAsia="나눔명조" w:hint="eastAsia"/>
          <w:sz w:val="20"/>
          <w:szCs w:val="22"/>
        </w:rPr>
        <w:t xml:space="preserve"> </w:t>
      </w:r>
      <w:r w:rsidRPr="00C40D5F">
        <w:rPr>
          <w:rFonts w:eastAsia="나눔명조" w:hint="eastAsia"/>
          <w:sz w:val="20"/>
          <w:szCs w:val="22"/>
        </w:rPr>
        <w:t>내적</w:t>
      </w:r>
      <w:r w:rsidRPr="00C40D5F">
        <w:rPr>
          <w:rFonts w:eastAsia="나눔명조" w:hint="eastAsia"/>
          <w:sz w:val="20"/>
          <w:szCs w:val="22"/>
        </w:rPr>
        <w:t xml:space="preserve"> </w:t>
      </w:r>
      <w:r w:rsidRPr="00C40D5F">
        <w:rPr>
          <w:rFonts w:eastAsia="나눔명조" w:hint="eastAsia"/>
          <w:sz w:val="20"/>
          <w:szCs w:val="22"/>
        </w:rPr>
        <w:t>일치도도</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수준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w:t>
      </w:r>
    </w:p>
    <w:p w14:paraId="5C02C0A9" w14:textId="4185F33B" w:rsidR="001D51F4" w:rsidRDefault="001D51F4" w:rsidP="00265BC3">
      <w:pPr>
        <w:wordWrap/>
        <w:spacing w:before="120" w:after="120" w:line="276" w:lineRule="auto"/>
        <w:rPr>
          <w:rFonts w:eastAsia="나눔명조"/>
          <w:sz w:val="20"/>
          <w:szCs w:val="22"/>
        </w:rPr>
      </w:pPr>
    </w:p>
    <w:p w14:paraId="6A463BC7" w14:textId="4D4104FB" w:rsidR="00C40D5F" w:rsidRPr="00265BC3" w:rsidRDefault="00C40D5F" w:rsidP="00265BC3">
      <w:pPr>
        <w:pStyle w:val="af"/>
        <w:keepNext/>
        <w:jc w:val="center"/>
        <w:rPr>
          <w:rFonts w:ascii="나눔명조" w:eastAsia="나눔명조" w:hAnsi="나눔명조"/>
          <w:i w:val="0"/>
          <w:iCs w:val="0"/>
          <w:sz w:val="20"/>
          <w:szCs w:val="20"/>
        </w:rPr>
      </w:pPr>
      <w:r w:rsidRPr="00265BC3">
        <w:rPr>
          <w:rFonts w:ascii="나눔명조" w:eastAsia="나눔명조" w:hAnsi="나눔명조" w:hint="eastAsia"/>
          <w:i w:val="0"/>
          <w:iCs w:val="0"/>
          <w:sz w:val="20"/>
          <w:szCs w:val="20"/>
        </w:rPr>
        <w:t xml:space="preserve">표 </w:t>
      </w:r>
      <w:r w:rsidRPr="00265BC3">
        <w:rPr>
          <w:rFonts w:ascii="나눔명조" w:eastAsia="나눔명조" w:hAnsi="나눔명조"/>
          <w:i w:val="0"/>
          <w:iCs w:val="0"/>
          <w:sz w:val="20"/>
          <w:szCs w:val="20"/>
        </w:rPr>
        <w:fldChar w:fldCharType="begin"/>
      </w:r>
      <w:r w:rsidRPr="00265BC3">
        <w:rPr>
          <w:rFonts w:ascii="나눔명조" w:eastAsia="나눔명조" w:hAnsi="나눔명조"/>
          <w:i w:val="0"/>
          <w:iCs w:val="0"/>
          <w:sz w:val="20"/>
          <w:szCs w:val="20"/>
        </w:rPr>
        <w:instrText xml:space="preserve"> </w:instrText>
      </w:r>
      <w:r w:rsidRPr="00265BC3">
        <w:rPr>
          <w:rFonts w:ascii="나눔명조" w:eastAsia="나눔명조" w:hAnsi="나눔명조" w:hint="eastAsia"/>
          <w:i w:val="0"/>
          <w:iCs w:val="0"/>
          <w:sz w:val="20"/>
          <w:szCs w:val="20"/>
        </w:rPr>
        <w:instrText>SEQ 표 \* ARABIC</w:instrText>
      </w:r>
      <w:r w:rsidRPr="00265BC3">
        <w:rPr>
          <w:rFonts w:ascii="나눔명조" w:eastAsia="나눔명조" w:hAnsi="나눔명조"/>
          <w:i w:val="0"/>
          <w:iCs w:val="0"/>
          <w:sz w:val="20"/>
          <w:szCs w:val="20"/>
        </w:rPr>
        <w:instrText xml:space="preserve"> </w:instrText>
      </w:r>
      <w:r w:rsidRPr="00265BC3">
        <w:rPr>
          <w:rFonts w:ascii="나눔명조" w:eastAsia="나눔명조" w:hAnsi="나눔명조"/>
          <w:i w:val="0"/>
          <w:iCs w:val="0"/>
          <w:sz w:val="20"/>
          <w:szCs w:val="20"/>
        </w:rPr>
        <w:fldChar w:fldCharType="separate"/>
      </w:r>
      <w:r w:rsidR="00BB2CCE" w:rsidRPr="00265BC3">
        <w:rPr>
          <w:rFonts w:ascii="나눔명조" w:eastAsia="나눔명조" w:hAnsi="나눔명조"/>
          <w:i w:val="0"/>
          <w:iCs w:val="0"/>
          <w:noProof/>
          <w:sz w:val="20"/>
          <w:szCs w:val="20"/>
        </w:rPr>
        <w:t>2</w:t>
      </w:r>
      <w:r w:rsidRPr="00265BC3">
        <w:rPr>
          <w:rFonts w:ascii="나눔명조" w:eastAsia="나눔명조" w:hAnsi="나눔명조"/>
          <w:i w:val="0"/>
          <w:iCs w:val="0"/>
          <w:sz w:val="20"/>
          <w:szCs w:val="20"/>
        </w:rPr>
        <w:fldChar w:fldCharType="end"/>
      </w:r>
      <w:r w:rsidRPr="00265BC3">
        <w:rPr>
          <w:rFonts w:ascii="나눔명조" w:eastAsia="나눔명조" w:hAnsi="나눔명조"/>
          <w:i w:val="0"/>
          <w:iCs w:val="0"/>
          <w:sz w:val="20"/>
          <w:szCs w:val="20"/>
        </w:rPr>
        <w:t xml:space="preserve">. </w:t>
      </w:r>
      <w:r w:rsidRPr="00265BC3">
        <w:rPr>
          <w:rFonts w:ascii="나눔명조" w:eastAsia="나눔명조" w:hAnsi="나눔명조" w:hint="eastAsia"/>
          <w:i w:val="0"/>
          <w:iCs w:val="0"/>
          <w:sz w:val="20"/>
          <w:szCs w:val="20"/>
        </w:rPr>
        <w:t>주요 설명변수:</w:t>
      </w:r>
      <w:r w:rsidRPr="00265BC3">
        <w:rPr>
          <w:rFonts w:ascii="나눔명조" w:eastAsia="나눔명조" w:hAnsi="나눔명조"/>
          <w:i w:val="0"/>
          <w:iCs w:val="0"/>
          <w:sz w:val="20"/>
          <w:szCs w:val="20"/>
        </w:rPr>
        <w:t xml:space="preserve"> </w:t>
      </w:r>
      <w:r w:rsidRPr="00265BC3">
        <w:rPr>
          <w:rFonts w:ascii="나눔명조" w:eastAsia="나눔명조" w:hAnsi="나눔명조" w:hint="eastAsia"/>
          <w:i w:val="0"/>
          <w:iCs w:val="0"/>
          <w:sz w:val="20"/>
          <w:szCs w:val="20"/>
        </w:rPr>
        <w:t xml:space="preserve">조직 내 리더십 유형에 따른 요인분석 </w:t>
      </w:r>
      <w:r w:rsidRPr="00265BC3">
        <w:rPr>
          <w:rFonts w:ascii="나눔명조" w:eastAsia="나눔명조" w:hAnsi="나눔명조"/>
          <w:i w:val="0"/>
          <w:iCs w:val="0"/>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C40D5F" w:rsidRPr="00C40D5F" w14:paraId="1E57F806" w14:textId="77777777" w:rsidTr="00C40D5F">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10CDCB52" w14:textId="658637EC" w:rsidR="00C40D5F" w:rsidRPr="00C40D5F" w:rsidRDefault="00C40D5F" w:rsidP="00265BC3">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1FDB0A7"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C6EC26C"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00257537"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380E7980" w14:textId="77777777" w:rsidR="00C40D5F" w:rsidRPr="00C40D5F" w:rsidRDefault="00C40D5F" w:rsidP="00265BC3">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C40D5F" w:rsidRPr="00C40D5F" w14:paraId="3C6558E3" w14:textId="77777777" w:rsidTr="00C40D5F">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2FD2BBD9"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427D3A1D" w14:textId="77777777" w:rsidR="00C40D5F" w:rsidRPr="00C40D5F" w:rsidRDefault="00C40D5F" w:rsidP="00265BC3">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목표가</w:t>
            </w:r>
            <w:r w:rsidRPr="00C40D5F">
              <w:rPr>
                <w:rFonts w:eastAsia="나눔명조" w:hint="eastAsia"/>
                <w:sz w:val="20"/>
                <w:szCs w:val="22"/>
              </w:rPr>
              <w:t xml:space="preserve"> </w:t>
            </w:r>
            <w:r w:rsidRPr="00C40D5F">
              <w:rPr>
                <w:rFonts w:eastAsia="나눔명조" w:hint="eastAsia"/>
                <w:sz w:val="20"/>
                <w:szCs w:val="22"/>
              </w:rPr>
              <w:t>달성될</w:t>
            </w:r>
            <w:r w:rsidRPr="00C40D5F">
              <w:rPr>
                <w:rFonts w:eastAsia="나눔명조" w:hint="eastAsia"/>
                <w:sz w:val="20"/>
                <w:szCs w:val="22"/>
              </w:rPr>
              <w:t xml:space="preserve"> </w:t>
            </w:r>
            <w:r w:rsidRPr="00C40D5F">
              <w:rPr>
                <w:rFonts w:eastAsia="나눔명조" w:hint="eastAsia"/>
                <w:sz w:val="20"/>
                <w:szCs w:val="22"/>
              </w:rPr>
              <w:t>경우</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받게</w:t>
            </w:r>
            <w:r w:rsidRPr="00C40D5F">
              <w:rPr>
                <w:rFonts w:eastAsia="나눔명조" w:hint="eastAsia"/>
                <w:sz w:val="20"/>
                <w:szCs w:val="22"/>
              </w:rPr>
              <w:t xml:space="preserve"> </w:t>
            </w:r>
            <w:r w:rsidRPr="00C40D5F">
              <w:rPr>
                <w:rFonts w:eastAsia="나눔명조" w:hint="eastAsia"/>
                <w:sz w:val="20"/>
                <w:szCs w:val="22"/>
              </w:rPr>
              <w:t>될</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에</w:t>
            </w:r>
            <w:r w:rsidRPr="00C40D5F">
              <w:rPr>
                <w:rFonts w:eastAsia="나눔명조" w:hint="eastAsia"/>
                <w:sz w:val="20"/>
                <w:szCs w:val="22"/>
              </w:rPr>
              <w:t xml:space="preserve"> </w:t>
            </w:r>
            <w:r w:rsidRPr="00C40D5F">
              <w:rPr>
                <w:rFonts w:eastAsia="나눔명조" w:hint="eastAsia"/>
                <w:sz w:val="20"/>
                <w:szCs w:val="22"/>
              </w:rPr>
              <w:t>대해</w:t>
            </w:r>
            <w:r w:rsidRPr="00C40D5F">
              <w:rPr>
                <w:rFonts w:eastAsia="나눔명조" w:hint="eastAsia"/>
                <w:sz w:val="20"/>
                <w:szCs w:val="22"/>
              </w:rPr>
              <w:t xml:space="preserve"> </w:t>
            </w:r>
            <w:r w:rsidRPr="00C40D5F">
              <w:rPr>
                <w:rFonts w:eastAsia="나눔명조" w:hint="eastAsia"/>
                <w:sz w:val="20"/>
                <w:szCs w:val="22"/>
              </w:rPr>
              <w:t>잘</w:t>
            </w:r>
            <w:r w:rsidRPr="00C40D5F">
              <w:rPr>
                <w:rFonts w:eastAsia="나눔명조" w:hint="eastAsia"/>
                <w:sz w:val="20"/>
                <w:szCs w:val="22"/>
              </w:rPr>
              <w:t xml:space="preserve"> </w:t>
            </w:r>
            <w:r w:rsidRPr="00C40D5F">
              <w:rPr>
                <w:rFonts w:eastAsia="나눔명조" w:hint="eastAsia"/>
                <w:sz w:val="20"/>
                <w:szCs w:val="22"/>
              </w:rPr>
              <w:t>이해시켜</w:t>
            </w:r>
            <w:r w:rsidRPr="00C40D5F">
              <w:rPr>
                <w:rFonts w:eastAsia="나눔명조" w:hint="eastAsia"/>
                <w:sz w:val="20"/>
                <w:szCs w:val="22"/>
              </w:rPr>
              <w:t xml:space="preserve"> </w:t>
            </w:r>
            <w:r w:rsidRPr="00C40D5F">
              <w:rPr>
                <w:rFonts w:eastAsia="나눔명조" w:hint="eastAsia"/>
                <w:sz w:val="20"/>
                <w:szCs w:val="22"/>
              </w:rPr>
              <w:t>준다</w:t>
            </w:r>
            <w:r w:rsidRPr="00C40D5F">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592B52E9"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6E188F75"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3F445B0A" w14:textId="77777777" w:rsidR="00C40D5F" w:rsidRPr="00C40D5F" w:rsidRDefault="00C40D5F" w:rsidP="00265BC3">
            <w:pPr>
              <w:wordWrap/>
              <w:spacing w:before="120" w:after="120" w:line="276" w:lineRule="auto"/>
              <w:jc w:val="center"/>
              <w:rPr>
                <w:rFonts w:eastAsia="나눔명조"/>
                <w:sz w:val="20"/>
                <w:szCs w:val="22"/>
              </w:rPr>
            </w:pPr>
            <w:r w:rsidRPr="00C40D5F">
              <w:rPr>
                <w:rFonts w:eastAsia="나눔명조"/>
                <w:sz w:val="20"/>
                <w:szCs w:val="22"/>
              </w:rPr>
              <w:t>1.964</w:t>
            </w:r>
          </w:p>
        </w:tc>
      </w:tr>
      <w:tr w:rsidR="00C40D5F" w:rsidRPr="00C40D5F" w14:paraId="289D6C16" w14:textId="77777777" w:rsidTr="00C40D5F">
        <w:trPr>
          <w:trHeight w:val="364"/>
          <w:jc w:val="center"/>
        </w:trPr>
        <w:tc>
          <w:tcPr>
            <w:tcW w:w="957" w:type="dxa"/>
            <w:vMerge/>
            <w:tcBorders>
              <w:top w:val="nil"/>
              <w:left w:val="nil"/>
              <w:bottom w:val="single" w:sz="4" w:space="0" w:color="000000"/>
              <w:right w:val="single" w:sz="4" w:space="0" w:color="000000"/>
            </w:tcBorders>
            <w:vAlign w:val="center"/>
            <w:hideMark/>
          </w:tcPr>
          <w:p w14:paraId="170FD688" w14:textId="77777777" w:rsidR="00C40D5F" w:rsidRPr="00C40D5F" w:rsidRDefault="00C40D5F" w:rsidP="00265BC3">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55A5DF9E" w14:textId="77777777" w:rsidR="00C40D5F" w:rsidRPr="00C40D5F" w:rsidRDefault="00C40D5F" w:rsidP="00265BC3">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업무성과에</w:t>
            </w:r>
            <w:r w:rsidRPr="00C40D5F">
              <w:rPr>
                <w:rFonts w:eastAsia="나눔명조" w:hint="eastAsia"/>
                <w:sz w:val="20"/>
                <w:szCs w:val="22"/>
              </w:rPr>
              <w:t xml:space="preserve"> </w:t>
            </w:r>
            <w:r w:rsidRPr="00C40D5F">
              <w:rPr>
                <w:rFonts w:eastAsia="나눔명조" w:hint="eastAsia"/>
                <w:sz w:val="20"/>
                <w:szCs w:val="22"/>
              </w:rPr>
              <w:t>따른</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을</w:t>
            </w:r>
            <w:r w:rsidRPr="00C40D5F">
              <w:rPr>
                <w:rFonts w:eastAsia="나눔명조" w:hint="eastAsia"/>
                <w:sz w:val="20"/>
                <w:szCs w:val="22"/>
              </w:rPr>
              <w:t xml:space="preserve"> </w:t>
            </w:r>
            <w:r w:rsidRPr="00C40D5F">
              <w:rPr>
                <w:rFonts w:eastAsia="나눔명조" w:hint="eastAsia"/>
                <w:sz w:val="20"/>
                <w:szCs w:val="22"/>
              </w:rPr>
              <w:t>얻기</w:t>
            </w:r>
            <w:r w:rsidRPr="00C40D5F">
              <w:rPr>
                <w:rFonts w:eastAsia="나눔명조" w:hint="eastAsia"/>
                <w:sz w:val="20"/>
                <w:szCs w:val="22"/>
              </w:rPr>
              <w:t xml:space="preserve"> </w:t>
            </w:r>
            <w:r w:rsidRPr="00C40D5F">
              <w:rPr>
                <w:rFonts w:eastAsia="나눔명조" w:hint="eastAsia"/>
                <w:sz w:val="20"/>
                <w:szCs w:val="22"/>
              </w:rPr>
              <w:t>위해</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어떻게</w:t>
            </w:r>
            <w:r w:rsidRPr="00C40D5F">
              <w:rPr>
                <w:rFonts w:eastAsia="나눔명조" w:hint="eastAsia"/>
                <w:sz w:val="20"/>
                <w:szCs w:val="22"/>
              </w:rPr>
              <w:t xml:space="preserve"> </w:t>
            </w:r>
            <w:r w:rsidRPr="00C40D5F">
              <w:rPr>
                <w:rFonts w:eastAsia="나눔명조" w:hint="eastAsia"/>
                <w:sz w:val="20"/>
                <w:szCs w:val="22"/>
              </w:rPr>
              <w:t>해야</w:t>
            </w:r>
            <w:r w:rsidRPr="00C40D5F">
              <w:rPr>
                <w:rFonts w:eastAsia="나눔명조" w:hint="eastAsia"/>
                <w:sz w:val="20"/>
                <w:szCs w:val="22"/>
              </w:rPr>
              <w:t xml:space="preserve"> </w:t>
            </w:r>
            <w:r w:rsidRPr="00C40D5F">
              <w:rPr>
                <w:rFonts w:eastAsia="나눔명조" w:hint="eastAsia"/>
                <w:sz w:val="20"/>
                <w:szCs w:val="22"/>
              </w:rPr>
              <w:t>하는지를</w:t>
            </w:r>
            <w:r w:rsidRPr="00C40D5F">
              <w:rPr>
                <w:rFonts w:eastAsia="나눔명조" w:hint="eastAsia"/>
                <w:sz w:val="20"/>
                <w:szCs w:val="22"/>
              </w:rPr>
              <w:t xml:space="preserve"> </w:t>
            </w:r>
            <w:r w:rsidRPr="00C40D5F">
              <w:rPr>
                <w:rFonts w:eastAsia="나눔명조" w:hint="eastAsia"/>
                <w:sz w:val="20"/>
                <w:szCs w:val="22"/>
              </w:rPr>
              <w:t>구체적으로</w:t>
            </w:r>
            <w:r w:rsidRPr="00C40D5F">
              <w:rPr>
                <w:rFonts w:eastAsia="나눔명조" w:hint="eastAsia"/>
                <w:sz w:val="20"/>
                <w:szCs w:val="22"/>
              </w:rPr>
              <w:t xml:space="preserve"> </w:t>
            </w:r>
            <w:r w:rsidRPr="00C40D5F">
              <w:rPr>
                <w:rFonts w:eastAsia="나눔명조" w:hint="eastAsia"/>
                <w:sz w:val="20"/>
                <w:szCs w:val="22"/>
              </w:rPr>
              <w:t>알려준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780A3C9"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7D184BBA"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281E2C7C" w14:textId="77777777" w:rsidR="00C40D5F" w:rsidRPr="00C40D5F" w:rsidRDefault="00C40D5F" w:rsidP="00265BC3">
            <w:pPr>
              <w:wordWrap/>
              <w:spacing w:before="120" w:after="120" w:line="276" w:lineRule="auto"/>
              <w:jc w:val="center"/>
              <w:rPr>
                <w:rFonts w:eastAsia="나눔명조"/>
                <w:sz w:val="20"/>
                <w:szCs w:val="22"/>
              </w:rPr>
            </w:pPr>
          </w:p>
        </w:tc>
      </w:tr>
      <w:tr w:rsidR="00C40D5F" w:rsidRPr="00C40D5F" w14:paraId="2745EAE3" w14:textId="77777777" w:rsidTr="00C40D5F">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A485611"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hint="eastAsia"/>
                <w:sz w:val="20"/>
                <w:szCs w:val="22"/>
              </w:rPr>
              <w:t>변혁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41AAE5C" w14:textId="77777777" w:rsidR="00C40D5F" w:rsidRPr="00C40D5F" w:rsidRDefault="00C40D5F" w:rsidP="00265BC3">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미래에</w:t>
            </w:r>
            <w:r w:rsidRPr="00C40D5F">
              <w:rPr>
                <w:rFonts w:eastAsia="나눔명조" w:hint="eastAsia"/>
                <w:sz w:val="20"/>
                <w:szCs w:val="22"/>
              </w:rPr>
              <w:t xml:space="preserve"> </w:t>
            </w:r>
            <w:r w:rsidRPr="00C40D5F">
              <w:rPr>
                <w:rFonts w:eastAsia="나눔명조" w:hint="eastAsia"/>
                <w:sz w:val="20"/>
                <w:szCs w:val="22"/>
              </w:rPr>
              <w:t>지향해야</w:t>
            </w:r>
            <w:r w:rsidRPr="00C40D5F">
              <w:rPr>
                <w:rFonts w:eastAsia="나눔명조" w:hint="eastAsia"/>
                <w:sz w:val="20"/>
                <w:szCs w:val="22"/>
              </w:rPr>
              <w:t xml:space="preserve"> </w:t>
            </w:r>
            <w:r w:rsidRPr="00C40D5F">
              <w:rPr>
                <w:rFonts w:eastAsia="나눔명조" w:hint="eastAsia"/>
                <w:sz w:val="20"/>
                <w:szCs w:val="22"/>
              </w:rPr>
              <w:t>할</w:t>
            </w:r>
            <w:r w:rsidRPr="00C40D5F">
              <w:rPr>
                <w:rFonts w:eastAsia="나눔명조" w:hint="eastAsia"/>
                <w:sz w:val="20"/>
                <w:szCs w:val="22"/>
              </w:rPr>
              <w:t xml:space="preserve"> </w:t>
            </w:r>
            <w:r w:rsidRPr="00C40D5F">
              <w:rPr>
                <w:rFonts w:eastAsia="나눔명조" w:hint="eastAsia"/>
                <w:sz w:val="20"/>
                <w:szCs w:val="22"/>
              </w:rPr>
              <w:t>확고한</w:t>
            </w:r>
            <w:r w:rsidRPr="00C40D5F">
              <w:rPr>
                <w:rFonts w:eastAsia="나눔명조" w:hint="eastAsia"/>
                <w:sz w:val="20"/>
                <w:szCs w:val="22"/>
              </w:rPr>
              <w:t xml:space="preserve"> </w:t>
            </w:r>
            <w:r w:rsidRPr="00C40D5F">
              <w:rPr>
                <w:rFonts w:eastAsia="나눔명조" w:hint="eastAsia"/>
                <w:sz w:val="20"/>
                <w:szCs w:val="22"/>
              </w:rPr>
              <w:t>비전을</w:t>
            </w:r>
            <w:r w:rsidRPr="00C40D5F">
              <w:rPr>
                <w:rFonts w:eastAsia="나눔명조" w:hint="eastAsia"/>
                <w:sz w:val="20"/>
                <w:szCs w:val="22"/>
              </w:rPr>
              <w:t xml:space="preserve"> </w:t>
            </w:r>
            <w:r w:rsidRPr="00C40D5F">
              <w:rPr>
                <w:rFonts w:eastAsia="나눔명조" w:hint="eastAsia"/>
                <w:sz w:val="20"/>
                <w:szCs w:val="22"/>
              </w:rPr>
              <w:t>제시해</w:t>
            </w:r>
            <w:r w:rsidRPr="00C40D5F">
              <w:rPr>
                <w:rFonts w:eastAsia="나눔명조" w:hint="eastAsia"/>
                <w:sz w:val="20"/>
                <w:szCs w:val="22"/>
              </w:rPr>
              <w:t xml:space="preserve"> </w:t>
            </w:r>
            <w:r w:rsidRPr="00C40D5F">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0E9FAD48"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EC75CEE"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6144CBA9" w14:textId="77777777" w:rsidR="00C40D5F" w:rsidRPr="00C40D5F" w:rsidRDefault="00C40D5F" w:rsidP="00265BC3">
            <w:pPr>
              <w:wordWrap/>
              <w:spacing w:before="120" w:after="120" w:line="276" w:lineRule="auto"/>
              <w:jc w:val="center"/>
              <w:rPr>
                <w:rFonts w:eastAsia="나눔명조"/>
                <w:sz w:val="20"/>
                <w:szCs w:val="22"/>
              </w:rPr>
            </w:pPr>
            <w:r w:rsidRPr="00C40D5F">
              <w:rPr>
                <w:rFonts w:eastAsia="나눔명조"/>
                <w:sz w:val="20"/>
                <w:szCs w:val="22"/>
              </w:rPr>
              <w:t>2.057</w:t>
            </w:r>
          </w:p>
        </w:tc>
      </w:tr>
      <w:tr w:rsidR="00C40D5F" w:rsidRPr="00C40D5F" w14:paraId="11DB2B1C" w14:textId="77777777" w:rsidTr="00C40D5F">
        <w:trPr>
          <w:trHeight w:val="283"/>
          <w:jc w:val="center"/>
        </w:trPr>
        <w:tc>
          <w:tcPr>
            <w:tcW w:w="957" w:type="dxa"/>
            <w:vMerge/>
            <w:tcBorders>
              <w:top w:val="nil"/>
              <w:left w:val="nil"/>
              <w:bottom w:val="single" w:sz="12" w:space="0" w:color="000000"/>
              <w:right w:val="single" w:sz="4" w:space="0" w:color="000000"/>
            </w:tcBorders>
            <w:vAlign w:val="center"/>
            <w:hideMark/>
          </w:tcPr>
          <w:p w14:paraId="4050CDCC" w14:textId="77777777" w:rsidR="00C40D5F" w:rsidRPr="00C40D5F" w:rsidRDefault="00C40D5F" w:rsidP="00265BC3">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76F3E1F3" w14:textId="77777777" w:rsidR="00C40D5F" w:rsidRPr="00C40D5F" w:rsidRDefault="00C40D5F" w:rsidP="00265BC3">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새로운</w:t>
            </w:r>
            <w:r w:rsidRPr="00C40D5F">
              <w:rPr>
                <w:rFonts w:eastAsia="나눔명조" w:hint="eastAsia"/>
                <w:sz w:val="20"/>
                <w:szCs w:val="22"/>
              </w:rPr>
              <w:t xml:space="preserve"> </w:t>
            </w:r>
            <w:r w:rsidRPr="00C40D5F">
              <w:rPr>
                <w:rFonts w:eastAsia="나눔명조" w:hint="eastAsia"/>
                <w:sz w:val="20"/>
                <w:szCs w:val="22"/>
              </w:rPr>
              <w:t>시각에</w:t>
            </w:r>
            <w:r w:rsidRPr="00C40D5F">
              <w:rPr>
                <w:rFonts w:eastAsia="나눔명조" w:hint="eastAsia"/>
                <w:sz w:val="20"/>
                <w:szCs w:val="22"/>
              </w:rPr>
              <w:t xml:space="preserve"> </w:t>
            </w:r>
            <w:r w:rsidRPr="00C40D5F">
              <w:rPr>
                <w:rFonts w:eastAsia="나눔명조" w:hint="eastAsia"/>
                <w:sz w:val="20"/>
                <w:szCs w:val="22"/>
              </w:rPr>
              <w:t>업무를</w:t>
            </w:r>
            <w:r w:rsidRPr="00C40D5F">
              <w:rPr>
                <w:rFonts w:eastAsia="나눔명조" w:hint="eastAsia"/>
                <w:sz w:val="20"/>
                <w:szCs w:val="22"/>
              </w:rPr>
              <w:t xml:space="preserve"> </w:t>
            </w:r>
            <w:r w:rsidRPr="00C40D5F">
              <w:rPr>
                <w:rFonts w:eastAsia="나눔명조" w:hint="eastAsia"/>
                <w:sz w:val="20"/>
                <w:szCs w:val="22"/>
              </w:rPr>
              <w:t>수행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도록</w:t>
            </w:r>
            <w:r w:rsidRPr="00C40D5F">
              <w:rPr>
                <w:rFonts w:eastAsia="나눔명조" w:hint="eastAsia"/>
                <w:sz w:val="20"/>
                <w:szCs w:val="22"/>
              </w:rPr>
              <w:t xml:space="preserve"> </w:t>
            </w:r>
            <w:r w:rsidRPr="00C40D5F">
              <w:rPr>
                <w:rFonts w:eastAsia="나눔명조" w:hint="eastAsia"/>
                <w:sz w:val="20"/>
                <w:szCs w:val="22"/>
              </w:rPr>
              <w:t>장려한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05301520"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20A72B31"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4830C3FA" w14:textId="77777777" w:rsidR="00C40D5F" w:rsidRPr="00C40D5F" w:rsidRDefault="00C40D5F" w:rsidP="00265BC3">
            <w:pPr>
              <w:widowControl/>
              <w:wordWrap/>
              <w:autoSpaceDE/>
              <w:autoSpaceDN/>
              <w:spacing w:after="0" w:line="240" w:lineRule="auto"/>
              <w:rPr>
                <w:rFonts w:eastAsia="Times New Roman"/>
                <w:color w:val="000000"/>
                <w:sz w:val="20"/>
                <w:szCs w:val="20"/>
              </w:rPr>
            </w:pPr>
          </w:p>
        </w:tc>
      </w:tr>
      <w:tr w:rsidR="00C40D5F" w:rsidRPr="00C40D5F" w14:paraId="5EFABEDA" w14:textId="77777777" w:rsidTr="00C40D5F">
        <w:trPr>
          <w:trHeight w:val="366"/>
          <w:jc w:val="center"/>
        </w:trPr>
        <w:tc>
          <w:tcPr>
            <w:tcW w:w="957" w:type="dxa"/>
            <w:vMerge/>
            <w:tcBorders>
              <w:top w:val="nil"/>
              <w:left w:val="nil"/>
              <w:bottom w:val="single" w:sz="12" w:space="0" w:color="000000"/>
              <w:right w:val="single" w:sz="4" w:space="0" w:color="000000"/>
            </w:tcBorders>
            <w:vAlign w:val="center"/>
            <w:hideMark/>
          </w:tcPr>
          <w:p w14:paraId="20118A1F" w14:textId="77777777" w:rsidR="00C40D5F" w:rsidRPr="00C40D5F" w:rsidRDefault="00C40D5F" w:rsidP="00265BC3">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5BEC7C89" w14:textId="77777777" w:rsidR="00C40D5F" w:rsidRPr="00C40D5F" w:rsidRDefault="00C40D5F" w:rsidP="00265BC3">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나</w:t>
            </w:r>
            <w:r w:rsidRPr="00C40D5F">
              <w:rPr>
                <w:rFonts w:eastAsia="나눔명조" w:hint="eastAsia"/>
                <w:sz w:val="20"/>
                <w:szCs w:val="22"/>
              </w:rPr>
              <w:t xml:space="preserve"> </w:t>
            </w:r>
            <w:r w:rsidRPr="00C40D5F">
              <w:rPr>
                <w:rFonts w:eastAsia="나눔명조" w:hint="eastAsia"/>
                <w:sz w:val="20"/>
                <w:szCs w:val="22"/>
              </w:rPr>
              <w:t>자신이</w:t>
            </w:r>
            <w:r w:rsidRPr="00C40D5F">
              <w:rPr>
                <w:rFonts w:eastAsia="나눔명조" w:hint="eastAsia"/>
                <w:sz w:val="20"/>
                <w:szCs w:val="22"/>
              </w:rPr>
              <w:t xml:space="preserve"> </w:t>
            </w:r>
            <w:r w:rsidRPr="00C40D5F">
              <w:rPr>
                <w:rFonts w:eastAsia="나눔명조" w:hint="eastAsia"/>
                <w:sz w:val="20"/>
                <w:szCs w:val="22"/>
              </w:rPr>
              <w:t>스스로</w:t>
            </w:r>
            <w:r w:rsidRPr="00C40D5F">
              <w:rPr>
                <w:rFonts w:eastAsia="나눔명조" w:hint="eastAsia"/>
                <w:sz w:val="20"/>
                <w:szCs w:val="22"/>
              </w:rPr>
              <w:t xml:space="preserve"> </w:t>
            </w:r>
            <w:r w:rsidRPr="00C40D5F">
              <w:rPr>
                <w:rFonts w:eastAsia="나눔명조" w:hint="eastAsia"/>
                <w:sz w:val="20"/>
                <w:szCs w:val="22"/>
              </w:rPr>
              <w:t>개발해</w:t>
            </w:r>
            <w:r w:rsidRPr="00C40D5F">
              <w:rPr>
                <w:rFonts w:eastAsia="나눔명조" w:hint="eastAsia"/>
                <w:sz w:val="20"/>
                <w:szCs w:val="22"/>
              </w:rPr>
              <w:t xml:space="preserve"> </w:t>
            </w:r>
            <w:r w:rsidRPr="00C40D5F">
              <w:rPr>
                <w:rFonts w:eastAsia="나눔명조" w:hint="eastAsia"/>
                <w:sz w:val="20"/>
                <w:szCs w:val="22"/>
              </w:rPr>
              <w:t>나가도록</w:t>
            </w:r>
            <w:r w:rsidRPr="00C40D5F">
              <w:rPr>
                <w:rFonts w:eastAsia="나눔명조" w:hint="eastAsia"/>
                <w:sz w:val="20"/>
                <w:szCs w:val="22"/>
              </w:rPr>
              <w:t xml:space="preserve"> </w:t>
            </w:r>
            <w:r w:rsidRPr="00C40D5F">
              <w:rPr>
                <w:rFonts w:eastAsia="나눔명조" w:hint="eastAsia"/>
                <w:sz w:val="20"/>
                <w:szCs w:val="22"/>
              </w:rPr>
              <w:t>도와준다</w:t>
            </w:r>
            <w:r w:rsidRPr="00C40D5F">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1A72733B" w14:textId="77777777"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33BB61A5" w14:textId="691C5351" w:rsidR="00C40D5F" w:rsidRPr="00C40D5F" w:rsidRDefault="00C40D5F" w:rsidP="00265BC3">
            <w:pPr>
              <w:wordWrap/>
              <w:spacing w:after="0" w:line="240" w:lineRule="auto"/>
              <w:jc w:val="center"/>
              <w:rPr>
                <w:rFonts w:eastAsia="나눔명조"/>
                <w:sz w:val="20"/>
                <w:szCs w:val="22"/>
              </w:rPr>
            </w:pPr>
            <w:r w:rsidRPr="00C40D5F">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369DCE29" w14:textId="77777777" w:rsidR="00C40D5F" w:rsidRPr="00C40D5F" w:rsidRDefault="00C40D5F" w:rsidP="00265BC3">
            <w:pPr>
              <w:widowControl/>
              <w:wordWrap/>
              <w:autoSpaceDE/>
              <w:autoSpaceDN/>
              <w:spacing w:after="0" w:line="240" w:lineRule="auto"/>
              <w:rPr>
                <w:rFonts w:eastAsia="Times New Roman"/>
                <w:color w:val="000000"/>
                <w:sz w:val="20"/>
                <w:szCs w:val="20"/>
              </w:rPr>
            </w:pPr>
          </w:p>
        </w:tc>
      </w:tr>
    </w:tbl>
    <w:p w14:paraId="73B5389B" w14:textId="77777777" w:rsidR="00C40D5F" w:rsidRPr="00C40D5F" w:rsidRDefault="00C40D5F" w:rsidP="00265BC3">
      <w:pPr>
        <w:wordWrap/>
        <w:spacing w:before="120" w:after="120" w:line="276" w:lineRule="auto"/>
        <w:rPr>
          <w:rFonts w:eastAsia="나눔명조"/>
          <w:sz w:val="20"/>
          <w:szCs w:val="22"/>
        </w:rPr>
      </w:pPr>
    </w:p>
    <w:p w14:paraId="4C757697" w14:textId="5B62B27A" w:rsidR="00C40D5F" w:rsidRPr="00C40D5F" w:rsidRDefault="00C40D5F" w:rsidP="00265BC3">
      <w:pPr>
        <w:pStyle w:val="af"/>
        <w:keepNext/>
        <w:jc w:val="center"/>
        <w:rPr>
          <w:rFonts w:ascii="나눔명조" w:eastAsia="나눔명조" w:hAnsi="나눔명조"/>
          <w:i w:val="0"/>
          <w:iCs w:val="0"/>
          <w:sz w:val="20"/>
          <w:szCs w:val="20"/>
        </w:rPr>
      </w:pPr>
      <w:r w:rsidRPr="00C40D5F">
        <w:rPr>
          <w:rFonts w:ascii="나눔명조" w:eastAsia="나눔명조" w:hAnsi="나눔명조" w:hint="eastAsia"/>
          <w:i w:val="0"/>
          <w:iCs w:val="0"/>
          <w:sz w:val="20"/>
          <w:szCs w:val="20"/>
        </w:rPr>
        <w:t xml:space="preserve">표 </w:t>
      </w:r>
      <w:r w:rsidRPr="00C40D5F">
        <w:rPr>
          <w:rFonts w:ascii="나눔명조" w:eastAsia="나눔명조" w:hAnsi="나눔명조"/>
          <w:i w:val="0"/>
          <w:iCs w:val="0"/>
          <w:sz w:val="20"/>
          <w:szCs w:val="20"/>
        </w:rPr>
        <w:fldChar w:fldCharType="begin"/>
      </w:r>
      <w:r w:rsidRPr="00265BC3">
        <w:rPr>
          <w:rFonts w:ascii="나눔명조" w:eastAsia="나눔명조" w:hAnsi="나눔명조"/>
          <w:i w:val="0"/>
          <w:iCs w:val="0"/>
          <w:sz w:val="20"/>
          <w:szCs w:val="20"/>
        </w:rPr>
        <w:instrText xml:space="preserve"> </w:instrText>
      </w:r>
      <w:r w:rsidRPr="00265BC3">
        <w:rPr>
          <w:rFonts w:ascii="나눔명조" w:eastAsia="나눔명조" w:hAnsi="나눔명조" w:hint="eastAsia"/>
          <w:i w:val="0"/>
          <w:iCs w:val="0"/>
          <w:sz w:val="20"/>
          <w:szCs w:val="20"/>
        </w:rPr>
        <w:instrText>SEQ 표 \* ARABIC</w:instrText>
      </w:r>
      <w:r w:rsidRPr="00265BC3">
        <w:rPr>
          <w:rFonts w:ascii="나눔명조" w:eastAsia="나눔명조" w:hAnsi="나눔명조"/>
          <w:i w:val="0"/>
          <w:iCs w:val="0"/>
          <w:sz w:val="20"/>
          <w:szCs w:val="20"/>
        </w:rPr>
        <w:instrText xml:space="preserve"> </w:instrText>
      </w:r>
      <w:r w:rsidRPr="00C40D5F">
        <w:rPr>
          <w:rFonts w:ascii="나눔명조" w:eastAsia="나눔명조" w:hAnsi="나눔명조"/>
          <w:i w:val="0"/>
          <w:iCs w:val="0"/>
          <w:sz w:val="20"/>
          <w:szCs w:val="20"/>
        </w:rPr>
        <w:fldChar w:fldCharType="separate"/>
      </w:r>
      <w:r w:rsidR="00BB2CCE">
        <w:rPr>
          <w:rFonts w:ascii="나눔명조" w:eastAsia="나눔명조" w:hAnsi="나눔명조"/>
          <w:i w:val="0"/>
          <w:iCs w:val="0"/>
          <w:noProof/>
          <w:sz w:val="20"/>
          <w:szCs w:val="20"/>
        </w:rPr>
        <w:t>3</w:t>
      </w:r>
      <w:r w:rsidRPr="00C40D5F">
        <w:rPr>
          <w:rFonts w:ascii="나눔명조" w:eastAsia="나눔명조" w:hAnsi="나눔명조"/>
          <w:i w:val="0"/>
          <w:iCs w:val="0"/>
          <w:sz w:val="20"/>
          <w:szCs w:val="20"/>
        </w:rPr>
        <w:fldChar w:fldCharType="end"/>
      </w:r>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 xml:space="preserve">주요 설명변수: 조직 내 협력 및 의사소통에 대한 요인분석 </w:t>
      </w:r>
      <w:r w:rsidRPr="00C40D5F">
        <w:rPr>
          <w:rFonts w:ascii="나눔명조" w:eastAsia="나눔명조" w:hAnsi="나눔명조"/>
          <w:i w:val="0"/>
          <w:iCs w:val="0"/>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36CED" w:rsidRPr="00C40D5F" w14:paraId="3C5EBC10" w14:textId="77777777" w:rsidTr="00265BC3">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363AA7D7" w14:textId="77777777" w:rsidR="00B36CED" w:rsidRPr="00C40D5F" w:rsidRDefault="00B36CED" w:rsidP="00265BC3">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345C018" w14:textId="77777777" w:rsidR="00B36CED" w:rsidRPr="00C40D5F" w:rsidRDefault="00B36CED" w:rsidP="00265BC3">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2E2FF04B" w14:textId="124DA29C" w:rsidR="00B36CED" w:rsidRPr="00C40D5F" w:rsidRDefault="00B36CED" w:rsidP="00265BC3">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00223BDA" w14:textId="77777777" w:rsidR="00B36CED" w:rsidRPr="00C40D5F" w:rsidRDefault="00B36CED" w:rsidP="00265BC3">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B36CED" w:rsidRPr="00C40D5F" w14:paraId="5BDCB12B" w14:textId="77777777" w:rsidTr="00265BC3">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0E0D61C3" w14:textId="77777777" w:rsidR="00B36CED" w:rsidRDefault="00B36CED" w:rsidP="00265BC3">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p>
          <w:p w14:paraId="353C4B50" w14:textId="77777777" w:rsidR="00B36CED" w:rsidRDefault="00B36CED" w:rsidP="00265BC3">
            <w:pPr>
              <w:wordWrap/>
              <w:spacing w:after="0" w:line="240" w:lineRule="auto"/>
              <w:jc w:val="center"/>
              <w:rPr>
                <w:rFonts w:eastAsia="나눔명조"/>
                <w:sz w:val="20"/>
                <w:szCs w:val="22"/>
              </w:rPr>
            </w:pPr>
            <w:r>
              <w:rPr>
                <w:rFonts w:eastAsia="나눔명조" w:hint="eastAsia"/>
                <w:sz w:val="20"/>
                <w:szCs w:val="22"/>
              </w:rPr>
              <w:t>의사</w:t>
            </w:r>
          </w:p>
          <w:p w14:paraId="0F7295CD" w14:textId="0E16E731" w:rsidR="00B36CED" w:rsidRPr="00C40D5F" w:rsidRDefault="00B36CED" w:rsidP="00265BC3">
            <w:pPr>
              <w:wordWrap/>
              <w:spacing w:after="0" w:line="240" w:lineRule="auto"/>
              <w:jc w:val="center"/>
              <w:rPr>
                <w:rFonts w:eastAsia="나눔명조"/>
                <w:sz w:val="20"/>
                <w:szCs w:val="22"/>
              </w:rPr>
            </w:pPr>
            <w:r>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39E99EA2" w14:textId="1C03B42C" w:rsidR="00B36CED" w:rsidRPr="00C40D5F" w:rsidRDefault="00B36CED" w:rsidP="00265BC3">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업무상</w:t>
            </w:r>
            <w:r>
              <w:rPr>
                <w:rFonts w:eastAsia="나눔명조" w:hint="eastAsia"/>
                <w:sz w:val="20"/>
                <w:szCs w:val="22"/>
              </w:rPr>
              <w:t xml:space="preserve"> </w:t>
            </w:r>
            <w:r>
              <w:rPr>
                <w:rFonts w:eastAsia="나눔명조" w:hint="eastAsia"/>
                <w:sz w:val="20"/>
                <w:szCs w:val="22"/>
              </w:rPr>
              <w:t>협조가</w:t>
            </w:r>
            <w:r>
              <w:rPr>
                <w:rFonts w:eastAsia="나눔명조" w:hint="eastAsia"/>
                <w:sz w:val="20"/>
                <w:szCs w:val="22"/>
              </w:rPr>
              <w:t xml:space="preserve"> </w:t>
            </w:r>
            <w:r>
              <w:rPr>
                <w:rFonts w:eastAsia="나눔명조" w:hint="eastAsia"/>
                <w:sz w:val="20"/>
                <w:szCs w:val="22"/>
              </w:rPr>
              <w:t>필요한</w:t>
            </w:r>
            <w:r>
              <w:rPr>
                <w:rFonts w:eastAsia="나눔명조" w:hint="eastAsia"/>
                <w:sz w:val="20"/>
                <w:szCs w:val="22"/>
              </w:rPr>
              <w:t xml:space="preserve"> </w:t>
            </w:r>
            <w:r>
              <w:rPr>
                <w:rFonts w:eastAsia="나눔명조" w:hint="eastAsia"/>
                <w:sz w:val="20"/>
                <w:szCs w:val="22"/>
              </w:rPr>
              <w:t>경우</w:t>
            </w:r>
            <w:r>
              <w:rPr>
                <w:rFonts w:eastAsia="나눔명조" w:hint="eastAsia"/>
                <w:sz w:val="20"/>
                <w:szCs w:val="22"/>
              </w:rPr>
              <w:t xml:space="preserve"> </w:t>
            </w:r>
            <w:r>
              <w:rPr>
                <w:rFonts w:eastAsia="나눔명조" w:hint="eastAsia"/>
                <w:sz w:val="20"/>
                <w:szCs w:val="22"/>
              </w:rPr>
              <w:t>부서</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 xml:space="preserve"> </w:t>
            </w:r>
            <w:r>
              <w:rPr>
                <w:rFonts w:eastAsia="나눔명조" w:hint="eastAsia"/>
                <w:sz w:val="20"/>
                <w:szCs w:val="22"/>
              </w:rPr>
              <w:t>협업이</w:t>
            </w:r>
            <w:r>
              <w:rPr>
                <w:rFonts w:eastAsia="나눔명조" w:hint="eastAsia"/>
                <w:sz w:val="20"/>
                <w:szCs w:val="22"/>
              </w:rPr>
              <w:t xml:space="preserve"> </w:t>
            </w:r>
            <w:r>
              <w:rPr>
                <w:rFonts w:eastAsia="나눔명조" w:hint="eastAsia"/>
                <w:sz w:val="20"/>
                <w:szCs w:val="22"/>
              </w:rPr>
              <w:t>대체로</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4C7A3CDD" w14:textId="7DBF1ABA"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087DC434" w14:textId="40A8B2B2"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1.891</w:t>
            </w:r>
          </w:p>
        </w:tc>
      </w:tr>
      <w:tr w:rsidR="00B36CED" w:rsidRPr="00C40D5F" w14:paraId="56D6D0F4" w14:textId="77777777" w:rsidTr="00265BC3">
        <w:trPr>
          <w:trHeight w:val="283"/>
          <w:jc w:val="center"/>
        </w:trPr>
        <w:tc>
          <w:tcPr>
            <w:tcW w:w="957" w:type="dxa"/>
            <w:vMerge/>
            <w:tcBorders>
              <w:top w:val="nil"/>
              <w:left w:val="nil"/>
              <w:bottom w:val="single" w:sz="12" w:space="0" w:color="000000"/>
              <w:right w:val="single" w:sz="4" w:space="0" w:color="000000"/>
            </w:tcBorders>
            <w:vAlign w:val="center"/>
            <w:hideMark/>
          </w:tcPr>
          <w:p w14:paraId="3C8593E4" w14:textId="77777777" w:rsidR="00B36CED" w:rsidRPr="00C40D5F" w:rsidRDefault="00B36CED" w:rsidP="00265BC3">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6B87606D" w14:textId="2C28DD29" w:rsidR="00B36CED" w:rsidRPr="00C40D5F" w:rsidRDefault="00B36CED" w:rsidP="00265BC3">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상하</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w:t>
            </w:r>
            <w:r>
              <w:rPr>
                <w:rFonts w:eastAsia="나눔명조" w:hint="eastAsia"/>
                <w:sz w:val="20"/>
                <w:szCs w:val="22"/>
              </w:rPr>
              <w:t>수직적</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4BF84989" w14:textId="734381C9"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0F29EF87" w14:textId="77777777" w:rsidR="00B36CED" w:rsidRPr="00C40D5F" w:rsidRDefault="00B36CED" w:rsidP="00265BC3">
            <w:pPr>
              <w:widowControl/>
              <w:wordWrap/>
              <w:autoSpaceDE/>
              <w:autoSpaceDN/>
              <w:spacing w:after="0" w:line="240" w:lineRule="auto"/>
              <w:rPr>
                <w:rFonts w:eastAsia="Times New Roman"/>
                <w:color w:val="000000"/>
                <w:sz w:val="20"/>
                <w:szCs w:val="20"/>
              </w:rPr>
            </w:pPr>
          </w:p>
        </w:tc>
      </w:tr>
      <w:tr w:rsidR="00B36CED" w:rsidRPr="00C40D5F" w14:paraId="34D39E0E" w14:textId="77777777" w:rsidTr="00265BC3">
        <w:trPr>
          <w:trHeight w:val="366"/>
          <w:jc w:val="center"/>
        </w:trPr>
        <w:tc>
          <w:tcPr>
            <w:tcW w:w="957" w:type="dxa"/>
            <w:vMerge/>
            <w:tcBorders>
              <w:top w:val="nil"/>
              <w:left w:val="nil"/>
              <w:bottom w:val="single" w:sz="12" w:space="0" w:color="000000"/>
              <w:right w:val="single" w:sz="4" w:space="0" w:color="000000"/>
            </w:tcBorders>
            <w:vAlign w:val="center"/>
            <w:hideMark/>
          </w:tcPr>
          <w:p w14:paraId="0A1B025A" w14:textId="77777777" w:rsidR="00B36CED" w:rsidRPr="00C40D5F" w:rsidRDefault="00B36CED" w:rsidP="00265BC3">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4935E4C7" w14:textId="770A187B" w:rsidR="00B36CED" w:rsidRPr="00C40D5F" w:rsidRDefault="00B36CED" w:rsidP="00265BC3">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직원</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w:t>
            </w:r>
            <w:r>
              <w:rPr>
                <w:rFonts w:eastAsia="나눔명조" w:hint="eastAsia"/>
                <w:sz w:val="20"/>
                <w:szCs w:val="22"/>
              </w:rPr>
              <w:t>수평적</w:t>
            </w:r>
            <w:r>
              <w:rPr>
                <w:rFonts w:eastAsia="나눔명조" w:hint="eastAsia"/>
                <w:sz w:val="20"/>
                <w:szCs w:val="22"/>
              </w:rPr>
              <w:t>)</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2E121D4B" w14:textId="71C2B4A0"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07FA9FDD" w14:textId="77777777" w:rsidR="00B36CED" w:rsidRPr="00C40D5F" w:rsidRDefault="00B36CED" w:rsidP="00265BC3">
            <w:pPr>
              <w:widowControl/>
              <w:wordWrap/>
              <w:autoSpaceDE/>
              <w:autoSpaceDN/>
              <w:spacing w:after="0" w:line="240" w:lineRule="auto"/>
              <w:rPr>
                <w:rFonts w:eastAsia="Times New Roman"/>
                <w:color w:val="000000"/>
                <w:sz w:val="20"/>
                <w:szCs w:val="20"/>
              </w:rPr>
            </w:pPr>
          </w:p>
        </w:tc>
      </w:tr>
    </w:tbl>
    <w:p w14:paraId="4C07E61C" w14:textId="77777777" w:rsidR="001824B9" w:rsidRDefault="001824B9" w:rsidP="00265BC3">
      <w:pPr>
        <w:wordWrap/>
        <w:spacing w:before="120" w:after="120" w:line="276" w:lineRule="auto"/>
        <w:rPr>
          <w:rFonts w:eastAsia="나눔명조"/>
          <w:i/>
          <w:sz w:val="20"/>
          <w:szCs w:val="22"/>
        </w:rPr>
      </w:pPr>
    </w:p>
    <w:p w14:paraId="75D3BB98" w14:textId="5AA23854" w:rsidR="00B36CED" w:rsidRPr="00B36CED" w:rsidRDefault="00B36CED" w:rsidP="00265BC3">
      <w:pPr>
        <w:pStyle w:val="af"/>
        <w:keepNext/>
        <w:jc w:val="center"/>
        <w:rPr>
          <w:rFonts w:ascii="나눔명조" w:eastAsia="나눔명조" w:hAnsi="나눔명조"/>
          <w:i w:val="0"/>
          <w:iCs w:val="0"/>
          <w:sz w:val="20"/>
          <w:szCs w:val="20"/>
        </w:rPr>
      </w:pPr>
      <w:r w:rsidRPr="00B36CED">
        <w:rPr>
          <w:rFonts w:ascii="나눔명조" w:eastAsia="나눔명조" w:hAnsi="나눔명조" w:hint="eastAsia"/>
          <w:i w:val="0"/>
          <w:iCs w:val="0"/>
          <w:sz w:val="20"/>
          <w:szCs w:val="20"/>
        </w:rPr>
        <w:lastRenderedPageBreak/>
        <w:t xml:space="preserve">표 </w:t>
      </w:r>
      <w:r w:rsidRPr="00B36CED">
        <w:rPr>
          <w:rFonts w:ascii="나눔명조" w:eastAsia="나눔명조" w:hAnsi="나눔명조"/>
          <w:i w:val="0"/>
          <w:iCs w:val="0"/>
          <w:sz w:val="20"/>
          <w:szCs w:val="20"/>
        </w:rPr>
        <w:fldChar w:fldCharType="begin"/>
      </w:r>
      <w:r w:rsidRPr="00265BC3">
        <w:rPr>
          <w:rFonts w:ascii="나눔명조" w:eastAsia="나눔명조" w:hAnsi="나눔명조"/>
          <w:i w:val="0"/>
          <w:iCs w:val="0"/>
          <w:sz w:val="20"/>
          <w:szCs w:val="20"/>
        </w:rPr>
        <w:instrText xml:space="preserve"> </w:instrText>
      </w:r>
      <w:r w:rsidRPr="00265BC3">
        <w:rPr>
          <w:rFonts w:ascii="나눔명조" w:eastAsia="나눔명조" w:hAnsi="나눔명조" w:hint="eastAsia"/>
          <w:i w:val="0"/>
          <w:iCs w:val="0"/>
          <w:sz w:val="20"/>
          <w:szCs w:val="20"/>
        </w:rPr>
        <w:instrText>SEQ 표 \* ARABIC</w:instrText>
      </w:r>
      <w:r w:rsidRPr="00265BC3">
        <w:rPr>
          <w:rFonts w:ascii="나눔명조" w:eastAsia="나눔명조" w:hAnsi="나눔명조"/>
          <w:i w:val="0"/>
          <w:iCs w:val="0"/>
          <w:sz w:val="20"/>
          <w:szCs w:val="20"/>
        </w:rPr>
        <w:instrText xml:space="preserve"> </w:instrText>
      </w:r>
      <w:r w:rsidRPr="00B36CED">
        <w:rPr>
          <w:rFonts w:ascii="나눔명조" w:eastAsia="나눔명조" w:hAnsi="나눔명조"/>
          <w:i w:val="0"/>
          <w:iCs w:val="0"/>
          <w:sz w:val="20"/>
          <w:szCs w:val="20"/>
        </w:rPr>
        <w:fldChar w:fldCharType="separate"/>
      </w:r>
      <w:r w:rsidR="00BB2CCE">
        <w:rPr>
          <w:rFonts w:ascii="나눔명조" w:eastAsia="나눔명조" w:hAnsi="나눔명조"/>
          <w:i w:val="0"/>
          <w:iCs w:val="0"/>
          <w:noProof/>
          <w:sz w:val="20"/>
          <w:szCs w:val="20"/>
        </w:rPr>
        <w:t>4</w:t>
      </w:r>
      <w:r w:rsidRPr="00B36CED">
        <w:rPr>
          <w:rFonts w:ascii="나눔명조" w:eastAsia="나눔명조" w:hAnsi="나눔명조"/>
          <w:i w:val="0"/>
          <w:iCs w:val="0"/>
          <w:sz w:val="20"/>
          <w:szCs w:val="20"/>
        </w:rPr>
        <w:fldChar w:fldCharType="end"/>
      </w:r>
      <w:r w:rsidRPr="00B36CED">
        <w:rPr>
          <w:rFonts w:ascii="나눔명조" w:eastAsia="나눔명조" w:hAnsi="나눔명조"/>
          <w:i w:val="0"/>
          <w:iCs w:val="0"/>
          <w:sz w:val="20"/>
          <w:szCs w:val="20"/>
        </w:rPr>
        <w:t xml:space="preserve">. </w:t>
      </w:r>
      <w:r w:rsidRPr="00B36CED">
        <w:rPr>
          <w:rFonts w:ascii="나눔명조" w:eastAsia="나눔명조" w:hAnsi="나눔명조" w:hint="eastAsia"/>
          <w:i w:val="0"/>
          <w:iCs w:val="0"/>
          <w:sz w:val="20"/>
          <w:szCs w:val="20"/>
        </w:rPr>
        <w:t xml:space="preserve">기타 설명변수: 성과관리에 대한 요인분석 </w:t>
      </w:r>
      <w:r w:rsidRPr="00B36CED">
        <w:rPr>
          <w:rFonts w:ascii="나눔명조" w:eastAsia="나눔명조" w:hAnsi="나눔명조"/>
          <w:i w:val="0"/>
          <w:iCs w:val="0"/>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36CED" w:rsidRPr="00C40D5F" w14:paraId="3474361A" w14:textId="77777777" w:rsidTr="00B251E8">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B503A7E" w14:textId="77777777" w:rsidR="00B36CED" w:rsidRPr="00C40D5F" w:rsidRDefault="00B36CED" w:rsidP="00265BC3">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FE0D04E" w14:textId="77777777" w:rsidR="00B36CED" w:rsidRPr="00C40D5F" w:rsidRDefault="00B36CED" w:rsidP="00265BC3">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5EA41F0B" w14:textId="77777777" w:rsidR="00B36CED" w:rsidRPr="00C40D5F" w:rsidRDefault="00B36CED" w:rsidP="00265BC3">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5947D99D" w14:textId="77777777" w:rsidR="00B36CED" w:rsidRPr="00C40D5F" w:rsidRDefault="00B36CED" w:rsidP="00265BC3">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B36CED" w:rsidRPr="00C40D5F" w14:paraId="354A9F6C" w14:textId="77777777" w:rsidTr="00B251E8">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180E3996" w14:textId="106F2823" w:rsidR="00B36CED" w:rsidRPr="00C40D5F" w:rsidRDefault="00B36CED" w:rsidP="00265BC3">
            <w:pPr>
              <w:wordWrap/>
              <w:spacing w:after="0" w:line="240" w:lineRule="auto"/>
              <w:jc w:val="center"/>
              <w:rPr>
                <w:rFonts w:eastAsia="나눔명조"/>
                <w:sz w:val="20"/>
                <w:szCs w:val="22"/>
              </w:rPr>
            </w:pPr>
            <w:r>
              <w:rPr>
                <w:rFonts w:eastAsia="나눔명조" w:hint="eastAsia"/>
                <w:sz w:val="20"/>
                <w:szCs w:val="22"/>
              </w:rPr>
              <w:t>성과</w:t>
            </w:r>
            <w:r>
              <w:rPr>
                <w:rFonts w:eastAsia="나눔명조"/>
                <w:sz w:val="20"/>
                <w:szCs w:val="22"/>
              </w:rPr>
              <w:br/>
            </w:r>
            <w:r>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4C3F0AD" w14:textId="3FE85E01"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비용절감을</w:t>
            </w:r>
            <w:r w:rsidRPr="00B36CED">
              <w:rPr>
                <w:rFonts w:eastAsia="나눔명조" w:hint="eastAsia"/>
                <w:sz w:val="20"/>
                <w:szCs w:val="22"/>
              </w:rPr>
              <w:t xml:space="preserve"> </w:t>
            </w:r>
            <w:r w:rsidRPr="00B36CED">
              <w:rPr>
                <w:rFonts w:eastAsia="나눔명조" w:hint="eastAsia"/>
                <w:sz w:val="20"/>
                <w:szCs w:val="22"/>
              </w:rPr>
              <w:t>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1BF51E1A" w14:textId="3B79F57C"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5908BA9" w14:textId="6C5B2A0E" w:rsidR="00B36CED" w:rsidRPr="00B36CED" w:rsidRDefault="00B36CED" w:rsidP="00265BC3">
            <w:pPr>
              <w:wordWrap/>
              <w:spacing w:after="0" w:line="240" w:lineRule="auto"/>
              <w:jc w:val="center"/>
              <w:rPr>
                <w:rFonts w:eastAsia="Times New Roman"/>
                <w:sz w:val="20"/>
                <w:szCs w:val="20"/>
              </w:rPr>
            </w:pPr>
            <w:r w:rsidRPr="00B36CED">
              <w:rPr>
                <w:rFonts w:eastAsia="나눔명조"/>
                <w:sz w:val="20"/>
                <w:szCs w:val="22"/>
              </w:rPr>
              <w:t>2.168</w:t>
            </w:r>
          </w:p>
        </w:tc>
      </w:tr>
      <w:tr w:rsidR="00B36CED" w:rsidRPr="00C40D5F" w14:paraId="7A72C78C" w14:textId="77777777" w:rsidTr="00B251E8">
        <w:trPr>
          <w:trHeight w:val="283"/>
          <w:jc w:val="center"/>
        </w:trPr>
        <w:tc>
          <w:tcPr>
            <w:tcW w:w="957" w:type="dxa"/>
            <w:vMerge/>
            <w:tcBorders>
              <w:top w:val="nil"/>
              <w:left w:val="nil"/>
              <w:bottom w:val="single" w:sz="12" w:space="0" w:color="000000"/>
              <w:right w:val="single" w:sz="4" w:space="0" w:color="000000"/>
            </w:tcBorders>
            <w:vAlign w:val="center"/>
            <w:hideMark/>
          </w:tcPr>
          <w:p w14:paraId="0AD2C196" w14:textId="77777777" w:rsidR="00B36CED" w:rsidRPr="00C40D5F" w:rsidRDefault="00B36CED" w:rsidP="00265BC3">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525958AE" w14:textId="2490ABAB"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의</w:t>
            </w:r>
            <w:r w:rsidRPr="00B36CED">
              <w:rPr>
                <w:rFonts w:eastAsia="나눔명조" w:hint="eastAsia"/>
                <w:sz w:val="20"/>
                <w:szCs w:val="22"/>
              </w:rPr>
              <w:t xml:space="preserve"> </w:t>
            </w:r>
            <w:r w:rsidRPr="00B36CED">
              <w:rPr>
                <w:rFonts w:eastAsia="나눔명조" w:hint="eastAsia"/>
                <w:sz w:val="20"/>
                <w:szCs w:val="22"/>
              </w:rPr>
              <w:t>성과는</w:t>
            </w:r>
            <w:r w:rsidRPr="00B36CED">
              <w:rPr>
                <w:rFonts w:eastAsia="나눔명조" w:hint="eastAsia"/>
                <w:sz w:val="20"/>
                <w:szCs w:val="22"/>
              </w:rPr>
              <w:t xml:space="preserve"> </w:t>
            </w:r>
            <w:r w:rsidRPr="00B36CED">
              <w:rPr>
                <w:rFonts w:eastAsia="나눔명조" w:hint="eastAsia"/>
                <w:sz w:val="20"/>
                <w:szCs w:val="22"/>
              </w:rPr>
              <w:t>꾸준히</w:t>
            </w:r>
            <w:r w:rsidRPr="00B36CED">
              <w:rPr>
                <w:rFonts w:eastAsia="나눔명조" w:hint="eastAsia"/>
                <w:sz w:val="20"/>
                <w:szCs w:val="22"/>
              </w:rPr>
              <w:t xml:space="preserve"> </w:t>
            </w:r>
            <w:r w:rsidRPr="00B36CED">
              <w:rPr>
                <w:rFonts w:eastAsia="나눔명조" w:hint="eastAsia"/>
                <w:sz w:val="20"/>
                <w:szCs w:val="22"/>
              </w:rPr>
              <w:t>향상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48ABE619" w14:textId="45111CE5"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05A73396" w14:textId="77777777" w:rsidR="00B36CED" w:rsidRPr="00C40D5F" w:rsidRDefault="00B36CED" w:rsidP="00265BC3">
            <w:pPr>
              <w:widowControl/>
              <w:wordWrap/>
              <w:autoSpaceDE/>
              <w:autoSpaceDN/>
              <w:spacing w:after="0" w:line="240" w:lineRule="auto"/>
              <w:rPr>
                <w:rFonts w:eastAsia="Times New Roman"/>
                <w:color w:val="000000"/>
                <w:sz w:val="20"/>
                <w:szCs w:val="20"/>
              </w:rPr>
            </w:pPr>
          </w:p>
        </w:tc>
      </w:tr>
      <w:tr w:rsidR="00B36CED" w:rsidRPr="00C40D5F" w14:paraId="18AD0FCE" w14:textId="77777777" w:rsidTr="00B251E8">
        <w:trPr>
          <w:trHeight w:val="366"/>
          <w:jc w:val="center"/>
        </w:trPr>
        <w:tc>
          <w:tcPr>
            <w:tcW w:w="957" w:type="dxa"/>
            <w:vMerge/>
            <w:tcBorders>
              <w:top w:val="nil"/>
              <w:left w:val="nil"/>
              <w:bottom w:val="single" w:sz="12" w:space="0" w:color="000000"/>
              <w:right w:val="single" w:sz="4" w:space="0" w:color="000000"/>
            </w:tcBorders>
            <w:vAlign w:val="center"/>
            <w:hideMark/>
          </w:tcPr>
          <w:p w14:paraId="205E3FB2" w14:textId="77777777" w:rsidR="00B36CED" w:rsidRPr="00C40D5F" w:rsidRDefault="00B36CED" w:rsidP="00265BC3">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5ABE50A0" w14:textId="3C7F7623"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w:t>
            </w:r>
            <w:r w:rsidRPr="00B36CED">
              <w:rPr>
                <w:rFonts w:eastAsia="나눔명조" w:hint="eastAsia"/>
                <w:sz w:val="20"/>
                <w:szCs w:val="22"/>
              </w:rPr>
              <w:t xml:space="preserve"> </w:t>
            </w:r>
            <w:r w:rsidRPr="00B36CED">
              <w:rPr>
                <w:rFonts w:eastAsia="나눔명조" w:hint="eastAsia"/>
                <w:sz w:val="20"/>
                <w:szCs w:val="22"/>
              </w:rPr>
              <w:t>성과의</w:t>
            </w:r>
            <w:r w:rsidRPr="00B36CED">
              <w:rPr>
                <w:rFonts w:eastAsia="나눔명조" w:hint="eastAsia"/>
                <w:sz w:val="20"/>
                <w:szCs w:val="22"/>
              </w:rPr>
              <w:t xml:space="preserve"> </w:t>
            </w:r>
            <w:r w:rsidRPr="00B36CED">
              <w:rPr>
                <w:rFonts w:eastAsia="나눔명조" w:hint="eastAsia"/>
                <w:sz w:val="20"/>
                <w:szCs w:val="22"/>
              </w:rPr>
              <w:t>질은</w:t>
            </w:r>
            <w:r w:rsidRPr="00B36CED">
              <w:rPr>
                <w:rFonts w:eastAsia="나눔명조" w:hint="eastAsia"/>
                <w:sz w:val="20"/>
                <w:szCs w:val="22"/>
              </w:rPr>
              <w:t xml:space="preserve"> </w:t>
            </w:r>
            <w:r w:rsidRPr="00B36CED">
              <w:rPr>
                <w:rFonts w:eastAsia="나눔명조" w:hint="eastAsia"/>
                <w:sz w:val="20"/>
                <w:szCs w:val="22"/>
              </w:rPr>
              <w:t>개선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227F678" w14:textId="454E0D8F"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62274C75" w14:textId="77777777" w:rsidR="00B36CED" w:rsidRPr="00C40D5F" w:rsidRDefault="00B36CED" w:rsidP="00265BC3">
            <w:pPr>
              <w:widowControl/>
              <w:wordWrap/>
              <w:autoSpaceDE/>
              <w:autoSpaceDN/>
              <w:spacing w:after="0" w:line="240" w:lineRule="auto"/>
              <w:rPr>
                <w:rFonts w:eastAsia="Times New Roman"/>
                <w:color w:val="000000"/>
                <w:sz w:val="20"/>
                <w:szCs w:val="20"/>
              </w:rPr>
            </w:pPr>
          </w:p>
        </w:tc>
      </w:tr>
    </w:tbl>
    <w:p w14:paraId="1915332A" w14:textId="091EF365" w:rsidR="001824B9" w:rsidRDefault="001824B9" w:rsidP="00265BC3">
      <w:pPr>
        <w:wordWrap/>
        <w:spacing w:before="120" w:after="120" w:line="276" w:lineRule="auto"/>
        <w:rPr>
          <w:rFonts w:eastAsia="나눔명조"/>
          <w:i/>
          <w:sz w:val="20"/>
          <w:szCs w:val="22"/>
        </w:rPr>
      </w:pPr>
    </w:p>
    <w:p w14:paraId="0F917837" w14:textId="07A037B9" w:rsidR="00B36CED" w:rsidRPr="00B36CED" w:rsidRDefault="00B36CED" w:rsidP="00265BC3">
      <w:pPr>
        <w:pStyle w:val="af"/>
        <w:keepNext/>
        <w:jc w:val="center"/>
        <w:rPr>
          <w:rFonts w:ascii="나눔명조" w:eastAsia="나눔명조" w:hAnsi="나눔명조"/>
          <w:i w:val="0"/>
          <w:iCs w:val="0"/>
        </w:rPr>
      </w:pPr>
      <w:r w:rsidRPr="00B36CED">
        <w:rPr>
          <w:rFonts w:ascii="나눔명조" w:eastAsia="나눔명조" w:hAnsi="나눔명조" w:hint="eastAsia"/>
          <w:i w:val="0"/>
          <w:iCs w:val="0"/>
        </w:rPr>
        <w:t xml:space="preserve">표 </w:t>
      </w:r>
      <w:r w:rsidRPr="00B36CED">
        <w:rPr>
          <w:rFonts w:ascii="나눔명조" w:eastAsia="나눔명조" w:hAnsi="나눔명조"/>
          <w:i w:val="0"/>
          <w:iCs w:val="0"/>
        </w:rPr>
        <w:fldChar w:fldCharType="begin"/>
      </w:r>
      <w:r w:rsidRPr="00265BC3">
        <w:rPr>
          <w:rFonts w:ascii="나눔명조" w:eastAsia="나눔명조" w:hAnsi="나눔명조"/>
          <w:i w:val="0"/>
          <w:iCs w:val="0"/>
        </w:rPr>
        <w:instrText xml:space="preserve"> </w:instrText>
      </w:r>
      <w:r w:rsidRPr="00265BC3">
        <w:rPr>
          <w:rFonts w:ascii="나눔명조" w:eastAsia="나눔명조" w:hAnsi="나눔명조" w:hint="eastAsia"/>
          <w:i w:val="0"/>
          <w:iCs w:val="0"/>
        </w:rPr>
        <w:instrText>SEQ 표 \* ARABIC</w:instrText>
      </w:r>
      <w:r w:rsidRPr="00265BC3">
        <w:rPr>
          <w:rFonts w:ascii="나눔명조" w:eastAsia="나눔명조" w:hAnsi="나눔명조"/>
          <w:i w:val="0"/>
          <w:iCs w:val="0"/>
        </w:rPr>
        <w:instrText xml:space="preserve"> </w:instrText>
      </w:r>
      <w:r w:rsidRPr="00B36CED">
        <w:rPr>
          <w:rFonts w:ascii="나눔명조" w:eastAsia="나눔명조" w:hAnsi="나눔명조"/>
          <w:i w:val="0"/>
          <w:iCs w:val="0"/>
        </w:rPr>
        <w:fldChar w:fldCharType="separate"/>
      </w:r>
      <w:r w:rsidR="00BB2CCE">
        <w:rPr>
          <w:rFonts w:ascii="나눔명조" w:eastAsia="나눔명조" w:hAnsi="나눔명조"/>
          <w:i w:val="0"/>
          <w:iCs w:val="0"/>
          <w:noProof/>
        </w:rPr>
        <w:t>5</w:t>
      </w:r>
      <w:r w:rsidRPr="00B36CED">
        <w:rPr>
          <w:rFonts w:ascii="나눔명조" w:eastAsia="나눔명조" w:hAnsi="나눔명조"/>
          <w:i w:val="0"/>
          <w:iCs w:val="0"/>
        </w:rPr>
        <w:fldChar w:fldCharType="end"/>
      </w:r>
      <w:r w:rsidRPr="00B36CED">
        <w:rPr>
          <w:rFonts w:ascii="나눔명조" w:eastAsia="나눔명조" w:hAnsi="나눔명조"/>
          <w:i w:val="0"/>
          <w:iCs w:val="0"/>
        </w:rPr>
        <w:t xml:space="preserve">. </w:t>
      </w:r>
      <w:r w:rsidRPr="00B36CED">
        <w:rPr>
          <w:rFonts w:ascii="나눔명조" w:eastAsia="나눔명조" w:hAnsi="나눔명조" w:hint="eastAsia"/>
          <w:i w:val="0"/>
          <w:iCs w:val="0"/>
        </w:rPr>
        <w:t>기타 설명변수:</w:t>
      </w:r>
      <w:r w:rsidRPr="00B36CED">
        <w:rPr>
          <w:rFonts w:ascii="나눔명조" w:eastAsia="나눔명조" w:hAnsi="나눔명조"/>
          <w:i w:val="0"/>
          <w:iCs w:val="0"/>
        </w:rPr>
        <w:t xml:space="preserve"> </w:t>
      </w:r>
      <w:r w:rsidRPr="00B36CED">
        <w:rPr>
          <w:rFonts w:ascii="나눔명조" w:eastAsia="나눔명조" w:hAnsi="나눔명조" w:hint="eastAsia"/>
          <w:i w:val="0"/>
          <w:iCs w:val="0"/>
        </w:rPr>
        <w:t xml:space="preserve">조직문화에 대한 요인분석 </w:t>
      </w:r>
      <w:r w:rsidRPr="00B36CED">
        <w:rPr>
          <w:rFonts w:ascii="나눔명조" w:eastAsia="나눔명조" w:hAnsi="나눔명조"/>
          <w:i w:val="0"/>
          <w:iCs w:val="0"/>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36CED" w:rsidRPr="00C40D5F" w14:paraId="2308C2DE" w14:textId="77777777" w:rsidTr="00B251E8">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6730C4DE" w14:textId="77777777" w:rsidR="00B36CED" w:rsidRPr="00C40D5F" w:rsidRDefault="00B36CED" w:rsidP="00265BC3">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54FD7674" w14:textId="77777777" w:rsidR="00B36CED" w:rsidRPr="00C40D5F" w:rsidRDefault="00B36CED" w:rsidP="00265BC3">
            <w:pPr>
              <w:wordWrap/>
              <w:spacing w:after="0" w:line="240" w:lineRule="auto"/>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1AB61902" w14:textId="77777777" w:rsidR="00B36CED" w:rsidRPr="00C40D5F" w:rsidRDefault="00B36CED" w:rsidP="00265BC3">
            <w:pPr>
              <w:wordWrap/>
              <w:spacing w:after="0" w:line="240" w:lineRule="auto"/>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56EA2589" w14:textId="77777777" w:rsidR="00B36CED" w:rsidRPr="00C40D5F" w:rsidRDefault="00B36CED" w:rsidP="00265BC3">
            <w:pPr>
              <w:wordWrap/>
              <w:spacing w:after="0" w:line="240" w:lineRule="auto"/>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FAEE15E" w14:textId="77777777" w:rsidR="00B36CED" w:rsidRPr="00C40D5F" w:rsidRDefault="00B36CED" w:rsidP="00265BC3">
            <w:pPr>
              <w:wordWrap/>
              <w:spacing w:before="120" w:after="120" w:line="276" w:lineRule="auto"/>
              <w:rPr>
                <w:rFonts w:eastAsia="나눔명조"/>
                <w:sz w:val="20"/>
                <w:szCs w:val="22"/>
              </w:rPr>
            </w:pPr>
            <w:r w:rsidRPr="00C40D5F">
              <w:rPr>
                <w:rFonts w:eastAsia="나눔명조" w:hint="eastAsia"/>
                <w:sz w:val="20"/>
                <w:szCs w:val="22"/>
              </w:rPr>
              <w:t>변량</w:t>
            </w:r>
          </w:p>
        </w:tc>
      </w:tr>
      <w:tr w:rsidR="00B36CED" w:rsidRPr="00C40D5F" w14:paraId="4BBBECF6" w14:textId="77777777" w:rsidTr="00B36CED">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13EAC9D9" w14:textId="77777777" w:rsidR="00B36CED" w:rsidRDefault="00B36CED" w:rsidP="00265BC3">
            <w:pPr>
              <w:wordWrap/>
              <w:spacing w:after="0" w:line="240" w:lineRule="auto"/>
              <w:jc w:val="center"/>
              <w:rPr>
                <w:rFonts w:eastAsia="나눔명조"/>
                <w:sz w:val="20"/>
                <w:szCs w:val="22"/>
              </w:rPr>
            </w:pPr>
            <w:r>
              <w:rPr>
                <w:rFonts w:eastAsia="나눔명조" w:hint="eastAsia"/>
                <w:sz w:val="20"/>
                <w:szCs w:val="22"/>
              </w:rPr>
              <w:t>거래적</w:t>
            </w:r>
          </w:p>
          <w:p w14:paraId="2866D819" w14:textId="77777777" w:rsidR="00B36CED" w:rsidRDefault="00B36CED" w:rsidP="00265BC3">
            <w:pPr>
              <w:wordWrap/>
              <w:spacing w:after="0" w:line="240" w:lineRule="auto"/>
              <w:jc w:val="center"/>
              <w:rPr>
                <w:rFonts w:eastAsia="나눔명조"/>
                <w:sz w:val="20"/>
                <w:szCs w:val="22"/>
              </w:rPr>
            </w:pPr>
            <w:r>
              <w:rPr>
                <w:rFonts w:eastAsia="나눔명조" w:hint="eastAsia"/>
                <w:sz w:val="20"/>
                <w:szCs w:val="22"/>
              </w:rPr>
              <w:t>조직</w:t>
            </w:r>
          </w:p>
          <w:p w14:paraId="222891E5" w14:textId="3EC69BA7" w:rsidR="00B36CED" w:rsidRPr="00C40D5F" w:rsidRDefault="00B36CED" w:rsidP="00265BC3">
            <w:pPr>
              <w:wordWrap/>
              <w:spacing w:after="0" w:line="240" w:lineRule="auto"/>
              <w:jc w:val="center"/>
              <w:rPr>
                <w:rFonts w:eastAsia="나눔명조"/>
                <w:sz w:val="20"/>
                <w:szCs w:val="22"/>
              </w:rPr>
            </w:pPr>
            <w:r>
              <w:rPr>
                <w:rFonts w:eastAsia="나눔명조" w:hint="eastAsia"/>
                <w:sz w:val="20"/>
                <w:szCs w:val="22"/>
              </w:rPr>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0971D077" w14:textId="47F22031"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계획수립</w:t>
            </w:r>
            <w:r w:rsidRPr="00B36CED">
              <w:rPr>
                <w:rFonts w:eastAsia="나눔명조"/>
                <w:sz w:val="20"/>
                <w:szCs w:val="22"/>
              </w:rPr>
              <w:t>/</w:t>
            </w:r>
            <w:r w:rsidRPr="00B36CED">
              <w:rPr>
                <w:rFonts w:eastAsia="나눔명조" w:hint="eastAsia"/>
                <w:sz w:val="20"/>
                <w:szCs w:val="22"/>
              </w:rPr>
              <w:t>목표설정</w:t>
            </w:r>
            <w:r w:rsidRPr="00B36CED">
              <w:rPr>
                <w:rFonts w:eastAsia="나눔명조"/>
                <w:sz w:val="20"/>
                <w:szCs w:val="22"/>
              </w:rPr>
              <w:t>/</w:t>
            </w:r>
            <w:r w:rsidRPr="00B36CED">
              <w:rPr>
                <w:rFonts w:eastAsia="나눔명조" w:hint="eastAsia"/>
                <w:sz w:val="20"/>
                <w:szCs w:val="22"/>
              </w:rPr>
              <w:t>목표달성을</w:t>
            </w:r>
            <w:r w:rsidRPr="00B36CED">
              <w:rPr>
                <w:rFonts w:eastAsia="나눔명조" w:hint="eastAsia"/>
                <w:sz w:val="20"/>
                <w:szCs w:val="22"/>
              </w:rPr>
              <w:t xml:space="preserve"> </w:t>
            </w:r>
            <w:r w:rsidRPr="00B36CED">
              <w:rPr>
                <w:rFonts w:eastAsia="나눔명조" w:hint="eastAsia"/>
                <w:sz w:val="20"/>
                <w:szCs w:val="22"/>
              </w:rPr>
              <w:t>강조한다</w:t>
            </w:r>
            <w:r w:rsidRPr="00B36CED">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E5729A3" w14:textId="0D48EB9A"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20E54C33" w14:textId="41832812" w:rsidR="00B36CED" w:rsidRPr="00C40D5F" w:rsidRDefault="00B36CED" w:rsidP="00265BC3">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17A90F48" w14:textId="32C7DBEB" w:rsidR="00B36CED" w:rsidRPr="00C40D5F" w:rsidRDefault="00B36CED" w:rsidP="00265BC3">
            <w:pPr>
              <w:wordWrap/>
              <w:spacing w:before="120" w:after="120" w:line="276" w:lineRule="auto"/>
              <w:jc w:val="center"/>
              <w:rPr>
                <w:rFonts w:eastAsia="나눔명조"/>
                <w:sz w:val="20"/>
                <w:szCs w:val="22"/>
              </w:rPr>
            </w:pPr>
            <w:r>
              <w:rPr>
                <w:rFonts w:eastAsia="나눔명조"/>
                <w:sz w:val="20"/>
                <w:szCs w:val="22"/>
              </w:rPr>
              <w:t>1.388</w:t>
            </w:r>
          </w:p>
        </w:tc>
      </w:tr>
      <w:tr w:rsidR="00B36CED" w:rsidRPr="00C40D5F" w14:paraId="51E8203D" w14:textId="77777777" w:rsidTr="00B36CED">
        <w:trPr>
          <w:trHeight w:val="598"/>
          <w:jc w:val="center"/>
        </w:trPr>
        <w:tc>
          <w:tcPr>
            <w:tcW w:w="957" w:type="dxa"/>
            <w:vMerge/>
            <w:tcBorders>
              <w:top w:val="nil"/>
              <w:left w:val="nil"/>
              <w:bottom w:val="single" w:sz="4" w:space="0" w:color="000000"/>
              <w:right w:val="single" w:sz="4" w:space="0" w:color="000000"/>
            </w:tcBorders>
            <w:vAlign w:val="center"/>
            <w:hideMark/>
          </w:tcPr>
          <w:p w14:paraId="037E6EDD" w14:textId="77777777" w:rsidR="00B36CED" w:rsidRPr="00C40D5F" w:rsidRDefault="00B36CED" w:rsidP="00265BC3">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46FD16E" w14:textId="59CC8D44"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경쟁력</w:t>
            </w:r>
            <w:r w:rsidRPr="00B36CED">
              <w:rPr>
                <w:rFonts w:eastAsia="나눔명조"/>
                <w:sz w:val="20"/>
                <w:szCs w:val="22"/>
              </w:rPr>
              <w:t>/</w:t>
            </w:r>
            <w:r w:rsidRPr="00B36CED">
              <w:rPr>
                <w:rFonts w:eastAsia="나눔명조" w:hint="eastAsia"/>
                <w:sz w:val="20"/>
                <w:szCs w:val="22"/>
              </w:rPr>
              <w:t>성과</w:t>
            </w:r>
            <w:r w:rsidRPr="00B36CED">
              <w:rPr>
                <w:rFonts w:eastAsia="나눔명조"/>
                <w:sz w:val="20"/>
                <w:szCs w:val="22"/>
              </w:rPr>
              <w:t>/</w:t>
            </w:r>
            <w:r w:rsidRPr="00B36CED">
              <w:rPr>
                <w:rFonts w:eastAsia="나눔명조" w:hint="eastAsia"/>
                <w:sz w:val="20"/>
                <w:szCs w:val="22"/>
              </w:rPr>
              <w:t>실적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70C224D3" w14:textId="162EA2FE"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30BB7DF" w14:textId="162F96EF" w:rsidR="00B36CED" w:rsidRPr="00C40D5F" w:rsidRDefault="00B36CED" w:rsidP="00265BC3">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5399E4B7" w14:textId="77777777" w:rsidR="00B36CED" w:rsidRPr="00C40D5F" w:rsidRDefault="00B36CED" w:rsidP="00265BC3">
            <w:pPr>
              <w:wordWrap/>
              <w:spacing w:before="120" w:after="120" w:line="276" w:lineRule="auto"/>
              <w:jc w:val="center"/>
              <w:rPr>
                <w:rFonts w:eastAsia="나눔명조"/>
                <w:sz w:val="20"/>
                <w:szCs w:val="22"/>
              </w:rPr>
            </w:pPr>
          </w:p>
        </w:tc>
      </w:tr>
      <w:tr w:rsidR="00B36CED" w:rsidRPr="00C40D5F" w14:paraId="40E18675" w14:textId="77777777" w:rsidTr="00B36CED">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632535C5" w14:textId="77777777" w:rsidR="00B36CED" w:rsidRDefault="00B36CED" w:rsidP="00265BC3">
            <w:pPr>
              <w:wordWrap/>
              <w:spacing w:after="0" w:line="240" w:lineRule="auto"/>
              <w:jc w:val="center"/>
              <w:rPr>
                <w:rFonts w:eastAsia="나눔명조"/>
                <w:sz w:val="20"/>
                <w:szCs w:val="22"/>
              </w:rPr>
            </w:pPr>
            <w:r>
              <w:rPr>
                <w:rFonts w:eastAsia="나눔명조" w:hint="eastAsia"/>
                <w:sz w:val="20"/>
                <w:szCs w:val="22"/>
              </w:rPr>
              <w:t>변혁적</w:t>
            </w:r>
          </w:p>
          <w:p w14:paraId="54430D57" w14:textId="77777777" w:rsidR="00B36CED" w:rsidRDefault="00B36CED" w:rsidP="00265BC3">
            <w:pPr>
              <w:wordWrap/>
              <w:spacing w:after="0" w:line="240" w:lineRule="auto"/>
              <w:jc w:val="center"/>
              <w:rPr>
                <w:rFonts w:eastAsia="나눔명조"/>
                <w:sz w:val="20"/>
                <w:szCs w:val="22"/>
              </w:rPr>
            </w:pPr>
            <w:r>
              <w:rPr>
                <w:rFonts w:eastAsia="나눔명조" w:hint="eastAsia"/>
                <w:sz w:val="20"/>
                <w:szCs w:val="22"/>
              </w:rPr>
              <w:t>조직</w:t>
            </w:r>
          </w:p>
          <w:p w14:paraId="5129A33E" w14:textId="230CEF02" w:rsidR="00B36CED" w:rsidRPr="00C40D5F" w:rsidRDefault="00B36CED" w:rsidP="00265BC3">
            <w:pPr>
              <w:wordWrap/>
              <w:spacing w:after="0" w:line="240" w:lineRule="auto"/>
              <w:jc w:val="center"/>
              <w:rPr>
                <w:rFonts w:eastAsia="나눔명조"/>
                <w:sz w:val="20"/>
                <w:szCs w:val="22"/>
              </w:rPr>
            </w:pPr>
            <w:r>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45686E9E" w14:textId="27E68493"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창의성</w:t>
            </w:r>
            <w:r w:rsidRPr="00B36CED">
              <w:rPr>
                <w:rFonts w:eastAsia="나눔명조"/>
                <w:sz w:val="20"/>
                <w:szCs w:val="22"/>
              </w:rPr>
              <w:t>/</w:t>
            </w:r>
            <w:proofErr w:type="spellStart"/>
            <w:r w:rsidRPr="00B36CED">
              <w:rPr>
                <w:rFonts w:eastAsia="나눔명조" w:hint="eastAsia"/>
                <w:sz w:val="20"/>
                <w:szCs w:val="22"/>
              </w:rPr>
              <w:t>혁신성</w:t>
            </w:r>
            <w:proofErr w:type="spellEnd"/>
            <w:r w:rsidRPr="00B36CED">
              <w:rPr>
                <w:rFonts w:eastAsia="나눔명조"/>
                <w:sz w:val="20"/>
                <w:szCs w:val="22"/>
              </w:rPr>
              <w:t>/</w:t>
            </w:r>
            <w:r w:rsidRPr="00B36CED">
              <w:rPr>
                <w:rFonts w:eastAsia="나눔명조" w:hint="eastAsia"/>
                <w:sz w:val="20"/>
                <w:szCs w:val="22"/>
              </w:rPr>
              <w:t>도전을</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2688F38" w14:textId="227FC9DF"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04B3FCC" w14:textId="3B0521F1"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31DB3087" w14:textId="2737C89B" w:rsidR="00B36CED" w:rsidRPr="00C40D5F" w:rsidRDefault="00B36CED" w:rsidP="00265BC3">
            <w:pPr>
              <w:wordWrap/>
              <w:spacing w:before="120" w:after="120" w:line="276" w:lineRule="auto"/>
              <w:jc w:val="center"/>
              <w:rPr>
                <w:rFonts w:eastAsia="나눔명조"/>
                <w:sz w:val="20"/>
                <w:szCs w:val="22"/>
              </w:rPr>
            </w:pPr>
            <w:r>
              <w:rPr>
                <w:rFonts w:eastAsia="나눔명조"/>
                <w:sz w:val="20"/>
                <w:szCs w:val="22"/>
              </w:rPr>
              <w:t>1.868</w:t>
            </w:r>
          </w:p>
        </w:tc>
      </w:tr>
      <w:tr w:rsidR="00B36CED" w:rsidRPr="00C40D5F" w14:paraId="77EE658E" w14:textId="77777777" w:rsidTr="00B36CED">
        <w:trPr>
          <w:trHeight w:val="598"/>
          <w:jc w:val="center"/>
        </w:trPr>
        <w:tc>
          <w:tcPr>
            <w:tcW w:w="957" w:type="dxa"/>
            <w:vMerge/>
            <w:tcBorders>
              <w:top w:val="nil"/>
              <w:left w:val="nil"/>
              <w:bottom w:val="single" w:sz="12" w:space="0" w:color="000000"/>
              <w:right w:val="single" w:sz="4" w:space="0" w:color="000000"/>
            </w:tcBorders>
            <w:vAlign w:val="center"/>
            <w:hideMark/>
          </w:tcPr>
          <w:p w14:paraId="26F0010F" w14:textId="77777777" w:rsidR="00B36CED" w:rsidRPr="00C40D5F" w:rsidRDefault="00B36CED" w:rsidP="00265BC3">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60656C05" w14:textId="7DD14A92"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새로운</w:t>
            </w:r>
            <w:r w:rsidRPr="00B36CED">
              <w:rPr>
                <w:rFonts w:eastAsia="나눔명조" w:hint="eastAsia"/>
                <w:sz w:val="20"/>
                <w:szCs w:val="22"/>
              </w:rPr>
              <w:t xml:space="preserve"> </w:t>
            </w:r>
            <w:r w:rsidRPr="00B36CED">
              <w:rPr>
                <w:rFonts w:eastAsia="나눔명조" w:hint="eastAsia"/>
                <w:sz w:val="20"/>
                <w:szCs w:val="22"/>
              </w:rPr>
              <w:t>도전과제</w:t>
            </w:r>
            <w:r w:rsidRPr="00B36CED">
              <w:rPr>
                <w:rFonts w:eastAsia="나눔명조" w:hint="eastAsia"/>
                <w:sz w:val="20"/>
                <w:szCs w:val="22"/>
              </w:rPr>
              <w:t xml:space="preserve"> </w:t>
            </w:r>
            <w:r w:rsidRPr="00B36CED">
              <w:rPr>
                <w:rFonts w:eastAsia="나눔명조" w:hint="eastAsia"/>
                <w:sz w:val="20"/>
                <w:szCs w:val="22"/>
              </w:rPr>
              <w:t>해결을</w:t>
            </w:r>
            <w:r w:rsidRPr="00B36CED">
              <w:rPr>
                <w:rFonts w:eastAsia="나눔명조" w:hint="eastAsia"/>
                <w:sz w:val="20"/>
                <w:szCs w:val="22"/>
              </w:rPr>
              <w:t xml:space="preserve"> </w:t>
            </w:r>
            <w:r w:rsidRPr="00B36CED">
              <w:rPr>
                <w:rFonts w:eastAsia="나눔명조" w:hint="eastAsia"/>
                <w:sz w:val="20"/>
                <w:szCs w:val="22"/>
              </w:rPr>
              <w:t>위해</w:t>
            </w:r>
            <w:r w:rsidRPr="00B36CED">
              <w:rPr>
                <w:rFonts w:eastAsia="나눔명조" w:hint="eastAsia"/>
                <w:sz w:val="20"/>
                <w:szCs w:val="22"/>
              </w:rPr>
              <w:t xml:space="preserve"> </w:t>
            </w:r>
            <w:r w:rsidRPr="00B36CED">
              <w:rPr>
                <w:rFonts w:eastAsia="나눔명조" w:hint="eastAsia"/>
                <w:sz w:val="20"/>
                <w:szCs w:val="22"/>
              </w:rPr>
              <w:t>직원들의</w:t>
            </w:r>
            <w:r w:rsidRPr="00B36CED">
              <w:rPr>
                <w:rFonts w:eastAsia="나눔명조" w:hint="eastAsia"/>
                <w:sz w:val="20"/>
                <w:szCs w:val="22"/>
              </w:rPr>
              <w:t xml:space="preserve"> </w:t>
            </w:r>
            <w:r w:rsidRPr="00B36CED">
              <w:rPr>
                <w:rFonts w:eastAsia="나눔명조" w:hint="eastAsia"/>
                <w:sz w:val="20"/>
                <w:szCs w:val="22"/>
              </w:rPr>
              <w:t>직관</w:t>
            </w:r>
            <w:r w:rsidRPr="00B36CED">
              <w:rPr>
                <w:rFonts w:eastAsia="나눔명조"/>
                <w:sz w:val="20"/>
                <w:szCs w:val="22"/>
              </w:rPr>
              <w:t>/</w:t>
            </w:r>
            <w:r w:rsidRPr="00B36CED">
              <w:rPr>
                <w:rFonts w:eastAsia="나눔명조" w:hint="eastAsia"/>
                <w:sz w:val="20"/>
                <w:szCs w:val="22"/>
              </w:rPr>
              <w:t>통찰력</w:t>
            </w:r>
            <w:r w:rsidRPr="00B36CED">
              <w:rPr>
                <w:rFonts w:eastAsia="나눔명조"/>
                <w:sz w:val="20"/>
                <w:szCs w:val="22"/>
              </w:rPr>
              <w:t xml:space="preserve">, </w:t>
            </w:r>
            <w:r w:rsidRPr="00B36CED">
              <w:rPr>
                <w:rFonts w:eastAsia="나눔명조" w:hint="eastAsia"/>
                <w:sz w:val="20"/>
                <w:szCs w:val="22"/>
              </w:rPr>
              <w:t>성장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2DEDF846" w14:textId="6126AC29" w:rsidR="00B36CED" w:rsidRPr="00C40D5F" w:rsidRDefault="00B36CED" w:rsidP="00265BC3">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D5A63F5" w14:textId="6FF61819"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2FB96F45" w14:textId="77777777" w:rsidR="00B36CED" w:rsidRPr="00C40D5F" w:rsidRDefault="00B36CED" w:rsidP="00265BC3">
            <w:pPr>
              <w:widowControl/>
              <w:wordWrap/>
              <w:autoSpaceDE/>
              <w:autoSpaceDN/>
              <w:spacing w:after="0" w:line="240" w:lineRule="auto"/>
              <w:rPr>
                <w:rFonts w:eastAsia="Times New Roman"/>
                <w:color w:val="000000"/>
                <w:sz w:val="20"/>
                <w:szCs w:val="20"/>
              </w:rPr>
            </w:pPr>
          </w:p>
        </w:tc>
      </w:tr>
      <w:tr w:rsidR="00B36CED" w:rsidRPr="00C40D5F" w14:paraId="639F42B7" w14:textId="77777777" w:rsidTr="00B36CED">
        <w:trPr>
          <w:trHeight w:val="598"/>
          <w:jc w:val="center"/>
        </w:trPr>
        <w:tc>
          <w:tcPr>
            <w:tcW w:w="957" w:type="dxa"/>
            <w:vMerge/>
            <w:tcBorders>
              <w:top w:val="nil"/>
              <w:left w:val="nil"/>
              <w:bottom w:val="single" w:sz="12" w:space="0" w:color="000000"/>
              <w:right w:val="single" w:sz="4" w:space="0" w:color="000000"/>
            </w:tcBorders>
            <w:vAlign w:val="center"/>
            <w:hideMark/>
          </w:tcPr>
          <w:p w14:paraId="0FBB0155" w14:textId="77777777" w:rsidR="00B36CED" w:rsidRPr="00C40D5F" w:rsidRDefault="00B36CED" w:rsidP="00265BC3">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42EE064" w14:textId="6A10D8F1" w:rsidR="00B36CED" w:rsidRPr="00C40D5F" w:rsidRDefault="00B36CED" w:rsidP="00265BC3">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참여</w:t>
            </w:r>
            <w:r w:rsidRPr="00B36CED">
              <w:rPr>
                <w:rFonts w:eastAsia="나눔명조"/>
                <w:sz w:val="20"/>
                <w:szCs w:val="22"/>
              </w:rPr>
              <w:t>/</w:t>
            </w:r>
            <w:r w:rsidRPr="00B36CED">
              <w:rPr>
                <w:rFonts w:eastAsia="나눔명조" w:hint="eastAsia"/>
                <w:sz w:val="20"/>
                <w:szCs w:val="22"/>
              </w:rPr>
              <w:t>협력</w:t>
            </w:r>
            <w:r w:rsidRPr="00B36CED">
              <w:rPr>
                <w:rFonts w:eastAsia="나눔명조"/>
                <w:sz w:val="20"/>
                <w:szCs w:val="22"/>
              </w:rPr>
              <w:t>/</w:t>
            </w:r>
            <w:r w:rsidRPr="00B36CED">
              <w:rPr>
                <w:rFonts w:eastAsia="나눔명조" w:hint="eastAsia"/>
                <w:sz w:val="20"/>
                <w:szCs w:val="22"/>
              </w:rPr>
              <w:t>신뢰를</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65630CE1" w14:textId="235F7576" w:rsidR="00B36CED" w:rsidRPr="00C40D5F" w:rsidRDefault="00B36CED" w:rsidP="00265BC3">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3F2088E" w14:textId="04E35789" w:rsidR="00B36CED" w:rsidRPr="00C40D5F" w:rsidRDefault="00B36CED" w:rsidP="00265BC3">
            <w:pPr>
              <w:wordWrap/>
              <w:spacing w:after="0" w:line="240" w:lineRule="auto"/>
              <w:jc w:val="center"/>
              <w:rPr>
                <w:rFonts w:eastAsia="나눔명조"/>
                <w:sz w:val="20"/>
                <w:szCs w:val="22"/>
              </w:rPr>
            </w:pPr>
            <w:r w:rsidRPr="00B36CED">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173EE9E2" w14:textId="77777777" w:rsidR="00B36CED" w:rsidRPr="00C40D5F" w:rsidRDefault="00B36CED" w:rsidP="00265BC3">
            <w:pPr>
              <w:widowControl/>
              <w:wordWrap/>
              <w:autoSpaceDE/>
              <w:autoSpaceDN/>
              <w:spacing w:after="0" w:line="240" w:lineRule="auto"/>
              <w:rPr>
                <w:rFonts w:eastAsia="Times New Roman"/>
                <w:color w:val="000000"/>
                <w:sz w:val="20"/>
                <w:szCs w:val="20"/>
              </w:rPr>
            </w:pPr>
          </w:p>
        </w:tc>
      </w:tr>
    </w:tbl>
    <w:p w14:paraId="036C2184" w14:textId="77777777" w:rsidR="00B36CED" w:rsidRDefault="00B36CED" w:rsidP="00265BC3">
      <w:pPr>
        <w:wordWrap/>
        <w:spacing w:before="120" w:after="120" w:line="276" w:lineRule="auto"/>
        <w:rPr>
          <w:rFonts w:eastAsia="나눔명조"/>
          <w:i/>
          <w:sz w:val="20"/>
          <w:szCs w:val="22"/>
        </w:rPr>
      </w:pPr>
    </w:p>
    <w:p w14:paraId="1085274C" w14:textId="6DD7C815" w:rsidR="00B36CED" w:rsidRPr="00541892" w:rsidRDefault="00B36CED" w:rsidP="00265BC3">
      <w:pPr>
        <w:wordWrap/>
        <w:spacing w:before="120" w:after="120" w:line="276" w:lineRule="auto"/>
        <w:rPr>
          <w:rFonts w:ascii="나눔명조" w:eastAsia="나눔명조" w:hAnsi="나눔명조"/>
          <w:sz w:val="20"/>
          <w:szCs w:val="22"/>
        </w:rPr>
      </w:pPr>
      <w:r w:rsidRPr="00B36CED">
        <w:rPr>
          <w:rFonts w:eastAsia="나눔명조" w:hint="eastAsia"/>
          <w:sz w:val="20"/>
          <w:szCs w:val="22"/>
        </w:rPr>
        <w:t>이처럼</w:t>
      </w:r>
      <w:r w:rsidRPr="00B36CED">
        <w:rPr>
          <w:rFonts w:eastAsia="나눔명조" w:hint="eastAsia"/>
          <w:sz w:val="20"/>
          <w:szCs w:val="22"/>
        </w:rPr>
        <w:t xml:space="preserve"> </w:t>
      </w:r>
      <w:r w:rsidRPr="00B36CED">
        <w:rPr>
          <w:rFonts w:eastAsia="나눔명조" w:hint="eastAsia"/>
          <w:sz w:val="20"/>
          <w:szCs w:val="22"/>
        </w:rPr>
        <w:t>요인분석을</w:t>
      </w:r>
      <w:r w:rsidRPr="00B36CED">
        <w:rPr>
          <w:rFonts w:eastAsia="나눔명조" w:hint="eastAsia"/>
          <w:sz w:val="20"/>
          <w:szCs w:val="22"/>
        </w:rPr>
        <w:t xml:space="preserve"> </w:t>
      </w:r>
      <w:r w:rsidRPr="00B36CED">
        <w:rPr>
          <w:rFonts w:eastAsia="나눔명조" w:hint="eastAsia"/>
          <w:sz w:val="20"/>
          <w:szCs w:val="22"/>
        </w:rPr>
        <w:t>통해</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응답자들의</w:t>
      </w:r>
      <w:r w:rsidRPr="00B36CED">
        <w:rPr>
          <w:rFonts w:eastAsia="나눔명조" w:hint="eastAsia"/>
          <w:sz w:val="20"/>
          <w:szCs w:val="22"/>
        </w:rPr>
        <w:t xml:space="preserve"> </w:t>
      </w:r>
      <w:r w:rsidRPr="00B36CED">
        <w:rPr>
          <w:rFonts w:eastAsia="나눔명조" w:hint="eastAsia"/>
          <w:sz w:val="20"/>
          <w:szCs w:val="22"/>
        </w:rPr>
        <w:t>문항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proofErr w:type="spellStart"/>
      <w:r w:rsidRPr="00B36CED">
        <w:rPr>
          <w:rFonts w:eastAsia="나눔명조" w:hint="eastAsia"/>
          <w:sz w:val="20"/>
          <w:szCs w:val="22"/>
        </w:rPr>
        <w:t>요인별</w:t>
      </w:r>
      <w:proofErr w:type="spellEnd"/>
      <w:r w:rsidRPr="00B36CED">
        <w:rPr>
          <w:rFonts w:eastAsia="나눔명조" w:hint="eastAsia"/>
          <w:sz w:val="20"/>
          <w:szCs w:val="22"/>
        </w:rPr>
        <w:t xml:space="preserve"> </w:t>
      </w:r>
      <w:r w:rsidRPr="00B36CED">
        <w:rPr>
          <w:rFonts w:eastAsia="나눔명조" w:hint="eastAsia"/>
          <w:sz w:val="20"/>
          <w:szCs w:val="22"/>
        </w:rPr>
        <w:t>가중치를</w:t>
      </w:r>
      <w:r w:rsidRPr="00B36CED">
        <w:rPr>
          <w:rFonts w:eastAsia="나눔명조" w:hint="eastAsia"/>
          <w:sz w:val="20"/>
          <w:szCs w:val="22"/>
        </w:rPr>
        <w:t xml:space="preserve"> </w:t>
      </w:r>
      <w:r w:rsidRPr="00B36CED">
        <w:rPr>
          <w:rFonts w:eastAsia="나눔명조" w:hint="eastAsia"/>
          <w:sz w:val="20"/>
          <w:szCs w:val="22"/>
        </w:rPr>
        <w:t>부여하여</w:t>
      </w:r>
      <w:r w:rsidRPr="00B36CED">
        <w:rPr>
          <w:rFonts w:eastAsia="나눔명조" w:hint="eastAsia"/>
          <w:sz w:val="20"/>
          <w:szCs w:val="22"/>
        </w:rPr>
        <w:t xml:space="preserve"> </w:t>
      </w:r>
      <w:proofErr w:type="spellStart"/>
      <w:r w:rsidRPr="00B36CED">
        <w:rPr>
          <w:rFonts w:eastAsia="나눔명조" w:hint="eastAsia"/>
          <w:sz w:val="20"/>
          <w:szCs w:val="22"/>
        </w:rPr>
        <w:t>선형결합함으로써</w:t>
      </w:r>
      <w:proofErr w:type="spellEnd"/>
      <w:r w:rsidRPr="00B36CED">
        <w:rPr>
          <w:rFonts w:eastAsia="나눔명조" w:hint="eastAsia"/>
          <w:sz w:val="20"/>
          <w:szCs w:val="22"/>
        </w:rPr>
        <w:t xml:space="preserve"> </w:t>
      </w:r>
      <w:r w:rsidRPr="00B36CED">
        <w:rPr>
          <w:rFonts w:eastAsia="나눔명조" w:hint="eastAsia"/>
          <w:sz w:val="20"/>
          <w:szCs w:val="22"/>
        </w:rPr>
        <w:t>요인점수</w:t>
      </w:r>
      <w:r w:rsidRPr="00B36CED">
        <w:rPr>
          <w:rFonts w:eastAsia="나눔명조"/>
          <w:sz w:val="20"/>
          <w:szCs w:val="22"/>
        </w:rPr>
        <w:t>(factor scores)</w:t>
      </w:r>
      <w:r w:rsidRPr="00B36CED">
        <w:rPr>
          <w:rFonts w:eastAsia="나눔명조" w:hint="eastAsia"/>
          <w:sz w:val="20"/>
          <w:szCs w:val="22"/>
        </w:rPr>
        <w:t>를</w:t>
      </w:r>
      <w:r w:rsidRPr="00B36CED">
        <w:rPr>
          <w:rFonts w:eastAsia="나눔명조" w:hint="eastAsia"/>
          <w:sz w:val="20"/>
          <w:szCs w:val="22"/>
        </w:rPr>
        <w:t xml:space="preserve"> </w:t>
      </w:r>
      <w:r w:rsidRPr="00B36CED">
        <w:rPr>
          <w:rFonts w:eastAsia="나눔명조" w:hint="eastAsia"/>
          <w:sz w:val="20"/>
          <w:szCs w:val="22"/>
        </w:rPr>
        <w:t>구할</w:t>
      </w:r>
      <w:r w:rsidRPr="00B36CED">
        <w:rPr>
          <w:rFonts w:eastAsia="나눔명조" w:hint="eastAsia"/>
          <w:sz w:val="20"/>
          <w:szCs w:val="22"/>
        </w:rPr>
        <w:t xml:space="preserve"> </w:t>
      </w:r>
      <w:r w:rsidRPr="00B36CED">
        <w:rPr>
          <w:rFonts w:eastAsia="나눔명조" w:hint="eastAsia"/>
          <w:sz w:val="20"/>
          <w:szCs w:val="22"/>
        </w:rPr>
        <w:t>수</w:t>
      </w:r>
      <w:r w:rsidRPr="00B36CED">
        <w:rPr>
          <w:rFonts w:eastAsia="나눔명조" w:hint="eastAsia"/>
          <w:sz w:val="20"/>
          <w:szCs w:val="22"/>
        </w:rPr>
        <w:t xml:space="preserve"> </w:t>
      </w:r>
      <w:r w:rsidRPr="00B36CED">
        <w:rPr>
          <w:rFonts w:eastAsia="나눔명조" w:hint="eastAsia"/>
          <w:sz w:val="20"/>
          <w:szCs w:val="22"/>
        </w:rPr>
        <w:t>있게</w:t>
      </w:r>
      <w:r w:rsidRPr="00B36CED">
        <w:rPr>
          <w:rFonts w:eastAsia="나눔명조" w:hint="eastAsia"/>
          <w:sz w:val="20"/>
          <w:szCs w:val="22"/>
        </w:rPr>
        <w:t xml:space="preserve"> </w:t>
      </w:r>
      <w:r w:rsidRPr="00B36CED">
        <w:rPr>
          <w:rFonts w:eastAsia="나눔명조" w:hint="eastAsia"/>
          <w:sz w:val="20"/>
          <w:szCs w:val="22"/>
        </w:rPr>
        <w:t>된다</w:t>
      </w:r>
      <w:r w:rsidRPr="00B36CED">
        <w:rPr>
          <w:rFonts w:eastAsia="나눔명조"/>
          <w:sz w:val="20"/>
          <w:szCs w:val="22"/>
        </w:rPr>
        <w:t xml:space="preserve">. </w:t>
      </w:r>
      <w:r w:rsidRPr="00B36CED">
        <w:rPr>
          <w:rFonts w:eastAsia="나눔명조" w:hint="eastAsia"/>
          <w:sz w:val="20"/>
          <w:szCs w:val="22"/>
        </w:rPr>
        <w:t>예를</w:t>
      </w:r>
      <w:r w:rsidRPr="00B36CED">
        <w:rPr>
          <w:rFonts w:eastAsia="나눔명조" w:hint="eastAsia"/>
          <w:sz w:val="20"/>
          <w:szCs w:val="22"/>
        </w:rPr>
        <w:t xml:space="preserve"> </w:t>
      </w:r>
      <w:r w:rsidRPr="00B36CED">
        <w:rPr>
          <w:rFonts w:eastAsia="나눔명조" w:hint="eastAsia"/>
          <w:sz w:val="20"/>
          <w:szCs w:val="22"/>
        </w:rPr>
        <w:t>들어</w:t>
      </w:r>
      <w:r w:rsidRPr="00B36CED">
        <w:rPr>
          <w:rFonts w:eastAsia="나눔명조"/>
          <w:sz w:val="20"/>
          <w:szCs w:val="22"/>
        </w:rPr>
        <w:t xml:space="preserve">, </w:t>
      </w:r>
      <w:r w:rsidRPr="00B36CED">
        <w:rPr>
          <w:rFonts w:eastAsia="나눔명조" w:hint="eastAsia"/>
          <w:sz w:val="20"/>
          <w:szCs w:val="22"/>
        </w:rPr>
        <w:t>거래적</w:t>
      </w:r>
      <w:r w:rsidRPr="00B36CED">
        <w:rPr>
          <w:rFonts w:eastAsia="나눔명조" w:hint="eastAsia"/>
          <w:sz w:val="20"/>
          <w:szCs w:val="22"/>
        </w:rPr>
        <w:t xml:space="preserve"> </w:t>
      </w:r>
      <w:r w:rsidRPr="00B36CED">
        <w:rPr>
          <w:rFonts w:eastAsia="나눔명조" w:hint="eastAsia"/>
          <w:sz w:val="20"/>
          <w:szCs w:val="22"/>
        </w:rPr>
        <w:t>리더십의</w:t>
      </w:r>
      <w:r w:rsidRPr="00B36CED">
        <w:rPr>
          <w:rFonts w:eastAsia="나눔명조" w:hint="eastAsia"/>
          <w:sz w:val="20"/>
          <w:szCs w:val="22"/>
        </w:rPr>
        <w:t xml:space="preserve"> </w:t>
      </w:r>
      <w:r w:rsidRPr="00B36CED">
        <w:rPr>
          <w:rFonts w:eastAsia="나눔명조" w:hint="eastAsia"/>
          <w:sz w:val="20"/>
          <w:szCs w:val="22"/>
        </w:rPr>
        <w:t>요인점수는</w:t>
      </w:r>
      <w:r w:rsidRPr="00B36CED">
        <w:rPr>
          <w:rFonts w:eastAsia="나눔명조" w:hint="eastAsia"/>
          <w:sz w:val="20"/>
          <w:szCs w:val="22"/>
        </w:rPr>
        <w:t xml:space="preserve"> </w:t>
      </w:r>
      <w:r w:rsidRPr="00B36CED">
        <w:rPr>
          <w:rFonts w:eastAsia="나눔명조"/>
          <w:sz w:val="20"/>
          <w:szCs w:val="22"/>
        </w:rPr>
        <w:t>&lt;</w:t>
      </w:r>
      <w:r w:rsidRPr="00B36CED">
        <w:rPr>
          <w:rFonts w:eastAsia="나눔명조" w:hint="eastAsia"/>
          <w:sz w:val="20"/>
          <w:szCs w:val="22"/>
        </w:rPr>
        <w:t>표</w:t>
      </w:r>
      <w:r w:rsidRPr="00B36CED">
        <w:rPr>
          <w:rFonts w:eastAsia="나눔명조" w:hint="eastAsia"/>
          <w:sz w:val="20"/>
          <w:szCs w:val="22"/>
        </w:rPr>
        <w:t xml:space="preserve"> </w:t>
      </w:r>
      <w:r w:rsidRPr="00B36CED">
        <w:rPr>
          <w:rFonts w:eastAsia="나눔명조"/>
          <w:sz w:val="20"/>
          <w:szCs w:val="22"/>
        </w:rPr>
        <w:t>3&gt;</w:t>
      </w:r>
      <w:r w:rsidRPr="00B36CED">
        <w:rPr>
          <w:rFonts w:eastAsia="나눔명조" w:hint="eastAsia"/>
          <w:sz w:val="20"/>
          <w:szCs w:val="22"/>
        </w:rPr>
        <w:t>을</w:t>
      </w:r>
      <w:r w:rsidRPr="00B36CED">
        <w:rPr>
          <w:rFonts w:eastAsia="나눔명조" w:hint="eastAsia"/>
          <w:sz w:val="20"/>
          <w:szCs w:val="22"/>
        </w:rPr>
        <w:t xml:space="preserve"> </w:t>
      </w:r>
      <w:r w:rsidRPr="00B36CED">
        <w:rPr>
          <w:rFonts w:eastAsia="나눔명조" w:hint="eastAsia"/>
          <w:sz w:val="20"/>
          <w:szCs w:val="22"/>
        </w:rPr>
        <w:t>기준으로</w:t>
      </w:r>
      <w:r w:rsidRPr="00B36CED">
        <w:rPr>
          <w:rFonts w:eastAsia="나눔명조" w:hint="eastAsia"/>
          <w:sz w:val="20"/>
          <w:szCs w:val="22"/>
        </w:rPr>
        <w:t xml:space="preserve"> </w:t>
      </w:r>
      <w:r w:rsidRPr="00B36CED">
        <w:rPr>
          <w:rFonts w:eastAsia="나눔명조" w:hint="eastAsia"/>
          <w:sz w:val="20"/>
          <w:szCs w:val="22"/>
        </w:rPr>
        <w:t>개별</w:t>
      </w:r>
      <w:r w:rsidRPr="00B36CED">
        <w:rPr>
          <w:rFonts w:eastAsia="나눔명조" w:hint="eastAsia"/>
          <w:sz w:val="20"/>
          <w:szCs w:val="22"/>
        </w:rPr>
        <w:t xml:space="preserve"> </w:t>
      </w:r>
      <w:r w:rsidRPr="00B36CED">
        <w:rPr>
          <w:rFonts w:eastAsia="나눔명조" w:hint="eastAsia"/>
          <w:sz w:val="20"/>
          <w:szCs w:val="22"/>
        </w:rPr>
        <w:t>응답자</w:t>
      </w:r>
      <w:r w:rsidRPr="00B36CED">
        <w:rPr>
          <w:rFonts w:eastAsia="나눔명조" w:hint="eastAsia"/>
          <w:sz w:val="20"/>
          <w:szCs w:val="22"/>
        </w:rPr>
        <w:t xml:space="preserve"> </w:t>
      </w:r>
      <m:oMath>
        <m:r>
          <w:rPr>
            <w:rFonts w:ascii="Cambria Math" w:eastAsia="나눔명조" w:hAnsi="Cambria Math"/>
            <w:sz w:val="20"/>
            <w:szCs w:val="22"/>
          </w:rPr>
          <m:t>i</m:t>
        </m:r>
      </m:oMath>
      <w:r w:rsidRPr="00B36CED">
        <w:rPr>
          <w:rFonts w:eastAsia="나눔명조" w:hint="eastAsia"/>
          <w:sz w:val="20"/>
          <w:szCs w:val="22"/>
        </w:rPr>
        <w:t>의</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항목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요인</w:t>
      </w:r>
      <w:r w:rsidRPr="00B36CED">
        <w:rPr>
          <w:rFonts w:eastAsia="나눔명조"/>
          <w:sz w:val="20"/>
          <w:szCs w:val="22"/>
        </w:rPr>
        <w:t>2</w:t>
      </w:r>
      <w:r w:rsidRPr="00B36CED">
        <w:rPr>
          <w:rFonts w:eastAsia="나눔명조" w:hint="eastAsia"/>
          <w:sz w:val="20"/>
          <w:szCs w:val="22"/>
        </w:rPr>
        <w:t>에</w:t>
      </w:r>
      <w:r w:rsidRPr="00B36CED">
        <w:rPr>
          <w:rFonts w:eastAsia="나눔명조" w:hint="eastAsia"/>
          <w:sz w:val="20"/>
          <w:szCs w:val="22"/>
        </w:rPr>
        <w:t xml:space="preserve"> </w:t>
      </w:r>
      <w:r w:rsidRPr="00B36CED">
        <w:rPr>
          <w:rFonts w:eastAsia="나눔명조" w:hint="eastAsia"/>
          <w:sz w:val="20"/>
          <w:szCs w:val="22"/>
        </w:rPr>
        <w:t>해당하는</w:t>
      </w:r>
      <w:r w:rsidRPr="00B36CED">
        <w:rPr>
          <w:rFonts w:eastAsia="나눔명조" w:hint="eastAsia"/>
          <w:sz w:val="20"/>
          <w:szCs w:val="22"/>
        </w:rPr>
        <w:t xml:space="preserve"> </w:t>
      </w:r>
      <w:r w:rsidRPr="00B36CED">
        <w:rPr>
          <w:rFonts w:eastAsia="나눔명조" w:hint="eastAsia"/>
          <w:sz w:val="20"/>
          <w:szCs w:val="22"/>
        </w:rPr>
        <w:t>가중치로</w:t>
      </w:r>
      <w:r w:rsidRPr="00B36CED">
        <w:rPr>
          <w:rFonts w:eastAsia="나눔명조" w:hint="eastAsia"/>
          <w:sz w:val="20"/>
          <w:szCs w:val="22"/>
        </w:rPr>
        <w:t xml:space="preserve"> </w:t>
      </w:r>
      <w:r w:rsidRPr="00B36CED">
        <w:rPr>
          <w:rFonts w:eastAsia="나눔명조" w:hint="eastAsia"/>
          <w:sz w:val="20"/>
          <w:szCs w:val="22"/>
        </w:rPr>
        <w:t>곱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r w:rsidRPr="00B36CED">
        <w:rPr>
          <w:rFonts w:eastAsia="나눔명조" w:hint="eastAsia"/>
          <w:sz w:val="20"/>
          <w:szCs w:val="22"/>
        </w:rPr>
        <w:t>더해준</w:t>
      </w:r>
      <w:r w:rsidRPr="00B36CED">
        <w:rPr>
          <w:rFonts w:eastAsia="나눔명조" w:hint="eastAsia"/>
          <w:sz w:val="20"/>
          <w:szCs w:val="22"/>
        </w:rPr>
        <w:t xml:space="preserve"> </w:t>
      </w:r>
      <w:r w:rsidRPr="00B36CED">
        <w:rPr>
          <w:rFonts w:eastAsia="나눔명조" w:hint="eastAsia"/>
          <w:sz w:val="20"/>
          <w:szCs w:val="22"/>
        </w:rPr>
        <w:t>결과를</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값이</w:t>
      </w:r>
      <w:r w:rsidRPr="00B36CED">
        <w:rPr>
          <w:rFonts w:eastAsia="나눔명조" w:hint="eastAsia"/>
          <w:sz w:val="20"/>
          <w:szCs w:val="22"/>
        </w:rPr>
        <w:t xml:space="preserve"> </w:t>
      </w:r>
      <w:r w:rsidRPr="00541892">
        <w:rPr>
          <w:rFonts w:ascii="나눔명조" w:eastAsia="나눔명조" w:hAnsi="나눔명조" w:hint="eastAsia"/>
          <w:sz w:val="20"/>
          <w:szCs w:val="22"/>
        </w:rPr>
        <w:t>된다</w:t>
      </w:r>
      <w:r w:rsidR="00541892" w:rsidRPr="00541892">
        <w:rPr>
          <w:rFonts w:ascii="나눔명조" w:eastAsia="나눔명조" w:hAnsi="나눔명조" w:hint="eastAsia"/>
          <w:sz w:val="20"/>
          <w:szCs w:val="22"/>
        </w:rPr>
        <w:t xml:space="preserve"> </w:t>
      </w:r>
      <w:r w:rsidR="00541892" w:rsidRPr="00541892">
        <w:rPr>
          <w:rFonts w:ascii="나눔명조" w:eastAsia="나눔명조" w:hAnsi="나눔명조"/>
          <w:sz w:val="20"/>
          <w:szCs w:val="22"/>
        </w:rPr>
        <w:fldChar w:fldCharType="begin"/>
      </w:r>
      <w:r w:rsidR="00541892" w:rsidRPr="00541892">
        <w:rPr>
          <w:rFonts w:ascii="나눔명조" w:eastAsia="나눔명조" w:hAnsi="나눔명조" w:hint="eastAsia"/>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page":"217","source":"DOI.org (Crossref)","title":"탐색적 요인분석: 어떻게 달라지나?","title-short":"Exploratory Factor Analysis","volume":"35","author":[{"family":"이순묵","given":""},{"family":"윤창영","given":""},{"family":"이민형","given":""},{"family":"정선호","given":""}],"issued"</w:instrText>
      </w:r>
      <w:r w:rsidR="00541892" w:rsidRPr="00541892">
        <w:rPr>
          <w:rFonts w:ascii="나눔명조" w:eastAsia="나눔명조" w:hAnsi="나눔명조"/>
          <w:sz w:val="20"/>
          <w:szCs w:val="22"/>
        </w:rPr>
        <w:instrText xml:space="preserve">:{"date-parts":[["2016"]]}}}],"schema":"https://github.com/citation-style-language/schema/raw/master/csl-citation.json"} </w:instrText>
      </w:r>
      <w:r w:rsidR="00541892" w:rsidRPr="00541892">
        <w:rPr>
          <w:rFonts w:ascii="나눔명조" w:eastAsia="나눔명조" w:hAnsi="나눔명조"/>
          <w:sz w:val="20"/>
          <w:szCs w:val="22"/>
        </w:rPr>
        <w:fldChar w:fldCharType="separate"/>
      </w:r>
      <w:r w:rsidR="00541892" w:rsidRPr="00541892">
        <w:rPr>
          <w:rFonts w:ascii="나눔명조" w:eastAsia="나눔명조" w:hAnsi="나눔명조"/>
          <w:sz w:val="20"/>
        </w:rPr>
        <w:t>(신현중 2014; 이순묵 et al. 2016)</w:t>
      </w:r>
      <w:r w:rsidR="00541892" w:rsidRPr="00541892">
        <w:rPr>
          <w:rFonts w:ascii="나눔명조" w:eastAsia="나눔명조" w:hAnsi="나눔명조"/>
          <w:sz w:val="20"/>
          <w:szCs w:val="22"/>
        </w:rPr>
        <w:fldChar w:fldCharType="end"/>
      </w:r>
      <w:r w:rsidRPr="00541892">
        <w:rPr>
          <w:rFonts w:ascii="나눔명조" w:eastAsia="나눔명조" w:hAnsi="나눔명조"/>
          <w:sz w:val="20"/>
          <w:szCs w:val="22"/>
        </w:rPr>
        <w:t>.</w:t>
      </w:r>
    </w:p>
    <w:p w14:paraId="30FA55C9" w14:textId="2F8B45A9" w:rsidR="00BB2CCE" w:rsidRDefault="00BB2CCE" w:rsidP="00265BC3">
      <w:pPr>
        <w:wordWrap/>
        <w:spacing w:before="120" w:after="120" w:line="276" w:lineRule="auto"/>
        <w:rPr>
          <w:rFonts w:eastAsia="나눔명조"/>
          <w:sz w:val="20"/>
          <w:szCs w:val="22"/>
        </w:rPr>
      </w:pPr>
    </w:p>
    <w:p w14:paraId="0CFC2A28" w14:textId="0C1BB80D" w:rsidR="00BB2CCE" w:rsidRPr="00B36CED"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750801" w:rsidRDefault="001D51F4" w:rsidP="00265BC3">
      <w:pPr>
        <w:wordWrap/>
        <w:spacing w:before="120" w:after="120" w:line="276" w:lineRule="auto"/>
        <w:rPr>
          <w:rFonts w:eastAsia="나눔명조"/>
          <w:sz w:val="20"/>
          <w:szCs w:val="22"/>
        </w:rPr>
      </w:pPr>
    </w:p>
    <w:p w14:paraId="43A78006" w14:textId="77777777" w:rsidR="00BC5C4A" w:rsidRDefault="00BB2CCE" w:rsidP="00265BC3">
      <w:pPr>
        <w:wordWrap/>
        <w:spacing w:before="120" w:after="120" w:line="276" w:lineRule="auto"/>
        <w:rPr>
          <w:rFonts w:eastAsia="나눔명조"/>
          <w:sz w:val="20"/>
          <w:szCs w:val="22"/>
        </w:rPr>
      </w:pPr>
      <w:r w:rsidRPr="00BB2CCE">
        <w:rPr>
          <w:rFonts w:eastAsia="나눔명조"/>
          <w:sz w:val="20"/>
          <w:szCs w:val="22"/>
        </w:rPr>
        <w:t>&lt;</w:t>
      </w:r>
      <w:r w:rsidRPr="00BB2CCE">
        <w:rPr>
          <w:rFonts w:eastAsia="나눔명조" w:hint="eastAsia"/>
          <w:sz w:val="20"/>
          <w:szCs w:val="22"/>
        </w:rPr>
        <w:t>표</w:t>
      </w:r>
      <w:r w:rsidRPr="00BB2CCE">
        <w:rPr>
          <w:rFonts w:eastAsia="나눔명조" w:hint="eastAsia"/>
          <w:sz w:val="20"/>
          <w:szCs w:val="22"/>
        </w:rPr>
        <w:t xml:space="preserve"> </w:t>
      </w:r>
      <w:r w:rsidRPr="00BB2CCE">
        <w:rPr>
          <w:rFonts w:eastAsia="나눔명조"/>
          <w:sz w:val="20"/>
          <w:szCs w:val="22"/>
        </w:rPr>
        <w:t>7&gt;</w:t>
      </w:r>
      <w:r w:rsidRPr="00BB2CCE">
        <w:rPr>
          <w:rFonts w:eastAsia="나눔명조" w:hint="eastAsia"/>
          <w:sz w:val="20"/>
          <w:szCs w:val="22"/>
        </w:rPr>
        <w:t>은</w:t>
      </w:r>
      <w:r w:rsidRPr="00BB2CCE">
        <w:rPr>
          <w:rFonts w:eastAsia="나눔명조" w:hint="eastAsia"/>
          <w:sz w:val="20"/>
          <w:szCs w:val="22"/>
        </w:rPr>
        <w:t xml:space="preserve"> </w:t>
      </w: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분석에서</w:t>
      </w:r>
      <w:r w:rsidRPr="00BB2CCE">
        <w:rPr>
          <w:rFonts w:eastAsia="나눔명조" w:hint="eastAsia"/>
          <w:sz w:val="20"/>
          <w:szCs w:val="22"/>
        </w:rPr>
        <w:t xml:space="preserve"> </w:t>
      </w:r>
      <w:r w:rsidRPr="00BB2CCE">
        <w:rPr>
          <w:rFonts w:eastAsia="나눔명조" w:hint="eastAsia"/>
          <w:sz w:val="20"/>
          <w:szCs w:val="22"/>
        </w:rPr>
        <w:t>사용되는</w:t>
      </w:r>
      <w:r w:rsidRPr="00BB2CCE">
        <w:rPr>
          <w:rFonts w:eastAsia="나눔명조" w:hint="eastAsia"/>
          <w:sz w:val="20"/>
          <w:szCs w:val="22"/>
        </w:rPr>
        <w:t xml:space="preserve"> </w:t>
      </w:r>
      <w:r w:rsidRPr="00BB2CCE">
        <w:rPr>
          <w:rFonts w:eastAsia="나눔명조" w:hint="eastAsia"/>
          <w:sz w:val="20"/>
          <w:szCs w:val="22"/>
        </w:rPr>
        <w:t>표본의</w:t>
      </w:r>
      <w:r w:rsidRPr="00BB2CCE">
        <w:rPr>
          <w:rFonts w:eastAsia="나눔명조" w:hint="eastAsia"/>
          <w:sz w:val="20"/>
          <w:szCs w:val="22"/>
        </w:rPr>
        <w:t xml:space="preserve"> </w:t>
      </w:r>
      <w:proofErr w:type="spellStart"/>
      <w:r w:rsidRPr="00BB2CCE">
        <w:rPr>
          <w:rFonts w:eastAsia="나눔명조" w:hint="eastAsia"/>
          <w:sz w:val="20"/>
          <w:szCs w:val="22"/>
        </w:rPr>
        <w:t>기술통계량을</w:t>
      </w:r>
      <w:proofErr w:type="spellEnd"/>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 xml:space="preserve">. </w:t>
      </w:r>
      <w:r w:rsidRPr="00BB2CCE">
        <w:rPr>
          <w:rFonts w:eastAsia="나눔명조" w:hint="eastAsia"/>
          <w:sz w:val="20"/>
          <w:szCs w:val="22"/>
        </w:rPr>
        <w:t>공공봉사동기는</w:t>
      </w:r>
      <w:r w:rsidRPr="00BB2CCE">
        <w:rPr>
          <w:rFonts w:eastAsia="나눔명조" w:hint="eastAsia"/>
          <w:sz w:val="20"/>
          <w:szCs w:val="22"/>
        </w:rPr>
        <w:t xml:space="preserve"> </w:t>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기여를</w:t>
      </w:r>
      <w:r w:rsidRPr="00BB2CCE">
        <w:rPr>
          <w:rFonts w:eastAsia="나눔명조" w:hint="eastAsia"/>
          <w:sz w:val="20"/>
          <w:szCs w:val="22"/>
        </w:rPr>
        <w:t xml:space="preserve"> </w:t>
      </w:r>
      <w:r w:rsidRPr="00BB2CCE">
        <w:rPr>
          <w:rFonts w:eastAsia="나눔명조" w:hint="eastAsia"/>
          <w:sz w:val="20"/>
          <w:szCs w:val="22"/>
        </w:rPr>
        <w:t>하고자</w:t>
      </w:r>
      <w:r w:rsidRPr="00BB2CCE">
        <w:rPr>
          <w:rFonts w:eastAsia="나눔명조" w:hint="eastAsia"/>
          <w:sz w:val="20"/>
          <w:szCs w:val="22"/>
        </w:rPr>
        <w:t xml:space="preserve"> </w:t>
      </w:r>
      <w:r w:rsidRPr="00BB2CCE">
        <w:rPr>
          <w:rFonts w:eastAsia="나눔명조" w:hint="eastAsia"/>
          <w:sz w:val="20"/>
          <w:szCs w:val="22"/>
        </w:rPr>
        <w:t>한다는</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과</w:t>
      </w:r>
      <w:r w:rsidRPr="00BB2CCE">
        <w:rPr>
          <w:rFonts w:eastAsia="나눔명조" w:hint="eastAsia"/>
          <w:sz w:val="20"/>
          <w:szCs w:val="22"/>
        </w:rPr>
        <w:t xml:space="preserve"> </w:t>
      </w:r>
      <w:proofErr w:type="spellStart"/>
      <w:r w:rsidRPr="00BB2CCE">
        <w:rPr>
          <w:rFonts w:eastAsia="나눔명조" w:hint="eastAsia"/>
          <w:sz w:val="20"/>
          <w:szCs w:val="22"/>
        </w:rPr>
        <w:t>비긍정적인</w:t>
      </w:r>
      <w:proofErr w:type="spellEnd"/>
      <w:r w:rsidRPr="00BB2CCE">
        <w:rPr>
          <w:rFonts w:eastAsia="나눔명조" w:hint="eastAsia"/>
          <w:sz w:val="20"/>
          <w:szCs w:val="22"/>
        </w:rPr>
        <w:t xml:space="preserve"> </w:t>
      </w:r>
      <w:r w:rsidRPr="00BB2CCE">
        <w:rPr>
          <w:rFonts w:eastAsia="나눔명조" w:hint="eastAsia"/>
          <w:sz w:val="20"/>
          <w:szCs w:val="22"/>
        </w:rPr>
        <w:t>응답의</w:t>
      </w:r>
      <w:r w:rsidRPr="00BB2CCE">
        <w:rPr>
          <w:rFonts w:eastAsia="나눔명조" w:hint="eastAsia"/>
          <w:sz w:val="20"/>
          <w:szCs w:val="22"/>
        </w:rPr>
        <w:t xml:space="preserve"> </w:t>
      </w:r>
      <w:r w:rsidRPr="00BB2CCE">
        <w:rPr>
          <w:rFonts w:eastAsia="나눔명조" w:hint="eastAsia"/>
          <w:sz w:val="20"/>
          <w:szCs w:val="22"/>
        </w:rPr>
        <w:t>이항변수로</w:t>
      </w:r>
      <w:r w:rsidRPr="00BB2CCE">
        <w:rPr>
          <w:rFonts w:eastAsia="나눔명조" w:hint="eastAsia"/>
          <w:sz w:val="20"/>
          <w:szCs w:val="22"/>
        </w:rPr>
        <w:t xml:space="preserve"> </w:t>
      </w:r>
      <w:r w:rsidRPr="00BB2CCE">
        <w:rPr>
          <w:rFonts w:eastAsia="나눔명조" w:hint="eastAsia"/>
          <w:sz w:val="20"/>
          <w:szCs w:val="22"/>
        </w:rPr>
        <w:t>측정되었으며</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r w:rsidRPr="00BB2CCE">
        <w:rPr>
          <w:rFonts w:eastAsia="나눔명조"/>
          <w:sz w:val="20"/>
          <w:szCs w:val="22"/>
        </w:rPr>
        <w:t xml:space="preserve">, </w:t>
      </w:r>
      <w:r w:rsidRPr="00BB2CCE">
        <w:rPr>
          <w:rFonts w:eastAsia="나눔명조" w:hint="eastAsia"/>
          <w:sz w:val="20"/>
          <w:szCs w:val="22"/>
        </w:rPr>
        <w:t>성과관리</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조직문화</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는</w:t>
      </w:r>
      <w:r w:rsidRPr="00BB2CCE">
        <w:rPr>
          <w:rFonts w:eastAsia="나눔명조" w:hint="eastAsia"/>
          <w:sz w:val="20"/>
          <w:szCs w:val="22"/>
        </w:rPr>
        <w:t xml:space="preserve"> </w:t>
      </w:r>
      <w:r w:rsidRPr="00BB2CCE">
        <w:rPr>
          <w:rFonts w:eastAsia="나눔명조" w:hint="eastAsia"/>
          <w:sz w:val="20"/>
          <w:szCs w:val="22"/>
        </w:rPr>
        <w:t>이론적인</w:t>
      </w:r>
      <w:r w:rsidRPr="00BB2CCE">
        <w:rPr>
          <w:rFonts w:eastAsia="나눔명조" w:hint="eastAsia"/>
          <w:sz w:val="20"/>
          <w:szCs w:val="22"/>
        </w:rPr>
        <w:t xml:space="preserve"> </w:t>
      </w:r>
      <w:r w:rsidRPr="00BB2CCE">
        <w:rPr>
          <w:rFonts w:eastAsia="나눔명조" w:hint="eastAsia"/>
          <w:sz w:val="20"/>
          <w:szCs w:val="22"/>
        </w:rPr>
        <w:t>개념을</w:t>
      </w:r>
      <w:r w:rsidRPr="00BB2CCE">
        <w:rPr>
          <w:rFonts w:eastAsia="나눔명조" w:hint="eastAsia"/>
          <w:sz w:val="20"/>
          <w:szCs w:val="22"/>
        </w:rPr>
        <w:t xml:space="preserve"> </w:t>
      </w:r>
      <w:r w:rsidRPr="00BB2CCE">
        <w:rPr>
          <w:rFonts w:eastAsia="나눔명조" w:hint="eastAsia"/>
          <w:sz w:val="20"/>
          <w:szCs w:val="22"/>
        </w:rPr>
        <w:t>측정하기</w:t>
      </w:r>
      <w:r w:rsidRPr="00BB2CCE">
        <w:rPr>
          <w:rFonts w:eastAsia="나눔명조" w:hint="eastAsia"/>
          <w:sz w:val="20"/>
          <w:szCs w:val="22"/>
        </w:rPr>
        <w:t xml:space="preserve"> </w:t>
      </w:r>
      <w:r w:rsidRPr="00BB2CCE">
        <w:rPr>
          <w:rFonts w:eastAsia="나눔명조" w:hint="eastAsia"/>
          <w:sz w:val="20"/>
          <w:szCs w:val="22"/>
        </w:rPr>
        <w:t>위한</w:t>
      </w:r>
      <w:r w:rsidRPr="00BB2CCE">
        <w:rPr>
          <w:rFonts w:eastAsia="나눔명조" w:hint="eastAsia"/>
          <w:sz w:val="20"/>
          <w:szCs w:val="22"/>
        </w:rPr>
        <w:t xml:space="preserve"> </w:t>
      </w:r>
      <w:r w:rsidRPr="00BB2CCE">
        <w:rPr>
          <w:rFonts w:eastAsia="나눔명조" w:hint="eastAsia"/>
          <w:sz w:val="20"/>
          <w:szCs w:val="22"/>
        </w:rPr>
        <w:t>설문항들을</w:t>
      </w:r>
      <w:r w:rsidRPr="00BB2CCE">
        <w:rPr>
          <w:rFonts w:eastAsia="나눔명조" w:hint="eastAsia"/>
          <w:sz w:val="20"/>
          <w:szCs w:val="22"/>
        </w:rPr>
        <w:t xml:space="preserve"> </w:t>
      </w:r>
      <w:r w:rsidRPr="00BB2CCE">
        <w:rPr>
          <w:rFonts w:eastAsia="나눔명조" w:hint="eastAsia"/>
          <w:sz w:val="20"/>
          <w:szCs w:val="22"/>
        </w:rPr>
        <w:t>이용해</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추출한</w:t>
      </w:r>
      <w:r w:rsidRPr="00BB2CCE">
        <w:rPr>
          <w:rFonts w:eastAsia="나눔명조" w:hint="eastAsia"/>
          <w:sz w:val="20"/>
          <w:szCs w:val="22"/>
        </w:rPr>
        <w:t xml:space="preserve"> </w:t>
      </w:r>
      <w:r w:rsidRPr="00BB2CCE">
        <w:rPr>
          <w:rFonts w:eastAsia="나눔명조" w:hint="eastAsia"/>
          <w:sz w:val="20"/>
          <w:szCs w:val="22"/>
        </w:rPr>
        <w:t>요인점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사용하였다</w:t>
      </w:r>
      <w:r w:rsidRPr="00BB2CCE">
        <w:rPr>
          <w:rFonts w:eastAsia="나눔명조"/>
          <w:sz w:val="20"/>
          <w:szCs w:val="22"/>
        </w:rPr>
        <w:t xml:space="preserve">. </w:t>
      </w:r>
    </w:p>
    <w:p w14:paraId="411A06CD" w14:textId="6FEE3C32" w:rsidR="00BB2CCE" w:rsidRPr="00BB2CCE" w:rsidRDefault="00BC5C4A" w:rsidP="00265BC3">
      <w:pPr>
        <w:wordWrap/>
        <w:spacing w:before="120" w:after="120" w:line="276" w:lineRule="auto"/>
        <w:rPr>
          <w:rFonts w:eastAsia="나눔명조"/>
          <w:sz w:val="20"/>
          <w:szCs w:val="22"/>
        </w:rPr>
      </w:pPr>
      <w:r>
        <w:rPr>
          <w:rFonts w:eastAsia="나눔명조" w:hint="eastAsia"/>
          <w:sz w:val="20"/>
          <w:szCs w:val="22"/>
        </w:rPr>
        <w:t>또한</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관한</w:t>
      </w:r>
      <w:r>
        <w:rPr>
          <w:rFonts w:eastAsia="나눔명조" w:hint="eastAsia"/>
          <w:sz w:val="20"/>
          <w:szCs w:val="22"/>
        </w:rPr>
        <w:t xml:space="preserve"> </w:t>
      </w:r>
      <w:r>
        <w:rPr>
          <w:rFonts w:eastAsia="나눔명조" w:hint="eastAsia"/>
          <w:sz w:val="20"/>
          <w:szCs w:val="22"/>
        </w:rPr>
        <w:t>기존의</w:t>
      </w:r>
      <w:r>
        <w:rPr>
          <w:rFonts w:eastAsia="나눔명조" w:hint="eastAsia"/>
          <w:sz w:val="20"/>
          <w:szCs w:val="22"/>
        </w:rPr>
        <w:t xml:space="preserve"> </w:t>
      </w:r>
      <w:r>
        <w:rPr>
          <w:rFonts w:eastAsia="나눔명조" w:hint="eastAsia"/>
          <w:sz w:val="20"/>
          <w:szCs w:val="22"/>
        </w:rPr>
        <w:t>연구는</w:t>
      </w:r>
      <w:r>
        <w:rPr>
          <w:rFonts w:eastAsia="나눔명조" w:hint="eastAsia"/>
          <w:sz w:val="20"/>
          <w:szCs w:val="22"/>
        </w:rPr>
        <w:t xml:space="preserve"> </w:t>
      </w:r>
      <w:r>
        <w:rPr>
          <w:rFonts w:eastAsia="나눔명조" w:hint="eastAsia"/>
          <w:sz w:val="20"/>
          <w:szCs w:val="22"/>
        </w:rPr>
        <w:t>개인의</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영향을</w:t>
      </w:r>
      <w:r>
        <w:rPr>
          <w:rFonts w:eastAsia="나눔명조" w:hint="eastAsia"/>
          <w:sz w:val="20"/>
          <w:szCs w:val="22"/>
        </w:rPr>
        <w:t xml:space="preserve"> </w:t>
      </w:r>
      <w:r>
        <w:rPr>
          <w:rFonts w:eastAsia="나눔명조" w:hint="eastAsia"/>
          <w:sz w:val="20"/>
          <w:szCs w:val="22"/>
        </w:rPr>
        <w:t>미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는</w:t>
      </w:r>
      <w:r>
        <w:rPr>
          <w:rFonts w:eastAsia="나눔명조" w:hint="eastAsia"/>
          <w:sz w:val="20"/>
          <w:szCs w:val="22"/>
        </w:rPr>
        <w:t xml:space="preserve"> </w:t>
      </w:r>
      <w:r>
        <w:rPr>
          <w:rFonts w:eastAsia="나눔명조" w:hint="eastAsia"/>
          <w:sz w:val="20"/>
          <w:szCs w:val="22"/>
        </w:rPr>
        <w:t>인구통계학적</w:t>
      </w:r>
      <w:r>
        <w:rPr>
          <w:rFonts w:eastAsia="나눔명조" w:hint="eastAsia"/>
          <w:sz w:val="20"/>
          <w:szCs w:val="22"/>
        </w:rPr>
        <w:t xml:space="preserve"> </w:t>
      </w:r>
      <w:r>
        <w:rPr>
          <w:rFonts w:eastAsia="나눔명조" w:hint="eastAsia"/>
          <w:sz w:val="20"/>
          <w:szCs w:val="22"/>
        </w:rPr>
        <w:t>변수들을</w:t>
      </w:r>
      <w:r>
        <w:rPr>
          <w:rFonts w:eastAsia="나눔명조" w:hint="eastAsia"/>
          <w:sz w:val="20"/>
          <w:szCs w:val="22"/>
        </w:rPr>
        <w:t xml:space="preserve"> </w:t>
      </w:r>
      <w:r>
        <w:rPr>
          <w:rFonts w:eastAsia="나눔명조" w:hint="eastAsia"/>
          <w:sz w:val="20"/>
          <w:szCs w:val="22"/>
        </w:rPr>
        <w:t>모델에</w:t>
      </w:r>
      <w:r>
        <w:rPr>
          <w:rFonts w:eastAsia="나눔명조" w:hint="eastAsia"/>
          <w:sz w:val="20"/>
          <w:szCs w:val="22"/>
        </w:rPr>
        <w:t xml:space="preserve"> </w:t>
      </w:r>
      <w:r>
        <w:rPr>
          <w:rFonts w:eastAsia="나눔명조" w:hint="eastAsia"/>
          <w:sz w:val="20"/>
          <w:szCs w:val="22"/>
        </w:rPr>
        <w:t>포함하여</w:t>
      </w:r>
      <w:r>
        <w:rPr>
          <w:rFonts w:eastAsia="나눔명조" w:hint="eastAsia"/>
          <w:sz w:val="20"/>
          <w:szCs w:val="22"/>
        </w:rPr>
        <w:t xml:space="preserve"> </w:t>
      </w:r>
      <w:r>
        <w:rPr>
          <w:rFonts w:eastAsia="나눔명조" w:hint="eastAsia"/>
          <w:sz w:val="20"/>
          <w:szCs w:val="22"/>
        </w:rPr>
        <w:t>통제하고</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r w:rsidRPr="00BC5C4A">
        <w:rPr>
          <w:rFonts w:eastAsia="나눔명조" w:hint="eastAsia"/>
          <w:color w:val="FF0000"/>
          <w:sz w:val="20"/>
          <w:szCs w:val="22"/>
        </w:rPr>
        <w:t>인용</w:t>
      </w:r>
      <w:r>
        <w:rPr>
          <w:rFonts w:eastAsia="나눔명조"/>
          <w:sz w:val="20"/>
          <w:szCs w:val="22"/>
        </w:rPr>
        <w:t>)</w:t>
      </w:r>
      <w:r>
        <w:rPr>
          <w:rFonts w:eastAsia="나눔명조" w:hint="eastAsia"/>
          <w:sz w:val="20"/>
          <w:szCs w:val="22"/>
        </w:rPr>
        <w:t>.</w:t>
      </w:r>
      <w:r>
        <w:rPr>
          <w:rFonts w:eastAsia="나눔명조"/>
          <w:sz w:val="20"/>
          <w:szCs w:val="22"/>
        </w:rPr>
        <w:t xml:space="preserve"> </w:t>
      </w:r>
      <w:r w:rsidR="00BB2CCE" w:rsidRPr="00BB2CCE">
        <w:rPr>
          <w:rFonts w:eastAsia="나눔명조" w:hint="eastAsia"/>
          <w:sz w:val="20"/>
          <w:szCs w:val="22"/>
        </w:rPr>
        <w:t>성별은</w:t>
      </w:r>
      <w:r w:rsidR="00BB2CCE" w:rsidRPr="00BB2CCE">
        <w:rPr>
          <w:rFonts w:eastAsia="나눔명조" w:hint="eastAsia"/>
          <w:sz w:val="20"/>
          <w:szCs w:val="22"/>
        </w:rPr>
        <w:t xml:space="preserve"> </w:t>
      </w:r>
      <w:r w:rsidR="00BB2CCE" w:rsidRPr="00BB2CCE">
        <w:rPr>
          <w:rFonts w:eastAsia="나눔명조" w:hint="eastAsia"/>
          <w:sz w:val="20"/>
          <w:szCs w:val="22"/>
        </w:rPr>
        <w:t>여성을</w:t>
      </w:r>
      <w:r w:rsidR="00BB2CCE" w:rsidRPr="00BB2CCE">
        <w:rPr>
          <w:rFonts w:eastAsia="나눔명조" w:hint="eastAsia"/>
          <w:sz w:val="20"/>
          <w:szCs w:val="22"/>
        </w:rPr>
        <w:t xml:space="preserve"> </w:t>
      </w:r>
      <w:r w:rsidR="00BB2CCE" w:rsidRPr="00BB2CCE">
        <w:rPr>
          <w:rFonts w:eastAsia="나눔명조"/>
          <w:sz w:val="20"/>
          <w:szCs w:val="22"/>
        </w:rPr>
        <w:t xml:space="preserve">1, </w:t>
      </w:r>
      <w:r w:rsidR="00BB2CCE" w:rsidRPr="00BB2CCE">
        <w:rPr>
          <w:rFonts w:eastAsia="나눔명조" w:hint="eastAsia"/>
          <w:sz w:val="20"/>
          <w:szCs w:val="22"/>
        </w:rPr>
        <w:t>남성을</w:t>
      </w:r>
      <w:r w:rsidR="00BB2CCE" w:rsidRPr="00BB2CCE">
        <w:rPr>
          <w:rFonts w:eastAsia="나눔명조" w:hint="eastAsia"/>
          <w:sz w:val="20"/>
          <w:szCs w:val="22"/>
        </w:rPr>
        <w:t xml:space="preserve"> </w:t>
      </w:r>
      <w:r w:rsidR="00BB2CCE" w:rsidRPr="00BB2CCE">
        <w:rPr>
          <w:rFonts w:eastAsia="나눔명조"/>
          <w:sz w:val="20"/>
          <w:szCs w:val="22"/>
        </w:rPr>
        <w:t>0</w:t>
      </w:r>
      <w:r w:rsidR="00BB2CCE" w:rsidRPr="00BB2CCE">
        <w:rPr>
          <w:rFonts w:eastAsia="나눔명조" w:hint="eastAsia"/>
          <w:sz w:val="20"/>
          <w:szCs w:val="22"/>
        </w:rPr>
        <w:t>으로</w:t>
      </w:r>
      <w:r w:rsidR="00BB2CCE" w:rsidRPr="00BB2CCE">
        <w:rPr>
          <w:rFonts w:eastAsia="나눔명조" w:hint="eastAsia"/>
          <w:sz w:val="20"/>
          <w:szCs w:val="22"/>
        </w:rPr>
        <w:t xml:space="preserve"> </w:t>
      </w:r>
      <w:r w:rsidR="00BB2CCE" w:rsidRPr="00BB2CCE">
        <w:rPr>
          <w:rFonts w:eastAsia="나눔명조" w:hint="eastAsia"/>
          <w:sz w:val="20"/>
          <w:szCs w:val="22"/>
        </w:rPr>
        <w:t>하는</w:t>
      </w:r>
      <w:r w:rsidR="00BB2CCE" w:rsidRPr="00BB2CCE">
        <w:rPr>
          <w:rFonts w:eastAsia="나눔명조" w:hint="eastAsia"/>
          <w:sz w:val="20"/>
          <w:szCs w:val="22"/>
        </w:rPr>
        <w:t xml:space="preserve"> </w:t>
      </w:r>
      <w:proofErr w:type="spellStart"/>
      <w:r w:rsidR="00BB2CCE" w:rsidRPr="00BB2CCE">
        <w:rPr>
          <w:rFonts w:eastAsia="나눔명조" w:hint="eastAsia"/>
          <w:sz w:val="20"/>
          <w:szCs w:val="22"/>
        </w:rPr>
        <w:t>이항변수이며</w:t>
      </w:r>
      <w:proofErr w:type="spellEnd"/>
      <w:r w:rsidR="00BB2CCE" w:rsidRPr="00BB2CCE">
        <w:rPr>
          <w:rFonts w:eastAsia="나눔명조"/>
          <w:sz w:val="20"/>
          <w:szCs w:val="22"/>
        </w:rPr>
        <w:t xml:space="preserve">, </w:t>
      </w:r>
      <w:r w:rsidR="00BB2CCE" w:rsidRPr="00BB2CCE">
        <w:rPr>
          <w:rFonts w:eastAsia="나눔명조" w:hint="eastAsia"/>
          <w:sz w:val="20"/>
          <w:szCs w:val="22"/>
        </w:rPr>
        <w:t>연령은</w:t>
      </w:r>
      <w:r w:rsidR="00BB2CCE" w:rsidRPr="00BB2CCE">
        <w:rPr>
          <w:rFonts w:eastAsia="나눔명조" w:hint="eastAsia"/>
          <w:sz w:val="20"/>
          <w:szCs w:val="22"/>
        </w:rPr>
        <w:t xml:space="preserve"> </w:t>
      </w:r>
      <w:r w:rsidR="00BB2CCE" w:rsidRPr="00BB2CCE">
        <w:rPr>
          <w:rFonts w:eastAsia="나눔명조"/>
          <w:sz w:val="20"/>
          <w:szCs w:val="22"/>
        </w:rPr>
        <w:t>20</w:t>
      </w:r>
      <w:r w:rsidR="00BB2CCE" w:rsidRPr="00BB2CCE">
        <w:rPr>
          <w:rFonts w:eastAsia="나눔명조" w:hint="eastAsia"/>
          <w:sz w:val="20"/>
          <w:szCs w:val="22"/>
        </w:rPr>
        <w:t>대</w:t>
      </w:r>
      <w:r w:rsidR="00BB2CCE" w:rsidRPr="00BB2CCE">
        <w:rPr>
          <w:rFonts w:eastAsia="나눔명조"/>
          <w:sz w:val="20"/>
          <w:szCs w:val="22"/>
        </w:rPr>
        <w:t>, 30</w:t>
      </w:r>
      <w:r w:rsidR="00BB2CCE" w:rsidRPr="00BB2CCE">
        <w:rPr>
          <w:rFonts w:eastAsia="나눔명조" w:hint="eastAsia"/>
          <w:sz w:val="20"/>
          <w:szCs w:val="22"/>
        </w:rPr>
        <w:t>대</w:t>
      </w:r>
      <w:r w:rsidR="00BB2CCE" w:rsidRPr="00BB2CCE">
        <w:rPr>
          <w:rFonts w:eastAsia="나눔명조"/>
          <w:sz w:val="20"/>
          <w:szCs w:val="22"/>
        </w:rPr>
        <w:t>, 40</w:t>
      </w:r>
      <w:r w:rsidR="00BB2CCE" w:rsidRPr="00BB2CCE">
        <w:rPr>
          <w:rFonts w:eastAsia="나눔명조" w:hint="eastAsia"/>
          <w:sz w:val="20"/>
          <w:szCs w:val="22"/>
        </w:rPr>
        <w:t>대</w:t>
      </w:r>
      <w:r w:rsidR="00BB2CCE" w:rsidRPr="00BB2CCE">
        <w:rPr>
          <w:rFonts w:eastAsia="나눔명조"/>
          <w:sz w:val="20"/>
          <w:szCs w:val="22"/>
        </w:rPr>
        <w:t xml:space="preserve">, </w:t>
      </w:r>
      <w:r w:rsidR="00BB2CCE" w:rsidRPr="00BB2CCE">
        <w:rPr>
          <w:rFonts w:eastAsia="나눔명조" w:hint="eastAsia"/>
          <w:sz w:val="20"/>
          <w:szCs w:val="22"/>
        </w:rPr>
        <w:t>그리고</w:t>
      </w:r>
      <w:r w:rsidR="00BB2CCE" w:rsidRPr="00BB2CCE">
        <w:rPr>
          <w:rFonts w:eastAsia="나눔명조" w:hint="eastAsia"/>
          <w:sz w:val="20"/>
          <w:szCs w:val="22"/>
        </w:rPr>
        <w:t xml:space="preserve"> </w:t>
      </w:r>
      <w:r w:rsidR="00BB2CCE" w:rsidRPr="00BB2CCE">
        <w:rPr>
          <w:rFonts w:eastAsia="나눔명조"/>
          <w:sz w:val="20"/>
          <w:szCs w:val="22"/>
        </w:rPr>
        <w:t>50</w:t>
      </w:r>
      <w:r w:rsidR="00BB2CCE" w:rsidRPr="00BB2CCE">
        <w:rPr>
          <w:rFonts w:eastAsia="나눔명조" w:hint="eastAsia"/>
          <w:sz w:val="20"/>
          <w:szCs w:val="22"/>
        </w:rPr>
        <w:t>대</w:t>
      </w:r>
      <w:r w:rsidR="00BB2CCE" w:rsidRPr="00BB2CCE">
        <w:rPr>
          <w:rFonts w:eastAsia="나눔명조" w:hint="eastAsia"/>
          <w:sz w:val="20"/>
          <w:szCs w:val="22"/>
        </w:rPr>
        <w:t xml:space="preserve"> </w:t>
      </w:r>
      <w:r w:rsidR="00BB2CCE" w:rsidRPr="00BB2CCE">
        <w:rPr>
          <w:rFonts w:eastAsia="나눔명조" w:hint="eastAsia"/>
          <w:sz w:val="20"/>
          <w:szCs w:val="22"/>
        </w:rPr>
        <w:t>이상으로</w:t>
      </w:r>
      <w:r w:rsidR="00BB2CCE" w:rsidRPr="00BB2CCE">
        <w:rPr>
          <w:rFonts w:eastAsia="나눔명조" w:hint="eastAsia"/>
          <w:sz w:val="20"/>
          <w:szCs w:val="22"/>
        </w:rPr>
        <w:t xml:space="preserve"> </w:t>
      </w:r>
      <w:r w:rsidR="00BB2CCE" w:rsidRPr="00BB2CCE">
        <w:rPr>
          <w:rFonts w:eastAsia="나눔명조"/>
          <w:sz w:val="20"/>
          <w:szCs w:val="22"/>
        </w:rPr>
        <w:t>4</w:t>
      </w:r>
      <w:r w:rsidR="00BB2CCE" w:rsidRPr="00BB2CCE">
        <w:rPr>
          <w:rFonts w:eastAsia="나눔명조" w:hint="eastAsia"/>
          <w:sz w:val="20"/>
          <w:szCs w:val="22"/>
        </w:rPr>
        <w:t>개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26AFA">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혼인상태는</w:t>
      </w:r>
      <w:r w:rsidR="00BB2CCE" w:rsidRPr="00BB2CCE">
        <w:rPr>
          <w:rFonts w:eastAsia="나눔명조" w:hint="eastAsia"/>
          <w:sz w:val="20"/>
          <w:szCs w:val="22"/>
        </w:rPr>
        <w:t xml:space="preserve"> </w:t>
      </w:r>
      <w:r w:rsidR="00BB2CCE" w:rsidRPr="00BB2CCE">
        <w:rPr>
          <w:rFonts w:eastAsia="나눔명조" w:hint="eastAsia"/>
          <w:sz w:val="20"/>
          <w:szCs w:val="22"/>
        </w:rPr>
        <w:t>미혼과</w:t>
      </w:r>
      <w:r w:rsidR="00BB2CCE" w:rsidRPr="00BB2CCE">
        <w:rPr>
          <w:rFonts w:eastAsia="나눔명조" w:hint="eastAsia"/>
          <w:sz w:val="20"/>
          <w:szCs w:val="22"/>
        </w:rPr>
        <w:t xml:space="preserve"> </w:t>
      </w:r>
      <w:r w:rsidR="00BB2CCE" w:rsidRPr="00BB2CCE">
        <w:rPr>
          <w:rFonts w:eastAsia="나눔명조" w:hint="eastAsia"/>
          <w:sz w:val="20"/>
          <w:szCs w:val="22"/>
        </w:rPr>
        <w:t>기혼으로</w:t>
      </w:r>
      <w:r w:rsidR="00BB2CCE" w:rsidRPr="00BB2CCE">
        <w:rPr>
          <w:rFonts w:eastAsia="나눔명조" w:hint="eastAsia"/>
          <w:sz w:val="20"/>
          <w:szCs w:val="22"/>
        </w:rPr>
        <w:t xml:space="preserve"> </w:t>
      </w:r>
      <w:r w:rsidR="00BB2CCE" w:rsidRPr="00BB2CCE">
        <w:rPr>
          <w:rFonts w:eastAsia="나눔명조" w:hint="eastAsia"/>
          <w:sz w:val="20"/>
          <w:szCs w:val="22"/>
        </w:rPr>
        <w:t>측정된</w:t>
      </w:r>
      <w:r w:rsidR="00BB2CCE" w:rsidRPr="00BB2CCE">
        <w:rPr>
          <w:rFonts w:eastAsia="나눔명조" w:hint="eastAsia"/>
          <w:sz w:val="20"/>
          <w:szCs w:val="22"/>
        </w:rPr>
        <w:t xml:space="preserve"> </w:t>
      </w:r>
      <w:proofErr w:type="spellStart"/>
      <w:r w:rsidR="00BB2CCE" w:rsidRPr="00BB2CCE">
        <w:rPr>
          <w:rFonts w:eastAsia="나눔명조" w:hint="eastAsia"/>
          <w:sz w:val="20"/>
          <w:szCs w:val="22"/>
        </w:rPr>
        <w:t>이항변수이며</w:t>
      </w:r>
      <w:proofErr w:type="spellEnd"/>
      <w:r w:rsidR="00BB2CCE" w:rsidRPr="00BB2CCE">
        <w:rPr>
          <w:rFonts w:eastAsia="나눔명조"/>
          <w:sz w:val="20"/>
          <w:szCs w:val="22"/>
        </w:rPr>
        <w:t xml:space="preserve">, </w:t>
      </w:r>
      <w:r w:rsidR="00BB2CCE" w:rsidRPr="00BB2CCE">
        <w:rPr>
          <w:rFonts w:eastAsia="나눔명조" w:hint="eastAsia"/>
          <w:sz w:val="20"/>
          <w:szCs w:val="22"/>
        </w:rPr>
        <w:t>자녀의</w:t>
      </w:r>
      <w:r w:rsidR="00BB2CCE" w:rsidRPr="00BB2CCE">
        <w:rPr>
          <w:rFonts w:eastAsia="나눔명조" w:hint="eastAsia"/>
          <w:sz w:val="20"/>
          <w:szCs w:val="22"/>
        </w:rPr>
        <w:t xml:space="preserve"> </w:t>
      </w:r>
      <w:r w:rsidR="00BB2CCE" w:rsidRPr="00BB2CCE">
        <w:rPr>
          <w:rFonts w:eastAsia="나눔명조" w:hint="eastAsia"/>
          <w:sz w:val="20"/>
          <w:szCs w:val="22"/>
        </w:rPr>
        <w:t>수는</w:t>
      </w:r>
      <w:r w:rsidR="00BB2CCE" w:rsidRPr="00BB2CCE">
        <w:rPr>
          <w:rFonts w:eastAsia="나눔명조" w:hint="eastAsia"/>
          <w:sz w:val="20"/>
          <w:szCs w:val="22"/>
        </w:rPr>
        <w:t xml:space="preserve"> </w:t>
      </w:r>
      <w:r w:rsidR="00BB2CCE" w:rsidRPr="00BB2CCE">
        <w:rPr>
          <w:rFonts w:eastAsia="나눔명조" w:hint="eastAsia"/>
          <w:sz w:val="20"/>
          <w:szCs w:val="22"/>
        </w:rPr>
        <w:t>응답자의</w:t>
      </w:r>
      <w:r w:rsidR="00BB2CCE" w:rsidRPr="00BB2CCE">
        <w:rPr>
          <w:rFonts w:eastAsia="나눔명조" w:hint="eastAsia"/>
          <w:sz w:val="20"/>
          <w:szCs w:val="22"/>
        </w:rPr>
        <w:t xml:space="preserve"> </w:t>
      </w:r>
      <w:r w:rsidR="00BB2CCE" w:rsidRPr="00BB2CCE">
        <w:rPr>
          <w:rFonts w:eastAsia="나눔명조" w:hint="eastAsia"/>
          <w:sz w:val="20"/>
          <w:szCs w:val="22"/>
        </w:rPr>
        <w:t>자녀의</w:t>
      </w:r>
      <w:r w:rsidR="00BB2CCE" w:rsidRPr="00BB2CCE">
        <w:rPr>
          <w:rFonts w:eastAsia="나눔명조" w:hint="eastAsia"/>
          <w:sz w:val="20"/>
          <w:szCs w:val="22"/>
        </w:rPr>
        <w:t xml:space="preserve"> </w:t>
      </w:r>
      <w:r w:rsidR="00BB2CCE" w:rsidRPr="00BB2CCE">
        <w:rPr>
          <w:rFonts w:eastAsia="나눔명조" w:hint="eastAsia"/>
          <w:sz w:val="20"/>
          <w:szCs w:val="22"/>
        </w:rPr>
        <w:t>수를</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현재</w:t>
      </w:r>
      <w:r w:rsidR="00BB2CCE" w:rsidRPr="00BB2CCE">
        <w:rPr>
          <w:rFonts w:eastAsia="나눔명조" w:hint="eastAsia"/>
          <w:sz w:val="20"/>
          <w:szCs w:val="22"/>
        </w:rPr>
        <w:t xml:space="preserve"> </w:t>
      </w:r>
      <w:r w:rsidR="00BB2CCE" w:rsidRPr="00BB2CCE">
        <w:rPr>
          <w:rFonts w:eastAsia="나눔명조" w:hint="eastAsia"/>
          <w:sz w:val="20"/>
          <w:szCs w:val="22"/>
        </w:rPr>
        <w:t>학력</w:t>
      </w:r>
      <w:r w:rsidR="00BB2CCE" w:rsidRPr="00BB2CCE">
        <w:rPr>
          <w:rFonts w:eastAsia="나눔명조" w:hint="eastAsia"/>
          <w:sz w:val="20"/>
          <w:szCs w:val="22"/>
        </w:rPr>
        <w:t xml:space="preserve"> </w:t>
      </w:r>
      <w:r w:rsidR="00BB2CCE" w:rsidRPr="00BB2CCE">
        <w:rPr>
          <w:rFonts w:eastAsia="나눔명조" w:hint="eastAsia"/>
          <w:sz w:val="20"/>
          <w:szCs w:val="22"/>
        </w:rPr>
        <w:t>변수는</w:t>
      </w:r>
      <w:r w:rsidR="00BB2CCE" w:rsidRPr="00BB2CCE">
        <w:rPr>
          <w:rFonts w:eastAsia="나눔명조" w:hint="eastAsia"/>
          <w:sz w:val="20"/>
          <w:szCs w:val="22"/>
        </w:rPr>
        <w:t xml:space="preserve"> </w:t>
      </w:r>
      <w:r w:rsidR="00BB2CCE" w:rsidRPr="00BB2CCE">
        <w:rPr>
          <w:rFonts w:eastAsia="나눔명조" w:hint="eastAsia"/>
          <w:sz w:val="20"/>
          <w:szCs w:val="22"/>
        </w:rPr>
        <w:t>고졸</w:t>
      </w:r>
      <w:r w:rsidR="00BB2CCE" w:rsidRPr="00BB2CCE">
        <w:rPr>
          <w:rFonts w:eastAsia="나눔명조" w:hint="eastAsia"/>
          <w:sz w:val="20"/>
          <w:szCs w:val="22"/>
        </w:rPr>
        <w:t xml:space="preserve"> </w:t>
      </w:r>
      <w:r w:rsidR="00BB2CCE" w:rsidRPr="00BB2CCE">
        <w:rPr>
          <w:rFonts w:eastAsia="나눔명조" w:hint="eastAsia"/>
          <w:sz w:val="20"/>
          <w:szCs w:val="22"/>
        </w:rPr>
        <w:t>이하</w:t>
      </w:r>
      <w:r w:rsidR="00BB2CCE" w:rsidRPr="00BB2CCE">
        <w:rPr>
          <w:rFonts w:eastAsia="나눔명조"/>
          <w:sz w:val="20"/>
          <w:szCs w:val="22"/>
        </w:rPr>
        <w:t xml:space="preserve">, </w:t>
      </w:r>
      <w:r w:rsidR="00BB2CCE" w:rsidRPr="00BB2CCE">
        <w:rPr>
          <w:rFonts w:eastAsia="나눔명조" w:hint="eastAsia"/>
          <w:sz w:val="20"/>
          <w:szCs w:val="22"/>
        </w:rPr>
        <w:t>전문대</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대학</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석사</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박사</w:t>
      </w:r>
      <w:r w:rsidR="00BB2CCE" w:rsidRPr="00BB2CCE">
        <w:rPr>
          <w:rFonts w:eastAsia="나눔명조" w:hint="eastAsia"/>
          <w:sz w:val="20"/>
          <w:szCs w:val="22"/>
        </w:rPr>
        <w:t xml:space="preserve"> </w:t>
      </w:r>
      <w:r w:rsidR="00BB2CCE" w:rsidRPr="00BB2CCE">
        <w:rPr>
          <w:rFonts w:eastAsia="나눔명조" w:hint="eastAsia"/>
          <w:sz w:val="20"/>
          <w:szCs w:val="22"/>
        </w:rPr>
        <w:t>졸업으로</w:t>
      </w:r>
      <w:r w:rsidR="00BB2CCE" w:rsidRPr="00BB2CCE">
        <w:rPr>
          <w:rFonts w:eastAsia="나눔명조" w:hint="eastAsia"/>
          <w:sz w:val="20"/>
          <w:szCs w:val="22"/>
        </w:rPr>
        <w:t xml:space="preserve"> </w:t>
      </w:r>
      <w:r w:rsidR="00BB2CCE" w:rsidRPr="00BB2CCE">
        <w:rPr>
          <w:rFonts w:eastAsia="나눔명조"/>
          <w:sz w:val="20"/>
          <w:szCs w:val="22"/>
        </w:rPr>
        <w:t>5</w:t>
      </w:r>
      <w:r w:rsidR="00BB2CCE" w:rsidRPr="00BB2CCE">
        <w:rPr>
          <w:rFonts w:eastAsia="나눔명조" w:hint="eastAsia"/>
          <w:sz w:val="20"/>
          <w:szCs w:val="22"/>
        </w:rPr>
        <w:t>개의</w:t>
      </w:r>
      <w:r w:rsidR="00BB2CCE" w:rsidRPr="00BB2CCE">
        <w:rPr>
          <w:rFonts w:eastAsia="나눔명조" w:hint="eastAsia"/>
          <w:sz w:val="20"/>
          <w:szCs w:val="22"/>
        </w:rPr>
        <w:t xml:space="preserve"> </w:t>
      </w:r>
      <w:r w:rsidR="00BB2CCE" w:rsidRPr="00BB2CCE">
        <w:rPr>
          <w:rFonts w:eastAsia="나눔명조" w:hint="eastAsia"/>
          <w:sz w:val="20"/>
          <w:szCs w:val="22"/>
        </w:rPr>
        <w:lastRenderedPageBreak/>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B2CCE" w:rsidRPr="00BB2CCE">
        <w:rPr>
          <w:rFonts w:eastAsia="나눔명조" w:hint="eastAsia"/>
          <w:sz w:val="20"/>
          <w:szCs w:val="22"/>
        </w:rPr>
        <w:t xml:space="preserve"> </w:t>
      </w:r>
      <w:r w:rsidR="00BB2CCE" w:rsidRPr="00BB2CCE">
        <w:rPr>
          <w:rFonts w:eastAsia="나눔명조" w:hint="eastAsia"/>
          <w:sz w:val="20"/>
          <w:szCs w:val="22"/>
        </w:rPr>
        <w:t>변수이며</w:t>
      </w:r>
      <w:r w:rsidR="00BB2CCE" w:rsidRPr="00BB2CCE">
        <w:rPr>
          <w:rFonts w:eastAsia="나눔명조"/>
          <w:sz w:val="20"/>
          <w:szCs w:val="22"/>
        </w:rPr>
        <w:t xml:space="preserve">, </w:t>
      </w:r>
      <w:r w:rsidR="00BB2CCE" w:rsidRPr="00BB2CCE">
        <w:rPr>
          <w:rFonts w:eastAsia="나눔명조" w:hint="eastAsia"/>
          <w:sz w:val="20"/>
          <w:szCs w:val="22"/>
        </w:rPr>
        <w:t>현재</w:t>
      </w:r>
      <w:r w:rsidR="00BB2CCE" w:rsidRPr="00BB2CCE">
        <w:rPr>
          <w:rFonts w:eastAsia="나눔명조" w:hint="eastAsia"/>
          <w:sz w:val="20"/>
          <w:szCs w:val="22"/>
        </w:rPr>
        <w:t xml:space="preserve"> </w:t>
      </w:r>
      <w:r w:rsidR="00BB2CCE" w:rsidRPr="00BB2CCE">
        <w:rPr>
          <w:rFonts w:eastAsia="나눔명조" w:hint="eastAsia"/>
          <w:sz w:val="20"/>
          <w:szCs w:val="22"/>
        </w:rPr>
        <w:t>직급은</w:t>
      </w:r>
      <w:r w:rsidR="00BB2CCE" w:rsidRPr="00BB2CCE">
        <w:rPr>
          <w:rFonts w:eastAsia="나눔명조" w:hint="eastAsia"/>
          <w:sz w:val="20"/>
          <w:szCs w:val="22"/>
        </w:rPr>
        <w:t xml:space="preserve"> </w:t>
      </w:r>
      <w:r w:rsidR="00BB2CCE" w:rsidRPr="00BB2CCE">
        <w:rPr>
          <w:rFonts w:eastAsia="나눔명조" w:hint="eastAsia"/>
          <w:sz w:val="20"/>
          <w:szCs w:val="22"/>
        </w:rPr>
        <w:t>가장</w:t>
      </w:r>
      <w:r w:rsidR="00BB2CCE" w:rsidRPr="00BB2CCE">
        <w:rPr>
          <w:rFonts w:eastAsia="나눔명조" w:hint="eastAsia"/>
          <w:sz w:val="20"/>
          <w:szCs w:val="22"/>
        </w:rPr>
        <w:t xml:space="preserve"> </w:t>
      </w:r>
      <w:r w:rsidR="00BB2CCE" w:rsidRPr="00BB2CCE">
        <w:rPr>
          <w:rFonts w:eastAsia="나눔명조" w:hint="eastAsia"/>
          <w:sz w:val="20"/>
          <w:szCs w:val="22"/>
        </w:rPr>
        <w:t>낮은</w:t>
      </w:r>
      <w:r w:rsidR="00BB2CCE" w:rsidRPr="00BB2CCE">
        <w:rPr>
          <w:rFonts w:eastAsia="나눔명조" w:hint="eastAsia"/>
          <w:sz w:val="20"/>
          <w:szCs w:val="22"/>
        </w:rPr>
        <w:t xml:space="preserve"> </w:t>
      </w:r>
      <w:r w:rsidR="00BB2CCE" w:rsidRPr="00BB2CCE">
        <w:rPr>
          <w:rFonts w:eastAsia="나눔명조" w:hint="eastAsia"/>
          <w:sz w:val="20"/>
          <w:szCs w:val="22"/>
        </w:rPr>
        <w:t>값인</w:t>
      </w:r>
      <w:r w:rsidR="00BB2CCE" w:rsidRPr="00BB2CCE">
        <w:rPr>
          <w:rFonts w:eastAsia="나눔명조" w:hint="eastAsia"/>
          <w:sz w:val="20"/>
          <w:szCs w:val="22"/>
        </w:rPr>
        <w:t xml:space="preserve"> </w:t>
      </w:r>
      <w:r w:rsidR="00BB2CCE" w:rsidRPr="00BB2CCE">
        <w:rPr>
          <w:rFonts w:eastAsia="나눔명조"/>
          <w:sz w:val="20"/>
          <w:szCs w:val="22"/>
        </w:rPr>
        <w:t>9</w:t>
      </w:r>
      <w:r w:rsidR="00BB2CCE" w:rsidRPr="00BB2CCE">
        <w:rPr>
          <w:rFonts w:eastAsia="나눔명조" w:hint="eastAsia"/>
          <w:sz w:val="20"/>
          <w:szCs w:val="22"/>
        </w:rPr>
        <w:t>급부터</w:t>
      </w:r>
      <w:r w:rsidR="00BB2CCE" w:rsidRPr="00BB2CCE">
        <w:rPr>
          <w:rFonts w:eastAsia="나눔명조" w:hint="eastAsia"/>
          <w:sz w:val="20"/>
          <w:szCs w:val="22"/>
        </w:rPr>
        <w:t xml:space="preserve"> </w:t>
      </w:r>
      <w:r w:rsidR="00BB2CCE" w:rsidRPr="00BB2CCE">
        <w:rPr>
          <w:rFonts w:eastAsia="나눔명조" w:hint="eastAsia"/>
          <w:sz w:val="20"/>
          <w:szCs w:val="22"/>
        </w:rPr>
        <w:t>가장</w:t>
      </w:r>
      <w:r w:rsidR="00BB2CCE" w:rsidRPr="00BB2CCE">
        <w:rPr>
          <w:rFonts w:eastAsia="나눔명조" w:hint="eastAsia"/>
          <w:sz w:val="20"/>
          <w:szCs w:val="22"/>
        </w:rPr>
        <w:t xml:space="preserve"> </w:t>
      </w:r>
      <w:r w:rsidR="00BB2CCE" w:rsidRPr="00BB2CCE">
        <w:rPr>
          <w:rFonts w:eastAsia="나눔명조" w:hint="eastAsia"/>
          <w:sz w:val="20"/>
          <w:szCs w:val="22"/>
        </w:rPr>
        <w:t>높은</w:t>
      </w:r>
      <w:r w:rsidR="00BB2CCE" w:rsidRPr="00BB2CCE">
        <w:rPr>
          <w:rFonts w:eastAsia="나눔명조" w:hint="eastAsia"/>
          <w:sz w:val="20"/>
          <w:szCs w:val="22"/>
        </w:rPr>
        <w:t xml:space="preserve"> </w:t>
      </w:r>
      <w:r w:rsidR="00BB2CCE" w:rsidRPr="00BB2CCE">
        <w:rPr>
          <w:rFonts w:eastAsia="나눔명조" w:hint="eastAsia"/>
          <w:sz w:val="20"/>
          <w:szCs w:val="22"/>
        </w:rPr>
        <w:t>값인</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급까지를</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주</w:t>
      </w:r>
      <w:r w:rsidR="00BB2CCE" w:rsidRPr="00BB2CCE">
        <w:rPr>
          <w:rFonts w:eastAsia="나눔명조" w:hint="eastAsia"/>
          <w:sz w:val="20"/>
          <w:szCs w:val="22"/>
        </w:rPr>
        <w:t xml:space="preserve"> </w:t>
      </w:r>
      <w:r w:rsidR="00BB2CCE" w:rsidRPr="00BB2CCE">
        <w:rPr>
          <w:rFonts w:eastAsia="나눔명조" w:hint="eastAsia"/>
          <w:sz w:val="20"/>
          <w:szCs w:val="22"/>
        </w:rPr>
        <w:t>평균</w:t>
      </w:r>
      <w:r w:rsidR="00BB2CCE" w:rsidRPr="00BB2CCE">
        <w:rPr>
          <w:rFonts w:eastAsia="나눔명조" w:hint="eastAsia"/>
          <w:sz w:val="20"/>
          <w:szCs w:val="22"/>
        </w:rPr>
        <w:t xml:space="preserve"> </w:t>
      </w:r>
      <w:r w:rsidR="00BB2CCE" w:rsidRPr="00BB2CCE">
        <w:rPr>
          <w:rFonts w:eastAsia="나눔명조" w:hint="eastAsia"/>
          <w:sz w:val="20"/>
          <w:szCs w:val="22"/>
        </w:rPr>
        <w:t>근무시간과</w:t>
      </w:r>
      <w:r w:rsidR="00BB2CCE" w:rsidRPr="00BB2CCE">
        <w:rPr>
          <w:rFonts w:eastAsia="나눔명조" w:hint="eastAsia"/>
          <w:sz w:val="20"/>
          <w:szCs w:val="22"/>
        </w:rPr>
        <w:t xml:space="preserve"> </w:t>
      </w:r>
      <w:proofErr w:type="spellStart"/>
      <w:r w:rsidR="00BB2CCE" w:rsidRPr="00BB2CCE">
        <w:rPr>
          <w:rFonts w:eastAsia="나눔명조" w:hint="eastAsia"/>
          <w:sz w:val="20"/>
          <w:szCs w:val="22"/>
        </w:rPr>
        <w:t>주평균</w:t>
      </w:r>
      <w:proofErr w:type="spellEnd"/>
      <w:r w:rsidR="00BB2CCE" w:rsidRPr="00BB2CCE">
        <w:rPr>
          <w:rFonts w:eastAsia="나눔명조" w:hint="eastAsia"/>
          <w:sz w:val="20"/>
          <w:szCs w:val="22"/>
        </w:rPr>
        <w:t xml:space="preserve"> </w:t>
      </w:r>
      <w:r w:rsidR="00BB2CCE" w:rsidRPr="00BB2CCE">
        <w:rPr>
          <w:rFonts w:eastAsia="나눔명조" w:hint="eastAsia"/>
          <w:sz w:val="20"/>
          <w:szCs w:val="22"/>
        </w:rPr>
        <w:t>초과근무시간</w:t>
      </w:r>
      <w:r w:rsidR="00BB2CCE" w:rsidRPr="00BB2CCE">
        <w:rPr>
          <w:rFonts w:eastAsia="나눔명조" w:hint="eastAsia"/>
          <w:sz w:val="20"/>
          <w:szCs w:val="22"/>
        </w:rPr>
        <w:t xml:space="preserve"> </w:t>
      </w:r>
      <w:r w:rsidR="00BB2CCE" w:rsidRPr="00BB2CCE">
        <w:rPr>
          <w:rFonts w:eastAsia="나눔명조" w:hint="eastAsia"/>
          <w:sz w:val="20"/>
          <w:szCs w:val="22"/>
        </w:rPr>
        <w:t>변수는</w:t>
      </w:r>
      <w:r w:rsidR="00BB2CCE" w:rsidRPr="00BB2CCE">
        <w:rPr>
          <w:rFonts w:eastAsia="나눔명조" w:hint="eastAsia"/>
          <w:sz w:val="20"/>
          <w:szCs w:val="22"/>
        </w:rPr>
        <w:t xml:space="preserve"> </w:t>
      </w:r>
      <w:r w:rsidR="00BB2CCE" w:rsidRPr="00BB2CCE">
        <w:rPr>
          <w:rFonts w:eastAsia="나눔명조" w:hint="eastAsia"/>
          <w:sz w:val="20"/>
          <w:szCs w:val="22"/>
        </w:rPr>
        <w:t>각각</w:t>
      </w:r>
      <w:r w:rsidR="00BB2CCE" w:rsidRPr="00BB2CCE">
        <w:rPr>
          <w:rFonts w:eastAsia="나눔명조" w:hint="eastAsia"/>
          <w:sz w:val="20"/>
          <w:szCs w:val="22"/>
        </w:rPr>
        <w:t xml:space="preserve"> </w:t>
      </w:r>
      <w:r w:rsidR="00BB2CCE" w:rsidRPr="00BB2CCE">
        <w:rPr>
          <w:rFonts w:eastAsia="나눔명조" w:hint="eastAsia"/>
          <w:sz w:val="20"/>
          <w:szCs w:val="22"/>
        </w:rPr>
        <w:t>응답한</w:t>
      </w:r>
      <w:r w:rsidR="00BB2CCE" w:rsidRPr="00BB2CCE">
        <w:rPr>
          <w:rFonts w:eastAsia="나눔명조" w:hint="eastAsia"/>
          <w:sz w:val="20"/>
          <w:szCs w:val="22"/>
        </w:rPr>
        <w:t xml:space="preserve"> </w:t>
      </w:r>
      <w:r w:rsidR="00BB2CCE" w:rsidRPr="00BB2CCE">
        <w:rPr>
          <w:rFonts w:eastAsia="나눔명조" w:hint="eastAsia"/>
          <w:sz w:val="20"/>
          <w:szCs w:val="22"/>
        </w:rPr>
        <w:t>시점으로부터</w:t>
      </w:r>
      <w:r w:rsidR="00BB2CCE" w:rsidRPr="00BB2CCE">
        <w:rPr>
          <w:rFonts w:eastAsia="나눔명조" w:hint="eastAsia"/>
          <w:sz w:val="20"/>
          <w:szCs w:val="22"/>
        </w:rPr>
        <w:t xml:space="preserve"> </w:t>
      </w:r>
      <w:r w:rsidR="00BB2CCE" w:rsidRPr="00BB2CCE">
        <w:rPr>
          <w:rFonts w:eastAsia="나눔명조" w:hint="eastAsia"/>
          <w:sz w:val="20"/>
          <w:szCs w:val="22"/>
        </w:rPr>
        <w:t>지난</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개월</w:t>
      </w:r>
      <w:r w:rsidR="00BB2CCE" w:rsidRPr="00BB2CCE">
        <w:rPr>
          <w:rFonts w:eastAsia="나눔명조" w:hint="eastAsia"/>
          <w:sz w:val="20"/>
          <w:szCs w:val="22"/>
        </w:rPr>
        <w:t xml:space="preserve"> </w:t>
      </w:r>
      <w:r w:rsidR="00BB2CCE" w:rsidRPr="00BB2CCE">
        <w:rPr>
          <w:rFonts w:eastAsia="나눔명조" w:hint="eastAsia"/>
          <w:sz w:val="20"/>
          <w:szCs w:val="22"/>
        </w:rPr>
        <w:t>간</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주일</w:t>
      </w:r>
      <w:r w:rsidR="00BB2CCE" w:rsidRPr="00BB2CCE">
        <w:rPr>
          <w:rFonts w:eastAsia="나눔명조" w:hint="eastAsia"/>
          <w:sz w:val="20"/>
          <w:szCs w:val="22"/>
        </w:rPr>
        <w:t xml:space="preserve"> </w:t>
      </w:r>
      <w:r w:rsidR="00BB2CCE" w:rsidRPr="00BB2CCE">
        <w:rPr>
          <w:rFonts w:eastAsia="나눔명조" w:hint="eastAsia"/>
          <w:sz w:val="20"/>
          <w:szCs w:val="22"/>
        </w:rPr>
        <w:t>평균</w:t>
      </w:r>
      <w:r w:rsidR="00BB2CCE" w:rsidRPr="00BB2CCE">
        <w:rPr>
          <w:rFonts w:eastAsia="나눔명조" w:hint="eastAsia"/>
          <w:sz w:val="20"/>
          <w:szCs w:val="22"/>
        </w:rPr>
        <w:t xml:space="preserve"> </w:t>
      </w:r>
      <w:r w:rsidR="00BB2CCE" w:rsidRPr="00BB2CCE">
        <w:rPr>
          <w:rFonts w:eastAsia="나눔명조" w:hint="eastAsia"/>
          <w:sz w:val="20"/>
          <w:szCs w:val="22"/>
        </w:rPr>
        <w:t>시간을</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것으로</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부터</w:t>
      </w:r>
      <w:r w:rsidR="00BB2CCE" w:rsidRPr="00BB2CCE">
        <w:rPr>
          <w:rFonts w:eastAsia="나눔명조" w:hint="eastAsia"/>
          <w:sz w:val="20"/>
          <w:szCs w:val="22"/>
        </w:rPr>
        <w:t xml:space="preserve"> </w:t>
      </w:r>
      <w:r w:rsidR="00BB2CCE" w:rsidRPr="00BB2CCE">
        <w:rPr>
          <w:rFonts w:eastAsia="나눔명조"/>
          <w:sz w:val="20"/>
          <w:szCs w:val="22"/>
        </w:rPr>
        <w:t>5</w:t>
      </w:r>
      <w:r w:rsidR="00BB2CCE" w:rsidRPr="00BB2CCE">
        <w:rPr>
          <w:rFonts w:eastAsia="나눔명조" w:hint="eastAsia"/>
          <w:sz w:val="20"/>
          <w:szCs w:val="22"/>
        </w:rPr>
        <w:t>까지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w:t>
      </w:r>
    </w:p>
    <w:p w14:paraId="788B1C55" w14:textId="16AC6A6F" w:rsidR="001D51F4" w:rsidRDefault="001D51F4" w:rsidP="00265BC3">
      <w:pPr>
        <w:wordWrap/>
        <w:spacing w:before="120" w:after="120" w:line="276" w:lineRule="auto"/>
        <w:rPr>
          <w:rFonts w:eastAsia="나눔명조"/>
          <w:sz w:val="20"/>
          <w:szCs w:val="22"/>
        </w:rPr>
      </w:pPr>
    </w:p>
    <w:p w14:paraId="14F339C2" w14:textId="789724F2" w:rsidR="00BB2CCE" w:rsidRPr="00BB2CCE" w:rsidRDefault="00BB2CCE" w:rsidP="00265BC3">
      <w:pPr>
        <w:pStyle w:val="af"/>
        <w:keepNext/>
        <w:jc w:val="center"/>
        <w:rPr>
          <w:rFonts w:ascii="나눔명조" w:eastAsia="나눔명조" w:hAnsi="나눔명조"/>
          <w:i w:val="0"/>
          <w:iCs w:val="0"/>
          <w:sz w:val="20"/>
          <w:szCs w:val="20"/>
        </w:rPr>
      </w:pPr>
      <w:r w:rsidRPr="00BB2CCE">
        <w:rPr>
          <w:rFonts w:ascii="나눔명조" w:eastAsia="나눔명조" w:hAnsi="나눔명조" w:hint="eastAsia"/>
          <w:i w:val="0"/>
          <w:iCs w:val="0"/>
          <w:sz w:val="20"/>
          <w:szCs w:val="20"/>
        </w:rPr>
        <w:t xml:space="preserve">표 </w:t>
      </w:r>
      <w:r w:rsidRPr="00BB2CCE">
        <w:rPr>
          <w:rFonts w:ascii="나눔명조" w:eastAsia="나눔명조" w:hAnsi="나눔명조"/>
          <w:i w:val="0"/>
          <w:iCs w:val="0"/>
          <w:sz w:val="20"/>
          <w:szCs w:val="20"/>
        </w:rPr>
        <w:fldChar w:fldCharType="begin"/>
      </w:r>
      <w:r w:rsidRPr="00265BC3">
        <w:rPr>
          <w:rFonts w:ascii="나눔명조" w:eastAsia="나눔명조" w:hAnsi="나눔명조"/>
          <w:i w:val="0"/>
          <w:iCs w:val="0"/>
          <w:sz w:val="20"/>
          <w:szCs w:val="20"/>
        </w:rPr>
        <w:instrText xml:space="preserve"> </w:instrText>
      </w:r>
      <w:r w:rsidRPr="00265BC3">
        <w:rPr>
          <w:rFonts w:ascii="나눔명조" w:eastAsia="나눔명조" w:hAnsi="나눔명조" w:hint="eastAsia"/>
          <w:i w:val="0"/>
          <w:iCs w:val="0"/>
          <w:sz w:val="20"/>
          <w:szCs w:val="20"/>
        </w:rPr>
        <w:instrText>SEQ 표 \* ARABIC</w:instrText>
      </w:r>
      <w:r w:rsidRPr="00265BC3">
        <w:rPr>
          <w:rFonts w:ascii="나눔명조" w:eastAsia="나눔명조" w:hAnsi="나눔명조"/>
          <w:i w:val="0"/>
          <w:iCs w:val="0"/>
          <w:sz w:val="20"/>
          <w:szCs w:val="20"/>
        </w:rPr>
        <w:instrText xml:space="preserve"> </w:instrText>
      </w:r>
      <w:r w:rsidRPr="00BB2CCE">
        <w:rPr>
          <w:rFonts w:ascii="나눔명조" w:eastAsia="나눔명조" w:hAnsi="나눔명조"/>
          <w:i w:val="0"/>
          <w:iCs w:val="0"/>
          <w:sz w:val="20"/>
          <w:szCs w:val="20"/>
        </w:rPr>
        <w:fldChar w:fldCharType="separate"/>
      </w:r>
      <w:r>
        <w:rPr>
          <w:rFonts w:ascii="나눔명조" w:eastAsia="나눔명조" w:hAnsi="나눔명조"/>
          <w:i w:val="0"/>
          <w:iCs w:val="0"/>
          <w:noProof/>
          <w:sz w:val="20"/>
          <w:szCs w:val="20"/>
        </w:rPr>
        <w:t>6</w:t>
      </w:r>
      <w:r w:rsidRPr="00BB2CCE">
        <w:rPr>
          <w:rFonts w:ascii="나눔명조" w:eastAsia="나눔명조" w:hAnsi="나눔명조"/>
          <w:i w:val="0"/>
          <w:iCs w:val="0"/>
          <w:sz w:val="20"/>
          <w:szCs w:val="20"/>
        </w:rPr>
        <w:fldChar w:fldCharType="end"/>
      </w:r>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표본의</w:t>
      </w:r>
      <w:r w:rsidRPr="00BB2CCE">
        <w:rPr>
          <w:rFonts w:ascii="나눔명조" w:eastAsia="나눔명조" w:hAnsi="나눔명조"/>
          <w:i w:val="0"/>
          <w:iCs w:val="0"/>
          <w:sz w:val="20"/>
          <w:szCs w:val="20"/>
        </w:rPr>
        <w:t xml:space="preserve"> </w:t>
      </w:r>
      <w:proofErr w:type="spellStart"/>
      <w:r w:rsidRPr="00BB2CCE">
        <w:rPr>
          <w:rFonts w:ascii="나눔명조" w:eastAsia="나눔명조" w:hAnsi="나눔명조" w:hint="eastAsia"/>
          <w:i w:val="0"/>
          <w:iCs w:val="0"/>
          <w:sz w:val="20"/>
          <w:szCs w:val="20"/>
        </w:rPr>
        <w:t>기술통계량</w:t>
      </w:r>
      <w:proofErr w:type="spellEnd"/>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B2CCE" w:rsidRPr="00BB2CCE"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B2CCE" w:rsidRDefault="00BB2CCE" w:rsidP="00265BC3">
            <w:pPr>
              <w:wordWrap/>
              <w:spacing w:after="0" w:line="240" w:lineRule="auto"/>
              <w:jc w:val="center"/>
              <w:rPr>
                <w:rFonts w:eastAsia="나눔명조"/>
                <w:sz w:val="20"/>
                <w:szCs w:val="22"/>
              </w:rPr>
            </w:pPr>
            <w:proofErr w:type="spellStart"/>
            <w:r w:rsidRPr="00BB2CCE">
              <w:rPr>
                <w:rFonts w:eastAsia="나눔명조" w:hint="eastAsia"/>
                <w:sz w:val="20"/>
                <w:szCs w:val="22"/>
              </w:rPr>
              <w:t>변수명</w:t>
            </w:r>
            <w:proofErr w:type="spellEnd"/>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최대값</w:t>
            </w:r>
          </w:p>
        </w:tc>
      </w:tr>
      <w:tr w:rsidR="00BB2CCE" w:rsidRPr="00BB2CCE"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공공봉사동기</w:t>
            </w:r>
            <w:r w:rsidRPr="00BB2CCE">
              <w:rPr>
                <w:rFonts w:eastAsia="나눔명조"/>
                <w:sz w:val="20"/>
                <w:szCs w:val="22"/>
              </w:rPr>
              <w:t xml:space="preserve">: </w:t>
            </w:r>
            <w:r w:rsidRPr="00BB2CCE">
              <w:rPr>
                <w:rFonts w:eastAsia="나눔명조"/>
                <w:sz w:val="20"/>
                <w:szCs w:val="22"/>
              </w:rPr>
              <w:br/>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한</w:t>
            </w:r>
            <w:r w:rsidRPr="00BB2CCE">
              <w:rPr>
                <w:rFonts w:eastAsia="나눔명조" w:hint="eastAsia"/>
                <w:sz w:val="20"/>
                <w:szCs w:val="22"/>
              </w:rPr>
              <w:t xml:space="preserve"> </w:t>
            </w:r>
            <w:r w:rsidRPr="00BB2CCE">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1.00</w:t>
            </w:r>
          </w:p>
        </w:tc>
      </w:tr>
      <w:tr w:rsidR="00BB2CCE" w:rsidRPr="00BB2CCE"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48</w:t>
            </w:r>
          </w:p>
        </w:tc>
      </w:tr>
      <w:tr w:rsidR="00BB2CCE" w:rsidRPr="00BB2CCE"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42</w:t>
            </w:r>
          </w:p>
        </w:tc>
      </w:tr>
      <w:tr w:rsidR="00BB2CCE" w:rsidRPr="00BB2CCE"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19</w:t>
            </w:r>
          </w:p>
        </w:tc>
      </w:tr>
      <w:tr w:rsidR="00BB2CCE" w:rsidRPr="00BB2CCE"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09</w:t>
            </w:r>
          </w:p>
        </w:tc>
      </w:tr>
      <w:tr w:rsidR="00BB2CCE" w:rsidRPr="00BB2CCE"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12</w:t>
            </w:r>
          </w:p>
        </w:tc>
      </w:tr>
      <w:tr w:rsidR="00BB2CCE" w:rsidRPr="00BB2CCE"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48</w:t>
            </w:r>
          </w:p>
        </w:tc>
      </w:tr>
      <w:tr w:rsidR="00BB2CCE" w:rsidRPr="00BB2CCE"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성별</w:t>
            </w:r>
            <w:r w:rsidRPr="00BB2CCE">
              <w:rPr>
                <w:rFonts w:eastAsia="나눔명조"/>
                <w:sz w:val="20"/>
                <w:szCs w:val="22"/>
              </w:rPr>
              <w:t>(</w:t>
            </w:r>
            <w:r w:rsidRPr="00BB2CCE">
              <w:rPr>
                <w:rFonts w:eastAsia="나눔명조" w:hint="eastAsia"/>
                <w:sz w:val="20"/>
                <w:szCs w:val="22"/>
              </w:rPr>
              <w:t>여성</w:t>
            </w:r>
            <w:r w:rsidRPr="00BB2CCE">
              <w:rPr>
                <w:rFonts w:eastAsia="나눔명조" w:hint="eastAsia"/>
                <w:sz w:val="20"/>
                <w:szCs w:val="22"/>
              </w:rPr>
              <w:t xml:space="preserve"> </w:t>
            </w:r>
            <w:r w:rsidRPr="00BB2CCE">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00</w:t>
            </w:r>
          </w:p>
        </w:tc>
      </w:tr>
      <w:tr w:rsidR="00BB2CCE" w:rsidRPr="00BB2CCE"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혼인상태</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9.00</w:t>
            </w:r>
          </w:p>
        </w:tc>
      </w:tr>
      <w:tr w:rsidR="00BB2CCE" w:rsidRPr="00BB2CCE"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B2CCE" w:rsidRDefault="00BB2CCE" w:rsidP="00265BC3">
            <w:pPr>
              <w:wordWrap/>
              <w:spacing w:after="0" w:line="240" w:lineRule="auto"/>
              <w:jc w:val="center"/>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B2CCE" w:rsidRDefault="00BB2CCE" w:rsidP="00265BC3">
            <w:pPr>
              <w:wordWrap/>
              <w:spacing w:after="0" w:line="240" w:lineRule="auto"/>
              <w:jc w:val="center"/>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bl>
    <w:p w14:paraId="6F7BF325" w14:textId="77777777" w:rsidR="00BB2CCE" w:rsidRPr="00750801" w:rsidRDefault="00BB2CCE" w:rsidP="00265BC3">
      <w:pPr>
        <w:wordWrap/>
        <w:spacing w:before="120" w:after="120" w:line="276" w:lineRule="auto"/>
        <w:rPr>
          <w:rFonts w:eastAsia="나눔명조"/>
          <w:sz w:val="20"/>
          <w:szCs w:val="22"/>
        </w:rPr>
      </w:pPr>
    </w:p>
    <w:p w14:paraId="1CBC63E7" w14:textId="69D9F1DB" w:rsidR="001D51F4" w:rsidRPr="006A2C1F" w:rsidRDefault="006A2C1F" w:rsidP="006A2C1F">
      <w:pPr>
        <w:pStyle w:val="2"/>
      </w:pPr>
      <w:r>
        <w:rPr>
          <w:rFonts w:hint="eastAsia"/>
        </w:rPr>
        <w:t>2</w:t>
      </w:r>
      <w:r>
        <w:t xml:space="preserve">. </w:t>
      </w:r>
      <w:r w:rsidR="00BB2CCE">
        <w:rPr>
          <w:rFonts w:hint="eastAsia"/>
        </w:rPr>
        <w:t>연구</w:t>
      </w:r>
      <w:r w:rsidR="00BB2CCE">
        <w:rPr>
          <w:rFonts w:hint="eastAsia"/>
        </w:rPr>
        <w:t xml:space="preserve"> </w:t>
      </w:r>
      <w:r w:rsidR="00BB2CCE">
        <w:rPr>
          <w:rFonts w:hint="eastAsia"/>
        </w:rPr>
        <w:t>방법</w:t>
      </w:r>
    </w:p>
    <w:p w14:paraId="765A056F" w14:textId="1B21D47B" w:rsidR="00BB2CCE" w:rsidRPr="00BB2CCE" w:rsidRDefault="00BB2CCE" w:rsidP="00265BC3">
      <w:pPr>
        <w:wordWrap/>
        <w:spacing w:before="120" w:after="120" w:line="276" w:lineRule="auto"/>
        <w:rPr>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종속변수는</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대해</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을</w:t>
      </w:r>
      <w:r w:rsidRPr="00BB2CCE">
        <w:rPr>
          <w:rFonts w:eastAsia="나눔명조" w:hint="eastAsia"/>
          <w:sz w:val="20"/>
          <w:szCs w:val="22"/>
        </w:rPr>
        <w:t xml:space="preserve"> </w:t>
      </w:r>
      <w:r w:rsidRPr="00BB2CCE">
        <w:rPr>
          <w:rFonts w:eastAsia="나눔명조" w:hint="eastAsia"/>
          <w:sz w:val="20"/>
          <w:szCs w:val="22"/>
        </w:rPr>
        <w:t>할</w:t>
      </w:r>
      <w:r w:rsidRPr="00BB2CCE">
        <w:rPr>
          <w:rFonts w:eastAsia="나눔명조" w:hint="eastAsia"/>
          <w:sz w:val="20"/>
          <w:szCs w:val="22"/>
        </w:rPr>
        <w:t xml:space="preserve"> </w:t>
      </w:r>
      <w:r w:rsidRPr="00BB2CCE">
        <w:rPr>
          <w:rFonts w:eastAsia="나눔명조" w:hint="eastAsia"/>
          <w:sz w:val="20"/>
          <w:szCs w:val="22"/>
        </w:rPr>
        <w:t>경우와</w:t>
      </w:r>
      <w:r w:rsidRPr="00BB2CCE">
        <w:rPr>
          <w:rFonts w:eastAsia="나눔명조" w:hint="eastAsia"/>
          <w:sz w:val="20"/>
          <w:szCs w:val="22"/>
        </w:rPr>
        <w:t xml:space="preserve"> </w:t>
      </w:r>
      <w:r w:rsidRPr="00BB2CCE">
        <w:rPr>
          <w:rFonts w:eastAsia="나눔명조" w:hint="eastAsia"/>
          <w:sz w:val="20"/>
          <w:szCs w:val="22"/>
        </w:rPr>
        <w:t>그렇지</w:t>
      </w:r>
      <w:r w:rsidRPr="00BB2CCE">
        <w:rPr>
          <w:rFonts w:eastAsia="나눔명조" w:hint="eastAsia"/>
          <w:sz w:val="20"/>
          <w:szCs w:val="22"/>
        </w:rPr>
        <w:t xml:space="preserve"> </w:t>
      </w:r>
      <w:r w:rsidRPr="00BB2CCE">
        <w:rPr>
          <w:rFonts w:eastAsia="나눔명조" w:hint="eastAsia"/>
          <w:sz w:val="20"/>
          <w:szCs w:val="22"/>
        </w:rPr>
        <w:t>않을</w:t>
      </w:r>
      <w:r w:rsidRPr="00BB2CCE">
        <w:rPr>
          <w:rFonts w:eastAsia="나눔명조" w:hint="eastAsia"/>
          <w:sz w:val="20"/>
          <w:szCs w:val="22"/>
        </w:rPr>
        <w:t xml:space="preserve"> </w:t>
      </w:r>
      <w:r w:rsidRPr="00BB2CCE">
        <w:rPr>
          <w:rFonts w:eastAsia="나눔명조" w:hint="eastAsia"/>
          <w:sz w:val="20"/>
          <w:szCs w:val="22"/>
        </w:rPr>
        <w:t>경우를</w:t>
      </w:r>
      <w:r w:rsidRPr="00BB2CCE">
        <w:rPr>
          <w:rFonts w:eastAsia="나눔명조" w:hint="eastAsia"/>
          <w:sz w:val="20"/>
          <w:szCs w:val="22"/>
        </w:rPr>
        <w:t xml:space="preserve"> </w:t>
      </w:r>
      <w:r w:rsidRPr="00BB2CCE">
        <w:rPr>
          <w:rFonts w:eastAsia="나눔명조" w:hint="eastAsia"/>
          <w:sz w:val="20"/>
          <w:szCs w:val="22"/>
        </w:rPr>
        <w:t>측정한</w:t>
      </w:r>
      <w:r w:rsidRPr="00BB2CCE">
        <w:rPr>
          <w:rFonts w:eastAsia="나눔명조" w:hint="eastAsia"/>
          <w:sz w:val="20"/>
          <w:szCs w:val="22"/>
        </w:rPr>
        <w:t xml:space="preserve"> </w:t>
      </w:r>
      <w:r w:rsidRPr="00BB2CCE">
        <w:rPr>
          <w:rFonts w:eastAsia="나눔명조" w:hint="eastAsia"/>
          <w:sz w:val="20"/>
          <w:szCs w:val="22"/>
        </w:rPr>
        <w:t>이항변수이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예측변수와</w:t>
      </w:r>
      <w:r w:rsidRPr="00BB2CCE">
        <w:rPr>
          <w:rFonts w:eastAsia="나눔명조" w:hint="eastAsia"/>
          <w:sz w:val="20"/>
          <w:szCs w:val="22"/>
        </w:rPr>
        <w:t xml:space="preserve"> </w:t>
      </w:r>
      <w:r w:rsidRPr="00BB2CCE">
        <w:rPr>
          <w:rFonts w:eastAsia="나눔명조" w:hint="eastAsia"/>
          <w:sz w:val="20"/>
          <w:szCs w:val="22"/>
        </w:rPr>
        <w:t>종속변수</w:t>
      </w:r>
      <w:r w:rsidRPr="00BB2CCE">
        <w:rPr>
          <w:rFonts w:eastAsia="나눔명조" w:hint="eastAsia"/>
          <w:sz w:val="20"/>
          <w:szCs w:val="22"/>
        </w:rPr>
        <w:t xml:space="preserve"> </w:t>
      </w:r>
      <w:r w:rsidRPr="00BB2CCE">
        <w:rPr>
          <w:rFonts w:eastAsia="나눔명조" w:hint="eastAsia"/>
          <w:sz w:val="20"/>
          <w:szCs w:val="22"/>
        </w:rPr>
        <w:t>간의</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추정하기</w:t>
      </w:r>
      <w:r w:rsidRPr="00BB2CCE">
        <w:rPr>
          <w:rFonts w:eastAsia="나눔명조" w:hint="eastAsia"/>
          <w:sz w:val="20"/>
          <w:szCs w:val="22"/>
        </w:rPr>
        <w:t xml:space="preserve"> </w:t>
      </w:r>
      <w:r w:rsidRPr="00BB2CCE">
        <w:rPr>
          <w:rFonts w:eastAsia="나눔명조" w:hint="eastAsia"/>
          <w:sz w:val="20"/>
          <w:szCs w:val="22"/>
        </w:rPr>
        <w:t>위하여</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w:t>
      </w:r>
      <w:r w:rsidRPr="00BB2CCE">
        <w:rPr>
          <w:rFonts w:eastAsia="나눔명조"/>
          <w:sz w:val="20"/>
          <w:szCs w:val="22"/>
        </w:rPr>
        <w:t xml:space="preserve">(binary logistic regression) </w:t>
      </w:r>
      <w:r w:rsidRPr="00BB2CCE">
        <w:rPr>
          <w:rFonts w:eastAsia="나눔명조" w:hint="eastAsia"/>
          <w:sz w:val="20"/>
          <w:szCs w:val="22"/>
        </w:rPr>
        <w:t>방법을</w:t>
      </w:r>
      <w:r w:rsidRPr="00BB2CCE">
        <w:rPr>
          <w:rFonts w:eastAsia="나눔명조" w:hint="eastAsia"/>
          <w:sz w:val="20"/>
          <w:szCs w:val="22"/>
        </w:rPr>
        <w:t xml:space="preserve"> </w:t>
      </w:r>
      <w:r w:rsidRPr="00BB2CCE">
        <w:rPr>
          <w:rFonts w:eastAsia="나눔명조" w:hint="eastAsia"/>
          <w:sz w:val="20"/>
          <w:szCs w:val="22"/>
        </w:rPr>
        <w:t>사용한다</w:t>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결과는</w:t>
      </w:r>
      <w:r w:rsidRPr="00BB2CCE">
        <w:rPr>
          <w:rFonts w:eastAsia="나눔명조" w:hint="eastAsia"/>
          <w:sz w:val="20"/>
          <w:szCs w:val="22"/>
        </w:rPr>
        <w:t xml:space="preserve"> </w:t>
      </w:r>
      <w:r w:rsidRPr="00BB2CCE">
        <w:rPr>
          <w:rFonts w:eastAsia="나눔명조" w:hint="eastAsia"/>
          <w:sz w:val="20"/>
          <w:szCs w:val="22"/>
        </w:rPr>
        <w:t>비선형</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선형의</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내</w:t>
      </w:r>
      <w:r w:rsidRPr="00BB2CCE">
        <w:rPr>
          <w:rFonts w:eastAsia="나눔명조" w:hint="eastAsia"/>
          <w:sz w:val="20"/>
          <w:szCs w:val="22"/>
        </w:rPr>
        <w:t xml:space="preserve"> </w:t>
      </w:r>
      <w:r w:rsidRPr="00BB2CCE">
        <w:rPr>
          <w:rFonts w:eastAsia="나눔명조" w:hint="eastAsia"/>
          <w:sz w:val="20"/>
          <w:szCs w:val="22"/>
        </w:rPr>
        <w:t>보여주기</w:t>
      </w:r>
      <w:r w:rsidRPr="00BB2CCE">
        <w:rPr>
          <w:rFonts w:eastAsia="나눔명조" w:hint="eastAsia"/>
          <w:sz w:val="20"/>
          <w:szCs w:val="22"/>
        </w:rPr>
        <w:t xml:space="preserve"> </w:t>
      </w:r>
      <w:r w:rsidRPr="00BB2CCE">
        <w:rPr>
          <w:rFonts w:eastAsia="나눔명조" w:hint="eastAsia"/>
          <w:sz w:val="20"/>
          <w:szCs w:val="22"/>
        </w:rPr>
        <w:t>위해</w:t>
      </w:r>
      <w:r w:rsidRPr="00BB2CCE">
        <w:rPr>
          <w:rFonts w:eastAsia="나눔명조" w:hint="eastAsia"/>
          <w:sz w:val="20"/>
          <w:szCs w:val="22"/>
        </w:rPr>
        <w:t xml:space="preserve"> </w:t>
      </w:r>
      <w:r w:rsidRPr="00BB2CCE">
        <w:rPr>
          <w:rFonts w:eastAsia="나눔명조" w:hint="eastAsia"/>
          <w:sz w:val="20"/>
          <w:szCs w:val="22"/>
        </w:rPr>
        <w:t>이항의</w:t>
      </w:r>
      <w:r w:rsidRPr="00BB2CCE">
        <w:rPr>
          <w:rFonts w:eastAsia="나눔명조" w:hint="eastAsia"/>
          <w:sz w:val="20"/>
          <w:szCs w:val="22"/>
        </w:rPr>
        <w:t xml:space="preserve"> </w:t>
      </w:r>
      <w:r w:rsidRPr="00BB2CCE">
        <w:rPr>
          <w:rFonts w:eastAsia="나눔명조" w:hint="eastAsia"/>
          <w:sz w:val="20"/>
          <w:szCs w:val="22"/>
        </w:rPr>
        <w:t>값</w:t>
      </w:r>
      <w:r w:rsidRPr="00BB2CCE">
        <w:rPr>
          <w:rFonts w:eastAsia="나눔명조" w:hint="eastAsia"/>
          <w:sz w:val="20"/>
          <w:szCs w:val="22"/>
        </w:rPr>
        <w:t xml:space="preserve"> </w:t>
      </w:r>
      <w:r w:rsidRPr="00BB2CCE">
        <w:rPr>
          <w:rFonts w:eastAsia="나눔명조" w:hint="eastAsia"/>
          <w:sz w:val="20"/>
          <w:szCs w:val="22"/>
        </w:rPr>
        <w:t>중</w:t>
      </w:r>
      <w:r w:rsidRPr="00BB2CCE">
        <w:rPr>
          <w:rFonts w:eastAsia="나눔명조" w:hint="eastAsia"/>
          <w:sz w:val="20"/>
          <w:szCs w:val="22"/>
        </w:rPr>
        <w:t xml:space="preserve"> </w:t>
      </w:r>
      <w:r w:rsidRPr="00BB2CCE">
        <w:rPr>
          <w:rFonts w:eastAsia="나눔명조" w:hint="eastAsia"/>
          <w:sz w:val="20"/>
          <w:szCs w:val="22"/>
        </w:rPr>
        <w:t>종속변수를</w:t>
      </w:r>
      <w:r w:rsidRPr="00BB2CCE">
        <w:rPr>
          <w:rFonts w:eastAsia="나눔명조" w:hint="eastAsia"/>
          <w:sz w:val="20"/>
          <w:szCs w:val="22"/>
        </w:rPr>
        <w:t xml:space="preserve"> </w:t>
      </w:r>
      <w:r w:rsidRPr="00BB2CCE">
        <w:rPr>
          <w:rFonts w:eastAsia="나눔명조" w:hint="eastAsia"/>
          <w:sz w:val="20"/>
          <w:szCs w:val="22"/>
        </w:rPr>
        <w:t>선택할</w:t>
      </w:r>
      <w:r w:rsidRPr="00BB2CCE">
        <w:rPr>
          <w:rFonts w:eastAsia="나눔명조" w:hint="eastAsia"/>
          <w:sz w:val="20"/>
          <w:szCs w:val="22"/>
        </w:rPr>
        <w:t xml:space="preserve"> </w:t>
      </w:r>
      <w:r w:rsidRPr="00BB2CCE">
        <w:rPr>
          <w:rFonts w:eastAsia="나눔명조" w:hint="eastAsia"/>
          <w:sz w:val="20"/>
          <w:szCs w:val="22"/>
        </w:rPr>
        <w:t>확률</w:t>
      </w:r>
      <w:r w:rsidRPr="00BB2CCE">
        <w:rPr>
          <w:rFonts w:eastAsia="나눔명조"/>
          <w:sz w:val="20"/>
          <w:szCs w:val="22"/>
        </w:rPr>
        <w:t>, 1</w:t>
      </w:r>
      <w:r w:rsidRPr="00BB2CCE">
        <w:rPr>
          <w:rFonts w:eastAsia="나눔명조" w:hint="eastAsia"/>
          <w:sz w:val="20"/>
          <w:szCs w:val="22"/>
        </w:rPr>
        <w:t>일</w:t>
      </w:r>
      <w:r w:rsidRPr="00BB2CCE">
        <w:rPr>
          <w:rFonts w:eastAsia="나눔명조" w:hint="eastAsia"/>
          <w:sz w:val="20"/>
          <w:szCs w:val="22"/>
        </w:rPr>
        <w:t xml:space="preserve"> </w:t>
      </w:r>
      <w:r w:rsidRPr="00BB2CCE">
        <w:rPr>
          <w:rFonts w:eastAsia="나눔명조" w:hint="eastAsia"/>
          <w:sz w:val="20"/>
          <w:szCs w:val="22"/>
        </w:rPr>
        <w:t>확률의</w:t>
      </w:r>
      <w:r w:rsidRPr="00BB2CCE">
        <w:rPr>
          <w:rFonts w:eastAsia="나눔명조" w:hint="eastAsia"/>
          <w:sz w:val="20"/>
          <w:szCs w:val="22"/>
        </w:rPr>
        <w:t xml:space="preserve"> </w:t>
      </w:r>
      <w:proofErr w:type="spellStart"/>
      <w:r w:rsidRPr="00BB2CCE">
        <w:rPr>
          <w:rFonts w:eastAsia="나눔명조" w:hint="eastAsia"/>
          <w:sz w:val="20"/>
          <w:szCs w:val="22"/>
        </w:rPr>
        <w:lastRenderedPageBreak/>
        <w:t>승수비</w:t>
      </w:r>
      <w:proofErr w:type="spellEnd"/>
      <w:r w:rsidRPr="00BB2CCE">
        <w:rPr>
          <w:rFonts w:eastAsia="나눔명조"/>
          <w:sz w:val="20"/>
          <w:szCs w:val="22"/>
        </w:rPr>
        <w:t>(odds ratio)</w:t>
      </w:r>
      <w:r w:rsidRPr="00BB2CCE">
        <w:rPr>
          <w:rFonts w:eastAsia="나눔명조" w:hint="eastAsia"/>
          <w:sz w:val="20"/>
          <w:szCs w:val="22"/>
        </w:rPr>
        <w:t>에</w:t>
      </w:r>
      <w:r w:rsidRPr="00BB2CCE">
        <w:rPr>
          <w:rFonts w:eastAsia="나눔명조" w:hint="eastAsia"/>
          <w:sz w:val="20"/>
          <w:szCs w:val="22"/>
        </w:rPr>
        <w:t xml:space="preserve"> </w:t>
      </w:r>
      <w:proofErr w:type="spellStart"/>
      <w:r w:rsidRPr="00BB2CCE">
        <w:rPr>
          <w:rFonts w:eastAsia="나눔명조" w:hint="eastAsia"/>
          <w:sz w:val="20"/>
          <w:szCs w:val="22"/>
        </w:rPr>
        <w:t>자연로그값을</w:t>
      </w:r>
      <w:proofErr w:type="spellEnd"/>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것이다</w:t>
      </w:r>
      <w:r w:rsidRPr="00BB2CCE">
        <w:rPr>
          <w:rFonts w:eastAsia="나눔명조"/>
          <w:sz w:val="20"/>
          <w:szCs w:val="22"/>
        </w:rPr>
        <w:t xml:space="preserve">. </w:t>
      </w:r>
      <w:proofErr w:type="spellStart"/>
      <w:r w:rsidRPr="00BB2CCE">
        <w:rPr>
          <w:rFonts w:eastAsia="나눔명조" w:hint="eastAsia"/>
          <w:sz w:val="20"/>
          <w:szCs w:val="22"/>
        </w:rPr>
        <w:t>자연로그값을</w:t>
      </w:r>
      <w:proofErr w:type="spellEnd"/>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계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직접적인</w:t>
      </w:r>
      <w:r w:rsidRPr="00BB2CCE">
        <w:rPr>
          <w:rFonts w:eastAsia="나눔명조" w:hint="eastAsia"/>
          <w:sz w:val="20"/>
          <w:szCs w:val="22"/>
        </w:rPr>
        <w:t xml:space="preserve"> </w:t>
      </w:r>
      <w:r w:rsidRPr="00BB2CCE">
        <w:rPr>
          <w:rFonts w:eastAsia="나눔명조" w:hint="eastAsia"/>
          <w:sz w:val="20"/>
          <w:szCs w:val="22"/>
        </w:rPr>
        <w:t>해석하여</w:t>
      </w:r>
      <w:r w:rsidRPr="00BB2CCE">
        <w:rPr>
          <w:rFonts w:eastAsia="나눔명조" w:hint="eastAsia"/>
          <w:sz w:val="20"/>
          <w:szCs w:val="22"/>
        </w:rPr>
        <w:t xml:space="preserve"> </w:t>
      </w:r>
      <w:r w:rsidRPr="00BB2CCE">
        <w:rPr>
          <w:rFonts w:eastAsia="나눔명조" w:hint="eastAsia"/>
          <w:sz w:val="20"/>
          <w:szCs w:val="22"/>
        </w:rPr>
        <w:t>함의를</w:t>
      </w:r>
      <w:r w:rsidRPr="00BB2CCE">
        <w:rPr>
          <w:rFonts w:eastAsia="나눔명조" w:hint="eastAsia"/>
          <w:sz w:val="20"/>
          <w:szCs w:val="22"/>
        </w:rPr>
        <w:t xml:space="preserve"> </w:t>
      </w:r>
      <w:r w:rsidRPr="00BB2CCE">
        <w:rPr>
          <w:rFonts w:eastAsia="나눔명조" w:hint="eastAsia"/>
          <w:sz w:val="20"/>
          <w:szCs w:val="22"/>
        </w:rPr>
        <w:t>도출하는</w:t>
      </w:r>
      <w:r w:rsidRPr="00BB2CCE">
        <w:rPr>
          <w:rFonts w:eastAsia="나눔명조" w:hint="eastAsia"/>
          <w:sz w:val="20"/>
          <w:szCs w:val="22"/>
        </w:rPr>
        <w:t xml:space="preserve"> </w:t>
      </w:r>
      <w:r w:rsidRPr="00BB2CCE">
        <w:rPr>
          <w:rFonts w:eastAsia="나눔명조" w:hint="eastAsia"/>
          <w:sz w:val="20"/>
          <w:szCs w:val="22"/>
        </w:rPr>
        <w:t>데</w:t>
      </w:r>
      <w:r w:rsidRPr="00BB2CCE">
        <w:rPr>
          <w:rFonts w:eastAsia="나눔명조" w:hint="eastAsia"/>
          <w:sz w:val="20"/>
          <w:szCs w:val="22"/>
        </w:rPr>
        <w:t xml:space="preserve"> </w:t>
      </w:r>
      <w:r w:rsidRPr="00BB2CCE">
        <w:rPr>
          <w:rFonts w:eastAsia="나눔명조" w:hint="eastAsia"/>
          <w:sz w:val="20"/>
          <w:szCs w:val="22"/>
        </w:rPr>
        <w:t>어려움이</w:t>
      </w:r>
      <w:r w:rsidRPr="00BB2CCE">
        <w:rPr>
          <w:rFonts w:eastAsia="나눔명조" w:hint="eastAsia"/>
          <w:sz w:val="20"/>
          <w:szCs w:val="22"/>
        </w:rPr>
        <w:t xml:space="preserve"> </w:t>
      </w:r>
      <w:r w:rsidRPr="00BB2CCE">
        <w:rPr>
          <w:rFonts w:eastAsia="나눔명조" w:hint="eastAsia"/>
          <w:sz w:val="20"/>
          <w:szCs w:val="22"/>
        </w:rPr>
        <w:t>있기</w:t>
      </w:r>
      <w:r w:rsidRPr="00BB2CCE">
        <w:rPr>
          <w:rFonts w:eastAsia="나눔명조" w:hint="eastAsia"/>
          <w:sz w:val="20"/>
          <w:szCs w:val="22"/>
        </w:rPr>
        <w:t xml:space="preserve"> </w:t>
      </w:r>
      <w:r w:rsidRPr="00BB2CCE">
        <w:rPr>
          <w:rFonts w:eastAsia="나눔명조" w:hint="eastAsia"/>
          <w:sz w:val="20"/>
          <w:szCs w:val="22"/>
        </w:rPr>
        <w:t>때문에</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하는</w:t>
      </w:r>
      <w:r w:rsidRPr="00BB2CCE">
        <w:rPr>
          <w:rFonts w:eastAsia="나눔명조" w:hint="eastAsia"/>
          <w:sz w:val="20"/>
          <w:szCs w:val="22"/>
        </w:rPr>
        <w:t xml:space="preserve"> </w:t>
      </w:r>
      <w:r w:rsidRPr="00BB2CCE">
        <w:rPr>
          <w:rFonts w:eastAsia="나눔명조" w:hint="eastAsia"/>
          <w:sz w:val="20"/>
          <w:szCs w:val="22"/>
        </w:rPr>
        <w:t>가설을</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분석한</w:t>
      </w:r>
      <w:r w:rsidRPr="00BB2CCE">
        <w:rPr>
          <w:rFonts w:eastAsia="나눔명조" w:hint="eastAsia"/>
          <w:sz w:val="20"/>
          <w:szCs w:val="22"/>
        </w:rPr>
        <w:t xml:space="preserve"> </w:t>
      </w:r>
      <w:r w:rsidRPr="00BB2CCE">
        <w:rPr>
          <w:rFonts w:eastAsia="나눔명조" w:hint="eastAsia"/>
          <w:sz w:val="20"/>
          <w:szCs w:val="22"/>
        </w:rPr>
        <w:t>모델에서는</w:t>
      </w:r>
      <w:r w:rsidRPr="00BB2CCE">
        <w:rPr>
          <w:rFonts w:eastAsia="나눔명조" w:hint="eastAsia"/>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효과를</w:t>
      </w:r>
      <w:r w:rsidRPr="00BB2CCE">
        <w:rPr>
          <w:rFonts w:eastAsia="나눔명조" w:hint="eastAsia"/>
          <w:sz w:val="20"/>
          <w:szCs w:val="22"/>
        </w:rPr>
        <w:t xml:space="preserve"> </w:t>
      </w:r>
      <w:r w:rsidRPr="00BB2CCE">
        <w:rPr>
          <w:rFonts w:eastAsia="나눔명조" w:hint="eastAsia"/>
          <w:sz w:val="20"/>
          <w:szCs w:val="22"/>
        </w:rPr>
        <w:t>한계효과</w:t>
      </w:r>
      <w:r w:rsidRPr="00BB2CCE">
        <w:rPr>
          <w:rFonts w:eastAsia="나눔명조"/>
          <w:sz w:val="20"/>
          <w:szCs w:val="22"/>
        </w:rPr>
        <w:t>(marginal effects)</w:t>
      </w:r>
      <w:r w:rsidRPr="00BB2CCE">
        <w:rPr>
          <w:rFonts w:eastAsia="나눔명조" w:hint="eastAsia"/>
          <w:sz w:val="20"/>
          <w:szCs w:val="22"/>
        </w:rPr>
        <w:t>와</w:t>
      </w:r>
      <w:r w:rsidRPr="00BB2CCE">
        <w:rPr>
          <w:rFonts w:eastAsia="나눔명조" w:hint="eastAsia"/>
          <w:sz w:val="20"/>
          <w:szCs w:val="22"/>
        </w:rPr>
        <w:t xml:space="preserve"> </w:t>
      </w:r>
      <w:r w:rsidRPr="00BB2CCE">
        <w:rPr>
          <w:rFonts w:eastAsia="나눔명조" w:hint="eastAsia"/>
          <w:sz w:val="20"/>
          <w:szCs w:val="22"/>
        </w:rPr>
        <w:t>예측확률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proofErr w:type="spellStart"/>
      <w:r w:rsidRPr="00BB2CCE">
        <w:rPr>
          <w:rFonts w:eastAsia="나눔명조" w:hint="eastAsia"/>
          <w:sz w:val="20"/>
          <w:szCs w:val="22"/>
        </w:rPr>
        <w:t>시각화하여</w:t>
      </w:r>
      <w:proofErr w:type="spellEnd"/>
      <w:r w:rsidRPr="00BB2CCE">
        <w:rPr>
          <w:rFonts w:eastAsia="나눔명조" w:hint="eastAsia"/>
          <w:sz w:val="20"/>
          <w:szCs w:val="22"/>
        </w:rPr>
        <w:t xml:space="preserve"> </w:t>
      </w:r>
      <w:r w:rsidRPr="00BB2CCE">
        <w:rPr>
          <w:rFonts w:eastAsia="나눔명조" w:hint="eastAsia"/>
          <w:sz w:val="20"/>
          <w:szCs w:val="22"/>
        </w:rPr>
        <w:t>제시한다</w:t>
      </w:r>
      <w:r w:rsidR="00541892">
        <w:rPr>
          <w:rFonts w:eastAsia="나눔명조" w:hint="eastAsia"/>
          <w:sz w:val="20"/>
          <w:szCs w:val="22"/>
        </w:rPr>
        <w:t xml:space="preserve"> </w:t>
      </w:r>
      <w:r w:rsidR="00541892">
        <w:rPr>
          <w:rFonts w:eastAsia="나눔명조"/>
          <w:sz w:val="20"/>
          <w:szCs w:val="22"/>
        </w:rPr>
        <w:fldChar w:fldCharType="begin"/>
      </w:r>
      <w:r w:rsidR="00541892">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Pr>
          <w:rFonts w:eastAsia="나눔명조"/>
          <w:sz w:val="20"/>
          <w:szCs w:val="22"/>
        </w:rPr>
        <w:fldChar w:fldCharType="separate"/>
      </w:r>
      <w:r w:rsidR="00541892" w:rsidRPr="00541892">
        <w:rPr>
          <w:sz w:val="20"/>
        </w:rPr>
        <w:t>(King, Tomz, and Wittenberg 2000)</w:t>
      </w:r>
      <w:r w:rsidR="00541892">
        <w:rPr>
          <w:rFonts w:eastAsia="나눔명조"/>
          <w:sz w:val="20"/>
          <w:szCs w:val="22"/>
        </w:rPr>
        <w:fldChar w:fldCharType="end"/>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인</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hint="eastAsia"/>
          <w:sz w:val="20"/>
          <w:szCs w:val="22"/>
        </w:rPr>
        <w:t xml:space="preserve"> </w:t>
      </w:r>
      <w:r w:rsidRPr="00BB2CCE">
        <w:rPr>
          <w:rFonts w:eastAsia="나눔명조" w:hint="eastAsia"/>
          <w:sz w:val="20"/>
          <w:szCs w:val="22"/>
        </w:rPr>
        <w:t>유형과</w:t>
      </w:r>
      <w:r w:rsidRPr="00BB2CCE">
        <w:rPr>
          <w:rFonts w:eastAsia="나눔명조" w:hint="eastAsia"/>
          <w:sz w:val="20"/>
          <w:szCs w:val="22"/>
        </w:rPr>
        <w:t xml:space="preserve"> </w:t>
      </w:r>
      <w:r w:rsidRPr="00BB2CCE">
        <w:rPr>
          <w:rFonts w:eastAsia="나눔명조" w:hint="eastAsia"/>
          <w:sz w:val="20"/>
          <w:szCs w:val="22"/>
        </w:rPr>
        <w:t>협업</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의사소통</w:t>
      </w:r>
      <w:r w:rsidRPr="00BB2CCE">
        <w:rPr>
          <w:rFonts w:eastAsia="나눔명조" w:hint="eastAsia"/>
          <w:sz w:val="20"/>
          <w:szCs w:val="22"/>
        </w:rPr>
        <w:t xml:space="preserve"> </w:t>
      </w:r>
      <w:r w:rsidRPr="00BB2CCE">
        <w:rPr>
          <w:rFonts w:eastAsia="나눔명조" w:hint="eastAsia"/>
          <w:sz w:val="20"/>
          <w:szCs w:val="22"/>
        </w:rPr>
        <w:t>수준은</w:t>
      </w:r>
      <w:r w:rsidRPr="00BB2CCE">
        <w:rPr>
          <w:rFonts w:eastAsia="나눔명조" w:hint="eastAsia"/>
          <w:sz w:val="20"/>
          <w:szCs w:val="22"/>
        </w:rPr>
        <w:t xml:space="preserve"> </w:t>
      </w:r>
      <w:r w:rsidRPr="00BB2CCE">
        <w:rPr>
          <w:rFonts w:eastAsia="나눔명조" w:hint="eastAsia"/>
          <w:sz w:val="20"/>
          <w:szCs w:val="22"/>
        </w:rPr>
        <w:t>모두</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재구성된</w:t>
      </w:r>
      <w:r w:rsidRPr="00BB2CCE">
        <w:rPr>
          <w:rFonts w:eastAsia="나눔명조" w:hint="eastAsia"/>
          <w:sz w:val="20"/>
          <w:szCs w:val="22"/>
        </w:rPr>
        <w:t xml:space="preserve"> </w:t>
      </w:r>
      <w:r w:rsidRPr="00BB2CCE">
        <w:rPr>
          <w:rFonts w:eastAsia="나눔명조" w:hint="eastAsia"/>
          <w:sz w:val="20"/>
          <w:szCs w:val="22"/>
        </w:rPr>
        <w:t>변수로</w:t>
      </w:r>
      <w:r w:rsidRPr="00BB2CCE">
        <w:rPr>
          <w:rFonts w:eastAsia="나눔명조" w:hint="eastAsia"/>
          <w:sz w:val="20"/>
          <w:szCs w:val="22"/>
        </w:rPr>
        <w:t xml:space="preserve"> </w:t>
      </w:r>
      <w:r w:rsidRPr="00BB2CCE">
        <w:rPr>
          <w:rFonts w:eastAsia="나눔명조" w:hint="eastAsia"/>
          <w:sz w:val="20"/>
          <w:szCs w:val="22"/>
        </w:rPr>
        <w:t>일종의</w:t>
      </w:r>
      <w:r w:rsidRPr="00BB2CCE">
        <w:rPr>
          <w:rFonts w:eastAsia="나눔명조" w:hint="eastAsia"/>
          <w:sz w:val="20"/>
          <w:szCs w:val="22"/>
        </w:rPr>
        <w:t xml:space="preserve"> </w:t>
      </w:r>
      <w:r w:rsidRPr="00BB2CCE">
        <w:rPr>
          <w:rFonts w:eastAsia="나눔명조" w:hint="eastAsia"/>
          <w:sz w:val="20"/>
          <w:szCs w:val="22"/>
        </w:rPr>
        <w:t>표준화된</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가진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일반적으로</w:t>
      </w:r>
      <w:r w:rsidRPr="00BB2CCE">
        <w:rPr>
          <w:rFonts w:eastAsia="나눔명조" w:hint="eastAsia"/>
          <w:sz w:val="20"/>
          <w:szCs w:val="22"/>
        </w:rPr>
        <w:t xml:space="preserve"> </w:t>
      </w:r>
      <w:r w:rsidRPr="00BB2CCE">
        <w:rPr>
          <w:rFonts w:eastAsia="나눔명조" w:hint="eastAsia"/>
          <w:sz w:val="20"/>
          <w:szCs w:val="22"/>
        </w:rPr>
        <w:t>변수</w:t>
      </w:r>
      <w:r w:rsidRPr="00BB2CCE">
        <w:rPr>
          <w:rFonts w:eastAsia="나눔명조" w:hint="eastAsia"/>
          <w:sz w:val="20"/>
          <w:szCs w:val="22"/>
        </w:rPr>
        <w:t xml:space="preserve"> </w:t>
      </w:r>
      <w:r w:rsidRPr="00BB2CCE">
        <w:rPr>
          <w:rFonts w:eastAsia="나눔명조" w:hint="eastAsia"/>
          <w:sz w:val="20"/>
          <w:szCs w:val="22"/>
        </w:rPr>
        <w:t>간</w:t>
      </w:r>
      <w:r w:rsidRPr="00BB2CCE">
        <w:rPr>
          <w:rFonts w:eastAsia="나눔명조" w:hint="eastAsia"/>
          <w:sz w:val="20"/>
          <w:szCs w:val="22"/>
        </w:rPr>
        <w:t xml:space="preserve"> </w:t>
      </w:r>
      <w:r w:rsidRPr="00BB2CCE">
        <w:rPr>
          <w:rFonts w:eastAsia="나눔명조" w:hint="eastAsia"/>
          <w:sz w:val="20"/>
          <w:szCs w:val="22"/>
        </w:rPr>
        <w:t>한계효과를</w:t>
      </w:r>
      <w:r w:rsidRPr="00BB2CCE">
        <w:rPr>
          <w:rFonts w:eastAsia="나눔명조" w:hint="eastAsia"/>
          <w:sz w:val="20"/>
          <w:szCs w:val="22"/>
        </w:rPr>
        <w:t xml:space="preserve"> </w:t>
      </w:r>
      <w:r w:rsidRPr="00BB2CCE">
        <w:rPr>
          <w:rFonts w:eastAsia="나눔명조" w:hint="eastAsia"/>
          <w:sz w:val="20"/>
          <w:szCs w:val="22"/>
        </w:rPr>
        <w:t>해석하듯</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한</w:t>
      </w:r>
      <w:r w:rsidRPr="00BB2CCE">
        <w:rPr>
          <w:rFonts w:eastAsia="나눔명조" w:hint="eastAsia"/>
          <w:sz w:val="20"/>
          <w:szCs w:val="22"/>
        </w:rPr>
        <w:t xml:space="preserve"> </w:t>
      </w:r>
      <w:r w:rsidRPr="00BB2CCE">
        <w:rPr>
          <w:rFonts w:eastAsia="나눔명조" w:hint="eastAsia"/>
          <w:sz w:val="20"/>
          <w:szCs w:val="22"/>
        </w:rPr>
        <w:t>단위</w:t>
      </w:r>
      <w:r w:rsidRPr="00BB2CCE">
        <w:rPr>
          <w:rFonts w:eastAsia="나눔명조" w:hint="eastAsia"/>
          <w:sz w:val="20"/>
          <w:szCs w:val="22"/>
        </w:rPr>
        <w:t xml:space="preserve"> </w:t>
      </w:r>
      <w:r w:rsidRPr="00BB2CCE">
        <w:rPr>
          <w:rFonts w:eastAsia="나눔명조" w:hint="eastAsia"/>
          <w:sz w:val="20"/>
          <w:szCs w:val="22"/>
        </w:rPr>
        <w:t>변화가</w:t>
      </w:r>
      <w:r w:rsidRPr="00BB2CCE">
        <w:rPr>
          <w:rFonts w:eastAsia="나눔명조" w:hint="eastAsia"/>
          <w:sz w:val="20"/>
          <w:szCs w:val="22"/>
        </w:rPr>
        <w:t xml:space="preserve"> </w:t>
      </w:r>
      <w:r w:rsidRPr="00BB2CCE">
        <w:rPr>
          <w:rFonts w:eastAsia="나눔명조" w:hint="eastAsia"/>
          <w:sz w:val="20"/>
          <w:szCs w:val="22"/>
        </w:rPr>
        <w:t>아닌</w:t>
      </w:r>
      <w:r w:rsidRPr="00BB2CCE">
        <w:rPr>
          <w:rFonts w:eastAsia="나눔명조"/>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표준편차</w:t>
      </w:r>
      <w:r w:rsidRPr="00BB2CCE">
        <w:rPr>
          <w:rFonts w:eastAsia="나눔명조" w:hint="eastAsia"/>
          <w:sz w:val="20"/>
          <w:szCs w:val="22"/>
        </w:rPr>
        <w:t xml:space="preserve"> </w:t>
      </w:r>
      <w:r w:rsidRPr="00BB2CCE">
        <w:rPr>
          <w:rFonts w:eastAsia="나눔명조" w:hint="eastAsia"/>
          <w:sz w:val="20"/>
          <w:szCs w:val="22"/>
        </w:rPr>
        <w:t>변화에</w:t>
      </w:r>
      <w:r w:rsidRPr="00BB2CCE">
        <w:rPr>
          <w:rFonts w:eastAsia="나눔명조" w:hint="eastAsia"/>
          <w:sz w:val="20"/>
          <w:szCs w:val="22"/>
        </w:rPr>
        <w:t xml:space="preserve"> </w:t>
      </w:r>
      <w:r w:rsidRPr="00BB2CCE">
        <w:rPr>
          <w:rFonts w:eastAsia="나눔명조" w:hint="eastAsia"/>
          <w:sz w:val="20"/>
          <w:szCs w:val="22"/>
        </w:rPr>
        <w:t>따른</w:t>
      </w:r>
      <w:r w:rsidRPr="00BB2CCE">
        <w:rPr>
          <w:rFonts w:eastAsia="나눔명조" w:hint="eastAsia"/>
          <w:sz w:val="20"/>
          <w:szCs w:val="22"/>
        </w:rPr>
        <w:t xml:space="preserve"> </w:t>
      </w:r>
      <w:r w:rsidRPr="00BB2CCE">
        <w:rPr>
          <w:rFonts w:eastAsia="나눔명조" w:hint="eastAsia"/>
          <w:sz w:val="20"/>
          <w:szCs w:val="22"/>
        </w:rPr>
        <w:t>효과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r w:rsidRPr="00BB2CCE">
        <w:rPr>
          <w:rFonts w:eastAsia="나눔명조" w:hint="eastAsia"/>
          <w:sz w:val="20"/>
          <w:szCs w:val="22"/>
        </w:rPr>
        <w:t>이해할</w:t>
      </w:r>
      <w:r w:rsidRPr="00BB2CCE">
        <w:rPr>
          <w:rFonts w:eastAsia="나눔명조" w:hint="eastAsia"/>
          <w:sz w:val="20"/>
          <w:szCs w:val="22"/>
        </w:rPr>
        <w:t xml:space="preserve"> </w:t>
      </w:r>
      <w:r w:rsidRPr="00BB2CCE">
        <w:rPr>
          <w:rFonts w:eastAsia="나눔명조" w:hint="eastAsia"/>
          <w:sz w:val="20"/>
          <w:szCs w:val="22"/>
        </w:rPr>
        <w:t>수</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w:t>
      </w:r>
      <w:r w:rsidR="00AC7470">
        <w:rPr>
          <w:rFonts w:eastAsia="나눔명조"/>
          <w:sz w:val="20"/>
          <w:szCs w:val="22"/>
        </w:rPr>
        <w:t xml:space="preserve"> </w:t>
      </w:r>
    </w:p>
    <w:p w14:paraId="678557B1" w14:textId="77777777" w:rsidR="00D8327C" w:rsidRPr="00750801" w:rsidRDefault="00D8327C" w:rsidP="00265BC3">
      <w:pPr>
        <w:wordWrap/>
        <w:spacing w:before="120" w:after="120" w:line="276" w:lineRule="auto"/>
        <w:rPr>
          <w:rFonts w:eastAsia="나눔명조"/>
          <w:sz w:val="20"/>
          <w:szCs w:val="22"/>
        </w:rPr>
      </w:pPr>
    </w:p>
    <w:p w14:paraId="549AF99C" w14:textId="77777777" w:rsidR="00BB2CCE" w:rsidRDefault="00BB2CCE" w:rsidP="00265BC3">
      <w:pPr>
        <w:widowControl/>
        <w:wordWrap/>
        <w:autoSpaceDE/>
        <w:autoSpaceDN/>
        <w:spacing w:after="0" w:line="240" w:lineRule="auto"/>
        <w:rPr>
          <w:rFonts w:eastAsia="나눔명조"/>
          <w:smallCaps/>
          <w:sz w:val="20"/>
          <w:szCs w:val="22"/>
        </w:rPr>
      </w:pPr>
      <w:r>
        <w:rPr>
          <w:rFonts w:eastAsia="나눔명조"/>
          <w:smallCaps/>
          <w:sz w:val="20"/>
          <w:szCs w:val="22"/>
        </w:rPr>
        <w:br w:type="page"/>
      </w:r>
    </w:p>
    <w:p w14:paraId="76DC3416" w14:textId="628E7B89" w:rsidR="00D8327C" w:rsidRPr="006A2C1F" w:rsidRDefault="00BB2CCE" w:rsidP="006A2C1F">
      <w:pPr>
        <w:pStyle w:val="1"/>
      </w:pPr>
      <w:r w:rsidRPr="00BB2CCE">
        <w:rPr>
          <w:rFonts w:hint="eastAsia"/>
        </w:rPr>
        <w:lastRenderedPageBreak/>
        <w:t>경험</w:t>
      </w:r>
      <w:r w:rsidRPr="00BB2CCE">
        <w:rPr>
          <w:rFonts w:hint="eastAsia"/>
        </w:rPr>
        <w:t xml:space="preserve"> </w:t>
      </w:r>
      <w:r w:rsidRPr="00BB2CCE">
        <w:rPr>
          <w:rFonts w:hint="eastAsia"/>
        </w:rPr>
        <w:t>분석</w:t>
      </w:r>
    </w:p>
    <w:p w14:paraId="7F0C70FD" w14:textId="77777777" w:rsidR="00BB2CCE" w:rsidRPr="00BB2CCE" w:rsidRDefault="00BB2CCE" w:rsidP="00265BC3">
      <w:pPr>
        <w:wordWrap/>
        <w:spacing w:before="120" w:after="120" w:line="276" w:lineRule="auto"/>
        <w:rPr>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는</w:t>
      </w:r>
      <w:r w:rsidRPr="00BB2CCE">
        <w:rPr>
          <w:rFonts w:eastAsia="나눔명조" w:hint="eastAsia"/>
          <w:sz w:val="20"/>
          <w:szCs w:val="22"/>
        </w:rPr>
        <w:t xml:space="preserve"> </w:t>
      </w:r>
      <w:r w:rsidRPr="00BB2CCE">
        <w:rPr>
          <w:rFonts w:eastAsia="나눔명조" w:hint="eastAsia"/>
          <w:sz w:val="20"/>
          <w:szCs w:val="22"/>
        </w:rPr>
        <w:t>한국의</w:t>
      </w:r>
      <w:r w:rsidRPr="00BB2CCE">
        <w:rPr>
          <w:rFonts w:eastAsia="나눔명조" w:hint="eastAsia"/>
          <w:sz w:val="20"/>
          <w:szCs w:val="22"/>
        </w:rPr>
        <w:t xml:space="preserve"> </w:t>
      </w:r>
      <w:r w:rsidRPr="00BB2CCE">
        <w:rPr>
          <w:rFonts w:eastAsia="나눔명조" w:hint="eastAsia"/>
          <w:sz w:val="20"/>
          <w:szCs w:val="22"/>
        </w:rPr>
        <w:t>관료조직에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r w:rsidRPr="00BB2CCE">
        <w:rPr>
          <w:rFonts w:eastAsia="나눔명조" w:hint="eastAsia"/>
          <w:sz w:val="20"/>
          <w:szCs w:val="22"/>
        </w:rPr>
        <w:t>리더십과</w:t>
      </w:r>
      <w:r w:rsidRPr="00BB2CCE">
        <w:rPr>
          <w:rFonts w:eastAsia="나눔명조" w:hint="eastAsia"/>
          <w:sz w:val="20"/>
          <w:szCs w:val="22"/>
        </w:rPr>
        <w:t xml:space="preserve"> </w:t>
      </w:r>
      <w:r w:rsidRPr="00BB2CCE">
        <w:rPr>
          <w:rFonts w:eastAsia="나눔명조" w:hint="eastAsia"/>
          <w:sz w:val="20"/>
          <w:szCs w:val="22"/>
        </w:rPr>
        <w:t>조직</w:t>
      </w:r>
      <w:r w:rsidRPr="00BB2CCE">
        <w:rPr>
          <w:rFonts w:eastAsia="나눔명조" w:hint="eastAsia"/>
          <w:sz w:val="20"/>
          <w:szCs w:val="22"/>
        </w:rPr>
        <w:t xml:space="preserve"> </w:t>
      </w:r>
      <w:r w:rsidRPr="00BB2CCE">
        <w:rPr>
          <w:rFonts w:eastAsia="나눔명조" w:hint="eastAsia"/>
          <w:sz w:val="20"/>
          <w:szCs w:val="22"/>
        </w:rPr>
        <w:t>내</w:t>
      </w:r>
      <w:r w:rsidRPr="00BB2CCE">
        <w:rPr>
          <w:rFonts w:eastAsia="나눔명조" w:hint="eastAsia"/>
          <w:sz w:val="20"/>
          <w:szCs w:val="22"/>
        </w:rPr>
        <w:t xml:space="preserve"> </w:t>
      </w:r>
      <w:r w:rsidRPr="00BB2CCE">
        <w:rPr>
          <w:rFonts w:eastAsia="나눔명조" w:hint="eastAsia"/>
          <w:sz w:val="20"/>
          <w:szCs w:val="22"/>
        </w:rPr>
        <w:t>소통</w:t>
      </w:r>
      <w:r w:rsidRPr="00BB2CCE">
        <w:rPr>
          <w:rFonts w:eastAsia="나눔명조" w:hint="eastAsia"/>
          <w:sz w:val="20"/>
          <w:szCs w:val="22"/>
        </w:rPr>
        <w:t xml:space="preserve"> </w:t>
      </w:r>
      <w:r w:rsidRPr="00BB2CCE">
        <w:rPr>
          <w:rFonts w:eastAsia="나눔명조" w:hint="eastAsia"/>
          <w:sz w:val="20"/>
          <w:szCs w:val="22"/>
        </w:rPr>
        <w:t>노력이</w:t>
      </w:r>
      <w:r w:rsidRPr="00BB2CCE">
        <w:rPr>
          <w:rFonts w:eastAsia="나눔명조" w:hint="eastAsia"/>
          <w:sz w:val="20"/>
          <w:szCs w:val="22"/>
        </w:rPr>
        <w:t xml:space="preserve"> </w:t>
      </w:r>
      <w:r w:rsidRPr="00BB2CCE">
        <w:rPr>
          <w:rFonts w:eastAsia="나눔명조" w:hint="eastAsia"/>
          <w:sz w:val="20"/>
          <w:szCs w:val="22"/>
        </w:rPr>
        <w:t>개별</w:t>
      </w:r>
      <w:r w:rsidRPr="00BB2CCE">
        <w:rPr>
          <w:rFonts w:eastAsia="나눔명조" w:hint="eastAsia"/>
          <w:sz w:val="20"/>
          <w:szCs w:val="22"/>
        </w:rPr>
        <w:t xml:space="preserve"> </w:t>
      </w:r>
      <w:r w:rsidRPr="00BB2CCE">
        <w:rPr>
          <w:rFonts w:eastAsia="나눔명조" w:hint="eastAsia"/>
          <w:sz w:val="20"/>
          <w:szCs w:val="22"/>
        </w:rPr>
        <w:t>관료의</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미치는</w:t>
      </w:r>
      <w:r w:rsidRPr="00BB2CCE">
        <w:rPr>
          <w:rFonts w:eastAsia="나눔명조" w:hint="eastAsia"/>
          <w:sz w:val="20"/>
          <w:szCs w:val="22"/>
        </w:rPr>
        <w:t xml:space="preserve"> </w:t>
      </w:r>
      <w:r w:rsidRPr="00BB2CCE">
        <w:rPr>
          <w:rFonts w:eastAsia="나눔명조" w:hint="eastAsia"/>
          <w:sz w:val="20"/>
          <w:szCs w:val="22"/>
        </w:rPr>
        <w:t>효과에</w:t>
      </w:r>
      <w:r w:rsidRPr="00BB2CCE">
        <w:rPr>
          <w:rFonts w:eastAsia="나눔명조" w:hint="eastAsia"/>
          <w:sz w:val="20"/>
          <w:szCs w:val="22"/>
        </w:rPr>
        <w:t xml:space="preserve"> </w:t>
      </w:r>
      <w:r w:rsidRPr="00BB2CCE">
        <w:rPr>
          <w:rFonts w:eastAsia="나눔명조" w:hint="eastAsia"/>
          <w:sz w:val="20"/>
          <w:szCs w:val="22"/>
        </w:rPr>
        <w:t>관한</w:t>
      </w:r>
      <w:r w:rsidRPr="00BB2CCE">
        <w:rPr>
          <w:rFonts w:eastAsia="나눔명조" w:hint="eastAsia"/>
          <w:sz w:val="20"/>
          <w:szCs w:val="22"/>
        </w:rPr>
        <w:t xml:space="preserve"> </w:t>
      </w:r>
      <w:r w:rsidRPr="00BB2CCE">
        <w:rPr>
          <w:rFonts w:eastAsia="나눔명조" w:hint="eastAsia"/>
          <w:sz w:val="20"/>
          <w:szCs w:val="22"/>
        </w:rPr>
        <w:t>네</w:t>
      </w:r>
      <w:r w:rsidRPr="00BB2CCE">
        <w:rPr>
          <w:rFonts w:eastAsia="나눔명조" w:hint="eastAsia"/>
          <w:sz w:val="20"/>
          <w:szCs w:val="22"/>
        </w:rPr>
        <w:t xml:space="preserve"> </w:t>
      </w:r>
      <w:r w:rsidRPr="00BB2CCE">
        <w:rPr>
          <w:rFonts w:eastAsia="나눔명조" w:hint="eastAsia"/>
          <w:sz w:val="20"/>
          <w:szCs w:val="22"/>
        </w:rPr>
        <w:t>가지</w:t>
      </w:r>
      <w:r w:rsidRPr="00BB2CCE">
        <w:rPr>
          <w:rFonts w:eastAsia="나눔명조" w:hint="eastAsia"/>
          <w:sz w:val="20"/>
          <w:szCs w:val="22"/>
        </w:rPr>
        <w:t xml:space="preserve"> </w:t>
      </w:r>
      <w:r w:rsidRPr="00BB2CCE">
        <w:rPr>
          <w:rFonts w:eastAsia="나눔명조" w:hint="eastAsia"/>
          <w:sz w:val="20"/>
          <w:szCs w:val="22"/>
        </w:rPr>
        <w:t>가설을</w:t>
      </w:r>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이를</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한다</w:t>
      </w:r>
      <w:r w:rsidRPr="00BB2CCE">
        <w:rPr>
          <w:rFonts w:eastAsia="나눔명조"/>
          <w:sz w:val="20"/>
          <w:szCs w:val="22"/>
        </w:rPr>
        <w:t xml:space="preserve">. </w:t>
      </w:r>
      <w:r w:rsidRPr="00BB2CCE">
        <w:rPr>
          <w:rFonts w:eastAsia="나눔명조" w:hint="eastAsia"/>
          <w:sz w:val="20"/>
          <w:szCs w:val="22"/>
        </w:rPr>
        <w:t>자료는</w:t>
      </w:r>
      <w:r w:rsidRPr="00BB2CCE">
        <w:rPr>
          <w:rFonts w:eastAsia="나눔명조" w:hint="eastAsia"/>
          <w:sz w:val="20"/>
          <w:szCs w:val="22"/>
        </w:rPr>
        <w:t xml:space="preserve"> </w:t>
      </w:r>
      <w:r w:rsidRPr="00BB2CCE">
        <w:rPr>
          <w:rFonts w:eastAsia="나눔명조" w:hint="eastAsia"/>
          <w:sz w:val="20"/>
          <w:szCs w:val="22"/>
        </w:rPr>
        <w:t>한국행정연구원이</w:t>
      </w:r>
      <w:r w:rsidRPr="00BB2CCE">
        <w:rPr>
          <w:rFonts w:eastAsia="나눔명조" w:hint="eastAsia"/>
          <w:sz w:val="20"/>
          <w:szCs w:val="22"/>
        </w:rPr>
        <w:t xml:space="preserve"> </w:t>
      </w:r>
      <w:r w:rsidRPr="00BB2CCE">
        <w:rPr>
          <w:rFonts w:eastAsia="나눔명조" w:hint="eastAsia"/>
          <w:sz w:val="20"/>
          <w:szCs w:val="22"/>
        </w:rPr>
        <w:t>주관하여</w:t>
      </w:r>
      <w:r w:rsidRPr="00BB2CCE">
        <w:rPr>
          <w:rFonts w:eastAsia="나눔명조" w:hint="eastAsia"/>
          <w:sz w:val="20"/>
          <w:szCs w:val="22"/>
        </w:rPr>
        <w:t xml:space="preserve"> </w:t>
      </w:r>
      <w:r w:rsidRPr="00BB2CCE">
        <w:rPr>
          <w:rFonts w:eastAsia="나눔명조" w:hint="eastAsia"/>
          <w:sz w:val="20"/>
          <w:szCs w:val="22"/>
        </w:rPr>
        <w:t>㈜</w:t>
      </w:r>
      <w:proofErr w:type="spellStart"/>
      <w:r w:rsidRPr="00BB2CCE">
        <w:rPr>
          <w:rFonts w:eastAsia="나눔명조" w:hint="eastAsia"/>
          <w:sz w:val="20"/>
          <w:szCs w:val="22"/>
        </w:rPr>
        <w:t>리서치앤리서치가</w:t>
      </w:r>
      <w:proofErr w:type="spellEnd"/>
      <w:r w:rsidRPr="00BB2CCE">
        <w:rPr>
          <w:rFonts w:eastAsia="나눔명조" w:hint="eastAsia"/>
          <w:sz w:val="20"/>
          <w:szCs w:val="22"/>
        </w:rPr>
        <w:t xml:space="preserve"> </w:t>
      </w:r>
      <w:r w:rsidRPr="00BB2CCE">
        <w:rPr>
          <w:rFonts w:eastAsia="나눔명조" w:hint="eastAsia"/>
          <w:sz w:val="20"/>
          <w:szCs w:val="22"/>
        </w:rPr>
        <w:t>조사한</w:t>
      </w:r>
      <w:r w:rsidRPr="00BB2CCE">
        <w:rPr>
          <w:rFonts w:eastAsia="나눔명조" w:hint="eastAsia"/>
          <w:sz w:val="20"/>
          <w:szCs w:val="22"/>
        </w:rPr>
        <w:t xml:space="preserve"> </w:t>
      </w:r>
      <w:r w:rsidRPr="00BB2CCE">
        <w:rPr>
          <w:rFonts w:eastAsia="나눔명조"/>
          <w:sz w:val="20"/>
          <w:szCs w:val="22"/>
        </w:rPr>
        <w:t>2020</w:t>
      </w:r>
      <w:r w:rsidRPr="00BB2CCE">
        <w:rPr>
          <w:rFonts w:eastAsia="나눔명조" w:hint="eastAsia"/>
          <w:sz w:val="20"/>
          <w:szCs w:val="22"/>
        </w:rPr>
        <w:t>년</w:t>
      </w:r>
      <w:r w:rsidRPr="00BB2CCE">
        <w:rPr>
          <w:rFonts w:eastAsia="나눔명조" w:hint="eastAsia"/>
          <w:sz w:val="20"/>
          <w:szCs w:val="22"/>
        </w:rPr>
        <w:t xml:space="preserve"> </w:t>
      </w:r>
      <w:r w:rsidRPr="00BB2CCE">
        <w:rPr>
          <w:rFonts w:eastAsia="나눔명조" w:hint="eastAsia"/>
          <w:sz w:val="20"/>
          <w:szCs w:val="22"/>
        </w:rPr>
        <w:t>「공직생활실태조사」</w:t>
      </w:r>
      <w:r w:rsidRPr="00BB2CCE">
        <w:rPr>
          <w:rFonts w:eastAsia="나눔명조" w:hint="eastAsia"/>
          <w:sz w:val="20"/>
          <w:szCs w:val="22"/>
        </w:rPr>
        <w:t xml:space="preserve"> </w:t>
      </w:r>
      <w:r w:rsidRPr="00BB2CCE">
        <w:rPr>
          <w:rFonts w:eastAsia="나눔명조" w:hint="eastAsia"/>
          <w:sz w:val="20"/>
          <w:szCs w:val="22"/>
        </w:rPr>
        <w:t>자료로</w:t>
      </w:r>
      <w:r w:rsidRPr="00BB2CCE">
        <w:rPr>
          <w:rFonts w:eastAsia="나눔명조"/>
          <w:sz w:val="20"/>
          <w:szCs w:val="22"/>
        </w:rPr>
        <w:t xml:space="preserve">, </w:t>
      </w:r>
      <w:r w:rsidRPr="00BB2CCE">
        <w:rPr>
          <w:rFonts w:eastAsia="나눔명조" w:hint="eastAsia"/>
          <w:sz w:val="20"/>
          <w:szCs w:val="22"/>
        </w:rPr>
        <w:t>중앙행정기관</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광역지방자치단체의</w:t>
      </w:r>
      <w:r w:rsidRPr="00BB2CCE">
        <w:rPr>
          <w:rFonts w:eastAsia="나눔명조" w:hint="eastAsia"/>
          <w:sz w:val="20"/>
          <w:szCs w:val="22"/>
        </w:rPr>
        <w:t xml:space="preserve"> </w:t>
      </w:r>
      <w:r w:rsidRPr="00BB2CCE">
        <w:rPr>
          <w:rFonts w:eastAsia="나눔명조" w:hint="eastAsia"/>
          <w:sz w:val="20"/>
          <w:szCs w:val="22"/>
        </w:rPr>
        <w:t>공무원을</w:t>
      </w:r>
      <w:r w:rsidRPr="00BB2CCE">
        <w:rPr>
          <w:rFonts w:eastAsia="나눔명조" w:hint="eastAsia"/>
          <w:sz w:val="20"/>
          <w:szCs w:val="22"/>
        </w:rPr>
        <w:t xml:space="preserve"> </w:t>
      </w:r>
      <w:r w:rsidRPr="00BB2CCE">
        <w:rPr>
          <w:rFonts w:eastAsia="나눔명조" w:hint="eastAsia"/>
          <w:sz w:val="20"/>
          <w:szCs w:val="22"/>
        </w:rPr>
        <w:t>대상으로</w:t>
      </w:r>
      <w:r w:rsidRPr="00BB2CCE">
        <w:rPr>
          <w:rFonts w:eastAsia="나눔명조" w:hint="eastAsia"/>
          <w:sz w:val="20"/>
          <w:szCs w:val="22"/>
        </w:rPr>
        <w:t xml:space="preserve"> </w:t>
      </w:r>
      <w:r w:rsidRPr="00BB2CCE">
        <w:rPr>
          <w:rFonts w:eastAsia="나눔명조" w:hint="eastAsia"/>
          <w:sz w:val="20"/>
          <w:szCs w:val="22"/>
        </w:rPr>
        <w:t>정부의</w:t>
      </w:r>
      <w:r w:rsidRPr="00BB2CCE">
        <w:rPr>
          <w:rFonts w:eastAsia="나눔명조" w:hint="eastAsia"/>
          <w:sz w:val="20"/>
          <w:szCs w:val="22"/>
        </w:rPr>
        <w:t xml:space="preserve"> </w:t>
      </w:r>
      <w:r w:rsidRPr="00BB2CCE">
        <w:rPr>
          <w:rFonts w:eastAsia="나눔명조" w:hint="eastAsia"/>
          <w:sz w:val="20"/>
          <w:szCs w:val="22"/>
        </w:rPr>
        <w:t>인력관리</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조직운영</w:t>
      </w:r>
      <w:r w:rsidRPr="00BB2CCE">
        <w:rPr>
          <w:rFonts w:eastAsia="나눔명조" w:hint="eastAsia"/>
          <w:sz w:val="20"/>
          <w:szCs w:val="22"/>
        </w:rPr>
        <w:t xml:space="preserve"> </w:t>
      </w:r>
      <w:r w:rsidRPr="00BB2CCE">
        <w:rPr>
          <w:rFonts w:eastAsia="나눔명조" w:hint="eastAsia"/>
          <w:sz w:val="20"/>
          <w:szCs w:val="22"/>
        </w:rPr>
        <w:t>등에</w:t>
      </w:r>
      <w:r w:rsidRPr="00BB2CCE">
        <w:rPr>
          <w:rFonts w:eastAsia="나눔명조" w:hint="eastAsia"/>
          <w:sz w:val="20"/>
          <w:szCs w:val="22"/>
        </w:rPr>
        <w:t xml:space="preserve"> </w:t>
      </w:r>
      <w:r w:rsidRPr="00BB2CCE">
        <w:rPr>
          <w:rFonts w:eastAsia="나눔명조" w:hint="eastAsia"/>
          <w:sz w:val="20"/>
          <w:szCs w:val="22"/>
        </w:rPr>
        <w:t>대한</w:t>
      </w:r>
      <w:r w:rsidRPr="00BB2CCE">
        <w:rPr>
          <w:rFonts w:eastAsia="나눔명조" w:hint="eastAsia"/>
          <w:sz w:val="20"/>
          <w:szCs w:val="22"/>
        </w:rPr>
        <w:t xml:space="preserve"> </w:t>
      </w:r>
      <w:r w:rsidRPr="00BB2CCE">
        <w:rPr>
          <w:rFonts w:eastAsia="나눔명조" w:hint="eastAsia"/>
          <w:sz w:val="20"/>
          <w:szCs w:val="22"/>
        </w:rPr>
        <w:t>인식을</w:t>
      </w:r>
      <w:r w:rsidRPr="00BB2CCE">
        <w:rPr>
          <w:rFonts w:eastAsia="나눔명조" w:hint="eastAsia"/>
          <w:sz w:val="20"/>
          <w:szCs w:val="22"/>
        </w:rPr>
        <w:t xml:space="preserve"> </w:t>
      </w:r>
      <w:r w:rsidRPr="00BB2CCE">
        <w:rPr>
          <w:rFonts w:eastAsia="나눔명조" w:hint="eastAsia"/>
          <w:sz w:val="20"/>
          <w:szCs w:val="22"/>
        </w:rPr>
        <w:t>묻는</w:t>
      </w:r>
      <w:r w:rsidRPr="00BB2CCE">
        <w:rPr>
          <w:rFonts w:eastAsia="나눔명조" w:hint="eastAsia"/>
          <w:sz w:val="20"/>
          <w:szCs w:val="22"/>
        </w:rPr>
        <w:t xml:space="preserve"> </w:t>
      </w:r>
      <w:r w:rsidRPr="00BB2CCE">
        <w:rPr>
          <w:rFonts w:eastAsia="나눔명조" w:hint="eastAsia"/>
          <w:sz w:val="20"/>
          <w:szCs w:val="22"/>
        </w:rPr>
        <w:t>설문항들을</w:t>
      </w:r>
      <w:r w:rsidRPr="00BB2CCE">
        <w:rPr>
          <w:rFonts w:eastAsia="나눔명조" w:hint="eastAsia"/>
          <w:sz w:val="20"/>
          <w:szCs w:val="22"/>
        </w:rPr>
        <w:t xml:space="preserve"> </w:t>
      </w:r>
      <w:r w:rsidRPr="00BB2CCE">
        <w:rPr>
          <w:rFonts w:eastAsia="나눔명조" w:hint="eastAsia"/>
          <w:sz w:val="20"/>
          <w:szCs w:val="22"/>
        </w:rPr>
        <w:t>포함하고</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w:t>
      </w:r>
    </w:p>
    <w:p w14:paraId="565FF288" w14:textId="45147A77" w:rsidR="00015997" w:rsidRDefault="00015997" w:rsidP="00265BC3">
      <w:pPr>
        <w:wordWrap/>
        <w:spacing w:before="120" w:after="120" w:line="276" w:lineRule="auto"/>
        <w:rPr>
          <w:rFonts w:eastAsia="나눔명조"/>
          <w:sz w:val="20"/>
          <w:szCs w:val="22"/>
        </w:rPr>
      </w:pPr>
    </w:p>
    <w:p w14:paraId="64C6AC59" w14:textId="55650FEA" w:rsidR="00BB2CCE" w:rsidRPr="00BB2CCE" w:rsidRDefault="00BB2CCE" w:rsidP="00265BC3">
      <w:pPr>
        <w:pStyle w:val="af"/>
        <w:keepNext/>
        <w:jc w:val="center"/>
        <w:rPr>
          <w:rFonts w:ascii="나눔명조" w:eastAsia="나눔명조" w:hAnsi="나눔명조"/>
          <w:i w:val="0"/>
          <w:iCs w:val="0"/>
          <w:sz w:val="20"/>
          <w:szCs w:val="20"/>
        </w:rPr>
      </w:pPr>
      <w:r w:rsidRPr="00BB2CCE">
        <w:rPr>
          <w:rFonts w:ascii="나눔명조" w:eastAsia="나눔명조" w:hAnsi="나눔명조" w:hint="eastAsia"/>
          <w:i w:val="0"/>
          <w:iCs w:val="0"/>
          <w:sz w:val="20"/>
          <w:szCs w:val="20"/>
        </w:rPr>
        <w:t xml:space="preserve">표 </w:t>
      </w:r>
      <w:r w:rsidRPr="00BB2CCE">
        <w:rPr>
          <w:rFonts w:ascii="나눔명조" w:eastAsia="나눔명조" w:hAnsi="나눔명조"/>
          <w:i w:val="0"/>
          <w:iCs w:val="0"/>
          <w:sz w:val="20"/>
          <w:szCs w:val="20"/>
        </w:rPr>
        <w:fldChar w:fldCharType="begin"/>
      </w:r>
      <w:r w:rsidRPr="00265BC3">
        <w:rPr>
          <w:rFonts w:ascii="나눔명조" w:eastAsia="나눔명조" w:hAnsi="나눔명조"/>
          <w:i w:val="0"/>
          <w:iCs w:val="0"/>
          <w:sz w:val="20"/>
          <w:szCs w:val="20"/>
        </w:rPr>
        <w:instrText xml:space="preserve"> </w:instrText>
      </w:r>
      <w:r w:rsidRPr="00265BC3">
        <w:rPr>
          <w:rFonts w:ascii="나눔명조" w:eastAsia="나눔명조" w:hAnsi="나눔명조" w:hint="eastAsia"/>
          <w:i w:val="0"/>
          <w:iCs w:val="0"/>
          <w:sz w:val="20"/>
          <w:szCs w:val="20"/>
        </w:rPr>
        <w:instrText>SEQ 표 \* ARABIC</w:instrText>
      </w:r>
      <w:r w:rsidRPr="00265BC3">
        <w:rPr>
          <w:rFonts w:ascii="나눔명조" w:eastAsia="나눔명조" w:hAnsi="나눔명조"/>
          <w:i w:val="0"/>
          <w:iCs w:val="0"/>
          <w:sz w:val="20"/>
          <w:szCs w:val="20"/>
        </w:rPr>
        <w:instrText xml:space="preserve"> </w:instrText>
      </w:r>
      <w:r w:rsidRPr="00BB2CCE">
        <w:rPr>
          <w:rFonts w:ascii="나눔명조" w:eastAsia="나눔명조" w:hAnsi="나눔명조"/>
          <w:i w:val="0"/>
          <w:iCs w:val="0"/>
          <w:sz w:val="20"/>
          <w:szCs w:val="20"/>
        </w:rPr>
        <w:fldChar w:fldCharType="separate"/>
      </w:r>
      <w:r w:rsidRPr="00BB2CCE">
        <w:rPr>
          <w:rFonts w:ascii="나눔명조" w:eastAsia="나눔명조" w:hAnsi="나눔명조"/>
          <w:i w:val="0"/>
          <w:iCs w:val="0"/>
          <w:noProof/>
          <w:sz w:val="20"/>
          <w:szCs w:val="20"/>
        </w:rPr>
        <w:t>7</w:t>
      </w:r>
      <w:r w:rsidRPr="00BB2CCE">
        <w:rPr>
          <w:rFonts w:ascii="나눔명조" w:eastAsia="나눔명조" w:hAnsi="나눔명조"/>
          <w:i w:val="0"/>
          <w:iCs w:val="0"/>
          <w:sz w:val="20"/>
          <w:szCs w:val="20"/>
        </w:rPr>
        <w:fldChar w:fldCharType="end"/>
      </w:r>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공공봉사동기에 대한 로지스틱 회귀모델</w:t>
      </w:r>
      <w:r w:rsidRPr="00BB2CCE">
        <w:rPr>
          <w:rFonts w:ascii="나눔명조" w:eastAsia="나눔명조" w:hAnsi="나눔명조"/>
          <w:i w:val="0"/>
          <w:iCs w:val="0"/>
          <w:sz w:val="20"/>
          <w:szCs w:val="20"/>
        </w:rPr>
        <w:br/>
        <w:t>“</w:t>
      </w:r>
      <w:r w:rsidRPr="00BB2CCE">
        <w:rPr>
          <w:rFonts w:ascii="나눔명조" w:eastAsia="나눔명조" w:hAnsi="나눔명조" w:hint="eastAsia"/>
          <w:i w:val="0"/>
          <w:iCs w:val="0"/>
          <w:sz w:val="20"/>
          <w:szCs w:val="20"/>
        </w:rPr>
        <w:t>사회에 어떤 바람직한 변화를 가져오는 것이 개인적인 성취보다 더욱 큰 의미가 있다.</w:t>
      </w:r>
      <w:r w:rsidRPr="00BB2CCE">
        <w:rPr>
          <w:rFonts w:ascii="나눔명조" w:eastAsia="나눔명조" w:hAnsi="나눔명조"/>
          <w:i w:val="0"/>
          <w:iCs w:val="0"/>
          <w:sz w:val="20"/>
          <w:szCs w:val="20"/>
        </w:rPr>
        <w:t>”</w:t>
      </w:r>
    </w:p>
    <w:tbl>
      <w:tblPr>
        <w:tblStyle w:val="20"/>
        <w:tblW w:w="0" w:type="auto"/>
        <w:jc w:val="center"/>
        <w:tblLook w:val="04A0" w:firstRow="1" w:lastRow="0" w:firstColumn="1" w:lastColumn="0" w:noHBand="0" w:noVBand="1"/>
      </w:tblPr>
      <w:tblGrid>
        <w:gridCol w:w="2330"/>
        <w:gridCol w:w="1621"/>
        <w:gridCol w:w="1621"/>
        <w:gridCol w:w="1621"/>
        <w:gridCol w:w="1621"/>
      </w:tblGrid>
      <w:tr w:rsidR="00BB2CCE" w:rsidRPr="00BB2CCE" w14:paraId="12AA8816" w14:textId="77777777" w:rsidTr="00FF0631">
        <w:trPr>
          <w:cnfStyle w:val="100000000000" w:firstRow="1" w:lastRow="0" w:firstColumn="0" w:lastColumn="0" w:oddVBand="0" w:evenVBand="0" w:oddHBand="0"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62516377" w14:textId="77777777" w:rsidR="00BB2CCE" w:rsidRPr="00BB2CCE" w:rsidRDefault="00BB2CCE" w:rsidP="00265BC3">
            <w:pPr>
              <w:wordWrap/>
              <w:spacing w:after="0" w:line="240" w:lineRule="auto"/>
              <w:rPr>
                <w:rFonts w:eastAsia="나눔명조"/>
                <w:sz w:val="20"/>
                <w:szCs w:val="22"/>
              </w:rPr>
            </w:pPr>
          </w:p>
        </w:tc>
        <w:tc>
          <w:tcPr>
            <w:tcW w:w="1621" w:type="dxa"/>
            <w:hideMark/>
          </w:tcPr>
          <w:p w14:paraId="6761BB1F" w14:textId="18CF6BD0" w:rsidR="00BB2CCE" w:rsidRPr="00BB2CCE" w:rsidRDefault="00BB2CCE" w:rsidP="00265BC3">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1</w:t>
            </w:r>
          </w:p>
        </w:tc>
        <w:tc>
          <w:tcPr>
            <w:tcW w:w="1621" w:type="dxa"/>
            <w:hideMark/>
          </w:tcPr>
          <w:p w14:paraId="2B548DDF" w14:textId="684446CF" w:rsidR="00BB2CCE" w:rsidRPr="00BB2CCE" w:rsidRDefault="00BB2CCE" w:rsidP="00265BC3">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2</w:t>
            </w:r>
          </w:p>
        </w:tc>
        <w:tc>
          <w:tcPr>
            <w:tcW w:w="1621" w:type="dxa"/>
            <w:hideMark/>
          </w:tcPr>
          <w:p w14:paraId="65D37648" w14:textId="448A5B9A" w:rsidR="00BB2CCE" w:rsidRPr="00BB2CCE" w:rsidRDefault="00BB2CCE" w:rsidP="00265BC3">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3</w:t>
            </w:r>
          </w:p>
        </w:tc>
        <w:tc>
          <w:tcPr>
            <w:tcW w:w="1621" w:type="dxa"/>
            <w:hideMark/>
          </w:tcPr>
          <w:p w14:paraId="7C6D92ED" w14:textId="688AFD33" w:rsidR="00BB2CCE" w:rsidRPr="00BB2CCE" w:rsidRDefault="00BB2CCE" w:rsidP="00265BC3">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4</w:t>
            </w:r>
          </w:p>
        </w:tc>
      </w:tr>
      <w:tr w:rsidR="00BB2CCE" w:rsidRPr="00BB2CCE" w14:paraId="1FEA8F10"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33335C61"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tc>
        <w:tc>
          <w:tcPr>
            <w:tcW w:w="1621" w:type="dxa"/>
            <w:hideMark/>
          </w:tcPr>
          <w:p w14:paraId="546BCB68"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46672A46"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ECDA2EE"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31F08D0E"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460310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29456BFA"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674C23A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p w14:paraId="6F014CC2"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6707B3F9"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47F118A"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1621" w:type="dxa"/>
            <w:hideMark/>
          </w:tcPr>
          <w:p w14:paraId="19D07B8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2**</w:t>
            </w:r>
          </w:p>
          <w:p w14:paraId="6E1EC952"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2E1E373E"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2**</w:t>
            </w:r>
          </w:p>
          <w:p w14:paraId="583A0117"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4448B8B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34E2BA1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908EE7F"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p w14:paraId="66B2738C"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5BD1B63E"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D9049CD"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1621" w:type="dxa"/>
            <w:hideMark/>
          </w:tcPr>
          <w:p w14:paraId="136BF7FF"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3*</w:t>
            </w:r>
          </w:p>
          <w:p w14:paraId="30159FC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8A0046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3DD53B68"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3854DEC5"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4**</w:t>
            </w:r>
          </w:p>
          <w:p w14:paraId="2AF30B2D"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9008E7F"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3*</w:t>
            </w:r>
          </w:p>
          <w:p w14:paraId="35676D1D"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3BE1378D" w14:textId="77777777" w:rsidTr="00FF0631">
        <w:trPr>
          <w:trHeight w:val="570"/>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17495805"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p w14:paraId="73C27614" w14:textId="77777777" w:rsidR="00BB2CCE" w:rsidRPr="00BB2CCE" w:rsidRDefault="00BB2CCE" w:rsidP="00265BC3">
            <w:pPr>
              <w:wordWrap/>
              <w:spacing w:after="0" w:line="240" w:lineRule="auto"/>
              <w:rPr>
                <w:rFonts w:eastAsia="나눔명조"/>
                <w:sz w:val="20"/>
                <w:szCs w:val="22"/>
              </w:rPr>
            </w:pPr>
            <w:r w:rsidRPr="00BB2CCE">
              <w:rPr>
                <w:rFonts w:eastAsia="나눔명조"/>
                <w:sz w:val="20"/>
                <w:szCs w:val="22"/>
              </w:rPr>
              <w:t>×</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1621" w:type="dxa"/>
            <w:hideMark/>
          </w:tcPr>
          <w:p w14:paraId="0638DB4D" w14:textId="77777777" w:rsidR="00BB2CCE" w:rsidRPr="00BB2CCE" w:rsidRDefault="00BB2CCE" w:rsidP="00265BC3">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4E41BA2A"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1***</w:t>
            </w:r>
          </w:p>
          <w:p w14:paraId="4A8FC90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091F0CD9" w14:textId="77777777" w:rsidR="00BB2CCE" w:rsidRPr="00BB2CCE" w:rsidRDefault="00BB2CCE" w:rsidP="00265BC3">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073CA060" w14:textId="77777777" w:rsidR="00BB2CCE" w:rsidRPr="00BB2CCE" w:rsidRDefault="00BB2CCE" w:rsidP="00265BC3">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B2CCE" w:rsidRPr="00BB2CCE" w14:paraId="4A2F2A93" w14:textId="77777777" w:rsidTr="00FF0631">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4A1CEA4C"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p w14:paraId="525549CA" w14:textId="77777777" w:rsidR="00BB2CCE" w:rsidRPr="00BB2CCE" w:rsidRDefault="00BB2CCE" w:rsidP="00265BC3">
            <w:pPr>
              <w:wordWrap/>
              <w:spacing w:after="0" w:line="240" w:lineRule="auto"/>
              <w:rPr>
                <w:rFonts w:eastAsia="나눔명조"/>
                <w:sz w:val="20"/>
                <w:szCs w:val="22"/>
              </w:rPr>
            </w:pPr>
            <w:r w:rsidRPr="00BB2CCE">
              <w:rPr>
                <w:rFonts w:eastAsia="나눔명조"/>
                <w:sz w:val="20"/>
                <w:szCs w:val="22"/>
              </w:rPr>
              <w:t>×</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1621" w:type="dxa"/>
            <w:hideMark/>
          </w:tcPr>
          <w:p w14:paraId="2CFC9E9B" w14:textId="77777777" w:rsidR="00BB2CCE" w:rsidRPr="00BB2CCE" w:rsidRDefault="00BB2CCE" w:rsidP="00265BC3">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c>
          <w:tcPr>
            <w:tcW w:w="1621" w:type="dxa"/>
            <w:hideMark/>
          </w:tcPr>
          <w:p w14:paraId="725D5A13" w14:textId="77777777" w:rsidR="00BB2CCE" w:rsidRPr="00BB2CCE" w:rsidRDefault="00BB2CCE" w:rsidP="00265BC3">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c>
          <w:tcPr>
            <w:tcW w:w="1621" w:type="dxa"/>
            <w:hideMark/>
          </w:tcPr>
          <w:p w14:paraId="02558CD5"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6***</w:t>
            </w:r>
          </w:p>
          <w:p w14:paraId="270879A8"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0B2FF74E" w14:textId="77777777" w:rsidR="00BB2CCE" w:rsidRPr="00BB2CCE" w:rsidRDefault="00BB2CCE" w:rsidP="00265BC3">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B2CCE" w:rsidRPr="00BB2CCE" w14:paraId="1D3BFD8A" w14:textId="77777777" w:rsidTr="00FF0631">
        <w:trPr>
          <w:trHeight w:val="570"/>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E812EEF"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p w14:paraId="0CF23F06" w14:textId="4D714D20" w:rsidR="00BB2CCE" w:rsidRPr="00BB2CCE" w:rsidRDefault="00BB2CCE" w:rsidP="00265BC3">
            <w:pPr>
              <w:wordWrap/>
              <w:spacing w:after="0" w:line="240" w:lineRule="auto"/>
              <w:rPr>
                <w:rFonts w:eastAsia="나눔명조"/>
                <w:sz w:val="20"/>
                <w:szCs w:val="22"/>
              </w:rPr>
            </w:pPr>
            <w:r w:rsidRPr="00BB2CCE">
              <w:rPr>
                <w:rFonts w:eastAsia="나눔명조"/>
                <w:sz w:val="20"/>
                <w:szCs w:val="22"/>
              </w:rPr>
              <w:t>×</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1621" w:type="dxa"/>
            <w:hideMark/>
          </w:tcPr>
          <w:p w14:paraId="4468857F" w14:textId="77777777" w:rsidR="00BB2CCE" w:rsidRPr="00BB2CCE" w:rsidRDefault="00BB2CCE" w:rsidP="00265BC3">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78D63B71" w14:textId="77777777" w:rsidR="00BB2CCE" w:rsidRPr="00BB2CCE" w:rsidRDefault="00BB2CCE" w:rsidP="00265BC3">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4DB343E1" w14:textId="77777777" w:rsidR="00BB2CCE" w:rsidRPr="00BB2CCE" w:rsidRDefault="00BB2CCE" w:rsidP="00265BC3">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713FE2E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3AEFD14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r>
      <w:tr w:rsidR="00BB2CCE" w:rsidRPr="00BB2CCE" w14:paraId="6B0A4313"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17A56D3"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성과관리</w:t>
            </w:r>
          </w:p>
        </w:tc>
        <w:tc>
          <w:tcPr>
            <w:tcW w:w="1621" w:type="dxa"/>
            <w:hideMark/>
          </w:tcPr>
          <w:p w14:paraId="6D619F43"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5527B989"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7005A1B2"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23191D35"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1582315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3EAB2A66"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7865E73"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08E241FD"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39942A88"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3BC2AA4" w14:textId="3A0A3B00"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거래적</w:t>
            </w:r>
            <w:r w:rsidR="00FF0631">
              <w:rPr>
                <w:rFonts w:eastAsia="나눔명조"/>
                <w:sz w:val="20"/>
                <w:szCs w:val="22"/>
              </w:rPr>
              <w:br/>
            </w:r>
            <w:r w:rsidRPr="00BB2CCE">
              <w:rPr>
                <w:rFonts w:eastAsia="나눔명조" w:hint="eastAsia"/>
                <w:sz w:val="20"/>
                <w:szCs w:val="22"/>
              </w:rPr>
              <w:t>조직문화</w:t>
            </w:r>
          </w:p>
        </w:tc>
        <w:tc>
          <w:tcPr>
            <w:tcW w:w="1621" w:type="dxa"/>
            <w:hideMark/>
          </w:tcPr>
          <w:p w14:paraId="64BC7712"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4***</w:t>
            </w:r>
          </w:p>
          <w:p w14:paraId="2D30CECC"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447A391B"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2***</w:t>
            </w:r>
          </w:p>
          <w:p w14:paraId="1FEDA836"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B5AEC9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3***</w:t>
            </w:r>
          </w:p>
          <w:p w14:paraId="6A32656B"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2A69A5B2"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4***</w:t>
            </w:r>
          </w:p>
          <w:p w14:paraId="32065FC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4D25AA6C"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4307ED3" w14:textId="037A911C"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변혁적</w:t>
            </w:r>
            <w:r w:rsidR="00FF0631">
              <w:rPr>
                <w:rFonts w:eastAsia="나눔명조"/>
                <w:sz w:val="20"/>
                <w:szCs w:val="22"/>
              </w:rPr>
              <w:br/>
            </w:r>
            <w:r w:rsidRPr="00BB2CCE">
              <w:rPr>
                <w:rFonts w:eastAsia="나눔명조" w:hint="eastAsia"/>
                <w:sz w:val="20"/>
                <w:szCs w:val="22"/>
              </w:rPr>
              <w:t>조직문화</w:t>
            </w:r>
          </w:p>
        </w:tc>
        <w:tc>
          <w:tcPr>
            <w:tcW w:w="1621" w:type="dxa"/>
            <w:hideMark/>
          </w:tcPr>
          <w:p w14:paraId="537E08D8"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2526160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41287A17"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4**</w:t>
            </w:r>
          </w:p>
          <w:p w14:paraId="48E092E1"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6A6FA95D"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58C136A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075A13F6"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25BC8ACD"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5B1FA12E"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3907C3CE" w14:textId="20702E4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성별</w:t>
            </w:r>
            <w:r w:rsidR="00FF0631">
              <w:rPr>
                <w:rFonts w:eastAsia="나눔명조"/>
                <w:sz w:val="20"/>
                <w:szCs w:val="22"/>
              </w:rPr>
              <w:br/>
            </w:r>
            <w:r w:rsidRPr="00BB2CCE">
              <w:rPr>
                <w:rFonts w:eastAsia="나눔명조"/>
                <w:sz w:val="20"/>
                <w:szCs w:val="22"/>
              </w:rPr>
              <w:t>(</w:t>
            </w:r>
            <w:r w:rsidRPr="00BB2CCE">
              <w:rPr>
                <w:rFonts w:eastAsia="나눔명조" w:hint="eastAsia"/>
                <w:sz w:val="20"/>
                <w:szCs w:val="22"/>
              </w:rPr>
              <w:t>여성</w:t>
            </w:r>
            <w:r w:rsidRPr="00BB2CCE">
              <w:rPr>
                <w:rFonts w:eastAsia="나눔명조" w:hint="eastAsia"/>
                <w:sz w:val="20"/>
                <w:szCs w:val="22"/>
              </w:rPr>
              <w:t xml:space="preserve"> </w:t>
            </w:r>
            <w:r w:rsidRPr="00BB2CCE">
              <w:rPr>
                <w:rFonts w:eastAsia="나눔명조"/>
                <w:sz w:val="20"/>
                <w:szCs w:val="22"/>
              </w:rPr>
              <w:t>= 1)</w:t>
            </w:r>
          </w:p>
        </w:tc>
        <w:tc>
          <w:tcPr>
            <w:tcW w:w="1621" w:type="dxa"/>
            <w:hideMark/>
          </w:tcPr>
          <w:p w14:paraId="79EF961E"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4***</w:t>
            </w:r>
          </w:p>
          <w:p w14:paraId="775EE665"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0EB9A74E"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3***</w:t>
            </w:r>
          </w:p>
          <w:p w14:paraId="0354237F"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4DE26F8A"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4***</w:t>
            </w:r>
          </w:p>
          <w:p w14:paraId="02DDE80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161A94A2"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4***</w:t>
            </w:r>
          </w:p>
          <w:p w14:paraId="14C4C0A8"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r>
      <w:tr w:rsidR="00BB2CCE" w:rsidRPr="00BB2CCE" w14:paraId="64967E94"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67774BBB" w14:textId="18D3D906"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연령</w:t>
            </w:r>
          </w:p>
        </w:tc>
        <w:tc>
          <w:tcPr>
            <w:tcW w:w="1621" w:type="dxa"/>
            <w:hideMark/>
          </w:tcPr>
          <w:p w14:paraId="66A145F5"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6***</w:t>
            </w:r>
          </w:p>
          <w:p w14:paraId="5405BFF7"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7BA23926"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19775F8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13981669"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5***</w:t>
            </w:r>
          </w:p>
          <w:p w14:paraId="4CA06A40"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118E441"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6***</w:t>
            </w:r>
          </w:p>
          <w:p w14:paraId="72F964A2"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470F5BC9"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7C82EAF9"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혼인상태</w:t>
            </w:r>
          </w:p>
        </w:tc>
        <w:tc>
          <w:tcPr>
            <w:tcW w:w="1621" w:type="dxa"/>
            <w:hideMark/>
          </w:tcPr>
          <w:p w14:paraId="457D524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8**</w:t>
            </w:r>
          </w:p>
          <w:p w14:paraId="73CA8FDC"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c>
          <w:tcPr>
            <w:tcW w:w="1621" w:type="dxa"/>
            <w:hideMark/>
          </w:tcPr>
          <w:p w14:paraId="3CFDE6DB"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9**</w:t>
            </w:r>
          </w:p>
          <w:p w14:paraId="738E23D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c>
          <w:tcPr>
            <w:tcW w:w="1621" w:type="dxa"/>
            <w:hideMark/>
          </w:tcPr>
          <w:p w14:paraId="2F00F4F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8**</w:t>
            </w:r>
          </w:p>
          <w:p w14:paraId="52C2CB9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c>
          <w:tcPr>
            <w:tcW w:w="1621" w:type="dxa"/>
            <w:hideMark/>
          </w:tcPr>
          <w:p w14:paraId="16098FF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8**</w:t>
            </w:r>
          </w:p>
          <w:p w14:paraId="07E3BE7C"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r>
      <w:tr w:rsidR="00BB2CCE" w:rsidRPr="00BB2CCE" w14:paraId="0D843BE3"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33410576"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w:t>
            </w:r>
          </w:p>
        </w:tc>
        <w:tc>
          <w:tcPr>
            <w:tcW w:w="1621" w:type="dxa"/>
            <w:hideMark/>
          </w:tcPr>
          <w:p w14:paraId="607B58B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7707E81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05603C6A"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57FA5180"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39156EAC"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064387C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67BD18E9"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5C719C40"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758DB388"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4FA37E0"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학력</w:t>
            </w:r>
          </w:p>
        </w:tc>
        <w:tc>
          <w:tcPr>
            <w:tcW w:w="1621" w:type="dxa"/>
            <w:hideMark/>
          </w:tcPr>
          <w:p w14:paraId="2E3E5FFF"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29F58863"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B7E1422"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3ED731D8"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60A00EF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776B48AF"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69D066CB"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7B047872"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6CD644CE"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582D6E01"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직급</w:t>
            </w:r>
          </w:p>
        </w:tc>
        <w:tc>
          <w:tcPr>
            <w:tcW w:w="1621" w:type="dxa"/>
            <w:hideMark/>
          </w:tcPr>
          <w:p w14:paraId="61E1F11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33EB835C"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6D1B1F22"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44865CD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71A4060E"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3C894D82"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7A6F48F8"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1A4F3CA5"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r>
      <w:tr w:rsidR="00BB2CCE" w:rsidRPr="00BB2CCE" w14:paraId="2FCFBA2D"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731A7BE2" w14:textId="2F08D239" w:rsidR="00BB2CCE" w:rsidRPr="00BB2CCE" w:rsidRDefault="00BB2CCE" w:rsidP="00265BC3">
            <w:pPr>
              <w:wordWrap/>
              <w:spacing w:after="0" w:line="240" w:lineRule="auto"/>
              <w:rPr>
                <w:rFonts w:eastAsia="나눔명조"/>
                <w:sz w:val="20"/>
                <w:szCs w:val="22"/>
              </w:rPr>
            </w:pPr>
            <w:proofErr w:type="spellStart"/>
            <w:r w:rsidRPr="00BB2CCE">
              <w:rPr>
                <w:rFonts w:eastAsia="나눔명조" w:hint="eastAsia"/>
                <w:sz w:val="20"/>
                <w:szCs w:val="22"/>
              </w:rPr>
              <w:t>주평균</w:t>
            </w:r>
            <w:proofErr w:type="spellEnd"/>
            <w:r w:rsidR="00FF0631">
              <w:rPr>
                <w:rFonts w:eastAsia="나눔명조"/>
                <w:sz w:val="20"/>
                <w:szCs w:val="22"/>
              </w:rPr>
              <w:br/>
            </w:r>
            <w:r w:rsidRPr="00BB2CCE">
              <w:rPr>
                <w:rFonts w:eastAsia="나눔명조" w:hint="eastAsia"/>
                <w:sz w:val="20"/>
                <w:szCs w:val="22"/>
              </w:rPr>
              <w:t>근무시간</w:t>
            </w:r>
          </w:p>
        </w:tc>
        <w:tc>
          <w:tcPr>
            <w:tcW w:w="1621" w:type="dxa"/>
            <w:hideMark/>
          </w:tcPr>
          <w:p w14:paraId="5A0F806A"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p w14:paraId="1FBE515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c>
          <w:tcPr>
            <w:tcW w:w="1621" w:type="dxa"/>
            <w:hideMark/>
          </w:tcPr>
          <w:p w14:paraId="6342CFCA"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152A752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c>
          <w:tcPr>
            <w:tcW w:w="1621" w:type="dxa"/>
            <w:hideMark/>
          </w:tcPr>
          <w:p w14:paraId="18DCAA1E"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6476F1AD"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c>
          <w:tcPr>
            <w:tcW w:w="1621" w:type="dxa"/>
            <w:hideMark/>
          </w:tcPr>
          <w:p w14:paraId="42225D3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p w14:paraId="3B5E6830"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r>
      <w:tr w:rsidR="00BB2CCE" w:rsidRPr="00BB2CCE" w14:paraId="57B9F2F3" w14:textId="77777777" w:rsidTr="00FF0631">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4F2627CA" w14:textId="77777777" w:rsidR="00BB2CCE" w:rsidRPr="00BB2CCE" w:rsidRDefault="00BB2CCE" w:rsidP="00265BC3">
            <w:pPr>
              <w:wordWrap/>
              <w:spacing w:after="0" w:line="240" w:lineRule="auto"/>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초과근무시간</w:t>
            </w:r>
          </w:p>
        </w:tc>
        <w:tc>
          <w:tcPr>
            <w:tcW w:w="1621" w:type="dxa"/>
            <w:hideMark/>
          </w:tcPr>
          <w:p w14:paraId="05D14940"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48F3E00F"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4EE7880C"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p w14:paraId="235B241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tc>
        <w:tc>
          <w:tcPr>
            <w:tcW w:w="1621" w:type="dxa"/>
            <w:hideMark/>
          </w:tcPr>
          <w:p w14:paraId="7A83E66F"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p w14:paraId="312C21FE"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tc>
        <w:tc>
          <w:tcPr>
            <w:tcW w:w="1621" w:type="dxa"/>
            <w:hideMark/>
          </w:tcPr>
          <w:p w14:paraId="0520D5E2"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tc>
      </w:tr>
      <w:tr w:rsidR="00BB2CCE" w:rsidRPr="00BB2CCE" w14:paraId="104210DB"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13AA48CB"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w:t>
            </w:r>
            <w:proofErr w:type="spellStart"/>
            <w:r w:rsidRPr="00BB2CCE">
              <w:rPr>
                <w:rFonts w:eastAsia="나눔명조" w:hint="eastAsia"/>
                <w:sz w:val="20"/>
                <w:szCs w:val="22"/>
              </w:rPr>
              <w:t>상수항</w:t>
            </w:r>
            <w:proofErr w:type="spellEnd"/>
            <w:r w:rsidRPr="00BB2CCE">
              <w:rPr>
                <w:rFonts w:eastAsia="나눔명조" w:hint="eastAsia"/>
                <w:sz w:val="20"/>
                <w:szCs w:val="22"/>
              </w:rPr>
              <w:t>)</w:t>
            </w:r>
          </w:p>
        </w:tc>
        <w:tc>
          <w:tcPr>
            <w:tcW w:w="1621" w:type="dxa"/>
            <w:hideMark/>
          </w:tcPr>
          <w:p w14:paraId="06B7588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33</w:t>
            </w:r>
          </w:p>
          <w:p w14:paraId="42CC298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1)</w:t>
            </w:r>
          </w:p>
        </w:tc>
        <w:tc>
          <w:tcPr>
            <w:tcW w:w="1621" w:type="dxa"/>
            <w:hideMark/>
          </w:tcPr>
          <w:p w14:paraId="2D611A5F"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0</w:t>
            </w:r>
          </w:p>
          <w:p w14:paraId="013D868E"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2)</w:t>
            </w:r>
          </w:p>
        </w:tc>
        <w:tc>
          <w:tcPr>
            <w:tcW w:w="1621" w:type="dxa"/>
            <w:hideMark/>
          </w:tcPr>
          <w:p w14:paraId="305FB97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37</w:t>
            </w:r>
          </w:p>
          <w:p w14:paraId="635B202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1)</w:t>
            </w:r>
          </w:p>
        </w:tc>
        <w:tc>
          <w:tcPr>
            <w:tcW w:w="1621" w:type="dxa"/>
            <w:hideMark/>
          </w:tcPr>
          <w:p w14:paraId="39EDBBFE"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31</w:t>
            </w:r>
          </w:p>
          <w:p w14:paraId="7051E16D"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1)</w:t>
            </w:r>
          </w:p>
        </w:tc>
      </w:tr>
      <w:tr w:rsidR="00BB2CCE" w:rsidRPr="00BB2CCE" w14:paraId="5A5EECE5"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518D5795"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AIC</w:t>
            </w:r>
          </w:p>
        </w:tc>
        <w:tc>
          <w:tcPr>
            <w:tcW w:w="1621" w:type="dxa"/>
            <w:hideMark/>
          </w:tcPr>
          <w:p w14:paraId="3665C78C"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90.05</w:t>
            </w:r>
          </w:p>
        </w:tc>
        <w:tc>
          <w:tcPr>
            <w:tcW w:w="1621" w:type="dxa"/>
            <w:hideMark/>
          </w:tcPr>
          <w:p w14:paraId="79A50638"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54.74</w:t>
            </w:r>
          </w:p>
        </w:tc>
        <w:tc>
          <w:tcPr>
            <w:tcW w:w="1621" w:type="dxa"/>
            <w:hideMark/>
          </w:tcPr>
          <w:p w14:paraId="4AEC93A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67.84</w:t>
            </w:r>
          </w:p>
        </w:tc>
        <w:tc>
          <w:tcPr>
            <w:tcW w:w="1621" w:type="dxa"/>
            <w:hideMark/>
          </w:tcPr>
          <w:p w14:paraId="70E9F4BD"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87.33</w:t>
            </w:r>
          </w:p>
        </w:tc>
      </w:tr>
      <w:tr w:rsidR="00BB2CCE" w:rsidRPr="00BB2CCE" w14:paraId="2382651A"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6B2FF50"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lastRenderedPageBreak/>
              <w:t>BIC</w:t>
            </w:r>
          </w:p>
        </w:tc>
        <w:tc>
          <w:tcPr>
            <w:tcW w:w="1621" w:type="dxa"/>
            <w:hideMark/>
          </w:tcPr>
          <w:p w14:paraId="1BF945AE"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85.69</w:t>
            </w:r>
          </w:p>
        </w:tc>
        <w:tc>
          <w:tcPr>
            <w:tcW w:w="1621" w:type="dxa"/>
            <w:hideMark/>
          </w:tcPr>
          <w:p w14:paraId="44F2DEBB"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56.74</w:t>
            </w:r>
          </w:p>
        </w:tc>
        <w:tc>
          <w:tcPr>
            <w:tcW w:w="1621" w:type="dxa"/>
            <w:hideMark/>
          </w:tcPr>
          <w:p w14:paraId="3457807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69.84</w:t>
            </w:r>
          </w:p>
        </w:tc>
        <w:tc>
          <w:tcPr>
            <w:tcW w:w="1621" w:type="dxa"/>
            <w:hideMark/>
          </w:tcPr>
          <w:p w14:paraId="1BE7B7C9"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89.33</w:t>
            </w:r>
          </w:p>
        </w:tc>
      </w:tr>
      <w:tr w:rsidR="00BB2CCE" w:rsidRPr="00BB2CCE" w14:paraId="6C073A4D"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5C6D4A12"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Log Likelihood</w:t>
            </w:r>
          </w:p>
        </w:tc>
        <w:tc>
          <w:tcPr>
            <w:tcW w:w="1621" w:type="dxa"/>
            <w:hideMark/>
          </w:tcPr>
          <w:p w14:paraId="67BF7425"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80.03</w:t>
            </w:r>
          </w:p>
        </w:tc>
        <w:tc>
          <w:tcPr>
            <w:tcW w:w="1621" w:type="dxa"/>
            <w:hideMark/>
          </w:tcPr>
          <w:p w14:paraId="36D7A6F4"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61.37</w:t>
            </w:r>
          </w:p>
        </w:tc>
        <w:tc>
          <w:tcPr>
            <w:tcW w:w="1621" w:type="dxa"/>
            <w:hideMark/>
          </w:tcPr>
          <w:p w14:paraId="0A2CAD9E"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67.92</w:t>
            </w:r>
          </w:p>
        </w:tc>
        <w:tc>
          <w:tcPr>
            <w:tcW w:w="1621" w:type="dxa"/>
            <w:hideMark/>
          </w:tcPr>
          <w:p w14:paraId="6F0D4B1B"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77.66</w:t>
            </w:r>
          </w:p>
        </w:tc>
      </w:tr>
      <w:tr w:rsidR="00BB2CCE" w:rsidRPr="00BB2CCE" w14:paraId="569C5CE1"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tcBorders>
              <w:bottom w:val="single" w:sz="4" w:space="0" w:color="7F7F7F" w:themeColor="text1" w:themeTint="80"/>
            </w:tcBorders>
            <w:hideMark/>
          </w:tcPr>
          <w:p w14:paraId="6C548099"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Deviance</w:t>
            </w:r>
          </w:p>
        </w:tc>
        <w:tc>
          <w:tcPr>
            <w:tcW w:w="1621" w:type="dxa"/>
            <w:tcBorders>
              <w:bottom w:val="single" w:sz="4" w:space="0" w:color="7F7F7F" w:themeColor="text1" w:themeTint="80"/>
            </w:tcBorders>
            <w:hideMark/>
          </w:tcPr>
          <w:p w14:paraId="00D66BB1"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60.05</w:t>
            </w:r>
          </w:p>
        </w:tc>
        <w:tc>
          <w:tcPr>
            <w:tcW w:w="1621" w:type="dxa"/>
            <w:tcBorders>
              <w:bottom w:val="single" w:sz="4" w:space="0" w:color="7F7F7F" w:themeColor="text1" w:themeTint="80"/>
            </w:tcBorders>
            <w:hideMark/>
          </w:tcPr>
          <w:p w14:paraId="3CEE0D63"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22.74</w:t>
            </w:r>
          </w:p>
        </w:tc>
        <w:tc>
          <w:tcPr>
            <w:tcW w:w="1621" w:type="dxa"/>
            <w:tcBorders>
              <w:bottom w:val="single" w:sz="4" w:space="0" w:color="7F7F7F" w:themeColor="text1" w:themeTint="80"/>
            </w:tcBorders>
            <w:hideMark/>
          </w:tcPr>
          <w:p w14:paraId="13846FA0"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35.84</w:t>
            </w:r>
          </w:p>
        </w:tc>
        <w:tc>
          <w:tcPr>
            <w:tcW w:w="1621" w:type="dxa"/>
            <w:tcBorders>
              <w:bottom w:val="single" w:sz="4" w:space="0" w:color="7F7F7F" w:themeColor="text1" w:themeTint="80"/>
            </w:tcBorders>
            <w:hideMark/>
          </w:tcPr>
          <w:p w14:paraId="5ABB1834" w14:textId="77777777" w:rsidR="00BB2CCE" w:rsidRPr="00BB2CCE" w:rsidRDefault="00BB2CCE"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55.33</w:t>
            </w:r>
          </w:p>
        </w:tc>
      </w:tr>
      <w:tr w:rsidR="00BB2CCE" w:rsidRPr="00BB2CCE" w14:paraId="304D5A99"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tcBorders>
              <w:bottom w:val="single" w:sz="4" w:space="0" w:color="auto"/>
            </w:tcBorders>
            <w:hideMark/>
          </w:tcPr>
          <w:p w14:paraId="47A40359"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Num. obs.</w:t>
            </w:r>
          </w:p>
        </w:tc>
        <w:tc>
          <w:tcPr>
            <w:tcW w:w="1621" w:type="dxa"/>
            <w:tcBorders>
              <w:bottom w:val="single" w:sz="4" w:space="0" w:color="auto"/>
            </w:tcBorders>
            <w:hideMark/>
          </w:tcPr>
          <w:p w14:paraId="7A213E7A"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c>
          <w:tcPr>
            <w:tcW w:w="1621" w:type="dxa"/>
            <w:tcBorders>
              <w:bottom w:val="single" w:sz="4" w:space="0" w:color="auto"/>
            </w:tcBorders>
            <w:hideMark/>
          </w:tcPr>
          <w:p w14:paraId="6866C3A8"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c>
          <w:tcPr>
            <w:tcW w:w="1621" w:type="dxa"/>
            <w:tcBorders>
              <w:bottom w:val="single" w:sz="4" w:space="0" w:color="auto"/>
            </w:tcBorders>
            <w:hideMark/>
          </w:tcPr>
          <w:p w14:paraId="496CEF41"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c>
          <w:tcPr>
            <w:tcW w:w="1621" w:type="dxa"/>
            <w:tcBorders>
              <w:bottom w:val="single" w:sz="4" w:space="0" w:color="auto"/>
            </w:tcBorders>
            <w:hideMark/>
          </w:tcPr>
          <w:p w14:paraId="732367AD" w14:textId="77777777" w:rsidR="00BB2CCE" w:rsidRPr="00BB2CCE" w:rsidRDefault="00BB2CCE"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r>
      <w:tr w:rsidR="00BB2CCE" w:rsidRPr="00BB2CCE" w14:paraId="74A0383B" w14:textId="77777777" w:rsidTr="00FF0631">
        <w:trPr>
          <w:trHeight w:val="539"/>
          <w:jc w:val="center"/>
        </w:trPr>
        <w:tc>
          <w:tcPr>
            <w:cnfStyle w:val="001000000000" w:firstRow="0" w:lastRow="0" w:firstColumn="1" w:lastColumn="0" w:oddVBand="0" w:evenVBand="0" w:oddHBand="0" w:evenHBand="0" w:firstRowFirstColumn="0" w:firstRowLastColumn="0" w:lastRowFirstColumn="0" w:lastRowLastColumn="0"/>
            <w:tcW w:w="8814" w:type="dxa"/>
            <w:gridSpan w:val="5"/>
            <w:tcBorders>
              <w:top w:val="single" w:sz="4" w:space="0" w:color="auto"/>
              <w:bottom w:val="nil"/>
            </w:tcBorders>
            <w:hideMark/>
          </w:tcPr>
          <w:p w14:paraId="22997813" w14:textId="77777777" w:rsidR="00BB2CCE" w:rsidRPr="00BB2CCE" w:rsidRDefault="00BB2CCE" w:rsidP="00265BC3">
            <w:pPr>
              <w:wordWrap/>
              <w:spacing w:after="0" w:line="240" w:lineRule="auto"/>
              <w:rPr>
                <w:rFonts w:eastAsia="나눔명조"/>
                <w:sz w:val="20"/>
                <w:szCs w:val="22"/>
              </w:rPr>
            </w:pPr>
            <w:r w:rsidRPr="00BB2CCE">
              <w:rPr>
                <w:rFonts w:eastAsia="나눔명조" w:hint="eastAsia"/>
                <w:sz w:val="20"/>
                <w:szCs w:val="22"/>
              </w:rPr>
              <w:t>Note: ***p &lt; 0.001; **p&lt;</w:t>
            </w:r>
            <w:proofErr w:type="gramStart"/>
            <w:r w:rsidRPr="00BB2CCE">
              <w:rPr>
                <w:rFonts w:eastAsia="나눔명조" w:hint="eastAsia"/>
                <w:sz w:val="20"/>
                <w:szCs w:val="22"/>
              </w:rPr>
              <w:t>0.01;*</w:t>
            </w:r>
            <w:proofErr w:type="gramEnd"/>
            <w:r w:rsidRPr="00BB2CCE">
              <w:rPr>
                <w:rFonts w:eastAsia="나눔명조" w:hint="eastAsia"/>
                <w:sz w:val="20"/>
                <w:szCs w:val="22"/>
              </w:rPr>
              <w:t>p&lt;0.05</w:t>
            </w:r>
          </w:p>
        </w:tc>
      </w:tr>
    </w:tbl>
    <w:p w14:paraId="3DAB0E08" w14:textId="29ED8D76" w:rsidR="00BB2CCE" w:rsidRDefault="00BB2CCE" w:rsidP="00265BC3">
      <w:pPr>
        <w:wordWrap/>
        <w:spacing w:before="120" w:after="120" w:line="276" w:lineRule="auto"/>
        <w:rPr>
          <w:rFonts w:eastAsia="나눔명조"/>
          <w:sz w:val="20"/>
          <w:szCs w:val="22"/>
        </w:rPr>
      </w:pPr>
    </w:p>
    <w:p w14:paraId="408F34CF" w14:textId="4E6D7464" w:rsidR="00FF0631" w:rsidRDefault="00FF0631" w:rsidP="00265BC3">
      <w:pPr>
        <w:wordWrap/>
        <w:spacing w:before="120" w:after="120" w:line="276" w:lineRule="auto"/>
        <w:rPr>
          <w:rFonts w:eastAsia="나눔명조"/>
          <w:sz w:val="20"/>
          <w:szCs w:val="22"/>
        </w:rPr>
      </w:pPr>
      <w:commentRangeStart w:id="1"/>
      <w:commentRangeStart w:id="2"/>
      <w:r w:rsidRPr="00FF0631">
        <w:rPr>
          <w:rFonts w:eastAsia="나눔명조" w:hint="eastAsia"/>
          <w:sz w:val="20"/>
          <w:szCs w:val="22"/>
        </w:rPr>
        <w:t>먼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표</w:t>
      </w:r>
      <w:r w:rsidRPr="00FF0631">
        <w:rPr>
          <w:rFonts w:eastAsia="나눔명조" w:hint="eastAsia"/>
          <w:sz w:val="20"/>
          <w:szCs w:val="22"/>
        </w:rPr>
        <w:t xml:space="preserve"> </w:t>
      </w:r>
      <w:r w:rsidRPr="00FF0631">
        <w:rPr>
          <w:rFonts w:eastAsia="나눔명조"/>
          <w:sz w:val="20"/>
          <w:szCs w:val="22"/>
        </w:rPr>
        <w:t>7&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공공봉사동기를</w:t>
      </w:r>
      <w:r w:rsidRPr="00FF0631">
        <w:rPr>
          <w:rFonts w:eastAsia="나눔명조" w:hint="eastAsia"/>
          <w:sz w:val="20"/>
          <w:szCs w:val="22"/>
        </w:rPr>
        <w:t xml:space="preserve"> </w:t>
      </w:r>
      <w:r w:rsidRPr="00FF0631">
        <w:rPr>
          <w:rFonts w:eastAsia="나눔명조" w:hint="eastAsia"/>
          <w:sz w:val="20"/>
          <w:szCs w:val="22"/>
        </w:rPr>
        <w:t>측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문항</w:t>
      </w:r>
      <w:r w:rsidRPr="00FF0631">
        <w:rPr>
          <w:rFonts w:eastAsia="나눔명조" w:hint="eastAsia"/>
          <w:sz w:val="20"/>
          <w:szCs w:val="22"/>
        </w:rPr>
        <w:t xml:space="preserve"> </w:t>
      </w:r>
      <w:r w:rsidRPr="00FF0631">
        <w:rPr>
          <w:rFonts w:eastAsia="나눔명조" w:hint="eastAsia"/>
          <w:sz w:val="20"/>
          <w:szCs w:val="22"/>
        </w:rPr>
        <w:t>중</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사회에</w:t>
      </w:r>
      <w:r w:rsidRPr="00FF0631">
        <w:rPr>
          <w:rFonts w:eastAsia="나눔명조" w:hint="eastAsia"/>
          <w:sz w:val="20"/>
          <w:szCs w:val="22"/>
        </w:rPr>
        <w:t xml:space="preserve"> </w:t>
      </w:r>
      <w:r w:rsidRPr="00FF0631">
        <w:rPr>
          <w:rFonts w:eastAsia="나눔명조" w:hint="eastAsia"/>
          <w:sz w:val="20"/>
          <w:szCs w:val="22"/>
        </w:rPr>
        <w:t>어떤</w:t>
      </w:r>
      <w:r w:rsidRPr="00FF0631">
        <w:rPr>
          <w:rFonts w:eastAsia="나눔명조" w:hint="eastAsia"/>
          <w:sz w:val="20"/>
          <w:szCs w:val="22"/>
        </w:rPr>
        <w:t xml:space="preserve"> </w:t>
      </w:r>
      <w:r w:rsidRPr="00FF0631">
        <w:rPr>
          <w:rFonts w:eastAsia="나눔명조" w:hint="eastAsia"/>
          <w:sz w:val="20"/>
          <w:szCs w:val="22"/>
        </w:rPr>
        <w:t>바람직한</w:t>
      </w:r>
      <w:r w:rsidRPr="00FF0631">
        <w:rPr>
          <w:rFonts w:eastAsia="나눔명조" w:hint="eastAsia"/>
          <w:sz w:val="20"/>
          <w:szCs w:val="22"/>
        </w:rPr>
        <w:t xml:space="preserve"> </w:t>
      </w:r>
      <w:r w:rsidRPr="00FF0631">
        <w:rPr>
          <w:rFonts w:eastAsia="나눔명조" w:hint="eastAsia"/>
          <w:sz w:val="20"/>
          <w:szCs w:val="22"/>
        </w:rPr>
        <w:t>변화를</w:t>
      </w:r>
      <w:r w:rsidRPr="00FF0631">
        <w:rPr>
          <w:rFonts w:eastAsia="나눔명조" w:hint="eastAsia"/>
          <w:sz w:val="20"/>
          <w:szCs w:val="22"/>
        </w:rPr>
        <w:t xml:space="preserve"> </w:t>
      </w:r>
      <w:r w:rsidRPr="00FF0631">
        <w:rPr>
          <w:rFonts w:eastAsia="나눔명조" w:hint="eastAsia"/>
          <w:sz w:val="20"/>
          <w:szCs w:val="22"/>
        </w:rPr>
        <w:t>가져오는</w:t>
      </w:r>
      <w:r w:rsidRPr="00FF0631">
        <w:rPr>
          <w:rFonts w:eastAsia="나눔명조" w:hint="eastAsia"/>
          <w:sz w:val="20"/>
          <w:szCs w:val="22"/>
        </w:rPr>
        <w:t xml:space="preserve"> </w:t>
      </w:r>
      <w:r w:rsidRPr="00FF0631">
        <w:rPr>
          <w:rFonts w:eastAsia="나눔명조" w:hint="eastAsia"/>
          <w:sz w:val="20"/>
          <w:szCs w:val="22"/>
        </w:rPr>
        <w:t>것이</w:t>
      </w:r>
      <w:r w:rsidRPr="00FF0631">
        <w:rPr>
          <w:rFonts w:eastAsia="나눔명조" w:hint="eastAsia"/>
          <w:sz w:val="20"/>
          <w:szCs w:val="22"/>
        </w:rPr>
        <w:t xml:space="preserve"> </w:t>
      </w:r>
      <w:r w:rsidRPr="00FF0631">
        <w:rPr>
          <w:rFonts w:eastAsia="나눔명조" w:hint="eastAsia"/>
          <w:sz w:val="20"/>
          <w:szCs w:val="22"/>
        </w:rPr>
        <w:t>개인적인</w:t>
      </w:r>
      <w:r w:rsidRPr="00FF0631">
        <w:rPr>
          <w:rFonts w:eastAsia="나눔명조" w:hint="eastAsia"/>
          <w:sz w:val="20"/>
          <w:szCs w:val="22"/>
        </w:rPr>
        <w:t xml:space="preserve"> </w:t>
      </w:r>
      <w:r w:rsidRPr="00FF0631">
        <w:rPr>
          <w:rFonts w:eastAsia="나눔명조" w:hint="eastAsia"/>
          <w:sz w:val="20"/>
          <w:szCs w:val="22"/>
        </w:rPr>
        <w:t>성취보다</w:t>
      </w:r>
      <w:r w:rsidRPr="00FF0631">
        <w:rPr>
          <w:rFonts w:eastAsia="나눔명조" w:hint="eastAsia"/>
          <w:sz w:val="20"/>
          <w:szCs w:val="22"/>
        </w:rPr>
        <w:t xml:space="preserve"> </w:t>
      </w:r>
      <w:r w:rsidRPr="00FF0631">
        <w:rPr>
          <w:rFonts w:eastAsia="나눔명조" w:hint="eastAsia"/>
          <w:sz w:val="20"/>
          <w:szCs w:val="22"/>
        </w:rPr>
        <w:t>더욱</w:t>
      </w:r>
      <w:r w:rsidRPr="00FF0631">
        <w:rPr>
          <w:rFonts w:eastAsia="나눔명조" w:hint="eastAsia"/>
          <w:sz w:val="20"/>
          <w:szCs w:val="22"/>
        </w:rPr>
        <w:t xml:space="preserve"> </w:t>
      </w:r>
      <w:r w:rsidRPr="00FF0631">
        <w:rPr>
          <w:rFonts w:eastAsia="나눔명조" w:hint="eastAsia"/>
          <w:sz w:val="20"/>
          <w:szCs w:val="22"/>
        </w:rPr>
        <w:t>큰</w:t>
      </w:r>
      <w:r w:rsidRPr="00FF0631">
        <w:rPr>
          <w:rFonts w:eastAsia="나눔명조" w:hint="eastAsia"/>
          <w:sz w:val="20"/>
          <w:szCs w:val="22"/>
        </w:rPr>
        <w:t xml:space="preserve"> </w:t>
      </w:r>
      <w:r w:rsidRPr="00FF0631">
        <w:rPr>
          <w:rFonts w:eastAsia="나눔명조" w:hint="eastAsia"/>
          <w:sz w:val="20"/>
          <w:szCs w:val="22"/>
        </w:rPr>
        <w:t>의미가</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w:t>
      </w:r>
      <w:r w:rsidR="00265BC3">
        <w:rPr>
          <w:rStyle w:val="a6"/>
          <w:rFonts w:eastAsia="나눔명조"/>
          <w:sz w:val="20"/>
          <w:szCs w:val="22"/>
        </w:rPr>
        <w:footnoteReference w:id="4"/>
      </w:r>
      <w:commentRangeEnd w:id="1"/>
      <w:r w:rsidR="00F63613">
        <w:rPr>
          <w:rStyle w:val="aa"/>
        </w:rPr>
        <w:commentReference w:id="1"/>
      </w:r>
      <w:commentRangeEnd w:id="2"/>
      <w:r w:rsidR="00D26274">
        <w:rPr>
          <w:rStyle w:val="aa"/>
        </w:rPr>
        <w:commentReference w:id="2"/>
      </w:r>
      <w:r w:rsidRPr="00FF0631">
        <w:rPr>
          <w:rFonts w:eastAsia="나눔명조" w:hint="eastAsia"/>
          <w:sz w:val="20"/>
          <w:szCs w:val="22"/>
        </w:rPr>
        <w:t>에</w:t>
      </w:r>
      <w:r w:rsidRPr="00FF0631">
        <w:rPr>
          <w:rFonts w:eastAsia="나눔명조" w:hint="eastAsia"/>
          <w:sz w:val="20"/>
          <w:szCs w:val="22"/>
        </w:rPr>
        <w:t xml:space="preserve"> </w:t>
      </w:r>
      <w:r w:rsidRPr="00FF0631">
        <w:rPr>
          <w:rFonts w:eastAsia="나눔명조" w:hint="eastAsia"/>
          <w:sz w:val="20"/>
          <w:szCs w:val="22"/>
        </w:rPr>
        <w:t>대해</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매우</w:t>
      </w:r>
      <w:r w:rsidRPr="00FF0631">
        <w:rPr>
          <w:rFonts w:eastAsia="나눔명조" w:hint="eastAsia"/>
          <w:sz w:val="20"/>
          <w:szCs w:val="22"/>
        </w:rPr>
        <w:t xml:space="preserve"> </w:t>
      </w:r>
      <w:r w:rsidRPr="00FF0631">
        <w:rPr>
          <w:rFonts w:eastAsia="나눔명조" w:hint="eastAsia"/>
          <w:sz w:val="20"/>
          <w:szCs w:val="22"/>
        </w:rPr>
        <w:t>그렇다</w:t>
      </w:r>
      <w:r w:rsidRPr="00FF0631">
        <w:rPr>
          <w:rFonts w:eastAsia="나눔명조"/>
          <w:sz w:val="20"/>
          <w:szCs w:val="22"/>
        </w:rPr>
        <w:t xml:space="preserve">” </w:t>
      </w:r>
      <w:r w:rsidRPr="00FF0631">
        <w:rPr>
          <w:rFonts w:eastAsia="나눔명조" w:hint="eastAsia"/>
          <w:sz w:val="20"/>
          <w:szCs w:val="22"/>
        </w:rPr>
        <w:t>또는</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그렇다</w:t>
      </w:r>
      <w:r w:rsidRPr="00FF0631">
        <w:rPr>
          <w:rFonts w:eastAsia="나눔명조"/>
          <w:sz w:val="20"/>
          <w:szCs w:val="22"/>
        </w:rPr>
        <w:t>”</w:t>
      </w:r>
      <w:proofErr w:type="spellStart"/>
      <w:r w:rsidRPr="00FF0631">
        <w:rPr>
          <w:rFonts w:eastAsia="나눔명조" w:hint="eastAsia"/>
          <w:sz w:val="20"/>
          <w:szCs w:val="22"/>
        </w:rPr>
        <w:t>라고</w:t>
      </w:r>
      <w:proofErr w:type="spellEnd"/>
      <w:r w:rsidRPr="00FF0631">
        <w:rPr>
          <w:rFonts w:eastAsia="나눔명조" w:hint="eastAsia"/>
          <w:sz w:val="20"/>
          <w:szCs w:val="22"/>
        </w:rPr>
        <w:t xml:space="preserve"> </w:t>
      </w:r>
      <w:r w:rsidRPr="00FF0631">
        <w:rPr>
          <w:rFonts w:eastAsia="나눔명조" w:hint="eastAsia"/>
          <w:sz w:val="20"/>
          <w:szCs w:val="22"/>
        </w:rPr>
        <w:t>응답한</w:t>
      </w:r>
      <w:r w:rsidRPr="00FF0631">
        <w:rPr>
          <w:rFonts w:eastAsia="나눔명조" w:hint="eastAsia"/>
          <w:sz w:val="20"/>
          <w:szCs w:val="22"/>
        </w:rPr>
        <w:t xml:space="preserve"> </w:t>
      </w:r>
      <w:r w:rsidRPr="00FF0631">
        <w:rPr>
          <w:rFonts w:eastAsia="나눔명조" w:hint="eastAsia"/>
          <w:sz w:val="20"/>
          <w:szCs w:val="22"/>
        </w:rPr>
        <w:t>경우를</w:t>
      </w:r>
      <w:r w:rsidRPr="00FF0631">
        <w:rPr>
          <w:rFonts w:eastAsia="나눔명조" w:hint="eastAsia"/>
          <w:sz w:val="20"/>
          <w:szCs w:val="22"/>
        </w:rPr>
        <w:t xml:space="preserve"> </w:t>
      </w:r>
      <w:r w:rsidRPr="00FF0631">
        <w:rPr>
          <w:rFonts w:eastAsia="나눔명조" w:hint="eastAsia"/>
          <w:sz w:val="20"/>
          <w:szCs w:val="22"/>
        </w:rPr>
        <w:t>설명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proofErr w:type="spellStart"/>
      <w:r w:rsidRPr="00FF0631">
        <w:rPr>
          <w:rFonts w:eastAsia="나눔명조" w:hint="eastAsia"/>
          <w:sz w:val="20"/>
          <w:szCs w:val="22"/>
        </w:rPr>
        <w:t>이항로지스틱</w:t>
      </w:r>
      <w:proofErr w:type="spellEnd"/>
      <w:r w:rsidRPr="00FF0631">
        <w:rPr>
          <w:rFonts w:eastAsia="나눔명조" w:hint="eastAsia"/>
          <w:sz w:val="20"/>
          <w:szCs w:val="22"/>
        </w:rPr>
        <w:t xml:space="preserve"> </w:t>
      </w:r>
      <w:r w:rsidRPr="00FF0631">
        <w:rPr>
          <w:rFonts w:eastAsia="나눔명조" w:hint="eastAsia"/>
          <w:sz w:val="20"/>
          <w:szCs w:val="22"/>
        </w:rPr>
        <w:t>회귀분석</w:t>
      </w:r>
      <w:r w:rsidRPr="00FF0631">
        <w:rPr>
          <w:rFonts w:eastAsia="나눔명조" w:hint="eastAsia"/>
          <w:sz w:val="20"/>
          <w:szCs w:val="22"/>
        </w:rPr>
        <w:t xml:space="preserve"> </w:t>
      </w:r>
      <w:r w:rsidRPr="00FF0631">
        <w:rPr>
          <w:rFonts w:eastAsia="나눔명조" w:hint="eastAsia"/>
          <w:sz w:val="20"/>
          <w:szCs w:val="22"/>
        </w:rPr>
        <w:t>결과를</w:t>
      </w:r>
      <w:r w:rsidRPr="00FF0631">
        <w:rPr>
          <w:rFonts w:eastAsia="나눔명조" w:hint="eastAsia"/>
          <w:sz w:val="20"/>
          <w:szCs w:val="22"/>
        </w:rPr>
        <w:t xml:space="preserve"> </w:t>
      </w:r>
      <w:r w:rsidRPr="00FF0631">
        <w:rPr>
          <w:rFonts w:eastAsia="나눔명조" w:hint="eastAsia"/>
          <w:sz w:val="20"/>
          <w:szCs w:val="22"/>
        </w:rPr>
        <w:t>제시하고</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첫</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과</w:t>
      </w:r>
      <w:r w:rsidRPr="00FF0631">
        <w:rPr>
          <w:rFonts w:eastAsia="나눔명조" w:hint="eastAsia"/>
          <w:sz w:val="20"/>
          <w:szCs w:val="22"/>
        </w:rPr>
        <w:t xml:space="preserve"> </w:t>
      </w:r>
      <w:r w:rsidRPr="00FF0631">
        <w:rPr>
          <w:rFonts w:eastAsia="나눔명조" w:hint="eastAsia"/>
          <w:sz w:val="20"/>
          <w:szCs w:val="22"/>
        </w:rPr>
        <w:t>두</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을</w:t>
      </w:r>
      <w:r w:rsidRPr="00FF0631">
        <w:rPr>
          <w:rFonts w:eastAsia="나눔명조" w:hint="eastAsia"/>
          <w:sz w:val="20"/>
          <w:szCs w:val="22"/>
        </w:rPr>
        <w:t xml:space="preserve"> </w:t>
      </w:r>
      <w:r w:rsidRPr="00FF0631">
        <w:rPr>
          <w:rFonts w:eastAsia="나눔명조" w:hint="eastAsia"/>
          <w:sz w:val="20"/>
          <w:szCs w:val="22"/>
        </w:rPr>
        <w:t>검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모델로</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영향을</w:t>
      </w:r>
      <w:r w:rsidRPr="00FF0631">
        <w:rPr>
          <w:rFonts w:eastAsia="나눔명조" w:hint="eastAsia"/>
          <w:sz w:val="20"/>
          <w:szCs w:val="22"/>
        </w:rPr>
        <w:t xml:space="preserve"> </w:t>
      </w:r>
      <w:r w:rsidRPr="00FF0631">
        <w:rPr>
          <w:rFonts w:eastAsia="나눔명조" w:hint="eastAsia"/>
          <w:sz w:val="20"/>
          <w:szCs w:val="22"/>
        </w:rPr>
        <w:t>미칠</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hint="eastAsia"/>
          <w:sz w:val="20"/>
          <w:szCs w:val="22"/>
        </w:rPr>
        <w:t xml:space="preserve"> </w:t>
      </w:r>
      <w:r w:rsidRPr="00FF0631">
        <w:rPr>
          <w:rFonts w:eastAsia="나눔명조" w:hint="eastAsia"/>
          <w:sz w:val="20"/>
          <w:szCs w:val="22"/>
        </w:rPr>
        <w:t>있는</w:t>
      </w:r>
      <w:r w:rsidRPr="00FF0631">
        <w:rPr>
          <w:rFonts w:eastAsia="나눔명조" w:hint="eastAsia"/>
          <w:sz w:val="20"/>
          <w:szCs w:val="22"/>
        </w:rPr>
        <w:t xml:space="preserve"> </w:t>
      </w:r>
      <w:r w:rsidRPr="00FF0631">
        <w:rPr>
          <w:rFonts w:eastAsia="나눔명조" w:hint="eastAsia"/>
          <w:sz w:val="20"/>
          <w:szCs w:val="22"/>
        </w:rPr>
        <w:t>다른</w:t>
      </w:r>
      <w:r w:rsidRPr="00FF0631">
        <w:rPr>
          <w:rFonts w:eastAsia="나눔명조" w:hint="eastAsia"/>
          <w:sz w:val="20"/>
          <w:szCs w:val="22"/>
        </w:rPr>
        <w:t xml:space="preserve"> </w:t>
      </w:r>
      <w:r w:rsidRPr="00FF0631">
        <w:rPr>
          <w:rFonts w:eastAsia="나눔명조" w:hint="eastAsia"/>
          <w:sz w:val="20"/>
          <w:szCs w:val="22"/>
        </w:rPr>
        <w:t>요인들―성과</w:t>
      </w:r>
      <w:r w:rsidRPr="00FF0631">
        <w:rPr>
          <w:rFonts w:eastAsia="나눔명조" w:hint="eastAsia"/>
          <w:sz w:val="20"/>
          <w:szCs w:val="22"/>
        </w:rPr>
        <w:t xml:space="preserve"> </w:t>
      </w:r>
      <w:r w:rsidRPr="00FF0631">
        <w:rPr>
          <w:rFonts w:eastAsia="나눔명조" w:hint="eastAsia"/>
          <w:sz w:val="20"/>
          <w:szCs w:val="22"/>
        </w:rPr>
        <w:t>관리</w:t>
      </w:r>
      <w:r w:rsidRPr="00FF0631">
        <w:rPr>
          <w:rFonts w:eastAsia="나눔명조"/>
          <w:sz w:val="20"/>
          <w:szCs w:val="22"/>
        </w:rPr>
        <w:t xml:space="preserve">, </w:t>
      </w:r>
      <w:r w:rsidRPr="00FF0631">
        <w:rPr>
          <w:rFonts w:eastAsia="나눔명조" w:hint="eastAsia"/>
          <w:sz w:val="20"/>
          <w:szCs w:val="22"/>
        </w:rPr>
        <w:t>조직문화</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응답자의</w:t>
      </w:r>
      <w:r w:rsidRPr="00FF0631">
        <w:rPr>
          <w:rFonts w:eastAsia="나눔명조" w:hint="eastAsia"/>
          <w:sz w:val="20"/>
          <w:szCs w:val="22"/>
        </w:rPr>
        <w:t xml:space="preserve"> </w:t>
      </w:r>
      <w:r w:rsidRPr="00FF0631">
        <w:rPr>
          <w:rFonts w:eastAsia="나눔명조" w:hint="eastAsia"/>
          <w:sz w:val="20"/>
          <w:szCs w:val="22"/>
        </w:rPr>
        <w:t>인구통계학적</w:t>
      </w:r>
      <w:r w:rsidRPr="00FF0631">
        <w:rPr>
          <w:rFonts w:eastAsia="나눔명조" w:hint="eastAsia"/>
          <w:sz w:val="20"/>
          <w:szCs w:val="22"/>
        </w:rPr>
        <w:t xml:space="preserve"> </w:t>
      </w:r>
      <w:r w:rsidRPr="00FF0631">
        <w:rPr>
          <w:rFonts w:eastAsia="나눔명조" w:hint="eastAsia"/>
          <w:sz w:val="20"/>
          <w:szCs w:val="22"/>
        </w:rPr>
        <w:t>요인들</w:t>
      </w:r>
      <w:r w:rsidRPr="00FF0631">
        <w:rPr>
          <w:rFonts w:eastAsia="나눔명조"/>
          <w:sz w:val="20"/>
          <w:szCs w:val="22"/>
        </w:rPr>
        <w:t>(</w:t>
      </w:r>
      <w:r w:rsidRPr="00FF0631">
        <w:rPr>
          <w:rFonts w:eastAsia="나눔명조" w:hint="eastAsia"/>
          <w:sz w:val="20"/>
          <w:szCs w:val="22"/>
        </w:rPr>
        <w:t>성별</w:t>
      </w:r>
      <w:r w:rsidRPr="00FF0631">
        <w:rPr>
          <w:rFonts w:eastAsia="나눔명조"/>
          <w:sz w:val="20"/>
          <w:szCs w:val="22"/>
        </w:rPr>
        <w:t xml:space="preserve">, </w:t>
      </w:r>
      <w:proofErr w:type="spellStart"/>
      <w:r w:rsidRPr="00FF0631">
        <w:rPr>
          <w:rFonts w:eastAsia="나눔명조" w:hint="eastAsia"/>
          <w:sz w:val="20"/>
          <w:szCs w:val="22"/>
        </w:rPr>
        <w:t>연량</w:t>
      </w:r>
      <w:proofErr w:type="spellEnd"/>
      <w:r w:rsidRPr="00FF0631">
        <w:rPr>
          <w:rFonts w:eastAsia="나눔명조"/>
          <w:sz w:val="20"/>
          <w:szCs w:val="22"/>
        </w:rPr>
        <w:t xml:space="preserve">, </w:t>
      </w:r>
      <w:r w:rsidRPr="00FF0631">
        <w:rPr>
          <w:rFonts w:eastAsia="나눔명조" w:hint="eastAsia"/>
          <w:sz w:val="20"/>
          <w:szCs w:val="22"/>
        </w:rPr>
        <w:t>결혼</w:t>
      </w:r>
      <w:r w:rsidRPr="00FF0631">
        <w:rPr>
          <w:rFonts w:eastAsia="나눔명조" w:hint="eastAsia"/>
          <w:sz w:val="20"/>
          <w:szCs w:val="22"/>
        </w:rPr>
        <w:t xml:space="preserve"> </w:t>
      </w:r>
      <w:r w:rsidRPr="00FF0631">
        <w:rPr>
          <w:rFonts w:eastAsia="나눔명조" w:hint="eastAsia"/>
          <w:sz w:val="20"/>
          <w:szCs w:val="22"/>
        </w:rPr>
        <w:t>여부</w:t>
      </w:r>
      <w:r w:rsidRPr="00FF0631">
        <w:rPr>
          <w:rFonts w:eastAsia="나눔명조"/>
          <w:sz w:val="20"/>
          <w:szCs w:val="22"/>
        </w:rPr>
        <w:t xml:space="preserve">, </w:t>
      </w:r>
      <w:r w:rsidRPr="00FF0631">
        <w:rPr>
          <w:rFonts w:eastAsia="나눔명조" w:hint="eastAsia"/>
          <w:sz w:val="20"/>
          <w:szCs w:val="22"/>
        </w:rPr>
        <w:t>자녀의</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학력</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직급</w:t>
      </w:r>
      <w:r w:rsidRPr="00FF0631">
        <w:rPr>
          <w:rFonts w:eastAsia="나눔명조"/>
          <w:sz w:val="20"/>
          <w:szCs w:val="22"/>
        </w:rPr>
        <w:t xml:space="preserve">, </w:t>
      </w:r>
      <w:proofErr w:type="spellStart"/>
      <w:r w:rsidRPr="00FF0631">
        <w:rPr>
          <w:rFonts w:eastAsia="나눔명조" w:hint="eastAsia"/>
          <w:sz w:val="20"/>
          <w:szCs w:val="22"/>
        </w:rPr>
        <w:t>주평균</w:t>
      </w:r>
      <w:proofErr w:type="spellEnd"/>
      <w:r w:rsidRPr="00FF0631">
        <w:rPr>
          <w:rFonts w:eastAsia="나눔명조" w:hint="eastAsia"/>
          <w:sz w:val="20"/>
          <w:szCs w:val="22"/>
        </w:rPr>
        <w:t xml:space="preserve"> </w:t>
      </w:r>
      <w:r w:rsidRPr="00FF0631">
        <w:rPr>
          <w:rFonts w:eastAsia="나눔명조" w:hint="eastAsia"/>
          <w:sz w:val="20"/>
          <w:szCs w:val="22"/>
        </w:rPr>
        <w:t>근무시간</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proofErr w:type="spellStart"/>
      <w:r w:rsidRPr="00FF0631">
        <w:rPr>
          <w:rFonts w:eastAsia="나눔명조" w:hint="eastAsia"/>
          <w:sz w:val="20"/>
          <w:szCs w:val="22"/>
        </w:rPr>
        <w:t>주평균</w:t>
      </w:r>
      <w:proofErr w:type="spellEnd"/>
      <w:r w:rsidRPr="00FF0631">
        <w:rPr>
          <w:rFonts w:eastAsia="나눔명조" w:hint="eastAsia"/>
          <w:sz w:val="20"/>
          <w:szCs w:val="22"/>
        </w:rPr>
        <w:t xml:space="preserve"> </w:t>
      </w:r>
      <w:r w:rsidRPr="00FF0631">
        <w:rPr>
          <w:rFonts w:eastAsia="나눔명조" w:hint="eastAsia"/>
          <w:sz w:val="20"/>
          <w:szCs w:val="22"/>
        </w:rPr>
        <w:t>초과근무시간</w:t>
      </w:r>
      <w:r w:rsidRPr="00FF0631">
        <w:rPr>
          <w:rFonts w:eastAsia="나눔명조"/>
          <w:sz w:val="20"/>
          <w:szCs w:val="22"/>
        </w:rPr>
        <w:t>)</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통제하였을</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응답자들이</w:t>
      </w:r>
      <w:r w:rsidRPr="00FF0631">
        <w:rPr>
          <w:rFonts w:eastAsia="나눔명조" w:hint="eastAsia"/>
          <w:sz w:val="20"/>
          <w:szCs w:val="22"/>
        </w:rPr>
        <w:t xml:space="preserve"> </w:t>
      </w:r>
      <w:r w:rsidRPr="00FF0631">
        <w:rPr>
          <w:rFonts w:eastAsia="나눔명조" w:hint="eastAsia"/>
          <w:sz w:val="20"/>
          <w:szCs w:val="22"/>
        </w:rPr>
        <w:t>속한</w:t>
      </w:r>
      <w:r w:rsidRPr="00FF0631">
        <w:rPr>
          <w:rFonts w:eastAsia="나눔명조" w:hint="eastAsia"/>
          <w:sz w:val="20"/>
          <w:szCs w:val="22"/>
        </w:rPr>
        <w:t xml:space="preserve"> </w:t>
      </w:r>
      <w:r w:rsidRPr="00FF0631">
        <w:rPr>
          <w:rFonts w:eastAsia="나눔명조" w:hint="eastAsia"/>
          <w:sz w:val="20"/>
          <w:szCs w:val="22"/>
        </w:rPr>
        <w:t>관료조직</w:t>
      </w:r>
      <w:r w:rsidRPr="00FF0631">
        <w:rPr>
          <w:rFonts w:eastAsia="나눔명조" w:hint="eastAsia"/>
          <w:sz w:val="20"/>
          <w:szCs w:val="22"/>
        </w:rPr>
        <w:t xml:space="preserve"> </w:t>
      </w:r>
      <w:r w:rsidRPr="00FF0631">
        <w:rPr>
          <w:rFonts w:eastAsia="나눔명조" w:hint="eastAsia"/>
          <w:sz w:val="20"/>
          <w:szCs w:val="22"/>
        </w:rPr>
        <w:t>내</w:t>
      </w:r>
      <w:r w:rsidRPr="00FF0631">
        <w:rPr>
          <w:rFonts w:eastAsia="나눔명조" w:hint="eastAsia"/>
          <w:sz w:val="20"/>
          <w:szCs w:val="22"/>
        </w:rPr>
        <w:t xml:space="preserve"> </w:t>
      </w:r>
      <w:r w:rsidRPr="00FF0631">
        <w:rPr>
          <w:rFonts w:eastAsia="나눔명조" w:hint="eastAsia"/>
          <w:sz w:val="20"/>
          <w:szCs w:val="22"/>
        </w:rPr>
        <w:t>거래적</w:t>
      </w:r>
      <w:r w:rsidRPr="00FF0631">
        <w:rPr>
          <w:rFonts w:eastAsia="나눔명조" w:hint="eastAsia"/>
          <w:sz w:val="20"/>
          <w:szCs w:val="22"/>
        </w:rPr>
        <w:t xml:space="preserve"> </w:t>
      </w:r>
      <w:r w:rsidRPr="00FF0631">
        <w:rPr>
          <w:rFonts w:eastAsia="나눔명조" w:hint="eastAsia"/>
          <w:sz w:val="20"/>
          <w:szCs w:val="22"/>
        </w:rPr>
        <w:t>리더십과</w:t>
      </w:r>
      <w:r w:rsidRPr="00FF0631">
        <w:rPr>
          <w:rFonts w:eastAsia="나눔명조" w:hint="eastAsia"/>
          <w:sz w:val="20"/>
          <w:szCs w:val="22"/>
        </w:rPr>
        <w:t xml:space="preserve"> </w:t>
      </w:r>
      <w:r w:rsidRPr="00FF0631">
        <w:rPr>
          <w:rFonts w:eastAsia="나눔명조" w:hint="eastAsia"/>
          <w:sz w:val="20"/>
          <w:szCs w:val="22"/>
        </w:rPr>
        <w:t>변혁적</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w:t>
      </w:r>
      <w:r w:rsidRPr="00FF0631">
        <w:rPr>
          <w:rFonts w:eastAsia="나눔명조" w:hint="eastAsia"/>
          <w:sz w:val="20"/>
          <w:szCs w:val="22"/>
        </w:rPr>
        <w:t xml:space="preserve"> </w:t>
      </w:r>
      <w:r w:rsidRPr="00FF0631">
        <w:rPr>
          <w:rFonts w:eastAsia="나눔명조" w:hint="eastAsia"/>
          <w:sz w:val="20"/>
          <w:szCs w:val="22"/>
        </w:rPr>
        <w:t>수준의</w:t>
      </w:r>
      <w:r w:rsidRPr="00FF0631">
        <w:rPr>
          <w:rFonts w:eastAsia="나눔명조" w:hint="eastAsia"/>
          <w:sz w:val="20"/>
          <w:szCs w:val="22"/>
        </w:rPr>
        <w:t xml:space="preserve"> </w:t>
      </w:r>
      <w:r w:rsidRPr="00FF0631">
        <w:rPr>
          <w:rFonts w:eastAsia="나눔명조"/>
          <w:sz w:val="20"/>
          <w:szCs w:val="22"/>
        </w:rPr>
        <w:t xml:space="preserve">1 </w:t>
      </w:r>
      <w:r w:rsidRPr="00FF0631">
        <w:rPr>
          <w:rFonts w:eastAsia="나눔명조" w:hint="eastAsia"/>
          <w:sz w:val="20"/>
          <w:szCs w:val="22"/>
        </w:rPr>
        <w:t>표준편차만큼의</w:t>
      </w:r>
      <w:r w:rsidRPr="00FF0631">
        <w:rPr>
          <w:rFonts w:eastAsia="나눔명조" w:hint="eastAsia"/>
          <w:sz w:val="20"/>
          <w:szCs w:val="22"/>
        </w:rPr>
        <w:t xml:space="preserve"> </w:t>
      </w:r>
      <w:r w:rsidRPr="00FF0631">
        <w:rPr>
          <w:rFonts w:eastAsia="나눔명조" w:hint="eastAsia"/>
          <w:sz w:val="20"/>
          <w:szCs w:val="22"/>
        </w:rPr>
        <w:t>변화가</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대한</w:t>
      </w:r>
      <w:r w:rsidRPr="00FF0631">
        <w:rPr>
          <w:rFonts w:eastAsia="나눔명조" w:hint="eastAsia"/>
          <w:sz w:val="20"/>
          <w:szCs w:val="22"/>
        </w:rPr>
        <w:t xml:space="preserve"> </w:t>
      </w:r>
      <w:r w:rsidRPr="00FF0631">
        <w:rPr>
          <w:rFonts w:eastAsia="나눔명조" w:hint="eastAsia"/>
          <w:sz w:val="20"/>
          <w:szCs w:val="22"/>
        </w:rPr>
        <w:t>응답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관계를</w:t>
      </w:r>
      <w:r w:rsidRPr="00FF0631">
        <w:rPr>
          <w:rFonts w:eastAsia="나눔명조" w:hint="eastAsia"/>
          <w:sz w:val="20"/>
          <w:szCs w:val="22"/>
        </w:rPr>
        <w:t xml:space="preserve"> </w:t>
      </w:r>
      <w:r w:rsidRPr="00FF0631">
        <w:rPr>
          <w:rFonts w:eastAsia="나눔명조" w:hint="eastAsia"/>
          <w:sz w:val="20"/>
          <w:szCs w:val="22"/>
        </w:rPr>
        <w:t>살펴본</w:t>
      </w:r>
      <w:r w:rsidRPr="00FF0631">
        <w:rPr>
          <w:rFonts w:eastAsia="나눔명조" w:hint="eastAsia"/>
          <w:sz w:val="20"/>
          <w:szCs w:val="22"/>
        </w:rPr>
        <w:t xml:space="preserve"> </w:t>
      </w:r>
      <w:r w:rsidRPr="00FF0631">
        <w:rPr>
          <w:rFonts w:eastAsia="나눔명조" w:hint="eastAsia"/>
          <w:sz w:val="20"/>
          <w:szCs w:val="22"/>
        </w:rPr>
        <w:t>것이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주요</w:t>
      </w:r>
      <w:r w:rsidRPr="00FF0631">
        <w:rPr>
          <w:rFonts w:eastAsia="나눔명조" w:hint="eastAsia"/>
          <w:sz w:val="20"/>
          <w:szCs w:val="22"/>
        </w:rPr>
        <w:t xml:space="preserve"> </w:t>
      </w:r>
      <w:r w:rsidRPr="00FF0631">
        <w:rPr>
          <w:rFonts w:eastAsia="나눔명조" w:hint="eastAsia"/>
          <w:sz w:val="20"/>
          <w:szCs w:val="22"/>
        </w:rPr>
        <w:t>예측변수</w:t>
      </w:r>
      <w:r>
        <w:rPr>
          <w:rFonts w:eastAsia="나눔명조" w:hint="eastAsia"/>
          <w:sz w:val="20"/>
          <w:szCs w:val="22"/>
        </w:rPr>
        <w:t>인</w:t>
      </w:r>
      <w:r>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과</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w:t>
      </w:r>
      <w:r>
        <w:rPr>
          <w:rFonts w:eastAsia="나눔명조" w:hint="eastAsia"/>
          <w:sz w:val="20"/>
          <w:szCs w:val="22"/>
        </w:rPr>
        <w:t>,</w:t>
      </w:r>
      <w:r>
        <w:rPr>
          <w:rFonts w:eastAsia="나눔명조"/>
          <w:sz w:val="20"/>
          <w:szCs w:val="22"/>
        </w:rPr>
        <w:t xml:space="preserve"> </w:t>
      </w:r>
      <w:r>
        <w:rPr>
          <w:rFonts w:eastAsia="나눔명조" w:hint="eastAsia"/>
          <w:sz w:val="20"/>
          <w:szCs w:val="22"/>
        </w:rPr>
        <w:t>그리고</w:t>
      </w:r>
      <w:r>
        <w:rPr>
          <w:rFonts w:eastAsia="나눔명조" w:hint="eastAsia"/>
          <w:sz w:val="20"/>
          <w:szCs w:val="22"/>
        </w:rPr>
        <w:t xml:space="preserve"> </w:t>
      </w:r>
      <w:r>
        <w:rPr>
          <w:rFonts w:eastAsia="나눔명조" w:hint="eastAsia"/>
          <w:sz w:val="20"/>
          <w:szCs w:val="22"/>
        </w:rPr>
        <w:t>협업</w:t>
      </w:r>
      <w:r>
        <w:rPr>
          <w:rFonts w:eastAsia="나눔명조" w:hint="eastAsia"/>
          <w:sz w:val="20"/>
          <w:szCs w:val="22"/>
        </w:rPr>
        <w:t xml:space="preserve"> </w:t>
      </w:r>
      <w:r>
        <w:rPr>
          <w:rFonts w:eastAsia="나눔명조" w:hint="eastAsia"/>
          <w:sz w:val="20"/>
          <w:szCs w:val="22"/>
        </w:rPr>
        <w:t>및</w:t>
      </w:r>
      <w:r>
        <w:rPr>
          <w:rFonts w:eastAsia="나눔명조" w:hint="eastAsia"/>
          <w:sz w:val="20"/>
          <w:szCs w:val="22"/>
        </w:rPr>
        <w:t xml:space="preserve"> </w:t>
      </w:r>
      <w:r>
        <w:rPr>
          <w:rFonts w:eastAsia="나눔명조" w:hint="eastAsia"/>
          <w:sz w:val="20"/>
          <w:szCs w:val="22"/>
        </w:rPr>
        <w:t>의사소통</w:t>
      </w:r>
      <w:r>
        <w:rPr>
          <w:rFonts w:eastAsia="나눔명조" w:hint="eastAsia"/>
          <w:sz w:val="20"/>
          <w:szCs w:val="22"/>
        </w:rPr>
        <w:t xml:space="preserve"> </w:t>
      </w:r>
      <w:r>
        <w:rPr>
          <w:rFonts w:eastAsia="나눔명조" w:hint="eastAsia"/>
          <w:sz w:val="20"/>
          <w:szCs w:val="22"/>
        </w:rPr>
        <w:t>변수가</w:t>
      </w:r>
      <w:r>
        <w:rPr>
          <w:rFonts w:eastAsia="나눔명조" w:hint="eastAsia"/>
          <w:sz w:val="20"/>
          <w:szCs w:val="22"/>
        </w:rPr>
        <w:t xml:space="preserve"> </w:t>
      </w:r>
      <w:r>
        <w:rPr>
          <w:rFonts w:eastAsia="나눔명조" w:hint="eastAsia"/>
          <w:sz w:val="20"/>
          <w:szCs w:val="22"/>
        </w:rPr>
        <w:t>모두</w:t>
      </w:r>
      <w:r>
        <w:rPr>
          <w:rFonts w:eastAsia="나눔명조" w:hint="eastAsia"/>
          <w:sz w:val="20"/>
          <w:szCs w:val="22"/>
        </w:rPr>
        <w:t xml:space="preserve"> </w:t>
      </w:r>
      <w:r w:rsidRPr="00FF0631">
        <w:rPr>
          <w:rFonts w:eastAsia="나눔명조" w:hint="eastAsia"/>
          <w:sz w:val="20"/>
          <w:szCs w:val="22"/>
        </w:rPr>
        <w:t>통계적으로</w:t>
      </w:r>
      <w:r w:rsidRPr="00FF0631">
        <w:rPr>
          <w:rFonts w:eastAsia="나눔명조" w:hint="eastAsia"/>
          <w:sz w:val="20"/>
          <w:szCs w:val="22"/>
        </w:rPr>
        <w:t xml:space="preserve"> </w:t>
      </w:r>
      <w:r w:rsidRPr="00FF0631">
        <w:rPr>
          <w:rFonts w:eastAsia="나눔명조" w:hint="eastAsia"/>
          <w:sz w:val="20"/>
          <w:szCs w:val="22"/>
        </w:rPr>
        <w:t>유의미하며</w:t>
      </w:r>
      <w:r w:rsidRPr="00FF0631">
        <w:rPr>
          <w:rFonts w:eastAsia="나눔명조"/>
          <w:sz w:val="20"/>
          <w:szCs w:val="22"/>
        </w:rPr>
        <w:t xml:space="preserve">, 1 </w:t>
      </w:r>
      <w:r w:rsidRPr="00FF0631">
        <w:rPr>
          <w:rFonts w:eastAsia="나눔명조" w:hint="eastAsia"/>
          <w:sz w:val="20"/>
          <w:szCs w:val="22"/>
        </w:rPr>
        <w:t>표준편차가</w:t>
      </w:r>
      <w:r w:rsidRPr="00FF0631">
        <w:rPr>
          <w:rFonts w:eastAsia="나눔명조" w:hint="eastAsia"/>
          <w:sz w:val="20"/>
          <w:szCs w:val="22"/>
        </w:rPr>
        <w:t xml:space="preserve"> </w:t>
      </w:r>
      <w:r w:rsidRPr="00FF0631">
        <w:rPr>
          <w:rFonts w:eastAsia="나눔명조" w:hint="eastAsia"/>
          <w:sz w:val="20"/>
          <w:szCs w:val="22"/>
        </w:rPr>
        <w:t>증가할</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있어</w:t>
      </w:r>
      <w:r w:rsidRPr="00FF0631">
        <w:rPr>
          <w:rFonts w:eastAsia="나눔명조" w:hint="eastAsia"/>
          <w:sz w:val="20"/>
          <w:szCs w:val="22"/>
        </w:rPr>
        <w:t xml:space="preserve"> </w:t>
      </w:r>
      <w:r w:rsidRPr="00FF0631">
        <w:rPr>
          <w:rFonts w:eastAsia="나눔명조" w:hint="eastAsia"/>
          <w:sz w:val="20"/>
          <w:szCs w:val="22"/>
        </w:rPr>
        <w:t>긍정적으로</w:t>
      </w:r>
      <w:r w:rsidRPr="00FF0631">
        <w:rPr>
          <w:rFonts w:eastAsia="나눔명조" w:hint="eastAsia"/>
          <w:sz w:val="20"/>
          <w:szCs w:val="22"/>
        </w:rPr>
        <w:t xml:space="preserve"> </w:t>
      </w:r>
      <w:r w:rsidRPr="00FF0631">
        <w:rPr>
          <w:rFonts w:eastAsia="나눔명조" w:hint="eastAsia"/>
          <w:sz w:val="20"/>
          <w:szCs w:val="22"/>
        </w:rPr>
        <w:t>응답할</w:t>
      </w:r>
      <w:r w:rsidRPr="00FF0631">
        <w:rPr>
          <w:rFonts w:eastAsia="나눔명조" w:hint="eastAsia"/>
          <w:sz w:val="20"/>
          <w:szCs w:val="22"/>
        </w:rPr>
        <w:t xml:space="preserve"> </w:t>
      </w:r>
      <w:r w:rsidRPr="00FF0631">
        <w:rPr>
          <w:rFonts w:eastAsia="나눔명조" w:hint="eastAsia"/>
          <w:sz w:val="20"/>
          <w:szCs w:val="22"/>
        </w:rPr>
        <w:t>확률이</w:t>
      </w:r>
      <w:r>
        <w:rPr>
          <w:rFonts w:eastAsia="나눔명조" w:hint="eastAsia"/>
          <w:sz w:val="20"/>
          <w:szCs w:val="22"/>
        </w:rPr>
        <w:t xml:space="preserve"> </w:t>
      </w:r>
      <w:r>
        <w:rPr>
          <w:rFonts w:eastAsia="나눔명조" w:hint="eastAsia"/>
          <w:sz w:val="20"/>
          <w:szCs w:val="22"/>
        </w:rPr>
        <w:t>각각</w:t>
      </w:r>
      <w:r w:rsidRPr="00FF0631">
        <w:rPr>
          <w:rFonts w:eastAsia="나눔명조" w:hint="eastAsia"/>
          <w:sz w:val="20"/>
          <w:szCs w:val="22"/>
        </w:rPr>
        <w:t xml:space="preserve"> </w:t>
      </w:r>
      <w:r>
        <w:rPr>
          <w:rFonts w:eastAsia="나눔명조"/>
          <w:sz w:val="20"/>
          <w:szCs w:val="22"/>
        </w:rPr>
        <w:t>8</w:t>
      </w:r>
      <w:r w:rsidRPr="00FF0631">
        <w:rPr>
          <w:rFonts w:eastAsia="나눔명조"/>
          <w:sz w:val="20"/>
          <w:szCs w:val="22"/>
        </w:rPr>
        <w:t>%</w:t>
      </w:r>
      <w:r>
        <w:rPr>
          <w:rFonts w:eastAsia="나눔명조"/>
          <w:sz w:val="20"/>
          <w:szCs w:val="22"/>
        </w:rPr>
        <w:t>, 12%, 13%</w:t>
      </w:r>
      <w:r w:rsidRPr="00FF0631">
        <w:rPr>
          <w:rFonts w:eastAsia="나눔명조"/>
          <w:sz w:val="20"/>
          <w:szCs w:val="22"/>
        </w:rPr>
        <w:t xml:space="preserve"> </w:t>
      </w:r>
      <w:r w:rsidRPr="00FF0631">
        <w:rPr>
          <w:rFonts w:eastAsia="나눔명조" w:hint="eastAsia"/>
          <w:sz w:val="20"/>
          <w:szCs w:val="22"/>
        </w:rPr>
        <w:t>증가한다는</w:t>
      </w:r>
      <w:r w:rsidRPr="00FF0631">
        <w:rPr>
          <w:rFonts w:eastAsia="나눔명조" w:hint="eastAsia"/>
          <w:sz w:val="20"/>
          <w:szCs w:val="22"/>
        </w:rPr>
        <w:t xml:space="preserve"> </w:t>
      </w:r>
      <w:r w:rsidRPr="00FF0631">
        <w:rPr>
          <w:rFonts w:eastAsia="나눔명조" w:hint="eastAsia"/>
          <w:sz w:val="20"/>
          <w:szCs w:val="22"/>
        </w:rPr>
        <w:t>것을</w:t>
      </w:r>
      <w:r w:rsidRPr="00FF0631">
        <w:rPr>
          <w:rFonts w:eastAsia="나눔명조" w:hint="eastAsia"/>
          <w:sz w:val="20"/>
          <w:szCs w:val="22"/>
        </w:rPr>
        <w:t xml:space="preserve"> </w:t>
      </w:r>
      <w:r w:rsidRPr="00FF0631">
        <w:rPr>
          <w:rFonts w:eastAsia="나눔명조" w:hint="eastAsia"/>
          <w:sz w:val="20"/>
          <w:szCs w:val="22"/>
        </w:rPr>
        <w:t>보여준다</w:t>
      </w:r>
      <w:r w:rsidRPr="00FF0631">
        <w:rPr>
          <w:rFonts w:eastAsia="나눔명조"/>
          <w:sz w:val="20"/>
          <w:szCs w:val="22"/>
        </w:rPr>
        <w:t xml:space="preserve">. </w:t>
      </w:r>
      <w:r w:rsidRPr="00FF0631">
        <w:rPr>
          <w:rFonts w:eastAsia="나눔명조" w:hint="eastAsia"/>
          <w:sz w:val="20"/>
          <w:szCs w:val="22"/>
        </w:rPr>
        <w:t>즉</w:t>
      </w:r>
      <w:r w:rsidRPr="00FF0631">
        <w:rPr>
          <w:rFonts w:eastAsia="나눔명조"/>
          <w:sz w:val="20"/>
          <w:szCs w:val="22"/>
        </w:rPr>
        <w:t xml:space="preserve">, </w:t>
      </w:r>
      <w:r w:rsidRPr="00FF0631">
        <w:rPr>
          <w:rFonts w:eastAsia="나눔명조" w:hint="eastAsia"/>
          <w:b/>
          <w:bCs/>
          <w:sz w:val="20"/>
          <w:szCs w:val="22"/>
        </w:rPr>
        <w:t>첫</w:t>
      </w:r>
      <w:r w:rsidRPr="00FF0631">
        <w:rPr>
          <w:rFonts w:eastAsia="나눔명조" w:hint="eastAsia"/>
          <w:b/>
          <w:bCs/>
          <w:sz w:val="20"/>
          <w:szCs w:val="22"/>
        </w:rPr>
        <w:t xml:space="preserve"> </w:t>
      </w:r>
      <w:r w:rsidRPr="00FF0631">
        <w:rPr>
          <w:rFonts w:eastAsia="나눔명조" w:hint="eastAsia"/>
          <w:b/>
          <w:bCs/>
          <w:sz w:val="20"/>
          <w:szCs w:val="22"/>
        </w:rPr>
        <w:t>번째</w:t>
      </w:r>
      <w:r w:rsidRPr="00FF0631">
        <w:rPr>
          <w:rFonts w:eastAsia="나눔명조" w:hint="eastAsia"/>
          <w:b/>
          <w:bCs/>
          <w:sz w:val="20"/>
          <w:szCs w:val="22"/>
        </w:rPr>
        <w:t xml:space="preserve"> </w:t>
      </w:r>
      <w:r w:rsidRPr="00FF0631">
        <w:rPr>
          <w:rFonts w:eastAsia="나눔명조" w:hint="eastAsia"/>
          <w:b/>
          <w:bCs/>
          <w:sz w:val="20"/>
          <w:szCs w:val="22"/>
        </w:rPr>
        <w:t>가설인</w:t>
      </w:r>
      <w:r w:rsidRPr="00FF0631">
        <w:rPr>
          <w:rFonts w:eastAsia="나눔명조" w:hint="eastAsia"/>
          <w:b/>
          <w:bCs/>
          <w:sz w:val="20"/>
          <w:szCs w:val="22"/>
        </w:rPr>
        <w:t xml:space="preserve"> </w:t>
      </w:r>
      <w:r w:rsidRPr="00FF0631">
        <w:rPr>
          <w:rFonts w:eastAsia="나눔명조" w:hint="eastAsia"/>
          <w:b/>
          <w:bCs/>
          <w:sz w:val="20"/>
          <w:szCs w:val="22"/>
        </w:rPr>
        <w:t>관료조직이</w:t>
      </w:r>
      <w:r w:rsidRPr="00FF0631">
        <w:rPr>
          <w:rFonts w:eastAsia="나눔명조" w:hint="eastAsia"/>
          <w:b/>
          <w:bCs/>
          <w:sz w:val="20"/>
          <w:szCs w:val="22"/>
        </w:rPr>
        <w:t xml:space="preserve"> </w:t>
      </w:r>
      <w:r w:rsidRPr="00FF0631">
        <w:rPr>
          <w:rFonts w:eastAsia="나눔명조" w:hint="eastAsia"/>
          <w:b/>
          <w:bCs/>
          <w:sz w:val="20"/>
          <w:szCs w:val="22"/>
        </w:rPr>
        <w:t>거래적</w:t>
      </w:r>
      <w:r w:rsidRPr="00FF0631">
        <w:rPr>
          <w:rFonts w:eastAsia="나눔명조" w:hint="eastAsia"/>
          <w:b/>
          <w:bCs/>
          <w:sz w:val="20"/>
          <w:szCs w:val="22"/>
        </w:rPr>
        <w:t xml:space="preserve"> </w:t>
      </w:r>
      <w:r w:rsidRPr="00FF0631">
        <w:rPr>
          <w:rFonts w:eastAsia="나눔명조" w:hint="eastAsia"/>
          <w:b/>
          <w:bCs/>
          <w:sz w:val="20"/>
          <w:szCs w:val="22"/>
        </w:rPr>
        <w:t>리더십</w:t>
      </w:r>
      <w:r w:rsidRPr="00FF0631">
        <w:rPr>
          <w:rFonts w:eastAsia="나눔명조"/>
          <w:b/>
          <w:bCs/>
          <w:sz w:val="20"/>
          <w:szCs w:val="22"/>
        </w:rPr>
        <w:t>(transactional leadership)</w:t>
      </w:r>
      <w:r w:rsidRPr="00FF0631">
        <w:rPr>
          <w:rFonts w:eastAsia="나눔명조" w:hint="eastAsia"/>
          <w:b/>
          <w:bCs/>
          <w:sz w:val="20"/>
          <w:szCs w:val="22"/>
        </w:rPr>
        <w:t>에</w:t>
      </w:r>
      <w:r w:rsidRPr="00FF0631">
        <w:rPr>
          <w:rFonts w:eastAsia="나눔명조" w:hint="eastAsia"/>
          <w:b/>
          <w:bCs/>
          <w:sz w:val="20"/>
          <w:szCs w:val="22"/>
        </w:rPr>
        <w:t xml:space="preserve"> </w:t>
      </w:r>
      <w:r w:rsidRPr="00FF0631">
        <w:rPr>
          <w:rFonts w:eastAsia="나눔명조" w:hint="eastAsia"/>
          <w:b/>
          <w:bCs/>
          <w:sz w:val="20"/>
          <w:szCs w:val="22"/>
        </w:rPr>
        <w:t>따라</w:t>
      </w:r>
      <w:r w:rsidRPr="00FF0631">
        <w:rPr>
          <w:rFonts w:eastAsia="나눔명조" w:hint="eastAsia"/>
          <w:b/>
          <w:bCs/>
          <w:sz w:val="20"/>
          <w:szCs w:val="22"/>
        </w:rPr>
        <w:t xml:space="preserve"> </w:t>
      </w:r>
      <w:r w:rsidRPr="00FF0631">
        <w:rPr>
          <w:rFonts w:eastAsia="나눔명조" w:hint="eastAsia"/>
          <w:b/>
          <w:bCs/>
          <w:sz w:val="20"/>
          <w:szCs w:val="22"/>
        </w:rPr>
        <w:t>운영될수록</w:t>
      </w:r>
      <w:r w:rsidRPr="00FF0631">
        <w:rPr>
          <w:rFonts w:eastAsia="나눔명조"/>
          <w:b/>
          <w:bCs/>
          <w:sz w:val="20"/>
          <w:szCs w:val="22"/>
        </w:rPr>
        <w:t xml:space="preserve">, </w:t>
      </w:r>
      <w:r w:rsidRPr="00FF0631">
        <w:rPr>
          <w:rFonts w:eastAsia="나눔명조" w:hint="eastAsia"/>
          <w:b/>
          <w:bCs/>
          <w:sz w:val="20"/>
          <w:szCs w:val="22"/>
        </w:rPr>
        <w:t>조직원들의</w:t>
      </w:r>
      <w:r w:rsidRPr="00FF0631">
        <w:rPr>
          <w:rFonts w:eastAsia="나눔명조" w:hint="eastAsia"/>
          <w:b/>
          <w:bCs/>
          <w:sz w:val="20"/>
          <w:szCs w:val="22"/>
        </w:rPr>
        <w:t xml:space="preserve"> </w:t>
      </w:r>
      <w:r w:rsidRPr="00FF0631">
        <w:rPr>
          <w:rFonts w:eastAsia="나눔명조" w:hint="eastAsia"/>
          <w:b/>
          <w:bCs/>
          <w:sz w:val="20"/>
          <w:szCs w:val="22"/>
        </w:rPr>
        <w:t>공공봉사동기</w:t>
      </w:r>
      <w:r w:rsidRPr="00FF0631">
        <w:rPr>
          <w:rFonts w:eastAsia="나눔명조" w:hint="eastAsia"/>
          <w:b/>
          <w:bCs/>
          <w:sz w:val="20"/>
          <w:szCs w:val="22"/>
        </w:rPr>
        <w:t xml:space="preserve"> </w:t>
      </w:r>
      <w:r w:rsidRPr="00FF0631">
        <w:rPr>
          <w:rFonts w:eastAsia="나눔명조" w:hint="eastAsia"/>
          <w:b/>
          <w:bCs/>
          <w:sz w:val="20"/>
          <w:szCs w:val="22"/>
        </w:rPr>
        <w:t>수준이</w:t>
      </w:r>
      <w:r w:rsidRPr="00FF0631">
        <w:rPr>
          <w:rFonts w:eastAsia="나눔명조" w:hint="eastAsia"/>
          <w:b/>
          <w:bCs/>
          <w:sz w:val="20"/>
          <w:szCs w:val="22"/>
        </w:rPr>
        <w:t xml:space="preserve"> </w:t>
      </w:r>
      <w:r w:rsidRPr="00FF0631">
        <w:rPr>
          <w:rFonts w:eastAsia="나눔명조" w:hint="eastAsia"/>
          <w:b/>
          <w:bCs/>
          <w:sz w:val="20"/>
          <w:szCs w:val="22"/>
        </w:rPr>
        <w:t>증가한다</w:t>
      </w:r>
      <w:r w:rsidRPr="00FF0631">
        <w:rPr>
          <w:rFonts w:eastAsia="나눔명조" w:hint="eastAsia"/>
          <w:sz w:val="20"/>
          <w:szCs w:val="22"/>
        </w:rPr>
        <w:t>는</w:t>
      </w:r>
      <w:r w:rsidRPr="00FF0631">
        <w:rPr>
          <w:rFonts w:eastAsia="나눔명조" w:hint="eastAsia"/>
          <w:sz w:val="20"/>
          <w:szCs w:val="22"/>
        </w:rPr>
        <w:t xml:space="preserve"> </w:t>
      </w:r>
      <w:r w:rsidRPr="00FF0631">
        <w:rPr>
          <w:rFonts w:eastAsia="나눔명조" w:hint="eastAsia"/>
          <w:sz w:val="20"/>
          <w:szCs w:val="22"/>
        </w:rPr>
        <w:t>주장</w:t>
      </w:r>
      <w:r>
        <w:rPr>
          <w:rFonts w:eastAsia="나눔명조" w:hint="eastAsia"/>
          <w:sz w:val="20"/>
          <w:szCs w:val="22"/>
        </w:rPr>
        <w:t>과</w:t>
      </w:r>
      <w:r>
        <w:rPr>
          <w:rFonts w:eastAsia="나눔명조" w:hint="eastAsia"/>
          <w:sz w:val="20"/>
          <w:szCs w:val="22"/>
        </w:rPr>
        <w:t xml:space="preserve"> </w:t>
      </w:r>
      <w:r w:rsidRPr="00FF0631">
        <w:rPr>
          <w:rFonts w:eastAsia="나눔명조" w:hint="eastAsia"/>
          <w:sz w:val="20"/>
          <w:szCs w:val="22"/>
        </w:rPr>
        <w:t>두</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인</w:t>
      </w:r>
      <w:r w:rsidRPr="00FF0631">
        <w:rPr>
          <w:rFonts w:eastAsia="나눔명조" w:hint="eastAsia"/>
          <w:sz w:val="20"/>
          <w:szCs w:val="22"/>
        </w:rPr>
        <w:t xml:space="preserve"> </w:t>
      </w:r>
      <w:r w:rsidRPr="00FF0631">
        <w:rPr>
          <w:rFonts w:eastAsia="나눔명조" w:hint="eastAsia"/>
          <w:b/>
          <w:bCs/>
          <w:sz w:val="20"/>
          <w:szCs w:val="22"/>
        </w:rPr>
        <w:t>관료조직이</w:t>
      </w:r>
      <w:r w:rsidRPr="00FF0631">
        <w:rPr>
          <w:rFonts w:eastAsia="나눔명조" w:hint="eastAsia"/>
          <w:b/>
          <w:bCs/>
          <w:sz w:val="20"/>
          <w:szCs w:val="22"/>
        </w:rPr>
        <w:t xml:space="preserve"> </w:t>
      </w:r>
      <w:r w:rsidRPr="00FF0631">
        <w:rPr>
          <w:rFonts w:eastAsia="나눔명조" w:hint="eastAsia"/>
          <w:b/>
          <w:bCs/>
          <w:sz w:val="20"/>
          <w:szCs w:val="22"/>
        </w:rPr>
        <w:t>변혁적</w:t>
      </w:r>
      <w:r w:rsidRPr="00FF0631">
        <w:rPr>
          <w:rFonts w:eastAsia="나눔명조" w:hint="eastAsia"/>
          <w:b/>
          <w:bCs/>
          <w:sz w:val="20"/>
          <w:szCs w:val="22"/>
        </w:rPr>
        <w:t xml:space="preserve"> </w:t>
      </w:r>
      <w:r w:rsidRPr="00FF0631">
        <w:rPr>
          <w:rFonts w:eastAsia="나눔명조" w:hint="eastAsia"/>
          <w:b/>
          <w:bCs/>
          <w:sz w:val="20"/>
          <w:szCs w:val="22"/>
        </w:rPr>
        <w:t>리더십</w:t>
      </w:r>
      <w:r w:rsidRPr="00FF0631">
        <w:rPr>
          <w:rFonts w:eastAsia="나눔명조"/>
          <w:b/>
          <w:bCs/>
          <w:sz w:val="20"/>
          <w:szCs w:val="22"/>
        </w:rPr>
        <w:t>(transactional leadership)</w:t>
      </w:r>
      <w:r w:rsidRPr="00FF0631">
        <w:rPr>
          <w:rFonts w:eastAsia="나눔명조" w:hint="eastAsia"/>
          <w:b/>
          <w:bCs/>
          <w:sz w:val="20"/>
          <w:szCs w:val="22"/>
        </w:rPr>
        <w:t>에</w:t>
      </w:r>
      <w:r w:rsidRPr="00FF0631">
        <w:rPr>
          <w:rFonts w:eastAsia="나눔명조" w:hint="eastAsia"/>
          <w:b/>
          <w:bCs/>
          <w:sz w:val="20"/>
          <w:szCs w:val="22"/>
        </w:rPr>
        <w:t xml:space="preserve"> </w:t>
      </w:r>
      <w:r w:rsidRPr="00FF0631">
        <w:rPr>
          <w:rFonts w:eastAsia="나눔명조" w:hint="eastAsia"/>
          <w:b/>
          <w:bCs/>
          <w:sz w:val="20"/>
          <w:szCs w:val="22"/>
        </w:rPr>
        <w:t>따라</w:t>
      </w:r>
      <w:r w:rsidRPr="00FF0631">
        <w:rPr>
          <w:rFonts w:eastAsia="나눔명조" w:hint="eastAsia"/>
          <w:b/>
          <w:bCs/>
          <w:sz w:val="20"/>
          <w:szCs w:val="22"/>
        </w:rPr>
        <w:t xml:space="preserve"> </w:t>
      </w:r>
      <w:r w:rsidRPr="00FF0631">
        <w:rPr>
          <w:rFonts w:eastAsia="나눔명조" w:hint="eastAsia"/>
          <w:b/>
          <w:bCs/>
          <w:sz w:val="20"/>
          <w:szCs w:val="22"/>
        </w:rPr>
        <w:t>운영될수록</w:t>
      </w:r>
      <w:r w:rsidRPr="00FF0631">
        <w:rPr>
          <w:rFonts w:eastAsia="나눔명조"/>
          <w:b/>
          <w:bCs/>
          <w:sz w:val="20"/>
          <w:szCs w:val="22"/>
        </w:rPr>
        <w:t xml:space="preserve">, </w:t>
      </w:r>
      <w:r w:rsidRPr="00FF0631">
        <w:rPr>
          <w:rFonts w:eastAsia="나눔명조" w:hint="eastAsia"/>
          <w:b/>
          <w:bCs/>
          <w:sz w:val="20"/>
          <w:szCs w:val="22"/>
        </w:rPr>
        <w:t>조직원들의</w:t>
      </w:r>
      <w:r w:rsidRPr="00FF0631">
        <w:rPr>
          <w:rFonts w:eastAsia="나눔명조" w:hint="eastAsia"/>
          <w:b/>
          <w:bCs/>
          <w:sz w:val="20"/>
          <w:szCs w:val="22"/>
        </w:rPr>
        <w:t xml:space="preserve"> </w:t>
      </w:r>
      <w:r w:rsidRPr="00FF0631">
        <w:rPr>
          <w:rFonts w:eastAsia="나눔명조" w:hint="eastAsia"/>
          <w:b/>
          <w:bCs/>
          <w:sz w:val="20"/>
          <w:szCs w:val="22"/>
        </w:rPr>
        <w:t>공공봉사동기</w:t>
      </w:r>
      <w:r w:rsidRPr="00FF0631">
        <w:rPr>
          <w:rFonts w:eastAsia="나눔명조" w:hint="eastAsia"/>
          <w:b/>
          <w:bCs/>
          <w:sz w:val="20"/>
          <w:szCs w:val="22"/>
        </w:rPr>
        <w:t xml:space="preserve"> </w:t>
      </w:r>
      <w:r w:rsidRPr="00FF0631">
        <w:rPr>
          <w:rFonts w:eastAsia="나눔명조" w:hint="eastAsia"/>
          <w:b/>
          <w:bCs/>
          <w:sz w:val="20"/>
          <w:szCs w:val="22"/>
        </w:rPr>
        <w:t>수준이</w:t>
      </w:r>
      <w:r w:rsidRPr="00FF0631">
        <w:rPr>
          <w:rFonts w:eastAsia="나눔명조" w:hint="eastAsia"/>
          <w:b/>
          <w:bCs/>
          <w:sz w:val="20"/>
          <w:szCs w:val="22"/>
        </w:rPr>
        <w:t xml:space="preserve"> </w:t>
      </w:r>
      <w:r w:rsidRPr="00FF0631">
        <w:rPr>
          <w:rFonts w:eastAsia="나눔명조" w:hint="eastAsia"/>
          <w:b/>
          <w:bCs/>
          <w:sz w:val="20"/>
          <w:szCs w:val="22"/>
        </w:rPr>
        <w:t>증가한다</w:t>
      </w:r>
      <w:r w:rsidRPr="00FF0631">
        <w:rPr>
          <w:rFonts w:eastAsia="나눔명조" w:hint="eastAsia"/>
          <w:sz w:val="20"/>
          <w:szCs w:val="22"/>
        </w:rPr>
        <w:t>는</w:t>
      </w:r>
      <w:r w:rsidRPr="00FF0631">
        <w:rPr>
          <w:rFonts w:eastAsia="나눔명조" w:hint="eastAsia"/>
          <w:sz w:val="20"/>
          <w:szCs w:val="22"/>
        </w:rPr>
        <w:t xml:space="preserve"> </w:t>
      </w:r>
      <w:r w:rsidRPr="00FF0631">
        <w:rPr>
          <w:rFonts w:eastAsia="나눔명조" w:hint="eastAsia"/>
          <w:sz w:val="20"/>
          <w:szCs w:val="22"/>
        </w:rPr>
        <w:t>이론적</w:t>
      </w:r>
      <w:r w:rsidRPr="00FF0631">
        <w:rPr>
          <w:rFonts w:eastAsia="나눔명조" w:hint="eastAsia"/>
          <w:sz w:val="20"/>
          <w:szCs w:val="22"/>
        </w:rPr>
        <w:t xml:space="preserve"> </w:t>
      </w:r>
      <w:r w:rsidRPr="00FF0631">
        <w:rPr>
          <w:rFonts w:eastAsia="나눔명조" w:hint="eastAsia"/>
          <w:sz w:val="20"/>
          <w:szCs w:val="22"/>
        </w:rPr>
        <w:t>주장</w:t>
      </w:r>
      <w:r>
        <w:rPr>
          <w:rFonts w:eastAsia="나눔명조" w:hint="eastAsia"/>
          <w:sz w:val="20"/>
          <w:szCs w:val="22"/>
        </w:rPr>
        <w:t xml:space="preserve"> </w:t>
      </w:r>
      <w:r>
        <w:rPr>
          <w:rFonts w:eastAsia="나눔명조" w:hint="eastAsia"/>
          <w:sz w:val="20"/>
          <w:szCs w:val="22"/>
        </w:rPr>
        <w:t>모두</w:t>
      </w:r>
      <w:r w:rsidRPr="00FF0631">
        <w:rPr>
          <w:rFonts w:eastAsia="나눔명조" w:hint="eastAsia"/>
          <w:sz w:val="20"/>
          <w:szCs w:val="22"/>
        </w:rPr>
        <w:t xml:space="preserve"> </w:t>
      </w:r>
      <w:r w:rsidRPr="00FF0631">
        <w:rPr>
          <w:rFonts w:eastAsia="나눔명조" w:hint="eastAsia"/>
          <w:sz w:val="20"/>
          <w:szCs w:val="22"/>
        </w:rPr>
        <w:t>충분한</w:t>
      </w:r>
      <w:r w:rsidRPr="00FF0631">
        <w:rPr>
          <w:rFonts w:eastAsia="나눔명조" w:hint="eastAsia"/>
          <w:sz w:val="20"/>
          <w:szCs w:val="22"/>
        </w:rPr>
        <w:t xml:space="preserve"> </w:t>
      </w:r>
      <w:r w:rsidRPr="00FF0631">
        <w:rPr>
          <w:rFonts w:eastAsia="나눔명조" w:hint="eastAsia"/>
          <w:sz w:val="20"/>
          <w:szCs w:val="22"/>
        </w:rPr>
        <w:t>경험적</w:t>
      </w:r>
      <w:r w:rsidRPr="00FF0631">
        <w:rPr>
          <w:rFonts w:eastAsia="나눔명조" w:hint="eastAsia"/>
          <w:sz w:val="20"/>
          <w:szCs w:val="22"/>
        </w:rPr>
        <w:t xml:space="preserve"> </w:t>
      </w:r>
      <w:r w:rsidRPr="00FF0631">
        <w:rPr>
          <w:rFonts w:eastAsia="나눔명조" w:hint="eastAsia"/>
          <w:sz w:val="20"/>
          <w:szCs w:val="22"/>
        </w:rPr>
        <w:t>근거를</w:t>
      </w:r>
      <w:r w:rsidRPr="00FF0631">
        <w:rPr>
          <w:rFonts w:eastAsia="나눔명조" w:hint="eastAsia"/>
          <w:sz w:val="20"/>
          <w:szCs w:val="22"/>
        </w:rPr>
        <w:t xml:space="preserve"> </w:t>
      </w:r>
      <w:r w:rsidRPr="00FF0631">
        <w:rPr>
          <w:rFonts w:eastAsia="나눔명조" w:hint="eastAsia"/>
          <w:sz w:val="20"/>
          <w:szCs w:val="22"/>
        </w:rPr>
        <w:t>확보하였다</w:t>
      </w:r>
      <w:r w:rsidRPr="00FF0631">
        <w:rPr>
          <w:rFonts w:eastAsia="나눔명조"/>
          <w:sz w:val="20"/>
          <w:szCs w:val="22"/>
        </w:rPr>
        <w:t xml:space="preserve">. </w:t>
      </w:r>
      <w:r>
        <w:rPr>
          <w:rFonts w:eastAsia="나눔명조" w:hint="eastAsia"/>
          <w:sz w:val="20"/>
          <w:szCs w:val="22"/>
        </w:rPr>
        <w:t>마찬가지로</w:t>
      </w:r>
      <w:r>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도</w:t>
      </w:r>
      <w:r w:rsidRPr="00FF0631">
        <w:rPr>
          <w:rFonts w:eastAsia="나눔명조" w:hint="eastAsia"/>
          <w:sz w:val="20"/>
          <w:szCs w:val="22"/>
        </w:rPr>
        <w:t xml:space="preserve"> </w:t>
      </w:r>
      <w:r w:rsidRPr="00FF0631">
        <w:rPr>
          <w:rFonts w:eastAsia="나눔명조" w:hint="eastAsia"/>
          <w:sz w:val="20"/>
          <w:szCs w:val="22"/>
        </w:rPr>
        <w:t>다른</w:t>
      </w:r>
      <w:r w:rsidRPr="00FF0631">
        <w:rPr>
          <w:rFonts w:eastAsia="나눔명조" w:hint="eastAsia"/>
          <w:sz w:val="20"/>
          <w:szCs w:val="22"/>
        </w:rPr>
        <w:t xml:space="preserve"> </w:t>
      </w:r>
      <w:r w:rsidRPr="00FF0631">
        <w:rPr>
          <w:rFonts w:eastAsia="나눔명조" w:hint="eastAsia"/>
          <w:sz w:val="20"/>
          <w:szCs w:val="22"/>
        </w:rPr>
        <w:t>조건들이</w:t>
      </w:r>
      <w:r w:rsidRPr="00FF0631">
        <w:rPr>
          <w:rFonts w:eastAsia="나눔명조" w:hint="eastAsia"/>
          <w:sz w:val="20"/>
          <w:szCs w:val="22"/>
        </w:rPr>
        <w:t xml:space="preserve"> </w:t>
      </w:r>
      <w:r w:rsidRPr="00FF0631">
        <w:rPr>
          <w:rFonts w:eastAsia="나눔명조" w:hint="eastAsia"/>
          <w:sz w:val="20"/>
          <w:szCs w:val="22"/>
        </w:rPr>
        <w:t>모두</w:t>
      </w:r>
      <w:r w:rsidRPr="00FF0631">
        <w:rPr>
          <w:rFonts w:eastAsia="나눔명조" w:hint="eastAsia"/>
          <w:sz w:val="20"/>
          <w:szCs w:val="22"/>
        </w:rPr>
        <w:t xml:space="preserve"> </w:t>
      </w:r>
      <w:r w:rsidRPr="00FF0631">
        <w:rPr>
          <w:rFonts w:eastAsia="나눔명조" w:hint="eastAsia"/>
          <w:sz w:val="20"/>
          <w:szCs w:val="22"/>
        </w:rPr>
        <w:t>일정할</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대해</w:t>
      </w:r>
      <w:r w:rsidRPr="00FF0631">
        <w:rPr>
          <w:rFonts w:eastAsia="나눔명조" w:hint="eastAsia"/>
          <w:sz w:val="20"/>
          <w:szCs w:val="22"/>
        </w:rPr>
        <w:t xml:space="preserve"> </w:t>
      </w:r>
      <w:r w:rsidRPr="00FF0631">
        <w:rPr>
          <w:rFonts w:eastAsia="나눔명조" w:hint="eastAsia"/>
          <w:sz w:val="20"/>
          <w:szCs w:val="22"/>
        </w:rPr>
        <w:t>긍정적으로</w:t>
      </w:r>
      <w:r w:rsidRPr="00FF0631">
        <w:rPr>
          <w:rFonts w:eastAsia="나눔명조" w:hint="eastAsia"/>
          <w:sz w:val="20"/>
          <w:szCs w:val="22"/>
        </w:rPr>
        <w:t xml:space="preserve"> </w:t>
      </w:r>
      <w:r w:rsidRPr="00FF0631">
        <w:rPr>
          <w:rFonts w:eastAsia="나눔명조" w:hint="eastAsia"/>
          <w:sz w:val="20"/>
          <w:szCs w:val="22"/>
        </w:rPr>
        <w:t>응답할</w:t>
      </w:r>
      <w:r w:rsidRPr="00FF0631">
        <w:rPr>
          <w:rFonts w:eastAsia="나눔명조" w:hint="eastAsia"/>
          <w:sz w:val="20"/>
          <w:szCs w:val="22"/>
        </w:rPr>
        <w:t xml:space="preserve"> </w:t>
      </w:r>
      <w:r w:rsidRPr="00FF0631">
        <w:rPr>
          <w:rFonts w:eastAsia="나눔명조" w:hint="eastAsia"/>
          <w:sz w:val="20"/>
          <w:szCs w:val="22"/>
        </w:rPr>
        <w:t>가능성을</w:t>
      </w:r>
      <w:r w:rsidRPr="00FF0631">
        <w:rPr>
          <w:rFonts w:eastAsia="나눔명조" w:hint="eastAsia"/>
          <w:sz w:val="20"/>
          <w:szCs w:val="22"/>
        </w:rPr>
        <w:t xml:space="preserve"> </w:t>
      </w:r>
      <w:r w:rsidRPr="00FF0631">
        <w:rPr>
          <w:rFonts w:eastAsia="나눔명조" w:hint="eastAsia"/>
          <w:sz w:val="20"/>
          <w:szCs w:val="22"/>
        </w:rPr>
        <w:t>제고하는</w:t>
      </w:r>
      <w:r w:rsidRPr="00FF0631">
        <w:rPr>
          <w:rFonts w:eastAsia="나눔명조" w:hint="eastAsia"/>
          <w:sz w:val="20"/>
          <w:szCs w:val="22"/>
        </w:rPr>
        <w:t xml:space="preserve"> </w:t>
      </w:r>
      <w:r w:rsidRPr="00FF0631">
        <w:rPr>
          <w:rFonts w:eastAsia="나눔명조" w:hint="eastAsia"/>
          <w:sz w:val="20"/>
          <w:szCs w:val="22"/>
        </w:rPr>
        <w:t>것으로</w:t>
      </w:r>
      <w:r w:rsidRPr="00FF0631">
        <w:rPr>
          <w:rFonts w:eastAsia="나눔명조" w:hint="eastAsia"/>
          <w:sz w:val="20"/>
          <w:szCs w:val="22"/>
        </w:rPr>
        <w:t xml:space="preserve"> </w:t>
      </w:r>
      <w:r w:rsidRPr="00FF0631">
        <w:rPr>
          <w:rFonts w:eastAsia="나눔명조" w:hint="eastAsia"/>
          <w:sz w:val="20"/>
          <w:szCs w:val="22"/>
        </w:rPr>
        <w:t>나타났다</w:t>
      </w:r>
      <w:r w:rsidRPr="00FF0631">
        <w:rPr>
          <w:rFonts w:eastAsia="나눔명조"/>
          <w:sz w:val="20"/>
          <w:szCs w:val="22"/>
        </w:rPr>
        <w:t>.</w:t>
      </w:r>
    </w:p>
    <w:p w14:paraId="6D74362E" w14:textId="77777777" w:rsidR="00A059AD" w:rsidRDefault="00A059AD" w:rsidP="00A059AD">
      <w:pPr>
        <w:pStyle w:val="ae"/>
        <w:spacing w:before="60" w:after="60"/>
        <w:rPr>
          <w:rFonts w:ascii="Times New Roman" w:eastAsia="나눔명조"/>
          <w:szCs w:val="22"/>
        </w:rPr>
      </w:pPr>
    </w:p>
    <w:p w14:paraId="1E4F6C24" w14:textId="77777777" w:rsidR="00A059AD" w:rsidRPr="00265BC3" w:rsidRDefault="00A059AD" w:rsidP="00A059AD">
      <w:pPr>
        <w:pStyle w:val="af"/>
        <w:keepNext/>
        <w:jc w:val="center"/>
        <w:rPr>
          <w:rFonts w:ascii="나눔명조" w:eastAsia="나눔명조" w:hAnsi="나눔명조"/>
          <w:i w:val="0"/>
          <w:iCs w:val="0"/>
        </w:rPr>
      </w:pPr>
      <w:r w:rsidRPr="00265BC3">
        <w:rPr>
          <w:rFonts w:ascii="나눔명조" w:eastAsia="나눔명조" w:hAnsi="나눔명조" w:hint="eastAsia"/>
          <w:i w:val="0"/>
          <w:iCs w:val="0"/>
        </w:rPr>
        <w:lastRenderedPageBreak/>
        <w:t xml:space="preserve">그림 </w:t>
      </w:r>
      <w:r w:rsidRPr="00265BC3">
        <w:rPr>
          <w:rFonts w:ascii="나눔명조" w:eastAsia="나눔명조" w:hAnsi="나눔명조"/>
          <w:i w:val="0"/>
          <w:iCs w:val="0"/>
        </w:rPr>
        <w:fldChar w:fldCharType="begin"/>
      </w:r>
      <w:r w:rsidRPr="00A059AD">
        <w:rPr>
          <w:rFonts w:ascii="나눔명조" w:eastAsia="나눔명조" w:hAnsi="나눔명조"/>
          <w:i w:val="0"/>
          <w:iCs w:val="0"/>
        </w:rPr>
        <w:instrText xml:space="preserve"> </w:instrText>
      </w:r>
      <w:r w:rsidRPr="00A059AD">
        <w:rPr>
          <w:rFonts w:ascii="나눔명조" w:eastAsia="나눔명조" w:hAnsi="나눔명조" w:hint="eastAsia"/>
          <w:i w:val="0"/>
          <w:iCs w:val="0"/>
        </w:rPr>
        <w:instrText>SEQ 그림 \* ARABIC</w:instrText>
      </w:r>
      <w:r w:rsidRPr="00A059AD">
        <w:rPr>
          <w:rFonts w:ascii="나눔명조" w:eastAsia="나눔명조" w:hAnsi="나눔명조"/>
          <w:i w:val="0"/>
          <w:iCs w:val="0"/>
        </w:rPr>
        <w:instrText xml:space="preserve"> </w:instrText>
      </w:r>
      <w:r w:rsidRPr="00265BC3">
        <w:rPr>
          <w:rFonts w:ascii="나눔명조" w:eastAsia="나눔명조" w:hAnsi="나눔명조"/>
          <w:i w:val="0"/>
          <w:iCs w:val="0"/>
        </w:rPr>
        <w:fldChar w:fldCharType="separate"/>
      </w:r>
      <w:r w:rsidRPr="00265BC3">
        <w:rPr>
          <w:rFonts w:ascii="나눔명조" w:eastAsia="나눔명조" w:hAnsi="나눔명조"/>
          <w:i w:val="0"/>
          <w:iCs w:val="0"/>
          <w:noProof/>
        </w:rPr>
        <w:t>5</w:t>
      </w:r>
      <w:r w:rsidRPr="00265BC3">
        <w:rPr>
          <w:rFonts w:ascii="나눔명조" w:eastAsia="나눔명조" w:hAnsi="나눔명조"/>
          <w:i w:val="0"/>
          <w:iCs w:val="0"/>
        </w:rPr>
        <w:fldChar w:fldCharType="end"/>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거래적 리더십 수준에 따른 변혁적 리더십의 공공봉사동기의 긍정적 응답에 대한 예측확률</w:t>
      </w:r>
    </w:p>
    <w:p w14:paraId="67F451B4" w14:textId="77777777" w:rsidR="00A059AD" w:rsidRDefault="00A059AD" w:rsidP="00A059AD">
      <w:pPr>
        <w:pStyle w:val="ae"/>
        <w:spacing w:before="60" w:after="60"/>
        <w:jc w:val="center"/>
        <w:rPr>
          <w:rFonts w:ascii="Times New Roman" w:eastAsia="나눔명조"/>
          <w:szCs w:val="22"/>
        </w:rPr>
      </w:pPr>
      <w:r>
        <w:rPr>
          <w:noProof/>
        </w:rPr>
        <w:drawing>
          <wp:inline distT="0" distB="0" distL="0" distR="0" wp14:anchorId="1BB7EAAC" wp14:editId="79B2809A">
            <wp:extent cx="5486400" cy="4572000"/>
            <wp:effectExtent l="0" t="0" r="0" b="0"/>
            <wp:docPr id="9" name="그림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9"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22EF622D" w14:textId="77777777" w:rsidR="00A059AD" w:rsidRDefault="00A059AD" w:rsidP="00A059AD">
      <w:pPr>
        <w:pStyle w:val="ae"/>
        <w:spacing w:before="60" w:after="60"/>
        <w:jc w:val="center"/>
        <w:rPr>
          <w:rFonts w:ascii="Times New Roman" w:eastAsia="나눔명조"/>
          <w:szCs w:val="22"/>
        </w:rPr>
      </w:pPr>
    </w:p>
    <w:p w14:paraId="4D6E2E97" w14:textId="2607A04C" w:rsidR="00A059AD" w:rsidRPr="00FF0631" w:rsidRDefault="00A059AD" w:rsidP="00265BC3">
      <w:pPr>
        <w:wordWrap/>
        <w:spacing w:before="120" w:after="120" w:line="276" w:lineRule="auto"/>
        <w:rPr>
          <w:rFonts w:eastAsia="나눔명조"/>
          <w:sz w:val="20"/>
          <w:szCs w:val="22"/>
        </w:rPr>
      </w:pPr>
      <w:r w:rsidRPr="00A059AD">
        <w:rPr>
          <w:rFonts w:eastAsia="나눔명조"/>
          <w:sz w:val="20"/>
          <w:szCs w:val="22"/>
        </w:rPr>
        <w:t>&lt;</w:t>
      </w:r>
      <w:r w:rsidRPr="00A059AD">
        <w:rPr>
          <w:rFonts w:eastAsia="나눔명조" w:hint="eastAsia"/>
          <w:sz w:val="20"/>
          <w:szCs w:val="22"/>
        </w:rPr>
        <w:t>그림</w:t>
      </w:r>
      <w:r w:rsidRPr="00A059AD">
        <w:rPr>
          <w:rFonts w:eastAsia="나눔명조" w:hint="eastAsia"/>
          <w:sz w:val="20"/>
          <w:szCs w:val="22"/>
        </w:rPr>
        <w:t xml:space="preserve"> </w:t>
      </w:r>
      <w:r w:rsidRPr="00A059AD">
        <w:rPr>
          <w:rFonts w:eastAsia="나눔명조"/>
          <w:sz w:val="20"/>
          <w:szCs w:val="22"/>
        </w:rPr>
        <w:t>5&gt;</w:t>
      </w:r>
      <w:r w:rsidRPr="00A059AD">
        <w:rPr>
          <w:rFonts w:eastAsia="나눔명조" w:hint="eastAsia"/>
          <w:sz w:val="20"/>
          <w:szCs w:val="22"/>
        </w:rPr>
        <w:t>는</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변화에</w:t>
      </w:r>
      <w:r w:rsidRPr="00A059AD">
        <w:rPr>
          <w:rFonts w:eastAsia="나눔명조" w:hint="eastAsia"/>
          <w:sz w:val="20"/>
          <w:szCs w:val="22"/>
        </w:rPr>
        <w:t xml:space="preserve"> </w:t>
      </w:r>
      <w:r w:rsidRPr="00A059AD">
        <w:rPr>
          <w:rFonts w:eastAsia="나눔명조" w:hint="eastAsia"/>
          <w:sz w:val="20"/>
          <w:szCs w:val="22"/>
        </w:rPr>
        <w:t>따른</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공공봉사동기의</w:t>
      </w:r>
      <w:r w:rsidRPr="00A059AD">
        <w:rPr>
          <w:rFonts w:eastAsia="나눔명조" w:hint="eastAsia"/>
          <w:sz w:val="20"/>
          <w:szCs w:val="22"/>
        </w:rPr>
        <w:t xml:space="preserve"> </w:t>
      </w:r>
      <w:r w:rsidRPr="00A059AD">
        <w:rPr>
          <w:rFonts w:eastAsia="나눔명조" w:hint="eastAsia"/>
          <w:sz w:val="20"/>
          <w:szCs w:val="22"/>
        </w:rPr>
        <w:t>긍정적</w:t>
      </w:r>
      <w:r w:rsidRPr="00A059AD">
        <w:rPr>
          <w:rFonts w:eastAsia="나눔명조" w:hint="eastAsia"/>
          <w:sz w:val="20"/>
          <w:szCs w:val="22"/>
        </w:rPr>
        <w:t xml:space="preserve"> </w:t>
      </w:r>
      <w:r w:rsidRPr="00A059AD">
        <w:rPr>
          <w:rFonts w:eastAsia="나눔명조" w:hint="eastAsia"/>
          <w:sz w:val="20"/>
          <w:szCs w:val="22"/>
        </w:rPr>
        <w:t>응답에</w:t>
      </w:r>
      <w:r w:rsidRPr="00A059AD">
        <w:rPr>
          <w:rFonts w:eastAsia="나눔명조" w:hint="eastAsia"/>
          <w:sz w:val="20"/>
          <w:szCs w:val="22"/>
        </w:rPr>
        <w:t xml:space="preserve"> </w:t>
      </w:r>
      <w:r w:rsidRPr="00A059AD">
        <w:rPr>
          <w:rFonts w:eastAsia="나눔명조" w:hint="eastAsia"/>
          <w:sz w:val="20"/>
          <w:szCs w:val="22"/>
        </w:rPr>
        <w:t>대한</w:t>
      </w:r>
      <w:r w:rsidRPr="00A059AD">
        <w:rPr>
          <w:rFonts w:eastAsia="나눔명조" w:hint="eastAsia"/>
          <w:sz w:val="20"/>
          <w:szCs w:val="22"/>
        </w:rPr>
        <w:t xml:space="preserve"> </w:t>
      </w:r>
      <w:r w:rsidRPr="00A059AD">
        <w:rPr>
          <w:rFonts w:eastAsia="나눔명조" w:hint="eastAsia"/>
          <w:sz w:val="20"/>
          <w:szCs w:val="22"/>
        </w:rPr>
        <w:t>한계효과와</w:t>
      </w:r>
      <w:r w:rsidRPr="00A059AD">
        <w:rPr>
          <w:rFonts w:eastAsia="나눔명조" w:hint="eastAsia"/>
          <w:sz w:val="20"/>
          <w:szCs w:val="22"/>
        </w:rPr>
        <w:t xml:space="preserve"> </w:t>
      </w:r>
      <w:r w:rsidRPr="00A059AD">
        <w:rPr>
          <w:rFonts w:eastAsia="나눔명조" w:hint="eastAsia"/>
          <w:sz w:val="20"/>
          <w:szCs w:val="22"/>
        </w:rPr>
        <w:t>예측확률의</w:t>
      </w:r>
      <w:r w:rsidRPr="00A059AD">
        <w:rPr>
          <w:rFonts w:eastAsia="나눔명조" w:hint="eastAsia"/>
          <w:sz w:val="20"/>
          <w:szCs w:val="22"/>
        </w:rPr>
        <w:t xml:space="preserve"> </w:t>
      </w:r>
      <w:r w:rsidRPr="00A059AD">
        <w:rPr>
          <w:rFonts w:eastAsia="나눔명조" w:hint="eastAsia"/>
          <w:sz w:val="20"/>
          <w:szCs w:val="22"/>
        </w:rPr>
        <w:t>변화를</w:t>
      </w:r>
      <w:r w:rsidRPr="00A059AD">
        <w:rPr>
          <w:rFonts w:eastAsia="나눔명조" w:hint="eastAsia"/>
          <w:sz w:val="20"/>
          <w:szCs w:val="22"/>
        </w:rPr>
        <w:t xml:space="preserve"> </w:t>
      </w:r>
      <w:r w:rsidRPr="00A059AD">
        <w:rPr>
          <w:rFonts w:eastAsia="나눔명조" w:hint="eastAsia"/>
          <w:sz w:val="20"/>
          <w:szCs w:val="22"/>
        </w:rPr>
        <w:t>보여준다</w:t>
      </w:r>
      <w:r w:rsidRPr="00A059AD">
        <w:rPr>
          <w:rFonts w:eastAsia="나눔명조"/>
          <w:sz w:val="20"/>
          <w:szCs w:val="22"/>
        </w:rPr>
        <w:t xml:space="preserve">. </w:t>
      </w:r>
      <w:r w:rsidRPr="00A059AD">
        <w:rPr>
          <w:rFonts w:eastAsia="나눔명조" w:hint="eastAsia"/>
          <w:sz w:val="20"/>
          <w:szCs w:val="22"/>
        </w:rPr>
        <w:t>좌측</w:t>
      </w:r>
      <w:r w:rsidRPr="00A059AD">
        <w:rPr>
          <w:rFonts w:eastAsia="나눔명조" w:hint="eastAsia"/>
          <w:sz w:val="20"/>
          <w:szCs w:val="22"/>
        </w:rPr>
        <w:t xml:space="preserve"> </w:t>
      </w:r>
      <w:r w:rsidRPr="00A059AD">
        <w:rPr>
          <w:rFonts w:eastAsia="나눔명조" w:hint="eastAsia"/>
          <w:sz w:val="20"/>
          <w:szCs w:val="22"/>
        </w:rPr>
        <w:t>패널은</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한</w:t>
      </w:r>
      <w:r w:rsidRPr="00A059AD">
        <w:rPr>
          <w:rFonts w:eastAsia="나눔명조" w:hint="eastAsia"/>
          <w:sz w:val="20"/>
          <w:szCs w:val="22"/>
        </w:rPr>
        <w:t xml:space="preserve"> </w:t>
      </w:r>
      <w:r w:rsidRPr="00A059AD">
        <w:rPr>
          <w:rFonts w:eastAsia="나눔명조" w:hint="eastAsia"/>
          <w:sz w:val="20"/>
          <w:szCs w:val="22"/>
        </w:rPr>
        <w:t>한계효과가</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증가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조건적으로</w:t>
      </w:r>
      <w:r w:rsidRPr="00A059AD">
        <w:rPr>
          <w:rFonts w:eastAsia="나눔명조" w:hint="eastAsia"/>
          <w:sz w:val="20"/>
          <w:szCs w:val="22"/>
        </w:rPr>
        <w:t xml:space="preserve"> </w:t>
      </w:r>
      <w:r w:rsidRPr="00A059AD">
        <w:rPr>
          <w:rFonts w:eastAsia="나눔명조" w:hint="eastAsia"/>
          <w:sz w:val="20"/>
          <w:szCs w:val="22"/>
        </w:rPr>
        <w:t>증가하는</w:t>
      </w:r>
      <w:r w:rsidRPr="00A059AD">
        <w:rPr>
          <w:rFonts w:eastAsia="나눔명조" w:hint="eastAsia"/>
          <w:sz w:val="20"/>
          <w:szCs w:val="22"/>
        </w:rPr>
        <w:t xml:space="preserve"> </w:t>
      </w:r>
      <w:r w:rsidRPr="00A059AD">
        <w:rPr>
          <w:rFonts w:eastAsia="나눔명조" w:hint="eastAsia"/>
          <w:sz w:val="20"/>
          <w:szCs w:val="22"/>
        </w:rPr>
        <w:t>관계가</w:t>
      </w:r>
      <w:r w:rsidRPr="00A059AD">
        <w:rPr>
          <w:rFonts w:eastAsia="나눔명조" w:hint="eastAsia"/>
          <w:sz w:val="20"/>
          <w:szCs w:val="22"/>
        </w:rPr>
        <w:t xml:space="preserve"> </w:t>
      </w:r>
      <w:r w:rsidRPr="00A059AD">
        <w:rPr>
          <w:rFonts w:eastAsia="나눔명조" w:hint="eastAsia"/>
          <w:sz w:val="20"/>
          <w:szCs w:val="22"/>
        </w:rPr>
        <w:t>존재함을</w:t>
      </w:r>
      <w:r w:rsidRPr="00A059AD">
        <w:rPr>
          <w:rFonts w:eastAsia="나눔명조" w:hint="eastAsia"/>
          <w:sz w:val="20"/>
          <w:szCs w:val="22"/>
        </w:rPr>
        <w:t xml:space="preserve"> </w:t>
      </w:r>
      <w:r w:rsidRPr="00A059AD">
        <w:rPr>
          <w:rFonts w:eastAsia="나눔명조" w:hint="eastAsia"/>
          <w:sz w:val="20"/>
          <w:szCs w:val="22"/>
        </w:rPr>
        <w:t>보여준다</w:t>
      </w:r>
      <w:r w:rsidRPr="00A059AD">
        <w:rPr>
          <w:rFonts w:eastAsia="나눔명조"/>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양</w:t>
      </w:r>
      <w:r w:rsidRPr="00A059AD">
        <w:rPr>
          <w:rFonts w:eastAsia="나눔명조" w:hint="eastAsia"/>
          <w:sz w:val="20"/>
          <w:szCs w:val="22"/>
        </w:rPr>
        <w:t xml:space="preserve"> </w:t>
      </w:r>
      <w:r w:rsidRPr="00A059AD">
        <w:rPr>
          <w:rFonts w:eastAsia="나눔명조" w:hint="eastAsia"/>
          <w:sz w:val="20"/>
          <w:szCs w:val="22"/>
        </w:rPr>
        <w:t>극단</w:t>
      </w:r>
      <w:r w:rsidRPr="00A059AD">
        <w:rPr>
          <w:rFonts w:eastAsia="나눔명조" w:hint="eastAsia"/>
          <w:sz w:val="20"/>
          <w:szCs w:val="22"/>
        </w:rPr>
        <w:t xml:space="preserve"> </w:t>
      </w:r>
      <w:r w:rsidRPr="00A059AD">
        <w:rPr>
          <w:rFonts w:eastAsia="나눔명조" w:hint="eastAsia"/>
          <w:sz w:val="20"/>
          <w:szCs w:val="22"/>
        </w:rPr>
        <w:t>값에서</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한</w:t>
      </w:r>
      <w:r w:rsidRPr="00A059AD">
        <w:rPr>
          <w:rFonts w:eastAsia="나눔명조" w:hint="eastAsia"/>
          <w:sz w:val="20"/>
          <w:szCs w:val="22"/>
        </w:rPr>
        <w:t xml:space="preserve"> </w:t>
      </w:r>
      <w:r w:rsidRPr="00A059AD">
        <w:rPr>
          <w:rFonts w:eastAsia="나눔명조" w:hint="eastAsia"/>
          <w:sz w:val="20"/>
          <w:szCs w:val="22"/>
        </w:rPr>
        <w:t>효과의</w:t>
      </w:r>
      <w:r w:rsidRPr="00A059AD">
        <w:rPr>
          <w:rFonts w:eastAsia="나눔명조" w:hint="eastAsia"/>
          <w:sz w:val="20"/>
          <w:szCs w:val="22"/>
        </w:rPr>
        <w:t xml:space="preserve"> </w:t>
      </w:r>
      <w:r w:rsidRPr="00A059AD">
        <w:rPr>
          <w:rFonts w:eastAsia="나눔명조" w:hint="eastAsia"/>
          <w:sz w:val="20"/>
          <w:szCs w:val="22"/>
        </w:rPr>
        <w:t>불확실성이</w:t>
      </w:r>
      <w:r w:rsidRPr="00A059AD">
        <w:rPr>
          <w:rFonts w:eastAsia="나눔명조" w:hint="eastAsia"/>
          <w:sz w:val="20"/>
          <w:szCs w:val="22"/>
        </w:rPr>
        <w:t xml:space="preserve"> </w:t>
      </w:r>
      <w:r w:rsidRPr="00A059AD">
        <w:rPr>
          <w:rFonts w:eastAsia="나눔명조" w:hint="eastAsia"/>
          <w:sz w:val="20"/>
          <w:szCs w:val="22"/>
        </w:rPr>
        <w:t>매우</w:t>
      </w:r>
      <w:r w:rsidRPr="00A059AD">
        <w:rPr>
          <w:rFonts w:eastAsia="나눔명조" w:hint="eastAsia"/>
          <w:sz w:val="20"/>
          <w:szCs w:val="22"/>
        </w:rPr>
        <w:t xml:space="preserve"> </w:t>
      </w:r>
      <w:r w:rsidRPr="00A059AD">
        <w:rPr>
          <w:rFonts w:eastAsia="나눔명조" w:hint="eastAsia"/>
          <w:sz w:val="20"/>
          <w:szCs w:val="22"/>
        </w:rPr>
        <w:t>크게</w:t>
      </w:r>
      <w:r w:rsidRPr="00A059AD">
        <w:rPr>
          <w:rFonts w:eastAsia="나눔명조" w:hint="eastAsia"/>
          <w:sz w:val="20"/>
          <w:szCs w:val="22"/>
        </w:rPr>
        <w:t xml:space="preserve"> </w:t>
      </w:r>
      <w:r w:rsidRPr="00A059AD">
        <w:rPr>
          <w:rFonts w:eastAsia="나눔명조" w:hint="eastAsia"/>
          <w:sz w:val="20"/>
          <w:szCs w:val="22"/>
        </w:rPr>
        <w:t>나타나는</w:t>
      </w:r>
      <w:r w:rsidRPr="00A059AD">
        <w:rPr>
          <w:rFonts w:eastAsia="나눔명조" w:hint="eastAsia"/>
          <w:sz w:val="20"/>
          <w:szCs w:val="22"/>
        </w:rPr>
        <w:t xml:space="preserve"> </w:t>
      </w:r>
      <w:r w:rsidRPr="00A059AD">
        <w:rPr>
          <w:rFonts w:eastAsia="나눔명조" w:hint="eastAsia"/>
          <w:sz w:val="20"/>
          <w:szCs w:val="22"/>
        </w:rPr>
        <w:t>것을</w:t>
      </w:r>
      <w:r w:rsidRPr="00A059AD">
        <w:rPr>
          <w:rFonts w:eastAsia="나눔명조" w:hint="eastAsia"/>
          <w:sz w:val="20"/>
          <w:szCs w:val="22"/>
        </w:rPr>
        <w:t xml:space="preserve"> </w:t>
      </w:r>
      <w:r w:rsidRPr="00A059AD">
        <w:rPr>
          <w:rFonts w:eastAsia="나눔명조" w:hint="eastAsia"/>
          <w:sz w:val="20"/>
          <w:szCs w:val="22"/>
        </w:rPr>
        <w:t>확인할</w:t>
      </w:r>
      <w:r w:rsidRPr="00A059AD">
        <w:rPr>
          <w:rFonts w:eastAsia="나눔명조" w:hint="eastAsia"/>
          <w:sz w:val="20"/>
          <w:szCs w:val="22"/>
        </w:rPr>
        <w:t xml:space="preserve"> </w:t>
      </w:r>
      <w:r w:rsidRPr="00A059AD">
        <w:rPr>
          <w:rFonts w:eastAsia="나눔명조" w:hint="eastAsia"/>
          <w:sz w:val="20"/>
          <w:szCs w:val="22"/>
        </w:rPr>
        <w:t>수</w:t>
      </w:r>
      <w:r w:rsidRPr="00A059AD">
        <w:rPr>
          <w:rFonts w:eastAsia="나눔명조" w:hint="eastAsia"/>
          <w:sz w:val="20"/>
          <w:szCs w:val="22"/>
        </w:rPr>
        <w:t xml:space="preserve"> </w:t>
      </w:r>
      <w:r w:rsidRPr="00A059AD">
        <w:rPr>
          <w:rFonts w:eastAsia="나눔명조" w:hint="eastAsia"/>
          <w:sz w:val="20"/>
          <w:szCs w:val="22"/>
        </w:rPr>
        <w:t>있다</w:t>
      </w:r>
      <w:r w:rsidRPr="00A059AD">
        <w:rPr>
          <w:rFonts w:eastAsia="나눔명조"/>
          <w:sz w:val="20"/>
          <w:szCs w:val="22"/>
        </w:rPr>
        <w:t xml:space="preserve">. </w:t>
      </w:r>
      <w:r w:rsidRPr="00A059AD">
        <w:rPr>
          <w:rFonts w:eastAsia="나눔명조" w:hint="eastAsia"/>
          <w:sz w:val="20"/>
          <w:szCs w:val="22"/>
        </w:rPr>
        <w:t>보다</w:t>
      </w:r>
      <w:r w:rsidRPr="00A059AD">
        <w:rPr>
          <w:rFonts w:eastAsia="나눔명조" w:hint="eastAsia"/>
          <w:sz w:val="20"/>
          <w:szCs w:val="22"/>
        </w:rPr>
        <w:t xml:space="preserve"> </w:t>
      </w:r>
      <w:r w:rsidRPr="00A059AD">
        <w:rPr>
          <w:rFonts w:eastAsia="나눔명조" w:hint="eastAsia"/>
          <w:sz w:val="20"/>
          <w:szCs w:val="22"/>
        </w:rPr>
        <w:t>직관적인</w:t>
      </w:r>
      <w:r w:rsidRPr="00A059AD">
        <w:rPr>
          <w:rFonts w:eastAsia="나눔명조" w:hint="eastAsia"/>
          <w:sz w:val="20"/>
          <w:szCs w:val="22"/>
        </w:rPr>
        <w:t xml:space="preserve"> </w:t>
      </w:r>
      <w:r w:rsidRPr="00A059AD">
        <w:rPr>
          <w:rFonts w:eastAsia="나눔명조" w:hint="eastAsia"/>
          <w:sz w:val="20"/>
          <w:szCs w:val="22"/>
        </w:rPr>
        <w:t>이해를</w:t>
      </w:r>
      <w:r w:rsidRPr="00A059AD">
        <w:rPr>
          <w:rFonts w:eastAsia="나눔명조" w:hint="eastAsia"/>
          <w:sz w:val="20"/>
          <w:szCs w:val="22"/>
        </w:rPr>
        <w:t xml:space="preserve"> </w:t>
      </w:r>
      <w:r w:rsidRPr="00A059AD">
        <w:rPr>
          <w:rFonts w:eastAsia="나눔명조" w:hint="eastAsia"/>
          <w:sz w:val="20"/>
          <w:szCs w:val="22"/>
        </w:rPr>
        <w:t>위해</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에</w:t>
      </w:r>
      <w:r w:rsidRPr="00A059AD">
        <w:rPr>
          <w:rFonts w:eastAsia="나눔명조" w:hint="eastAsia"/>
          <w:sz w:val="20"/>
          <w:szCs w:val="22"/>
        </w:rPr>
        <w:t xml:space="preserve"> </w:t>
      </w:r>
      <w:r w:rsidRPr="00A059AD">
        <w:rPr>
          <w:rFonts w:eastAsia="나눔명조" w:hint="eastAsia"/>
          <w:sz w:val="20"/>
          <w:szCs w:val="22"/>
        </w:rPr>
        <w:t>조건적인</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한</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예측확률</w:t>
      </w:r>
      <w:r w:rsidRPr="00A059AD">
        <w:rPr>
          <w:rFonts w:eastAsia="나눔명조" w:hint="eastAsia"/>
          <w:sz w:val="20"/>
          <w:szCs w:val="22"/>
        </w:rPr>
        <w:t xml:space="preserve"> </w:t>
      </w:r>
      <w:r w:rsidRPr="00A059AD">
        <w:rPr>
          <w:rFonts w:eastAsia="나눔명조" w:hint="eastAsia"/>
          <w:sz w:val="20"/>
          <w:szCs w:val="22"/>
        </w:rPr>
        <w:t>변화를</w:t>
      </w:r>
      <w:r w:rsidRPr="00A059AD">
        <w:rPr>
          <w:rFonts w:eastAsia="나눔명조" w:hint="eastAsia"/>
          <w:sz w:val="20"/>
          <w:szCs w:val="22"/>
        </w:rPr>
        <w:t xml:space="preserve"> </w:t>
      </w:r>
      <w:r w:rsidRPr="00A059AD">
        <w:rPr>
          <w:rFonts w:eastAsia="나눔명조" w:hint="eastAsia"/>
          <w:sz w:val="20"/>
          <w:szCs w:val="22"/>
        </w:rPr>
        <w:t>살펴보면</w:t>
      </w:r>
      <w:r w:rsidRPr="00A059AD">
        <w:rPr>
          <w:rFonts w:eastAsia="나눔명조"/>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최소값</w:t>
      </w:r>
      <w:r w:rsidRPr="00A059AD">
        <w:rPr>
          <w:rFonts w:eastAsia="나눔명조"/>
          <w:sz w:val="20"/>
          <w:szCs w:val="22"/>
        </w:rPr>
        <w:t xml:space="preserve">, </w:t>
      </w:r>
      <w:r w:rsidRPr="00A059AD">
        <w:rPr>
          <w:rFonts w:eastAsia="나눔명조" w:hint="eastAsia"/>
          <w:sz w:val="20"/>
          <w:szCs w:val="22"/>
        </w:rPr>
        <w:t>평균값</w:t>
      </w:r>
      <w:r w:rsidRPr="00A059AD">
        <w:rPr>
          <w:rFonts w:eastAsia="나눔명조"/>
          <w:sz w:val="20"/>
          <w:szCs w:val="22"/>
        </w:rPr>
        <w:t xml:space="preserve">, </w:t>
      </w:r>
      <w:r w:rsidRPr="00A059AD">
        <w:rPr>
          <w:rFonts w:eastAsia="나눔명조" w:hint="eastAsia"/>
          <w:sz w:val="20"/>
          <w:szCs w:val="22"/>
        </w:rPr>
        <w:t>최대값일</w:t>
      </w:r>
      <w:r w:rsidRPr="00A059AD">
        <w:rPr>
          <w:rFonts w:eastAsia="나눔명조" w:hint="eastAsia"/>
          <w:sz w:val="20"/>
          <w:szCs w:val="22"/>
        </w:rPr>
        <w:t xml:space="preserve"> </w:t>
      </w:r>
      <w:r w:rsidRPr="00A059AD">
        <w:rPr>
          <w:rFonts w:eastAsia="나눔명조" w:hint="eastAsia"/>
          <w:sz w:val="20"/>
          <w:szCs w:val="22"/>
        </w:rPr>
        <w:t>경우의</w:t>
      </w:r>
      <w:r w:rsidRPr="00A059AD">
        <w:rPr>
          <w:rFonts w:eastAsia="나눔명조" w:hint="eastAsia"/>
          <w:sz w:val="20"/>
          <w:szCs w:val="22"/>
        </w:rPr>
        <w:t xml:space="preserve"> </w:t>
      </w:r>
      <w:r w:rsidRPr="00A059AD">
        <w:rPr>
          <w:rFonts w:eastAsia="나눔명조" w:hint="eastAsia"/>
          <w:sz w:val="20"/>
          <w:szCs w:val="22"/>
        </w:rPr>
        <w:t>예측확률변화가</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낮을</w:t>
      </w:r>
      <w:r w:rsidRPr="00A059AD">
        <w:rPr>
          <w:rFonts w:eastAsia="나눔명조" w:hint="eastAsia"/>
          <w:sz w:val="20"/>
          <w:szCs w:val="22"/>
        </w:rPr>
        <w:t xml:space="preserve"> </w:t>
      </w:r>
      <w:r w:rsidRPr="00A059AD">
        <w:rPr>
          <w:rFonts w:eastAsia="나눔명조" w:hint="eastAsia"/>
          <w:sz w:val="20"/>
          <w:szCs w:val="22"/>
        </w:rPr>
        <w:t>경우에는</w:t>
      </w:r>
      <w:r w:rsidRPr="00A059AD">
        <w:rPr>
          <w:rFonts w:eastAsia="나눔명조" w:hint="eastAsia"/>
          <w:sz w:val="20"/>
          <w:szCs w:val="22"/>
        </w:rPr>
        <w:t xml:space="preserve"> </w:t>
      </w:r>
      <w:r w:rsidRPr="00A059AD">
        <w:rPr>
          <w:rFonts w:eastAsia="나눔명조" w:hint="eastAsia"/>
          <w:sz w:val="20"/>
          <w:szCs w:val="22"/>
        </w:rPr>
        <w:t>서로</w:t>
      </w:r>
      <w:r w:rsidRPr="00A059AD">
        <w:rPr>
          <w:rFonts w:eastAsia="나눔명조" w:hint="eastAsia"/>
          <w:sz w:val="20"/>
          <w:szCs w:val="22"/>
        </w:rPr>
        <w:t xml:space="preserve"> </w:t>
      </w:r>
      <w:r w:rsidRPr="00A059AD">
        <w:rPr>
          <w:rFonts w:eastAsia="나눔명조" w:hint="eastAsia"/>
          <w:sz w:val="20"/>
          <w:szCs w:val="22"/>
        </w:rPr>
        <w:t>차별적이지</w:t>
      </w:r>
      <w:r w:rsidRPr="00A059AD">
        <w:rPr>
          <w:rFonts w:eastAsia="나눔명조" w:hint="eastAsia"/>
          <w:sz w:val="20"/>
          <w:szCs w:val="22"/>
        </w:rPr>
        <w:t xml:space="preserve"> </w:t>
      </w:r>
      <w:r w:rsidRPr="00A059AD">
        <w:rPr>
          <w:rFonts w:eastAsia="나눔명조" w:hint="eastAsia"/>
          <w:sz w:val="20"/>
          <w:szCs w:val="22"/>
        </w:rPr>
        <w:t>않은</w:t>
      </w:r>
      <w:r w:rsidRPr="00A059AD">
        <w:rPr>
          <w:rFonts w:eastAsia="나눔명조"/>
          <w:sz w:val="20"/>
          <w:szCs w:val="22"/>
        </w:rPr>
        <w:t xml:space="preserve">, </w:t>
      </w:r>
      <w:r w:rsidRPr="00A059AD">
        <w:rPr>
          <w:rFonts w:eastAsia="나눔명조" w:hint="eastAsia"/>
          <w:sz w:val="20"/>
          <w:szCs w:val="22"/>
        </w:rPr>
        <w:t>신뢰구간이</w:t>
      </w:r>
      <w:r w:rsidRPr="00A059AD">
        <w:rPr>
          <w:rFonts w:eastAsia="나눔명조" w:hint="eastAsia"/>
          <w:sz w:val="20"/>
          <w:szCs w:val="22"/>
        </w:rPr>
        <w:t xml:space="preserve"> </w:t>
      </w:r>
      <w:r w:rsidRPr="00A059AD">
        <w:rPr>
          <w:rFonts w:eastAsia="나눔명조" w:hint="eastAsia"/>
          <w:sz w:val="20"/>
          <w:szCs w:val="22"/>
        </w:rPr>
        <w:t>중첩되어</w:t>
      </w:r>
      <w:r w:rsidRPr="00A059AD">
        <w:rPr>
          <w:rFonts w:eastAsia="나눔명조" w:hint="eastAsia"/>
          <w:sz w:val="20"/>
          <w:szCs w:val="22"/>
        </w:rPr>
        <w:t xml:space="preserve"> </w:t>
      </w:r>
      <w:r w:rsidRPr="00A059AD">
        <w:rPr>
          <w:rFonts w:eastAsia="나눔명조" w:hint="eastAsia"/>
          <w:sz w:val="20"/>
          <w:szCs w:val="22"/>
        </w:rPr>
        <w:t>있는</w:t>
      </w:r>
      <w:r w:rsidRPr="00A059AD">
        <w:rPr>
          <w:rFonts w:eastAsia="나눔명조" w:hint="eastAsia"/>
          <w:sz w:val="20"/>
          <w:szCs w:val="22"/>
        </w:rPr>
        <w:t xml:space="preserve"> </w:t>
      </w:r>
      <w:r w:rsidRPr="00A059AD">
        <w:rPr>
          <w:rFonts w:eastAsia="나눔명조" w:hint="eastAsia"/>
          <w:sz w:val="20"/>
          <w:szCs w:val="22"/>
        </w:rPr>
        <w:t>것을</w:t>
      </w:r>
      <w:r w:rsidRPr="00A059AD">
        <w:rPr>
          <w:rFonts w:eastAsia="나눔명조" w:hint="eastAsia"/>
          <w:sz w:val="20"/>
          <w:szCs w:val="22"/>
        </w:rPr>
        <w:t xml:space="preserve"> </w:t>
      </w:r>
      <w:r w:rsidRPr="00A059AD">
        <w:rPr>
          <w:rFonts w:eastAsia="나눔명조" w:hint="eastAsia"/>
          <w:sz w:val="20"/>
          <w:szCs w:val="22"/>
        </w:rPr>
        <w:t>확인할</w:t>
      </w:r>
      <w:r w:rsidRPr="00A059AD">
        <w:rPr>
          <w:rFonts w:eastAsia="나눔명조" w:hint="eastAsia"/>
          <w:sz w:val="20"/>
          <w:szCs w:val="22"/>
        </w:rPr>
        <w:t xml:space="preserve"> </w:t>
      </w:r>
      <w:r w:rsidRPr="00A059AD">
        <w:rPr>
          <w:rFonts w:eastAsia="나눔명조" w:hint="eastAsia"/>
          <w:sz w:val="20"/>
          <w:szCs w:val="22"/>
        </w:rPr>
        <w:t>수</w:t>
      </w:r>
      <w:r w:rsidRPr="00A059AD">
        <w:rPr>
          <w:rFonts w:eastAsia="나눔명조" w:hint="eastAsia"/>
          <w:sz w:val="20"/>
          <w:szCs w:val="22"/>
        </w:rPr>
        <w:t xml:space="preserve"> </w:t>
      </w:r>
      <w:r w:rsidRPr="00A059AD">
        <w:rPr>
          <w:rFonts w:eastAsia="나눔명조" w:hint="eastAsia"/>
          <w:sz w:val="20"/>
          <w:szCs w:val="22"/>
        </w:rPr>
        <w:t>있다</w:t>
      </w:r>
      <w:r w:rsidRPr="00A059AD">
        <w:rPr>
          <w:rFonts w:eastAsia="나눔명조"/>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어느</w:t>
      </w:r>
      <w:r w:rsidRPr="00A059AD">
        <w:rPr>
          <w:rFonts w:eastAsia="나눔명조" w:hint="eastAsia"/>
          <w:sz w:val="20"/>
          <w:szCs w:val="22"/>
        </w:rPr>
        <w:t xml:space="preserve"> </w:t>
      </w:r>
      <w:r w:rsidRPr="00A059AD">
        <w:rPr>
          <w:rFonts w:eastAsia="나눔명조" w:hint="eastAsia"/>
          <w:sz w:val="20"/>
          <w:szCs w:val="22"/>
        </w:rPr>
        <w:t>정도</w:t>
      </w:r>
      <w:r w:rsidRPr="00A059AD">
        <w:rPr>
          <w:rFonts w:eastAsia="나눔명조" w:hint="eastAsia"/>
          <w:sz w:val="20"/>
          <w:szCs w:val="22"/>
        </w:rPr>
        <w:t xml:space="preserve"> </w:t>
      </w:r>
      <w:r w:rsidRPr="00A059AD">
        <w:rPr>
          <w:rFonts w:eastAsia="나눔명조" w:hint="eastAsia"/>
          <w:sz w:val="20"/>
          <w:szCs w:val="22"/>
        </w:rPr>
        <w:t>증가함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서로</w:t>
      </w:r>
      <w:r w:rsidRPr="00A059AD">
        <w:rPr>
          <w:rFonts w:eastAsia="나눔명조" w:hint="eastAsia"/>
          <w:sz w:val="20"/>
          <w:szCs w:val="22"/>
        </w:rPr>
        <w:t xml:space="preserve"> </w:t>
      </w:r>
      <w:r w:rsidRPr="00A059AD">
        <w:rPr>
          <w:rFonts w:eastAsia="나눔명조" w:hint="eastAsia"/>
          <w:sz w:val="20"/>
          <w:szCs w:val="22"/>
        </w:rPr>
        <w:t>다른</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의</w:t>
      </w:r>
      <w:r w:rsidRPr="00A059AD">
        <w:rPr>
          <w:rFonts w:eastAsia="나눔명조" w:hint="eastAsia"/>
          <w:sz w:val="20"/>
          <w:szCs w:val="22"/>
        </w:rPr>
        <w:t xml:space="preserve"> </w:t>
      </w:r>
      <w:r w:rsidRPr="00A059AD">
        <w:rPr>
          <w:rFonts w:eastAsia="나눔명조" w:hint="eastAsia"/>
          <w:sz w:val="20"/>
          <w:szCs w:val="22"/>
        </w:rPr>
        <w:t>응답자들은</w:t>
      </w:r>
      <w:r w:rsidRPr="00A059AD">
        <w:rPr>
          <w:rFonts w:eastAsia="나눔명조" w:hint="eastAsia"/>
          <w:sz w:val="20"/>
          <w:szCs w:val="22"/>
        </w:rPr>
        <w:t xml:space="preserve"> </w:t>
      </w:r>
      <w:r w:rsidRPr="00A059AD">
        <w:rPr>
          <w:rFonts w:eastAsia="나눔명조" w:hint="eastAsia"/>
          <w:sz w:val="20"/>
          <w:szCs w:val="22"/>
        </w:rPr>
        <w:t>차별적인</w:t>
      </w:r>
      <w:r w:rsidRPr="00A059AD">
        <w:rPr>
          <w:rFonts w:eastAsia="나눔명조" w:hint="eastAsia"/>
          <w:sz w:val="20"/>
          <w:szCs w:val="22"/>
        </w:rPr>
        <w:t xml:space="preserve"> </w:t>
      </w:r>
      <w:r w:rsidRPr="00A059AD">
        <w:rPr>
          <w:rFonts w:eastAsia="나눔명조" w:hint="eastAsia"/>
          <w:sz w:val="20"/>
          <w:szCs w:val="22"/>
        </w:rPr>
        <w:t>공공봉사동기의</w:t>
      </w:r>
      <w:r w:rsidRPr="00A059AD">
        <w:rPr>
          <w:rFonts w:eastAsia="나눔명조" w:hint="eastAsia"/>
          <w:sz w:val="20"/>
          <w:szCs w:val="22"/>
        </w:rPr>
        <w:t xml:space="preserve"> </w:t>
      </w:r>
      <w:r w:rsidRPr="00A059AD">
        <w:rPr>
          <w:rFonts w:eastAsia="나눔명조" w:hint="eastAsia"/>
          <w:sz w:val="20"/>
          <w:szCs w:val="22"/>
        </w:rPr>
        <w:t>긍정적</w:t>
      </w:r>
      <w:r w:rsidRPr="00A059AD">
        <w:rPr>
          <w:rFonts w:eastAsia="나눔명조" w:hint="eastAsia"/>
          <w:sz w:val="20"/>
          <w:szCs w:val="22"/>
        </w:rPr>
        <w:t xml:space="preserve"> </w:t>
      </w:r>
      <w:r w:rsidRPr="00A059AD">
        <w:rPr>
          <w:rFonts w:eastAsia="나눔명조" w:hint="eastAsia"/>
          <w:sz w:val="20"/>
          <w:szCs w:val="22"/>
        </w:rPr>
        <w:t>응답의</w:t>
      </w:r>
      <w:r w:rsidRPr="00A059AD">
        <w:rPr>
          <w:rFonts w:eastAsia="나눔명조" w:hint="eastAsia"/>
          <w:sz w:val="20"/>
          <w:szCs w:val="22"/>
        </w:rPr>
        <w:t xml:space="preserve"> </w:t>
      </w:r>
      <w:r w:rsidRPr="00A059AD">
        <w:rPr>
          <w:rFonts w:eastAsia="나눔명조" w:hint="eastAsia"/>
          <w:sz w:val="20"/>
          <w:szCs w:val="22"/>
        </w:rPr>
        <w:t>예측확률을</w:t>
      </w:r>
      <w:r w:rsidRPr="00A059AD">
        <w:rPr>
          <w:rFonts w:eastAsia="나눔명조" w:hint="eastAsia"/>
          <w:sz w:val="20"/>
          <w:szCs w:val="22"/>
        </w:rPr>
        <w:t xml:space="preserve"> </w:t>
      </w:r>
      <w:r w:rsidRPr="00A059AD">
        <w:rPr>
          <w:rFonts w:eastAsia="나눔명조" w:hint="eastAsia"/>
          <w:sz w:val="20"/>
          <w:szCs w:val="22"/>
        </w:rPr>
        <w:t>보이고</w:t>
      </w:r>
      <w:r w:rsidRPr="00A059AD">
        <w:rPr>
          <w:rFonts w:eastAsia="나눔명조" w:hint="eastAsia"/>
          <w:sz w:val="20"/>
          <w:szCs w:val="22"/>
        </w:rPr>
        <w:t xml:space="preserve"> </w:t>
      </w:r>
      <w:r w:rsidRPr="00A059AD">
        <w:rPr>
          <w:rFonts w:eastAsia="나눔명조" w:hint="eastAsia"/>
          <w:sz w:val="20"/>
          <w:szCs w:val="22"/>
        </w:rPr>
        <w:t>있다</w:t>
      </w:r>
      <w:r w:rsidRPr="00A059AD">
        <w:rPr>
          <w:rFonts w:eastAsia="나눔명조"/>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높은</w:t>
      </w:r>
      <w:r w:rsidRPr="00A059AD">
        <w:rPr>
          <w:rFonts w:eastAsia="나눔명조" w:hint="eastAsia"/>
          <w:sz w:val="20"/>
          <w:szCs w:val="22"/>
        </w:rPr>
        <w:t xml:space="preserve"> </w:t>
      </w:r>
      <w:r w:rsidRPr="00A059AD">
        <w:rPr>
          <w:rFonts w:eastAsia="나눔명조" w:hint="eastAsia"/>
          <w:sz w:val="20"/>
          <w:szCs w:val="22"/>
        </w:rPr>
        <w:t>관료조직의</w:t>
      </w:r>
      <w:r w:rsidRPr="00A059AD">
        <w:rPr>
          <w:rFonts w:eastAsia="나눔명조" w:hint="eastAsia"/>
          <w:sz w:val="20"/>
          <w:szCs w:val="22"/>
        </w:rPr>
        <w:t xml:space="preserve"> </w:t>
      </w:r>
      <w:r w:rsidRPr="00A059AD">
        <w:rPr>
          <w:rFonts w:eastAsia="나눔명조" w:hint="eastAsia"/>
          <w:sz w:val="20"/>
          <w:szCs w:val="22"/>
        </w:rPr>
        <w:t>응답자들은</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증가할수록</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관해</w:t>
      </w:r>
      <w:r w:rsidRPr="00A059AD">
        <w:rPr>
          <w:rFonts w:eastAsia="나눔명조" w:hint="eastAsia"/>
          <w:sz w:val="20"/>
          <w:szCs w:val="22"/>
        </w:rPr>
        <w:t xml:space="preserve"> </w:t>
      </w:r>
      <w:r w:rsidRPr="00A059AD">
        <w:rPr>
          <w:rFonts w:eastAsia="나눔명조" w:hint="eastAsia"/>
          <w:sz w:val="20"/>
          <w:szCs w:val="22"/>
        </w:rPr>
        <w:t>긍정적</w:t>
      </w:r>
      <w:r w:rsidRPr="00A059AD">
        <w:rPr>
          <w:rFonts w:eastAsia="나눔명조" w:hint="eastAsia"/>
          <w:sz w:val="20"/>
          <w:szCs w:val="22"/>
        </w:rPr>
        <w:t xml:space="preserve"> </w:t>
      </w:r>
      <w:r w:rsidRPr="00A059AD">
        <w:rPr>
          <w:rFonts w:eastAsia="나눔명조" w:hint="eastAsia"/>
          <w:sz w:val="20"/>
          <w:szCs w:val="22"/>
        </w:rPr>
        <w:t>응답을</w:t>
      </w:r>
      <w:r w:rsidRPr="00A059AD">
        <w:rPr>
          <w:rFonts w:eastAsia="나눔명조" w:hint="eastAsia"/>
          <w:sz w:val="20"/>
          <w:szCs w:val="22"/>
        </w:rPr>
        <w:t xml:space="preserve"> </w:t>
      </w:r>
      <w:r w:rsidRPr="00A059AD">
        <w:rPr>
          <w:rFonts w:eastAsia="나눔명조" w:hint="eastAsia"/>
          <w:sz w:val="20"/>
          <w:szCs w:val="22"/>
        </w:rPr>
        <w:t>할</w:t>
      </w:r>
      <w:r w:rsidRPr="00A059AD">
        <w:rPr>
          <w:rFonts w:eastAsia="나눔명조" w:hint="eastAsia"/>
          <w:sz w:val="20"/>
          <w:szCs w:val="22"/>
        </w:rPr>
        <w:t xml:space="preserve"> </w:t>
      </w:r>
      <w:r w:rsidRPr="00A059AD">
        <w:rPr>
          <w:rFonts w:eastAsia="나눔명조" w:hint="eastAsia"/>
          <w:sz w:val="20"/>
          <w:szCs w:val="22"/>
        </w:rPr>
        <w:t>확률이</w:t>
      </w:r>
      <w:r w:rsidRPr="00A059AD">
        <w:rPr>
          <w:rFonts w:eastAsia="나눔명조" w:hint="eastAsia"/>
          <w:sz w:val="20"/>
          <w:szCs w:val="22"/>
        </w:rPr>
        <w:t xml:space="preserve"> </w:t>
      </w:r>
      <w:r w:rsidRPr="00A059AD">
        <w:rPr>
          <w:rFonts w:eastAsia="나눔명조" w:hint="eastAsia"/>
          <w:sz w:val="20"/>
          <w:szCs w:val="22"/>
        </w:rPr>
        <w:t>증가하는</w:t>
      </w:r>
      <w:r w:rsidRPr="00A059AD">
        <w:rPr>
          <w:rFonts w:eastAsia="나눔명조" w:hint="eastAsia"/>
          <w:sz w:val="20"/>
          <w:szCs w:val="22"/>
        </w:rPr>
        <w:t xml:space="preserve"> </w:t>
      </w:r>
      <w:r w:rsidRPr="00A059AD">
        <w:rPr>
          <w:rFonts w:eastAsia="나눔명조" w:hint="eastAsia"/>
          <w:sz w:val="20"/>
          <w:szCs w:val="22"/>
        </w:rPr>
        <w:t>것으로</w:t>
      </w:r>
      <w:r w:rsidRPr="00A059AD">
        <w:rPr>
          <w:rFonts w:eastAsia="나눔명조" w:hint="eastAsia"/>
          <w:sz w:val="20"/>
          <w:szCs w:val="22"/>
        </w:rPr>
        <w:t xml:space="preserve"> </w:t>
      </w:r>
      <w:r w:rsidRPr="00A059AD">
        <w:rPr>
          <w:rFonts w:eastAsia="나눔명조" w:hint="eastAsia"/>
          <w:sz w:val="20"/>
          <w:szCs w:val="22"/>
        </w:rPr>
        <w:t>나타났고</w:t>
      </w:r>
      <w:r w:rsidRPr="00A059AD">
        <w:rPr>
          <w:rFonts w:eastAsia="나눔명조"/>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낮은</w:t>
      </w:r>
      <w:r w:rsidRPr="00A059AD">
        <w:rPr>
          <w:rFonts w:eastAsia="나눔명조" w:hint="eastAsia"/>
          <w:sz w:val="20"/>
          <w:szCs w:val="22"/>
        </w:rPr>
        <w:t xml:space="preserve"> </w:t>
      </w:r>
      <w:r w:rsidRPr="00A059AD">
        <w:rPr>
          <w:rFonts w:eastAsia="나눔명조" w:hint="eastAsia"/>
          <w:sz w:val="20"/>
          <w:szCs w:val="22"/>
        </w:rPr>
        <w:t>관료조직의</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 xml:space="preserve"> </w:t>
      </w:r>
      <w:r w:rsidRPr="00A059AD">
        <w:rPr>
          <w:rFonts w:eastAsia="나눔명조" w:hint="eastAsia"/>
          <w:sz w:val="20"/>
          <w:szCs w:val="22"/>
        </w:rPr>
        <w:t>그</w:t>
      </w:r>
      <w:r w:rsidRPr="00A059AD">
        <w:rPr>
          <w:rFonts w:eastAsia="나눔명조" w:hint="eastAsia"/>
          <w:sz w:val="20"/>
          <w:szCs w:val="22"/>
        </w:rPr>
        <w:t xml:space="preserve"> </w:t>
      </w:r>
      <w:r w:rsidRPr="00A059AD">
        <w:rPr>
          <w:rFonts w:eastAsia="나눔명조" w:hint="eastAsia"/>
          <w:sz w:val="20"/>
          <w:szCs w:val="22"/>
        </w:rPr>
        <w:t>반대의</w:t>
      </w:r>
      <w:r w:rsidRPr="00A059AD">
        <w:rPr>
          <w:rFonts w:eastAsia="나눔명조" w:hint="eastAsia"/>
          <w:sz w:val="20"/>
          <w:szCs w:val="22"/>
        </w:rPr>
        <w:t xml:space="preserve"> </w:t>
      </w:r>
      <w:r w:rsidRPr="00A059AD">
        <w:rPr>
          <w:rFonts w:eastAsia="나눔명조" w:hint="eastAsia"/>
          <w:sz w:val="20"/>
          <w:szCs w:val="22"/>
        </w:rPr>
        <w:t>양상이</w:t>
      </w:r>
      <w:r w:rsidRPr="00A059AD">
        <w:rPr>
          <w:rFonts w:eastAsia="나눔명조" w:hint="eastAsia"/>
          <w:sz w:val="20"/>
          <w:szCs w:val="22"/>
        </w:rPr>
        <w:t xml:space="preserve"> </w:t>
      </w:r>
      <w:r w:rsidRPr="00A059AD">
        <w:rPr>
          <w:rFonts w:eastAsia="나눔명조" w:hint="eastAsia"/>
          <w:sz w:val="20"/>
          <w:szCs w:val="22"/>
        </w:rPr>
        <w:t>나타났다</w:t>
      </w:r>
      <w:r w:rsidRPr="00A059AD">
        <w:rPr>
          <w:rFonts w:eastAsia="나눔명조"/>
          <w:sz w:val="20"/>
          <w:szCs w:val="22"/>
        </w:rPr>
        <w:t xml:space="preserve">. </w:t>
      </w:r>
      <w:r w:rsidRPr="00A059AD">
        <w:rPr>
          <w:rFonts w:eastAsia="나눔명조" w:hint="eastAsia"/>
          <w:sz w:val="20"/>
          <w:szCs w:val="22"/>
        </w:rPr>
        <w:t>평균</w:t>
      </w:r>
      <w:r w:rsidRPr="00A059AD">
        <w:rPr>
          <w:rFonts w:eastAsia="나눔명조" w:hint="eastAsia"/>
          <w:sz w:val="20"/>
          <w:szCs w:val="22"/>
        </w:rPr>
        <w:t xml:space="preserve"> </w:t>
      </w:r>
      <w:r w:rsidRPr="00A059AD">
        <w:rPr>
          <w:rFonts w:eastAsia="나눔명조" w:hint="eastAsia"/>
          <w:sz w:val="20"/>
          <w:szCs w:val="22"/>
        </w:rPr>
        <w:t>수준의</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관료조직</w:t>
      </w:r>
      <w:r w:rsidRPr="00A059AD">
        <w:rPr>
          <w:rFonts w:eastAsia="나눔명조" w:hint="eastAsia"/>
          <w:sz w:val="20"/>
          <w:szCs w:val="22"/>
        </w:rPr>
        <w:t xml:space="preserve"> </w:t>
      </w:r>
      <w:r w:rsidRPr="00A059AD">
        <w:rPr>
          <w:rFonts w:eastAsia="나눔명조" w:hint="eastAsia"/>
          <w:sz w:val="20"/>
          <w:szCs w:val="22"/>
        </w:rPr>
        <w:t>응답자들은</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증가할</w:t>
      </w:r>
      <w:r w:rsidRPr="00A059AD">
        <w:rPr>
          <w:rFonts w:eastAsia="나눔명조" w:hint="eastAsia"/>
          <w:sz w:val="20"/>
          <w:szCs w:val="22"/>
        </w:rPr>
        <w:t xml:space="preserve"> </w:t>
      </w:r>
      <w:r w:rsidRPr="00A059AD">
        <w:rPr>
          <w:rFonts w:eastAsia="나눔명조" w:hint="eastAsia"/>
          <w:sz w:val="20"/>
          <w:szCs w:val="22"/>
        </w:rPr>
        <w:t>때</w:t>
      </w:r>
      <w:r w:rsidRPr="00A059AD">
        <w:rPr>
          <w:rFonts w:eastAsia="나눔명조" w:hint="eastAsia"/>
          <w:sz w:val="20"/>
          <w:szCs w:val="22"/>
        </w:rPr>
        <w:t>,</w:t>
      </w:r>
      <w:r w:rsidRPr="00A059AD">
        <w:rPr>
          <w:rFonts w:eastAsia="나눔명조"/>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해</w:t>
      </w:r>
      <w:r w:rsidRPr="00A059AD">
        <w:rPr>
          <w:rFonts w:eastAsia="나눔명조" w:hint="eastAsia"/>
          <w:sz w:val="20"/>
          <w:szCs w:val="22"/>
        </w:rPr>
        <w:t xml:space="preserve"> </w:t>
      </w:r>
      <w:r w:rsidRPr="00A059AD">
        <w:rPr>
          <w:rFonts w:eastAsia="나눔명조" w:hint="eastAsia"/>
          <w:sz w:val="20"/>
          <w:szCs w:val="22"/>
        </w:rPr>
        <w:t>긍정적</w:t>
      </w:r>
      <w:r w:rsidRPr="00A059AD">
        <w:rPr>
          <w:rFonts w:eastAsia="나눔명조" w:hint="eastAsia"/>
          <w:sz w:val="20"/>
          <w:szCs w:val="22"/>
        </w:rPr>
        <w:t xml:space="preserve"> </w:t>
      </w:r>
      <w:r w:rsidRPr="00A059AD">
        <w:rPr>
          <w:rFonts w:eastAsia="나눔명조" w:hint="eastAsia"/>
          <w:sz w:val="20"/>
          <w:szCs w:val="22"/>
        </w:rPr>
        <w:t>응답의</w:t>
      </w:r>
      <w:r w:rsidRPr="00A059AD">
        <w:rPr>
          <w:rFonts w:eastAsia="나눔명조" w:hint="eastAsia"/>
          <w:sz w:val="20"/>
          <w:szCs w:val="22"/>
        </w:rPr>
        <w:t xml:space="preserve"> </w:t>
      </w:r>
      <w:r w:rsidRPr="00A059AD">
        <w:rPr>
          <w:rFonts w:eastAsia="나눔명조" w:hint="eastAsia"/>
          <w:sz w:val="20"/>
          <w:szCs w:val="22"/>
        </w:rPr>
        <w:t>예측확률이</w:t>
      </w:r>
      <w:r w:rsidRPr="00A059AD">
        <w:rPr>
          <w:rFonts w:eastAsia="나눔명조" w:hint="eastAsia"/>
          <w:sz w:val="20"/>
          <w:szCs w:val="22"/>
        </w:rPr>
        <w:t xml:space="preserve"> </w:t>
      </w:r>
      <w:r w:rsidRPr="00A059AD">
        <w:rPr>
          <w:rFonts w:eastAsia="나눔명조" w:hint="eastAsia"/>
          <w:sz w:val="20"/>
          <w:szCs w:val="22"/>
        </w:rPr>
        <w:t>증가하는</w:t>
      </w:r>
      <w:r w:rsidRPr="00A059AD">
        <w:rPr>
          <w:rFonts w:eastAsia="나눔명조" w:hint="eastAsia"/>
          <w:sz w:val="20"/>
          <w:szCs w:val="22"/>
        </w:rPr>
        <w:t xml:space="preserve"> </w:t>
      </w:r>
      <w:r w:rsidRPr="00A059AD">
        <w:rPr>
          <w:rFonts w:eastAsia="나눔명조" w:hint="eastAsia"/>
          <w:sz w:val="20"/>
          <w:szCs w:val="22"/>
        </w:rPr>
        <w:t>양상을</w:t>
      </w:r>
      <w:r w:rsidRPr="00A059AD">
        <w:rPr>
          <w:rFonts w:eastAsia="나눔명조" w:hint="eastAsia"/>
          <w:sz w:val="20"/>
          <w:szCs w:val="22"/>
        </w:rPr>
        <w:t xml:space="preserve"> </w:t>
      </w:r>
      <w:r w:rsidRPr="00A059AD">
        <w:rPr>
          <w:rFonts w:eastAsia="나눔명조" w:hint="eastAsia"/>
          <w:sz w:val="20"/>
          <w:szCs w:val="22"/>
        </w:rPr>
        <w:t>보였다</w:t>
      </w:r>
      <w:r w:rsidRPr="00A059AD">
        <w:rPr>
          <w:rFonts w:eastAsia="나눔명조" w:hint="eastAsia"/>
          <w:sz w:val="20"/>
          <w:szCs w:val="22"/>
        </w:rPr>
        <w:t>.</w:t>
      </w:r>
      <w:r w:rsidRPr="00A059AD">
        <w:rPr>
          <w:rFonts w:eastAsia="나눔명조"/>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과</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상충관계</w:t>
      </w:r>
      <w:r w:rsidRPr="00A059AD">
        <w:rPr>
          <w:rFonts w:eastAsia="나눔명조"/>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효과가</w:t>
      </w:r>
      <w:r w:rsidRPr="00A059AD">
        <w:rPr>
          <w:rFonts w:eastAsia="나눔명조" w:hint="eastAsia"/>
          <w:sz w:val="20"/>
          <w:szCs w:val="22"/>
        </w:rPr>
        <w:t xml:space="preserve"> </w:t>
      </w:r>
      <w:r w:rsidRPr="00A059AD">
        <w:rPr>
          <w:rFonts w:eastAsia="나눔명조" w:hint="eastAsia"/>
          <w:sz w:val="20"/>
          <w:szCs w:val="22"/>
        </w:rPr>
        <w:t>증가하면</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효과가</w:t>
      </w:r>
      <w:r w:rsidRPr="00A059AD">
        <w:rPr>
          <w:rFonts w:eastAsia="나눔명조" w:hint="eastAsia"/>
          <w:sz w:val="20"/>
          <w:szCs w:val="22"/>
        </w:rPr>
        <w:t xml:space="preserve"> </w:t>
      </w:r>
      <w:r w:rsidRPr="00A059AD">
        <w:rPr>
          <w:rFonts w:eastAsia="나눔명조" w:hint="eastAsia"/>
          <w:sz w:val="20"/>
          <w:szCs w:val="22"/>
        </w:rPr>
        <w:t>감소하거나</w:t>
      </w:r>
      <w:r w:rsidRPr="00A059AD">
        <w:rPr>
          <w:rFonts w:eastAsia="나눔명조" w:hint="eastAsia"/>
          <w:sz w:val="20"/>
          <w:szCs w:val="22"/>
        </w:rPr>
        <w:t xml:space="preserve"> </w:t>
      </w:r>
      <w:r w:rsidRPr="00A059AD">
        <w:rPr>
          <w:rFonts w:eastAsia="나눔명조" w:hint="eastAsia"/>
          <w:sz w:val="20"/>
          <w:szCs w:val="22"/>
        </w:rPr>
        <w:t>혹은</w:t>
      </w:r>
      <w:r w:rsidRPr="00A059AD">
        <w:rPr>
          <w:rFonts w:eastAsia="나눔명조" w:hint="eastAsia"/>
          <w:sz w:val="20"/>
          <w:szCs w:val="22"/>
        </w:rPr>
        <w:t xml:space="preserve"> </w:t>
      </w:r>
      <w:r w:rsidRPr="00A059AD">
        <w:rPr>
          <w:rFonts w:eastAsia="나눔명조" w:hint="eastAsia"/>
          <w:sz w:val="20"/>
          <w:szCs w:val="22"/>
        </w:rPr>
        <w:t>그</w:t>
      </w:r>
      <w:r w:rsidRPr="00A059AD">
        <w:rPr>
          <w:rFonts w:eastAsia="나눔명조" w:hint="eastAsia"/>
          <w:sz w:val="20"/>
          <w:szCs w:val="22"/>
        </w:rPr>
        <w:t xml:space="preserve"> </w:t>
      </w:r>
      <w:r w:rsidRPr="00A059AD">
        <w:rPr>
          <w:rFonts w:eastAsia="나눔명조" w:hint="eastAsia"/>
          <w:sz w:val="20"/>
          <w:szCs w:val="22"/>
        </w:rPr>
        <w:t>반대의</w:t>
      </w:r>
      <w:r w:rsidRPr="00A059AD">
        <w:rPr>
          <w:rFonts w:eastAsia="나눔명조" w:hint="eastAsia"/>
          <w:sz w:val="20"/>
          <w:szCs w:val="22"/>
        </w:rPr>
        <w:t xml:space="preserve"> </w:t>
      </w:r>
      <w:r w:rsidRPr="00A059AD">
        <w:rPr>
          <w:rFonts w:eastAsia="나눔명조" w:hint="eastAsia"/>
          <w:sz w:val="20"/>
          <w:szCs w:val="22"/>
        </w:rPr>
        <w:t>관계가</w:t>
      </w:r>
      <w:r w:rsidRPr="00A059AD">
        <w:rPr>
          <w:rFonts w:eastAsia="나눔명조" w:hint="eastAsia"/>
          <w:sz w:val="20"/>
          <w:szCs w:val="22"/>
        </w:rPr>
        <w:t xml:space="preserve"> </w:t>
      </w:r>
      <w:r w:rsidRPr="00A059AD">
        <w:rPr>
          <w:rFonts w:eastAsia="나눔명조" w:hint="eastAsia"/>
          <w:sz w:val="20"/>
          <w:szCs w:val="22"/>
        </w:rPr>
        <w:t>존재하기</w:t>
      </w:r>
      <w:r w:rsidRPr="00A059AD">
        <w:rPr>
          <w:rFonts w:eastAsia="나눔명조" w:hint="eastAsia"/>
          <w:sz w:val="20"/>
          <w:szCs w:val="22"/>
        </w:rPr>
        <w:t xml:space="preserve"> </w:t>
      </w:r>
      <w:r w:rsidRPr="00A059AD">
        <w:rPr>
          <w:rFonts w:eastAsia="나눔명조" w:hint="eastAsia"/>
          <w:sz w:val="20"/>
          <w:szCs w:val="22"/>
        </w:rPr>
        <w:t>위해서는</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낮은</w:t>
      </w:r>
      <w:r w:rsidRPr="00A059AD">
        <w:rPr>
          <w:rFonts w:eastAsia="나눔명조" w:hint="eastAsia"/>
          <w:sz w:val="20"/>
          <w:szCs w:val="22"/>
        </w:rPr>
        <w:t xml:space="preserve"> </w:t>
      </w:r>
      <w:r w:rsidRPr="00A059AD">
        <w:rPr>
          <w:rFonts w:eastAsia="나눔명조" w:hint="eastAsia"/>
          <w:sz w:val="20"/>
          <w:szCs w:val="22"/>
        </w:rPr>
        <w:t>관료조직에서</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증가할수록</w:t>
      </w:r>
      <w:r w:rsidRPr="00A059AD">
        <w:rPr>
          <w:rFonts w:eastAsia="나눔명조" w:hint="eastAsia"/>
          <w:sz w:val="20"/>
          <w:szCs w:val="22"/>
        </w:rPr>
        <w:t xml:space="preserve"> </w:t>
      </w:r>
      <w:r w:rsidRPr="00A059AD">
        <w:rPr>
          <w:rFonts w:eastAsia="나눔명조" w:hint="eastAsia"/>
          <w:sz w:val="20"/>
          <w:szCs w:val="22"/>
        </w:rPr>
        <w:t>예측확률이</w:t>
      </w:r>
      <w:r w:rsidRPr="00A059AD">
        <w:rPr>
          <w:rFonts w:eastAsia="나눔명조" w:hint="eastAsia"/>
          <w:sz w:val="20"/>
          <w:szCs w:val="22"/>
        </w:rPr>
        <w:t xml:space="preserve"> </w:t>
      </w:r>
      <w:r w:rsidRPr="00A059AD">
        <w:rPr>
          <w:rFonts w:eastAsia="나눔명조" w:hint="eastAsia"/>
          <w:sz w:val="20"/>
          <w:szCs w:val="22"/>
        </w:rPr>
        <w:t>증가하거나</w:t>
      </w:r>
      <w:r w:rsidRPr="00A059AD">
        <w:rPr>
          <w:rFonts w:eastAsia="나눔명조"/>
          <w:sz w:val="20"/>
          <w:szCs w:val="22"/>
        </w:rPr>
        <w:t xml:space="preserve">, </w:t>
      </w:r>
      <w:r w:rsidRPr="00A059AD">
        <w:rPr>
          <w:rFonts w:eastAsia="나눔명조" w:hint="eastAsia"/>
          <w:sz w:val="20"/>
          <w:szCs w:val="22"/>
        </w:rPr>
        <w:t>혹은</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높은</w:t>
      </w:r>
      <w:r w:rsidRPr="00A059AD">
        <w:rPr>
          <w:rFonts w:eastAsia="나눔명조" w:hint="eastAsia"/>
          <w:sz w:val="20"/>
          <w:szCs w:val="22"/>
        </w:rPr>
        <w:t xml:space="preserve"> </w:t>
      </w:r>
      <w:r w:rsidRPr="00A059AD">
        <w:rPr>
          <w:rFonts w:eastAsia="나눔명조" w:hint="eastAsia"/>
          <w:sz w:val="20"/>
          <w:szCs w:val="22"/>
        </w:rPr>
        <w:t>관료조직에서</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증가할수록</w:t>
      </w:r>
      <w:r w:rsidRPr="00A059AD">
        <w:rPr>
          <w:rFonts w:eastAsia="나눔명조" w:hint="eastAsia"/>
          <w:sz w:val="20"/>
          <w:szCs w:val="22"/>
        </w:rPr>
        <w:t xml:space="preserve"> </w:t>
      </w:r>
      <w:r w:rsidRPr="00A059AD">
        <w:rPr>
          <w:rFonts w:eastAsia="나눔명조" w:hint="eastAsia"/>
          <w:sz w:val="20"/>
          <w:szCs w:val="22"/>
        </w:rPr>
        <w:lastRenderedPageBreak/>
        <w:t>예측확률이</w:t>
      </w:r>
      <w:r w:rsidRPr="00A059AD">
        <w:rPr>
          <w:rFonts w:eastAsia="나눔명조" w:hint="eastAsia"/>
          <w:sz w:val="20"/>
          <w:szCs w:val="22"/>
        </w:rPr>
        <w:t xml:space="preserve"> </w:t>
      </w:r>
      <w:r w:rsidRPr="00A059AD">
        <w:rPr>
          <w:rFonts w:eastAsia="나눔명조" w:hint="eastAsia"/>
          <w:sz w:val="20"/>
          <w:szCs w:val="22"/>
        </w:rPr>
        <w:t>감소하는</w:t>
      </w:r>
      <w:r w:rsidRPr="00A059AD">
        <w:rPr>
          <w:rFonts w:eastAsia="나눔명조" w:hint="eastAsia"/>
          <w:sz w:val="20"/>
          <w:szCs w:val="22"/>
        </w:rPr>
        <w:t xml:space="preserve"> </w:t>
      </w:r>
      <w:r w:rsidRPr="00A059AD">
        <w:rPr>
          <w:rFonts w:eastAsia="나눔명조" w:hint="eastAsia"/>
          <w:sz w:val="20"/>
          <w:szCs w:val="22"/>
        </w:rPr>
        <w:t>양상을</w:t>
      </w:r>
      <w:r w:rsidRPr="00A059AD">
        <w:rPr>
          <w:rFonts w:eastAsia="나눔명조" w:hint="eastAsia"/>
          <w:sz w:val="20"/>
          <w:szCs w:val="22"/>
        </w:rPr>
        <w:t xml:space="preserve"> </w:t>
      </w:r>
      <w:r w:rsidRPr="00A059AD">
        <w:rPr>
          <w:rFonts w:eastAsia="나눔명조" w:hint="eastAsia"/>
          <w:sz w:val="20"/>
          <w:szCs w:val="22"/>
        </w:rPr>
        <w:t>관측하여야</w:t>
      </w:r>
      <w:r w:rsidRPr="00A059AD">
        <w:rPr>
          <w:rFonts w:eastAsia="나눔명조" w:hint="eastAsia"/>
          <w:sz w:val="20"/>
          <w:szCs w:val="22"/>
        </w:rPr>
        <w:t xml:space="preserve"> </w:t>
      </w:r>
      <w:r w:rsidRPr="00A059AD">
        <w:rPr>
          <w:rFonts w:eastAsia="나눔명조" w:hint="eastAsia"/>
          <w:sz w:val="20"/>
          <w:szCs w:val="22"/>
        </w:rPr>
        <w:t>한다</w:t>
      </w:r>
      <w:r w:rsidRPr="00A059AD">
        <w:rPr>
          <w:rFonts w:eastAsia="나눔명조"/>
          <w:sz w:val="20"/>
          <w:szCs w:val="22"/>
        </w:rPr>
        <w:t xml:space="preserve">. </w:t>
      </w:r>
      <w:r w:rsidRPr="00A059AD">
        <w:rPr>
          <w:rFonts w:eastAsia="나눔명조" w:hint="eastAsia"/>
          <w:sz w:val="20"/>
          <w:szCs w:val="22"/>
        </w:rPr>
        <w:t>하지만</w:t>
      </w:r>
      <w:r w:rsidRPr="00A059AD">
        <w:rPr>
          <w:rFonts w:eastAsia="나눔명조" w:hint="eastAsia"/>
          <w:sz w:val="20"/>
          <w:szCs w:val="22"/>
        </w:rPr>
        <w:t xml:space="preserve"> </w:t>
      </w:r>
      <w:r w:rsidRPr="00A059AD">
        <w:rPr>
          <w:rFonts w:eastAsia="나눔명조"/>
          <w:sz w:val="20"/>
          <w:szCs w:val="22"/>
        </w:rPr>
        <w:t>&lt;</w:t>
      </w:r>
      <w:r w:rsidRPr="00A059AD">
        <w:rPr>
          <w:rFonts w:eastAsia="나눔명조" w:hint="eastAsia"/>
          <w:sz w:val="20"/>
          <w:szCs w:val="22"/>
        </w:rPr>
        <w:t>그림</w:t>
      </w:r>
      <w:r w:rsidRPr="00A059AD">
        <w:rPr>
          <w:rFonts w:eastAsia="나눔명조" w:hint="eastAsia"/>
          <w:sz w:val="20"/>
          <w:szCs w:val="22"/>
        </w:rPr>
        <w:t xml:space="preserve"> </w:t>
      </w:r>
      <w:r w:rsidRPr="00A059AD">
        <w:rPr>
          <w:rFonts w:eastAsia="나눔명조"/>
          <w:sz w:val="20"/>
          <w:szCs w:val="22"/>
        </w:rPr>
        <w:t>5&gt;</w:t>
      </w:r>
      <w:r w:rsidRPr="00A059AD">
        <w:rPr>
          <w:rFonts w:eastAsia="나눔명조" w:hint="eastAsia"/>
          <w:sz w:val="20"/>
          <w:szCs w:val="22"/>
        </w:rPr>
        <w:t>는</w:t>
      </w:r>
      <w:r w:rsidRPr="00A059AD">
        <w:rPr>
          <w:rFonts w:eastAsia="나눔명조" w:hint="eastAsia"/>
          <w:sz w:val="20"/>
          <w:szCs w:val="22"/>
        </w:rPr>
        <w:t xml:space="preserve"> </w:t>
      </w:r>
      <w:r w:rsidRPr="00A059AD">
        <w:rPr>
          <w:rFonts w:eastAsia="나눔명조" w:hint="eastAsia"/>
          <w:sz w:val="20"/>
          <w:szCs w:val="22"/>
        </w:rPr>
        <w:t>상충관계에</w:t>
      </w:r>
      <w:r w:rsidRPr="00A059AD">
        <w:rPr>
          <w:rFonts w:eastAsia="나눔명조" w:hint="eastAsia"/>
          <w:sz w:val="20"/>
          <w:szCs w:val="22"/>
        </w:rPr>
        <w:t xml:space="preserve"> </w:t>
      </w:r>
      <w:r w:rsidRPr="00A059AD">
        <w:rPr>
          <w:rFonts w:eastAsia="나눔명조" w:hint="eastAsia"/>
          <w:sz w:val="20"/>
          <w:szCs w:val="22"/>
        </w:rPr>
        <w:t>대한</w:t>
      </w:r>
      <w:r w:rsidRPr="00A059AD">
        <w:rPr>
          <w:rFonts w:eastAsia="나눔명조" w:hint="eastAsia"/>
          <w:sz w:val="20"/>
          <w:szCs w:val="22"/>
        </w:rPr>
        <w:t xml:space="preserve"> </w:t>
      </w:r>
      <w:r w:rsidRPr="00A059AD">
        <w:rPr>
          <w:rFonts w:eastAsia="나눔명조" w:hint="eastAsia"/>
          <w:sz w:val="20"/>
          <w:szCs w:val="22"/>
        </w:rPr>
        <w:t>가설을</w:t>
      </w:r>
      <w:r w:rsidRPr="00A059AD">
        <w:rPr>
          <w:rFonts w:eastAsia="나눔명조" w:hint="eastAsia"/>
          <w:sz w:val="20"/>
          <w:szCs w:val="22"/>
        </w:rPr>
        <w:t xml:space="preserve"> </w:t>
      </w:r>
      <w:r w:rsidRPr="00A059AD">
        <w:rPr>
          <w:rFonts w:eastAsia="나눔명조" w:hint="eastAsia"/>
          <w:sz w:val="20"/>
          <w:szCs w:val="22"/>
        </w:rPr>
        <w:t>기각하고</w:t>
      </w:r>
      <w:r w:rsidRPr="00A059AD">
        <w:rPr>
          <w:rFonts w:eastAsia="나눔명조" w:hint="eastAsia"/>
          <w:sz w:val="20"/>
          <w:szCs w:val="22"/>
        </w:rPr>
        <w:t xml:space="preserve"> </w:t>
      </w:r>
      <w:r w:rsidRPr="00A059AD">
        <w:rPr>
          <w:rFonts w:eastAsia="나눔명조" w:hint="eastAsia"/>
          <w:sz w:val="20"/>
          <w:szCs w:val="22"/>
        </w:rPr>
        <w:t>오히려</w:t>
      </w:r>
      <w:r w:rsidRPr="00A059AD">
        <w:rPr>
          <w:rFonts w:eastAsia="나눔명조" w:hint="eastAsia"/>
          <w:sz w:val="20"/>
          <w:szCs w:val="22"/>
        </w:rPr>
        <w:t xml:space="preserve"> </w:t>
      </w:r>
      <w:r w:rsidRPr="00A059AD">
        <w:rPr>
          <w:rFonts w:eastAsia="나눔명조" w:hint="eastAsia"/>
          <w:sz w:val="20"/>
          <w:szCs w:val="22"/>
        </w:rPr>
        <w:t>두</w:t>
      </w:r>
      <w:r w:rsidRPr="00A059AD">
        <w:rPr>
          <w:rFonts w:eastAsia="나눔명조" w:hint="eastAsia"/>
          <w:sz w:val="20"/>
          <w:szCs w:val="22"/>
        </w:rPr>
        <w:t xml:space="preserve"> </w:t>
      </w:r>
      <w:r w:rsidRPr="00A059AD">
        <w:rPr>
          <w:rFonts w:eastAsia="나눔명조" w:hint="eastAsia"/>
          <w:sz w:val="20"/>
          <w:szCs w:val="22"/>
        </w:rPr>
        <w:t>유형의</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상보적</w:t>
      </w:r>
      <w:r w:rsidRPr="00A059AD">
        <w:rPr>
          <w:rFonts w:eastAsia="나눔명조" w:hint="eastAsia"/>
          <w:sz w:val="20"/>
          <w:szCs w:val="22"/>
        </w:rPr>
        <w:t xml:space="preserve"> </w:t>
      </w:r>
      <w:r w:rsidRPr="00A059AD">
        <w:rPr>
          <w:rFonts w:eastAsia="나눔명조" w:hint="eastAsia"/>
          <w:sz w:val="20"/>
          <w:szCs w:val="22"/>
        </w:rPr>
        <w:t>관계에</w:t>
      </w:r>
      <w:r w:rsidRPr="00A059AD">
        <w:rPr>
          <w:rFonts w:eastAsia="나눔명조" w:hint="eastAsia"/>
          <w:sz w:val="20"/>
          <w:szCs w:val="22"/>
        </w:rPr>
        <w:t xml:space="preserve"> </w:t>
      </w:r>
      <w:r w:rsidRPr="00A059AD">
        <w:rPr>
          <w:rFonts w:eastAsia="나눔명조" w:hint="eastAsia"/>
          <w:sz w:val="20"/>
          <w:szCs w:val="22"/>
        </w:rPr>
        <w:t>있을</w:t>
      </w:r>
      <w:r w:rsidRPr="00A059AD">
        <w:rPr>
          <w:rFonts w:eastAsia="나눔명조" w:hint="eastAsia"/>
          <w:sz w:val="20"/>
          <w:szCs w:val="22"/>
        </w:rPr>
        <w:t xml:space="preserve"> </w:t>
      </w:r>
      <w:r w:rsidRPr="00A059AD">
        <w:rPr>
          <w:rFonts w:eastAsia="나눔명조" w:hint="eastAsia"/>
          <w:sz w:val="20"/>
          <w:szCs w:val="22"/>
        </w:rPr>
        <w:t>수</w:t>
      </w:r>
      <w:r w:rsidRPr="00A059AD">
        <w:rPr>
          <w:rFonts w:eastAsia="나눔명조" w:hint="eastAsia"/>
          <w:sz w:val="20"/>
          <w:szCs w:val="22"/>
        </w:rPr>
        <w:t xml:space="preserve"> </w:t>
      </w:r>
      <w:r w:rsidRPr="00A059AD">
        <w:rPr>
          <w:rFonts w:eastAsia="나눔명조" w:hint="eastAsia"/>
          <w:sz w:val="20"/>
          <w:szCs w:val="22"/>
        </w:rPr>
        <w:t>있음을</w:t>
      </w:r>
      <w:r w:rsidRPr="00A059AD">
        <w:rPr>
          <w:rFonts w:eastAsia="나눔명조" w:hint="eastAsia"/>
          <w:sz w:val="20"/>
          <w:szCs w:val="22"/>
        </w:rPr>
        <w:t xml:space="preserve"> </w:t>
      </w:r>
      <w:r w:rsidRPr="00A059AD">
        <w:rPr>
          <w:rFonts w:eastAsia="나눔명조" w:hint="eastAsia"/>
          <w:sz w:val="20"/>
          <w:szCs w:val="22"/>
        </w:rPr>
        <w:t>보여주고</w:t>
      </w:r>
      <w:r w:rsidRPr="00A059AD">
        <w:rPr>
          <w:rFonts w:eastAsia="나눔명조" w:hint="eastAsia"/>
          <w:sz w:val="20"/>
          <w:szCs w:val="22"/>
        </w:rPr>
        <w:t xml:space="preserve"> </w:t>
      </w:r>
      <w:r w:rsidRPr="00A059AD">
        <w:rPr>
          <w:rFonts w:eastAsia="나눔명조" w:hint="eastAsia"/>
          <w:sz w:val="20"/>
          <w:szCs w:val="22"/>
        </w:rPr>
        <w:t>있으며</w:t>
      </w:r>
      <w:r w:rsidRPr="00A059AD">
        <w:rPr>
          <w:rFonts w:eastAsia="나눔명조"/>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과</w:t>
      </w:r>
      <w:r w:rsidRPr="00A059AD">
        <w:rPr>
          <w:rFonts w:eastAsia="나눔명조" w:hint="eastAsia"/>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구성항이</w:t>
      </w:r>
      <w:r w:rsidRPr="00A059AD">
        <w:rPr>
          <w:rFonts w:eastAsia="나눔명조" w:hint="eastAsia"/>
          <w:sz w:val="20"/>
          <w:szCs w:val="22"/>
        </w:rPr>
        <w:t xml:space="preserve"> </w:t>
      </w:r>
      <w:r w:rsidRPr="00A059AD">
        <w:rPr>
          <w:rFonts w:eastAsia="나눔명조" w:hint="eastAsia"/>
          <w:sz w:val="20"/>
          <w:szCs w:val="22"/>
        </w:rPr>
        <w:t>보이는</w:t>
      </w:r>
      <w:r w:rsidRPr="00A059AD">
        <w:rPr>
          <w:rFonts w:eastAsia="나눔명조" w:hint="eastAsia"/>
          <w:sz w:val="20"/>
          <w:szCs w:val="22"/>
        </w:rPr>
        <w:t xml:space="preserve"> </w:t>
      </w:r>
      <w:r w:rsidRPr="00A059AD">
        <w:rPr>
          <w:rFonts w:eastAsia="나눔명조" w:hint="eastAsia"/>
          <w:sz w:val="20"/>
          <w:szCs w:val="22"/>
        </w:rPr>
        <w:t>차이를</w:t>
      </w:r>
      <w:r w:rsidRPr="00A059AD">
        <w:rPr>
          <w:rFonts w:eastAsia="나눔명조" w:hint="eastAsia"/>
          <w:sz w:val="20"/>
          <w:szCs w:val="22"/>
        </w:rPr>
        <w:t xml:space="preserve"> </w:t>
      </w:r>
      <w:r w:rsidRPr="00A059AD">
        <w:rPr>
          <w:rFonts w:eastAsia="나눔명조" w:hint="eastAsia"/>
          <w:sz w:val="20"/>
          <w:szCs w:val="22"/>
        </w:rPr>
        <w:t>통해</w:t>
      </w:r>
      <w:r w:rsidRPr="00A059AD">
        <w:rPr>
          <w:rFonts w:eastAsia="나눔명조" w:hint="eastAsia"/>
          <w:sz w:val="20"/>
          <w:szCs w:val="22"/>
        </w:rPr>
        <w:t xml:space="preserve"> </w:t>
      </w:r>
      <w:r w:rsidRPr="00A059AD">
        <w:rPr>
          <w:rFonts w:eastAsia="나눔명조" w:hint="eastAsia"/>
          <w:sz w:val="20"/>
          <w:szCs w:val="22"/>
        </w:rPr>
        <w:t>하나의</w:t>
      </w:r>
      <w:r w:rsidRPr="00A059AD">
        <w:rPr>
          <w:rFonts w:eastAsia="나눔명조" w:hint="eastAsia"/>
          <w:sz w:val="20"/>
          <w:szCs w:val="22"/>
        </w:rPr>
        <w:t xml:space="preserve"> </w:t>
      </w:r>
      <w:r w:rsidRPr="00A059AD">
        <w:rPr>
          <w:rFonts w:eastAsia="나눔명조" w:hint="eastAsia"/>
          <w:sz w:val="20"/>
          <w:szCs w:val="22"/>
        </w:rPr>
        <w:t>관료조직에</w:t>
      </w:r>
      <w:r w:rsidRPr="00A059AD">
        <w:rPr>
          <w:rFonts w:eastAsia="나눔명조" w:hint="eastAsia"/>
          <w:sz w:val="20"/>
          <w:szCs w:val="22"/>
        </w:rPr>
        <w:t xml:space="preserve"> </w:t>
      </w:r>
      <w:r w:rsidRPr="00A059AD">
        <w:rPr>
          <w:rFonts w:eastAsia="나눔명조" w:hint="eastAsia"/>
          <w:sz w:val="20"/>
          <w:szCs w:val="22"/>
        </w:rPr>
        <w:t>두</w:t>
      </w:r>
      <w:r w:rsidRPr="00A059AD">
        <w:rPr>
          <w:rFonts w:eastAsia="나눔명조" w:hint="eastAsia"/>
          <w:sz w:val="20"/>
          <w:szCs w:val="22"/>
        </w:rPr>
        <w:t xml:space="preserve"> </w:t>
      </w:r>
      <w:r w:rsidRPr="00A059AD">
        <w:rPr>
          <w:rFonts w:eastAsia="나눔명조" w:hint="eastAsia"/>
          <w:sz w:val="20"/>
          <w:szCs w:val="22"/>
        </w:rPr>
        <w:t>가지</w:t>
      </w:r>
      <w:r w:rsidRPr="00A059AD">
        <w:rPr>
          <w:rFonts w:eastAsia="나눔명조" w:hint="eastAsia"/>
          <w:sz w:val="20"/>
          <w:szCs w:val="22"/>
        </w:rPr>
        <w:t xml:space="preserve"> </w:t>
      </w:r>
      <w:r w:rsidRPr="00A059AD">
        <w:rPr>
          <w:rFonts w:eastAsia="나눔명조" w:hint="eastAsia"/>
          <w:sz w:val="20"/>
          <w:szCs w:val="22"/>
        </w:rPr>
        <w:t>유형의</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공존할</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w:t>
      </w:r>
      <w:r w:rsidRPr="00A059AD">
        <w:rPr>
          <w:rFonts w:eastAsia="나눔명조"/>
          <w:sz w:val="20"/>
          <w:szCs w:val="22"/>
        </w:rPr>
        <w:t xml:space="preserve"> </w:t>
      </w:r>
      <w:r w:rsidRPr="00A059AD">
        <w:rPr>
          <w:rFonts w:eastAsia="나눔명조" w:hint="eastAsia"/>
          <w:sz w:val="20"/>
          <w:szCs w:val="22"/>
        </w:rPr>
        <w:t>변혁적</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주요하게</w:t>
      </w:r>
      <w:r w:rsidRPr="00A059AD">
        <w:rPr>
          <w:rFonts w:eastAsia="나눔명조" w:hint="eastAsia"/>
          <w:sz w:val="20"/>
          <w:szCs w:val="22"/>
        </w:rPr>
        <w:t xml:space="preserve"> </w:t>
      </w:r>
      <w:r w:rsidRPr="00A059AD">
        <w:rPr>
          <w:rFonts w:eastAsia="나눔명조" w:hint="eastAsia"/>
          <w:sz w:val="20"/>
          <w:szCs w:val="22"/>
        </w:rPr>
        <w:t>공공봉사동기를</w:t>
      </w:r>
      <w:r w:rsidRPr="00A059AD">
        <w:rPr>
          <w:rFonts w:eastAsia="나눔명조" w:hint="eastAsia"/>
          <w:sz w:val="20"/>
          <w:szCs w:val="22"/>
        </w:rPr>
        <w:t xml:space="preserve"> </w:t>
      </w:r>
      <w:r w:rsidRPr="00A059AD">
        <w:rPr>
          <w:rFonts w:eastAsia="나눔명조" w:hint="eastAsia"/>
          <w:sz w:val="20"/>
          <w:szCs w:val="22"/>
        </w:rPr>
        <w:t>견인하며</w:t>
      </w:r>
      <w:r w:rsidRPr="00A059AD">
        <w:rPr>
          <w:rFonts w:eastAsia="나눔명조" w:hint="eastAsia"/>
          <w:sz w:val="20"/>
          <w:szCs w:val="22"/>
        </w:rPr>
        <w:t>,</w:t>
      </w:r>
      <w:r w:rsidRPr="00A059AD">
        <w:rPr>
          <w:rFonts w:eastAsia="나눔명조"/>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은</w:t>
      </w:r>
      <w:r w:rsidRPr="00A059AD">
        <w:rPr>
          <w:rFonts w:eastAsia="나눔명조" w:hint="eastAsia"/>
          <w:sz w:val="20"/>
          <w:szCs w:val="22"/>
        </w:rPr>
        <w:t xml:space="preserve"> </w:t>
      </w:r>
      <w:r w:rsidRPr="00A059AD">
        <w:rPr>
          <w:rFonts w:eastAsia="나눔명조" w:hint="eastAsia"/>
          <w:sz w:val="20"/>
          <w:szCs w:val="22"/>
        </w:rPr>
        <w:t>이를</w:t>
      </w:r>
      <w:r w:rsidRPr="00A059AD">
        <w:rPr>
          <w:rFonts w:eastAsia="나눔명조" w:hint="eastAsia"/>
          <w:sz w:val="20"/>
          <w:szCs w:val="22"/>
        </w:rPr>
        <w:t xml:space="preserve"> </w:t>
      </w:r>
      <w:r w:rsidRPr="00A059AD">
        <w:rPr>
          <w:rFonts w:eastAsia="나눔명조" w:hint="eastAsia"/>
          <w:sz w:val="20"/>
          <w:szCs w:val="22"/>
        </w:rPr>
        <w:t>간접적으로</w:t>
      </w:r>
      <w:r w:rsidRPr="00A059AD">
        <w:rPr>
          <w:rFonts w:eastAsia="나눔명조" w:hint="eastAsia"/>
          <w:sz w:val="20"/>
          <w:szCs w:val="22"/>
        </w:rPr>
        <w:t xml:space="preserve"> </w:t>
      </w:r>
      <w:r w:rsidRPr="00A059AD">
        <w:rPr>
          <w:rFonts w:eastAsia="나눔명조" w:hint="eastAsia"/>
          <w:sz w:val="20"/>
          <w:szCs w:val="22"/>
        </w:rPr>
        <w:t>매개하는</w:t>
      </w:r>
      <w:r w:rsidRPr="00A059AD">
        <w:rPr>
          <w:rFonts w:eastAsia="나눔명조" w:hint="eastAsia"/>
          <w:sz w:val="20"/>
          <w:szCs w:val="22"/>
        </w:rPr>
        <w:t xml:space="preserve"> </w:t>
      </w:r>
      <w:r w:rsidRPr="00A059AD">
        <w:rPr>
          <w:rFonts w:eastAsia="나눔명조" w:hint="eastAsia"/>
          <w:sz w:val="20"/>
          <w:szCs w:val="22"/>
        </w:rPr>
        <w:t>상보적</w:t>
      </w:r>
      <w:r w:rsidRPr="00A059AD">
        <w:rPr>
          <w:rFonts w:eastAsia="나눔명조" w:hint="eastAsia"/>
          <w:sz w:val="20"/>
          <w:szCs w:val="22"/>
        </w:rPr>
        <w:t xml:space="preserve"> </w:t>
      </w:r>
      <w:r w:rsidRPr="00A059AD">
        <w:rPr>
          <w:rFonts w:eastAsia="나눔명조" w:hint="eastAsia"/>
          <w:sz w:val="20"/>
          <w:szCs w:val="22"/>
        </w:rPr>
        <w:t>기제의</w:t>
      </w:r>
      <w:r w:rsidRPr="00A059AD">
        <w:rPr>
          <w:rFonts w:eastAsia="나눔명조" w:hint="eastAsia"/>
          <w:sz w:val="20"/>
          <w:szCs w:val="22"/>
        </w:rPr>
        <w:t xml:space="preserve"> </w:t>
      </w:r>
      <w:r w:rsidRPr="00A059AD">
        <w:rPr>
          <w:rFonts w:eastAsia="나눔명조" w:hint="eastAsia"/>
          <w:sz w:val="20"/>
          <w:szCs w:val="22"/>
        </w:rPr>
        <w:t>가능성이</w:t>
      </w:r>
      <w:r w:rsidRPr="00A059AD">
        <w:rPr>
          <w:rFonts w:eastAsia="나눔명조" w:hint="eastAsia"/>
          <w:sz w:val="20"/>
          <w:szCs w:val="22"/>
        </w:rPr>
        <w:t xml:space="preserve"> </w:t>
      </w:r>
      <w:r w:rsidRPr="00A059AD">
        <w:rPr>
          <w:rFonts w:eastAsia="나눔명조" w:hint="eastAsia"/>
          <w:sz w:val="20"/>
          <w:szCs w:val="22"/>
        </w:rPr>
        <w:t>존재함을</w:t>
      </w:r>
      <w:r w:rsidRPr="00A059AD">
        <w:rPr>
          <w:rFonts w:eastAsia="나눔명조" w:hint="eastAsia"/>
          <w:sz w:val="20"/>
          <w:szCs w:val="22"/>
        </w:rPr>
        <w:t xml:space="preserve"> </w:t>
      </w:r>
      <w:r w:rsidRPr="00A059AD">
        <w:rPr>
          <w:rFonts w:eastAsia="나눔명조" w:hint="eastAsia"/>
          <w:sz w:val="20"/>
          <w:szCs w:val="22"/>
        </w:rPr>
        <w:t>확인할</w:t>
      </w:r>
      <w:r w:rsidRPr="00A059AD">
        <w:rPr>
          <w:rFonts w:eastAsia="나눔명조" w:hint="eastAsia"/>
          <w:sz w:val="20"/>
          <w:szCs w:val="22"/>
        </w:rPr>
        <w:t xml:space="preserve"> </w:t>
      </w:r>
      <w:r w:rsidRPr="00A059AD">
        <w:rPr>
          <w:rFonts w:eastAsia="나눔명조" w:hint="eastAsia"/>
          <w:sz w:val="20"/>
          <w:szCs w:val="22"/>
        </w:rPr>
        <w:t>수</w:t>
      </w:r>
      <w:r w:rsidRPr="00A059AD">
        <w:rPr>
          <w:rFonts w:eastAsia="나눔명조" w:hint="eastAsia"/>
          <w:sz w:val="20"/>
          <w:szCs w:val="22"/>
        </w:rPr>
        <w:t xml:space="preserve"> </w:t>
      </w:r>
      <w:r w:rsidRPr="00A059AD">
        <w:rPr>
          <w:rFonts w:eastAsia="나눔명조" w:hint="eastAsia"/>
          <w:sz w:val="20"/>
          <w:szCs w:val="22"/>
        </w:rPr>
        <w:t>있다</w:t>
      </w:r>
      <w:r w:rsidRPr="00A059AD">
        <w:rPr>
          <w:rFonts w:eastAsia="나눔명조"/>
          <w:sz w:val="20"/>
          <w:szCs w:val="22"/>
        </w:rPr>
        <w:t xml:space="preserve">. </w:t>
      </w:r>
      <w:r w:rsidRPr="00A059AD">
        <w:rPr>
          <w:rFonts w:eastAsia="나눔명조" w:hint="eastAsia"/>
          <w:sz w:val="20"/>
          <w:szCs w:val="22"/>
        </w:rPr>
        <w:t>따라서</w:t>
      </w:r>
      <w:r w:rsidRPr="00A059AD">
        <w:rPr>
          <w:rFonts w:eastAsia="나눔명조" w:hint="eastAsia"/>
          <w:sz w:val="20"/>
          <w:szCs w:val="22"/>
        </w:rPr>
        <w:t xml:space="preserve"> </w:t>
      </w:r>
      <w:r w:rsidRPr="00A059AD">
        <w:rPr>
          <w:rFonts w:eastAsia="나눔명조" w:hint="eastAsia"/>
          <w:sz w:val="20"/>
          <w:szCs w:val="22"/>
        </w:rPr>
        <w:t>네</w:t>
      </w:r>
      <w:r w:rsidRPr="00A059AD">
        <w:rPr>
          <w:rFonts w:eastAsia="나눔명조" w:hint="eastAsia"/>
          <w:sz w:val="20"/>
          <w:szCs w:val="22"/>
        </w:rPr>
        <w:t xml:space="preserve"> </w:t>
      </w:r>
      <w:r w:rsidRPr="00A059AD">
        <w:rPr>
          <w:rFonts w:eastAsia="나눔명조" w:hint="eastAsia"/>
          <w:sz w:val="20"/>
          <w:szCs w:val="22"/>
        </w:rPr>
        <w:t>번째</w:t>
      </w:r>
      <w:r w:rsidRPr="00A059AD">
        <w:rPr>
          <w:rFonts w:eastAsia="나눔명조" w:hint="eastAsia"/>
          <w:sz w:val="20"/>
          <w:szCs w:val="22"/>
        </w:rPr>
        <w:t xml:space="preserve"> </w:t>
      </w:r>
      <w:r w:rsidRPr="00A059AD">
        <w:rPr>
          <w:rFonts w:eastAsia="나눔명조" w:hint="eastAsia"/>
          <w:sz w:val="20"/>
          <w:szCs w:val="22"/>
        </w:rPr>
        <w:t>연구가설은</w:t>
      </w:r>
      <w:r w:rsidRPr="00A059AD">
        <w:rPr>
          <w:rFonts w:eastAsia="나눔명조" w:hint="eastAsia"/>
          <w:sz w:val="20"/>
          <w:szCs w:val="22"/>
        </w:rPr>
        <w:t xml:space="preserve"> </w:t>
      </w:r>
      <w:r w:rsidRPr="00A059AD">
        <w:rPr>
          <w:rFonts w:eastAsia="나눔명조" w:hint="eastAsia"/>
          <w:sz w:val="20"/>
          <w:szCs w:val="22"/>
        </w:rPr>
        <w:t>기각되었다</w:t>
      </w:r>
      <w:r w:rsidRPr="00A059AD">
        <w:rPr>
          <w:rFonts w:eastAsia="나눔명조"/>
          <w:sz w:val="20"/>
          <w:szCs w:val="22"/>
        </w:rPr>
        <w:t>.</w:t>
      </w:r>
    </w:p>
    <w:p w14:paraId="50E9AF2E" w14:textId="1B367AE1" w:rsidR="00FF0631" w:rsidRPr="00A059AD" w:rsidRDefault="00FF0631" w:rsidP="00265BC3">
      <w:pPr>
        <w:wordWrap/>
        <w:spacing w:before="120" w:after="120" w:line="276" w:lineRule="auto"/>
        <w:rPr>
          <w:rFonts w:eastAsia="나눔명조"/>
          <w:sz w:val="20"/>
          <w:szCs w:val="22"/>
        </w:rPr>
      </w:pP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2&gt;</w:t>
      </w:r>
      <w:r w:rsidRPr="00FF0631">
        <w:rPr>
          <w:rFonts w:eastAsia="나눔명조" w:hint="eastAsia"/>
          <w:sz w:val="20"/>
          <w:szCs w:val="22"/>
        </w:rPr>
        <w:t>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3&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각각</w:t>
      </w:r>
      <w:r w:rsidRPr="00FF0631">
        <w:rPr>
          <w:rFonts w:eastAsia="나눔명조" w:hint="eastAsia"/>
          <w:sz w:val="20"/>
          <w:szCs w:val="22"/>
        </w:rPr>
        <w:t xml:space="preserve"> </w:t>
      </w:r>
      <w:r w:rsidRPr="00A059AD">
        <w:rPr>
          <w:rFonts w:eastAsia="나눔명조" w:hint="eastAsia"/>
          <w:sz w:val="20"/>
          <w:szCs w:val="22"/>
        </w:rPr>
        <w:t>관료조직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미치는</w:t>
      </w:r>
      <w:r w:rsidRPr="00A059AD">
        <w:rPr>
          <w:rFonts w:eastAsia="나눔명조" w:hint="eastAsia"/>
          <w:sz w:val="20"/>
          <w:szCs w:val="22"/>
        </w:rPr>
        <w:t xml:space="preserve"> </w:t>
      </w:r>
      <w:r w:rsidRPr="00A059AD">
        <w:rPr>
          <w:rFonts w:eastAsia="나눔명조" w:hint="eastAsia"/>
          <w:sz w:val="20"/>
          <w:szCs w:val="22"/>
        </w:rPr>
        <w:t>효과는</w:t>
      </w:r>
      <w:r w:rsidRPr="00A059AD">
        <w:rPr>
          <w:rFonts w:eastAsia="나눔명조" w:hint="eastAsia"/>
          <w:sz w:val="20"/>
          <w:szCs w:val="22"/>
        </w:rPr>
        <w:t xml:space="preserve"> </w:t>
      </w:r>
      <w:r w:rsidRPr="00A059AD">
        <w:rPr>
          <w:rFonts w:eastAsia="나눔명조" w:hint="eastAsia"/>
          <w:sz w:val="20"/>
          <w:szCs w:val="22"/>
        </w:rPr>
        <w:t>조직</w:t>
      </w:r>
      <w:r w:rsidRPr="00A059AD">
        <w:rPr>
          <w:rFonts w:eastAsia="나눔명조" w:hint="eastAsia"/>
          <w:sz w:val="20"/>
          <w:szCs w:val="22"/>
        </w:rPr>
        <w:t xml:space="preserve"> </w:t>
      </w:r>
      <w:r w:rsidRPr="00A059AD">
        <w:rPr>
          <w:rFonts w:eastAsia="나눔명조" w:hint="eastAsia"/>
          <w:sz w:val="20"/>
          <w:szCs w:val="22"/>
        </w:rPr>
        <w:t>내</w:t>
      </w:r>
      <w:r w:rsidRPr="00A059AD">
        <w:rPr>
          <w:rFonts w:eastAsia="나눔명조" w:hint="eastAsia"/>
          <w:sz w:val="20"/>
          <w:szCs w:val="22"/>
        </w:rPr>
        <w:t xml:space="preserve"> </w:t>
      </w:r>
      <w:r w:rsidRPr="00A059AD">
        <w:rPr>
          <w:rFonts w:eastAsia="나눔명조" w:hint="eastAsia"/>
          <w:sz w:val="20"/>
          <w:szCs w:val="22"/>
        </w:rPr>
        <w:t>소통노력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조건적으로</w:t>
      </w:r>
      <w:r w:rsidRPr="00A059AD">
        <w:rPr>
          <w:rFonts w:eastAsia="나눔명조" w:hint="eastAsia"/>
          <w:sz w:val="20"/>
          <w:szCs w:val="22"/>
        </w:rPr>
        <w:t xml:space="preserve"> </w:t>
      </w:r>
      <w:r w:rsidRPr="00A059AD">
        <w:rPr>
          <w:rFonts w:eastAsia="나눔명조" w:hint="eastAsia"/>
          <w:sz w:val="20"/>
          <w:szCs w:val="22"/>
        </w:rPr>
        <w:t>증가한다</w:t>
      </w:r>
      <w:r>
        <w:rPr>
          <w:rFonts w:eastAsia="나눔명조" w:hint="eastAsia"/>
          <w:sz w:val="20"/>
          <w:szCs w:val="22"/>
        </w:rPr>
        <w:t>는</w:t>
      </w:r>
      <w:r w:rsidRPr="00FF0631">
        <w:rPr>
          <w:rFonts w:eastAsia="나눔명조" w:hint="eastAsia"/>
          <w:sz w:val="20"/>
          <w:szCs w:val="22"/>
        </w:rPr>
        <w:t xml:space="preserve"> </w:t>
      </w:r>
      <w:r w:rsidRPr="00FF0631">
        <w:rPr>
          <w:rFonts w:eastAsia="나눔명조" w:hint="eastAsia"/>
          <w:sz w:val="20"/>
          <w:szCs w:val="22"/>
        </w:rPr>
        <w:t>가설과</w:t>
      </w:r>
      <w:r w:rsidRPr="00FF0631">
        <w:rPr>
          <w:rFonts w:eastAsia="나눔명조" w:hint="eastAsia"/>
          <w:sz w:val="20"/>
          <w:szCs w:val="22"/>
        </w:rPr>
        <w:t xml:space="preserve"> </w:t>
      </w:r>
      <w:r w:rsidRPr="00A059AD">
        <w:rPr>
          <w:rFonts w:eastAsia="나눔명조" w:hint="eastAsia"/>
          <w:sz w:val="20"/>
          <w:szCs w:val="22"/>
        </w:rPr>
        <w:t>관료조직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미치는</w:t>
      </w:r>
      <w:r w:rsidRPr="00A059AD">
        <w:rPr>
          <w:rFonts w:eastAsia="나눔명조" w:hint="eastAsia"/>
          <w:sz w:val="20"/>
          <w:szCs w:val="22"/>
        </w:rPr>
        <w:t xml:space="preserve"> </w:t>
      </w:r>
      <w:r w:rsidRPr="00A059AD">
        <w:rPr>
          <w:rFonts w:eastAsia="나눔명조" w:hint="eastAsia"/>
          <w:sz w:val="20"/>
          <w:szCs w:val="22"/>
        </w:rPr>
        <w:t>효과는</w:t>
      </w:r>
      <w:r w:rsidRPr="00A059AD">
        <w:rPr>
          <w:rFonts w:eastAsia="나눔명조" w:hint="eastAsia"/>
          <w:sz w:val="20"/>
          <w:szCs w:val="22"/>
        </w:rPr>
        <w:t xml:space="preserve"> </w:t>
      </w:r>
      <w:r w:rsidRPr="00A059AD">
        <w:rPr>
          <w:rFonts w:eastAsia="나눔명조" w:hint="eastAsia"/>
          <w:sz w:val="20"/>
          <w:szCs w:val="22"/>
        </w:rPr>
        <w:t>조직</w:t>
      </w:r>
      <w:r w:rsidRPr="00A059AD">
        <w:rPr>
          <w:rFonts w:eastAsia="나눔명조" w:hint="eastAsia"/>
          <w:sz w:val="20"/>
          <w:szCs w:val="22"/>
        </w:rPr>
        <w:t xml:space="preserve"> </w:t>
      </w:r>
      <w:r w:rsidRPr="00A059AD">
        <w:rPr>
          <w:rFonts w:eastAsia="나눔명조" w:hint="eastAsia"/>
          <w:sz w:val="20"/>
          <w:szCs w:val="22"/>
        </w:rPr>
        <w:t>내</w:t>
      </w:r>
      <w:r w:rsidRPr="00A059AD">
        <w:rPr>
          <w:rFonts w:eastAsia="나눔명조" w:hint="eastAsia"/>
          <w:sz w:val="20"/>
          <w:szCs w:val="22"/>
        </w:rPr>
        <w:t xml:space="preserve"> </w:t>
      </w:r>
      <w:r w:rsidRPr="00A059AD">
        <w:rPr>
          <w:rFonts w:eastAsia="나눔명조" w:hint="eastAsia"/>
          <w:sz w:val="20"/>
          <w:szCs w:val="22"/>
        </w:rPr>
        <w:t>소통노력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조건적으로</w:t>
      </w:r>
      <w:r w:rsidRPr="00A059AD">
        <w:rPr>
          <w:rFonts w:eastAsia="나눔명조" w:hint="eastAsia"/>
          <w:sz w:val="20"/>
          <w:szCs w:val="22"/>
        </w:rPr>
        <w:t xml:space="preserve"> </w:t>
      </w:r>
      <w:proofErr w:type="spellStart"/>
      <w:r w:rsidRPr="00A059AD">
        <w:rPr>
          <w:rFonts w:eastAsia="나눔명조" w:hint="eastAsia"/>
          <w:sz w:val="20"/>
          <w:szCs w:val="22"/>
        </w:rPr>
        <w:t>증가한다</w:t>
      </w:r>
      <w:r w:rsidR="004545B7" w:rsidRPr="00A059AD">
        <w:rPr>
          <w:rFonts w:eastAsia="나눔명조" w:hint="eastAsia"/>
          <w:sz w:val="20"/>
          <w:szCs w:val="22"/>
        </w:rPr>
        <w:t>강</w:t>
      </w:r>
      <w:r w:rsidRPr="00A059AD">
        <w:rPr>
          <w:rFonts w:eastAsia="나눔명조" w:hint="eastAsia"/>
          <w:sz w:val="20"/>
          <w:szCs w:val="22"/>
        </w:rPr>
        <w:t>는</w:t>
      </w:r>
      <w:proofErr w:type="spellEnd"/>
      <w:r w:rsidRPr="00A059AD">
        <w:rPr>
          <w:rFonts w:eastAsia="나눔명조" w:hint="eastAsia"/>
          <w:sz w:val="20"/>
          <w:szCs w:val="22"/>
        </w:rPr>
        <w:t xml:space="preserve"> </w:t>
      </w:r>
      <w:r w:rsidRPr="00A059AD">
        <w:rPr>
          <w:rFonts w:eastAsia="나눔명조" w:hint="eastAsia"/>
          <w:sz w:val="20"/>
          <w:szCs w:val="22"/>
        </w:rPr>
        <w:t>가설</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검증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경험적</w:t>
      </w:r>
      <w:r w:rsidRPr="00FF0631">
        <w:rPr>
          <w:rFonts w:eastAsia="나눔명조" w:hint="eastAsia"/>
          <w:sz w:val="20"/>
          <w:szCs w:val="22"/>
        </w:rPr>
        <w:t xml:space="preserve"> </w:t>
      </w:r>
      <w:r w:rsidRPr="00FF0631">
        <w:rPr>
          <w:rFonts w:eastAsia="나눔명조" w:hint="eastAsia"/>
          <w:sz w:val="20"/>
          <w:szCs w:val="22"/>
        </w:rPr>
        <w:t>모델이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2&gt;</w:t>
      </w:r>
      <w:r w:rsidRPr="00FF0631">
        <w:rPr>
          <w:rFonts w:eastAsia="나눔명조" w:hint="eastAsia"/>
          <w:sz w:val="20"/>
          <w:szCs w:val="22"/>
        </w:rPr>
        <w:t>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 xml:space="preserve">3&gt; </w:t>
      </w:r>
      <w:r w:rsidRPr="00FF0631">
        <w:rPr>
          <w:rFonts w:eastAsia="나눔명조" w:hint="eastAsia"/>
          <w:sz w:val="20"/>
          <w:szCs w:val="22"/>
        </w:rPr>
        <w:t>모두에서</w:t>
      </w:r>
      <w:r w:rsidRPr="00FF0631">
        <w:rPr>
          <w:rFonts w:eastAsia="나눔명조" w:hint="eastAsia"/>
          <w:sz w:val="20"/>
          <w:szCs w:val="22"/>
        </w:rPr>
        <w:t xml:space="preserve"> </w:t>
      </w:r>
      <w:r w:rsidRPr="00FF0631">
        <w:rPr>
          <w:rFonts w:eastAsia="나눔명조" w:hint="eastAsia"/>
          <w:sz w:val="20"/>
          <w:szCs w:val="22"/>
        </w:rPr>
        <w:t>각각의</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hint="eastAsia"/>
          <w:sz w:val="20"/>
          <w:szCs w:val="22"/>
        </w:rPr>
        <w:t xml:space="preserve"> </w:t>
      </w:r>
      <w:r w:rsidRPr="00FF0631">
        <w:rPr>
          <w:rFonts w:eastAsia="나눔명조" w:hint="eastAsia"/>
          <w:sz w:val="20"/>
          <w:szCs w:val="22"/>
        </w:rPr>
        <w:t>유형이</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효과가</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w:t>
      </w:r>
      <w:r w:rsidRPr="00FF0631">
        <w:rPr>
          <w:rFonts w:eastAsia="나눔명조" w:hint="eastAsia"/>
          <w:sz w:val="20"/>
          <w:szCs w:val="22"/>
        </w:rPr>
        <w:t xml:space="preserve"> </w:t>
      </w:r>
      <w:r w:rsidRPr="00FF0631">
        <w:rPr>
          <w:rFonts w:eastAsia="나눔명조" w:hint="eastAsia"/>
          <w:sz w:val="20"/>
          <w:szCs w:val="22"/>
        </w:rPr>
        <w:t>수준에</w:t>
      </w:r>
      <w:r w:rsidRPr="00FF0631">
        <w:rPr>
          <w:rFonts w:eastAsia="나눔명조" w:hint="eastAsia"/>
          <w:sz w:val="20"/>
          <w:szCs w:val="22"/>
        </w:rPr>
        <w:t xml:space="preserve"> </w:t>
      </w:r>
      <w:r w:rsidRPr="00FF0631">
        <w:rPr>
          <w:rFonts w:eastAsia="나눔명조" w:hint="eastAsia"/>
          <w:sz w:val="20"/>
          <w:szCs w:val="22"/>
        </w:rPr>
        <w:t>따라</w:t>
      </w:r>
      <w:r w:rsidRPr="00FF0631">
        <w:rPr>
          <w:rFonts w:eastAsia="나눔명조" w:hint="eastAsia"/>
          <w:sz w:val="20"/>
          <w:szCs w:val="22"/>
        </w:rPr>
        <w:t xml:space="preserve"> </w:t>
      </w:r>
      <w:r w:rsidRPr="00FF0631">
        <w:rPr>
          <w:rFonts w:eastAsia="나눔명조" w:hint="eastAsia"/>
          <w:sz w:val="20"/>
          <w:szCs w:val="22"/>
        </w:rPr>
        <w:t>조건적인지</w:t>
      </w:r>
      <w:r w:rsidRPr="00FF0631">
        <w:rPr>
          <w:rFonts w:eastAsia="나눔명조" w:hint="eastAsia"/>
          <w:sz w:val="20"/>
          <w:szCs w:val="22"/>
        </w:rPr>
        <w:t xml:space="preserve"> </w:t>
      </w:r>
      <w:r w:rsidRPr="00FF0631">
        <w:rPr>
          <w:rFonts w:eastAsia="나눔명조" w:hint="eastAsia"/>
          <w:sz w:val="20"/>
          <w:szCs w:val="22"/>
        </w:rPr>
        <w:t>살펴보기</w:t>
      </w:r>
      <w:r w:rsidRPr="00FF0631">
        <w:rPr>
          <w:rFonts w:eastAsia="나눔명조" w:hint="eastAsia"/>
          <w:sz w:val="20"/>
          <w:szCs w:val="22"/>
        </w:rPr>
        <w:t xml:space="preserve"> </w:t>
      </w:r>
      <w:r w:rsidRPr="00FF0631">
        <w:rPr>
          <w:rFonts w:eastAsia="나눔명조" w:hint="eastAsia"/>
          <w:sz w:val="20"/>
          <w:szCs w:val="22"/>
        </w:rPr>
        <w:t>위해</w:t>
      </w:r>
      <w:r w:rsidRPr="00FF0631">
        <w:rPr>
          <w:rFonts w:eastAsia="나눔명조" w:hint="eastAsia"/>
          <w:sz w:val="20"/>
          <w:szCs w:val="22"/>
        </w:rPr>
        <w:t xml:space="preserve"> </w:t>
      </w:r>
      <w:r w:rsidRPr="00FF0631">
        <w:rPr>
          <w:rFonts w:eastAsia="나눔명조" w:hint="eastAsia"/>
          <w:sz w:val="20"/>
          <w:szCs w:val="22"/>
        </w:rPr>
        <w:t>상호작용항</w:t>
      </w:r>
      <w:r w:rsidRPr="00FF0631">
        <w:rPr>
          <w:rFonts w:eastAsia="나눔명조"/>
          <w:sz w:val="20"/>
          <w:szCs w:val="22"/>
        </w:rPr>
        <w:t>(interaction term)</w:t>
      </w:r>
      <w:r w:rsidRPr="00FF0631">
        <w:rPr>
          <w:rFonts w:eastAsia="나눔명조" w:hint="eastAsia"/>
          <w:sz w:val="20"/>
          <w:szCs w:val="22"/>
        </w:rPr>
        <w:t>을</w:t>
      </w:r>
      <w:r w:rsidRPr="00FF0631">
        <w:rPr>
          <w:rFonts w:eastAsia="나눔명조" w:hint="eastAsia"/>
          <w:sz w:val="20"/>
          <w:szCs w:val="22"/>
        </w:rPr>
        <w:t xml:space="preserve"> </w:t>
      </w:r>
      <w:proofErr w:type="spellStart"/>
      <w:r w:rsidRPr="00FF0631">
        <w:rPr>
          <w:rFonts w:eastAsia="나눔명조" w:hint="eastAsia"/>
          <w:sz w:val="20"/>
          <w:szCs w:val="22"/>
        </w:rPr>
        <w:t>구성항</w:t>
      </w:r>
      <w:proofErr w:type="spellEnd"/>
      <w:r w:rsidRPr="00FF0631">
        <w:rPr>
          <w:rFonts w:eastAsia="나눔명조"/>
          <w:sz w:val="20"/>
          <w:szCs w:val="22"/>
        </w:rPr>
        <w:t>(constituent terms)</w:t>
      </w:r>
      <w:r w:rsidRPr="00FF0631">
        <w:rPr>
          <w:rFonts w:eastAsia="나눔명조" w:hint="eastAsia"/>
          <w:sz w:val="20"/>
          <w:szCs w:val="22"/>
        </w:rPr>
        <w:t>과</w:t>
      </w:r>
      <w:r w:rsidRPr="00FF0631">
        <w:rPr>
          <w:rFonts w:eastAsia="나눔명조" w:hint="eastAsia"/>
          <w:sz w:val="20"/>
          <w:szCs w:val="22"/>
        </w:rPr>
        <w:t xml:space="preserve"> </w:t>
      </w:r>
      <w:r w:rsidRPr="00FF0631">
        <w:rPr>
          <w:rFonts w:eastAsia="나눔명조" w:hint="eastAsia"/>
          <w:sz w:val="20"/>
          <w:szCs w:val="22"/>
        </w:rPr>
        <w:t>함께</w:t>
      </w:r>
      <w:r w:rsidRPr="00FF0631">
        <w:rPr>
          <w:rFonts w:eastAsia="나눔명조" w:hint="eastAsia"/>
          <w:sz w:val="20"/>
          <w:szCs w:val="22"/>
        </w:rPr>
        <w:t xml:space="preserve"> </w:t>
      </w:r>
      <w:r w:rsidRPr="00FF0631">
        <w:rPr>
          <w:rFonts w:eastAsia="나눔명조" w:hint="eastAsia"/>
          <w:sz w:val="20"/>
          <w:szCs w:val="22"/>
        </w:rPr>
        <w:t>모델에</w:t>
      </w:r>
      <w:r w:rsidRPr="00FF0631">
        <w:rPr>
          <w:rFonts w:eastAsia="나눔명조" w:hint="eastAsia"/>
          <w:sz w:val="20"/>
          <w:szCs w:val="22"/>
        </w:rPr>
        <w:t xml:space="preserve"> </w:t>
      </w:r>
      <w:r w:rsidRPr="00FF0631">
        <w:rPr>
          <w:rFonts w:eastAsia="나눔명조" w:hint="eastAsia"/>
          <w:sz w:val="20"/>
          <w:szCs w:val="22"/>
        </w:rPr>
        <w:t>포함하였다</w:t>
      </w:r>
      <w:r w:rsidR="00541892">
        <w:rPr>
          <w:rFonts w:eastAsia="나눔명조" w:hint="eastAsia"/>
          <w:sz w:val="20"/>
          <w:szCs w:val="22"/>
        </w:rPr>
        <w:t xml:space="preserve"> </w:t>
      </w:r>
      <w:r w:rsidR="00541892">
        <w:rPr>
          <w:rFonts w:eastAsia="나눔명조"/>
          <w:sz w:val="20"/>
          <w:szCs w:val="22"/>
        </w:rPr>
        <w:fldChar w:fldCharType="begin"/>
      </w:r>
      <w:r w:rsidR="00541892">
        <w:rPr>
          <w:rFonts w:eastAsia="나눔명조"/>
          <w:sz w:val="20"/>
          <w:szCs w:val="22"/>
        </w:rPr>
        <w:instrText xml:space="preserve"> ADDIN ZOTERO_ITEM CSL_CITATION {"citationID":"QQlNIJTL","properties":{"formattedCitation":"(Brambor, Clark, and Golder 2006)","plainCitation":"(Brambor, Clark, and Golder 2006)","noteIndex":0},"citationItems":[{"id":"6t1sT64W/N8zkEqAR","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00541892">
        <w:rPr>
          <w:rFonts w:eastAsia="나눔명조"/>
          <w:sz w:val="20"/>
          <w:szCs w:val="22"/>
        </w:rPr>
        <w:fldChar w:fldCharType="separate"/>
      </w:r>
      <w:r w:rsidR="00541892" w:rsidRPr="00A059AD">
        <w:rPr>
          <w:rFonts w:eastAsia="나눔명조"/>
          <w:sz w:val="20"/>
          <w:szCs w:val="22"/>
        </w:rPr>
        <w:t>(Brambor, Clark, and Golder 2006)</w:t>
      </w:r>
      <w:r w:rsidR="00541892">
        <w:rPr>
          <w:rFonts w:eastAsia="나눔명조"/>
          <w:sz w:val="20"/>
          <w:szCs w:val="22"/>
        </w:rPr>
        <w:fldChar w:fldCharType="end"/>
      </w:r>
      <w:r w:rsidRPr="00FF0631">
        <w:rPr>
          <w:rFonts w:eastAsia="나눔명조"/>
          <w:sz w:val="20"/>
          <w:szCs w:val="22"/>
        </w:rPr>
        <w:t xml:space="preserve">. </w:t>
      </w:r>
      <w:r w:rsidRPr="00FF0631">
        <w:rPr>
          <w:rFonts w:eastAsia="나눔명조" w:hint="eastAsia"/>
          <w:sz w:val="20"/>
          <w:szCs w:val="22"/>
        </w:rPr>
        <w:t>각</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hint="eastAsia"/>
          <w:sz w:val="20"/>
          <w:szCs w:val="22"/>
        </w:rPr>
        <w:t xml:space="preserve"> </w:t>
      </w:r>
      <w:r w:rsidRPr="00FF0631">
        <w:rPr>
          <w:rFonts w:eastAsia="나눔명조" w:hint="eastAsia"/>
          <w:sz w:val="20"/>
          <w:szCs w:val="22"/>
        </w:rPr>
        <w:t>유형과</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A059AD">
        <w:rPr>
          <w:rFonts w:eastAsia="나눔명조" w:hint="eastAsia"/>
          <w:sz w:val="20"/>
          <w:szCs w:val="22"/>
        </w:rPr>
        <w:t>의사소통</w:t>
      </w:r>
      <w:r w:rsidRPr="00A059AD">
        <w:rPr>
          <w:rFonts w:eastAsia="나눔명조" w:hint="eastAsia"/>
          <w:sz w:val="20"/>
          <w:szCs w:val="22"/>
        </w:rPr>
        <w:t xml:space="preserve"> </w:t>
      </w:r>
      <w:r w:rsidRPr="00A059AD">
        <w:rPr>
          <w:rFonts w:eastAsia="나눔명조" w:hint="eastAsia"/>
          <w:sz w:val="20"/>
          <w:szCs w:val="22"/>
        </w:rPr>
        <w:t>수준의</w:t>
      </w:r>
      <w:r w:rsidRPr="00A059AD">
        <w:rPr>
          <w:rFonts w:eastAsia="나눔명조" w:hint="eastAsia"/>
          <w:sz w:val="20"/>
          <w:szCs w:val="22"/>
        </w:rPr>
        <w:t xml:space="preserve"> </w:t>
      </w:r>
      <w:r w:rsidRPr="00A059AD">
        <w:rPr>
          <w:rFonts w:eastAsia="나눔명조" w:hint="eastAsia"/>
          <w:sz w:val="20"/>
          <w:szCs w:val="22"/>
        </w:rPr>
        <w:t>상호작용항은</w:t>
      </w:r>
      <w:r w:rsidRPr="00A059AD">
        <w:rPr>
          <w:rFonts w:eastAsia="나눔명조" w:hint="eastAsia"/>
          <w:sz w:val="20"/>
          <w:szCs w:val="22"/>
        </w:rPr>
        <w:t xml:space="preserve"> </w:t>
      </w:r>
      <w:r w:rsidRPr="00A059AD">
        <w:rPr>
          <w:rFonts w:eastAsia="나눔명조" w:hint="eastAsia"/>
          <w:sz w:val="20"/>
          <w:szCs w:val="22"/>
        </w:rPr>
        <w:t>통계적으로</w:t>
      </w:r>
      <w:r w:rsidRPr="00A059AD">
        <w:rPr>
          <w:rFonts w:eastAsia="나눔명조" w:hint="eastAsia"/>
          <w:sz w:val="20"/>
          <w:szCs w:val="22"/>
        </w:rPr>
        <w:t xml:space="preserve"> </w:t>
      </w:r>
      <w:r w:rsidRPr="00A059AD">
        <w:rPr>
          <w:rFonts w:eastAsia="나눔명조" w:hint="eastAsia"/>
          <w:sz w:val="20"/>
          <w:szCs w:val="22"/>
        </w:rPr>
        <w:t>유의미한</w:t>
      </w:r>
      <w:r w:rsidRPr="00A059AD">
        <w:rPr>
          <w:rFonts w:eastAsia="나눔명조" w:hint="eastAsia"/>
          <w:sz w:val="20"/>
          <w:szCs w:val="22"/>
        </w:rPr>
        <w:t xml:space="preserve"> </w:t>
      </w:r>
      <w:r w:rsidRPr="00A059AD">
        <w:rPr>
          <w:rFonts w:eastAsia="나눔명조" w:hint="eastAsia"/>
          <w:sz w:val="20"/>
          <w:szCs w:val="22"/>
        </w:rPr>
        <w:t>효과를</w:t>
      </w:r>
      <w:r w:rsidRPr="00A059AD">
        <w:rPr>
          <w:rFonts w:eastAsia="나눔명조" w:hint="eastAsia"/>
          <w:sz w:val="20"/>
          <w:szCs w:val="22"/>
        </w:rPr>
        <w:t xml:space="preserve"> </w:t>
      </w:r>
      <w:r w:rsidRPr="00A059AD">
        <w:rPr>
          <w:rFonts w:eastAsia="나눔명조" w:hint="eastAsia"/>
          <w:sz w:val="20"/>
          <w:szCs w:val="22"/>
        </w:rPr>
        <w:t>가지는</w:t>
      </w:r>
      <w:r w:rsidRPr="00A059AD">
        <w:rPr>
          <w:rFonts w:eastAsia="나눔명조" w:hint="eastAsia"/>
          <w:sz w:val="20"/>
          <w:szCs w:val="22"/>
        </w:rPr>
        <w:t xml:space="preserve"> </w:t>
      </w:r>
      <w:r w:rsidRPr="00A059AD">
        <w:rPr>
          <w:rFonts w:eastAsia="나눔명조" w:hint="eastAsia"/>
          <w:sz w:val="20"/>
          <w:szCs w:val="22"/>
        </w:rPr>
        <w:t>것으로</w:t>
      </w:r>
      <w:r w:rsidRPr="00A059AD">
        <w:rPr>
          <w:rFonts w:eastAsia="나눔명조" w:hint="eastAsia"/>
          <w:sz w:val="20"/>
          <w:szCs w:val="22"/>
        </w:rPr>
        <w:t xml:space="preserve"> </w:t>
      </w:r>
      <w:r w:rsidRPr="00A059AD">
        <w:rPr>
          <w:rFonts w:eastAsia="나눔명조" w:hint="eastAsia"/>
          <w:sz w:val="20"/>
          <w:szCs w:val="22"/>
        </w:rPr>
        <w:t>나타났다</w:t>
      </w:r>
      <w:r w:rsidRPr="00A059AD">
        <w:rPr>
          <w:rFonts w:eastAsia="나눔명조"/>
          <w:sz w:val="20"/>
          <w:szCs w:val="22"/>
        </w:rPr>
        <w:t>.</w:t>
      </w:r>
    </w:p>
    <w:p w14:paraId="1958A875" w14:textId="2E21F57A" w:rsidR="00FF0631" w:rsidRPr="00A059AD" w:rsidRDefault="00A547A8" w:rsidP="00265BC3">
      <w:pPr>
        <w:wordWrap/>
        <w:spacing w:before="120" w:after="120" w:line="276" w:lineRule="auto"/>
        <w:rPr>
          <w:rFonts w:eastAsia="나눔명조"/>
          <w:sz w:val="20"/>
          <w:szCs w:val="22"/>
        </w:rPr>
      </w:pPr>
      <w:r w:rsidRPr="00A059AD">
        <w:rPr>
          <w:rFonts w:eastAsia="나눔명조" w:hint="eastAsia"/>
          <w:sz w:val="20"/>
          <w:szCs w:val="22"/>
        </w:rPr>
        <w:t>직관적으로</w:t>
      </w:r>
      <w:r w:rsidRPr="00A059AD">
        <w:rPr>
          <w:rFonts w:eastAsia="나눔명조" w:hint="eastAsia"/>
          <w:sz w:val="20"/>
          <w:szCs w:val="22"/>
        </w:rPr>
        <w:t xml:space="preserve"> </w:t>
      </w:r>
      <w:r w:rsidR="00265BC3" w:rsidRPr="00A059AD">
        <w:rPr>
          <w:rFonts w:eastAsia="나눔명조" w:hint="eastAsia"/>
          <w:sz w:val="20"/>
          <w:szCs w:val="22"/>
        </w:rPr>
        <w:t>분석</w:t>
      </w:r>
      <w:r w:rsidR="00265BC3" w:rsidRPr="00A059AD">
        <w:rPr>
          <w:rFonts w:eastAsia="나눔명조" w:hint="eastAsia"/>
          <w:sz w:val="20"/>
          <w:szCs w:val="22"/>
        </w:rPr>
        <w:t xml:space="preserve"> </w:t>
      </w:r>
      <w:r w:rsidR="00265BC3" w:rsidRPr="00A059AD">
        <w:rPr>
          <w:rFonts w:eastAsia="나눔명조" w:hint="eastAsia"/>
          <w:sz w:val="20"/>
          <w:szCs w:val="22"/>
        </w:rPr>
        <w:t>결과를</w:t>
      </w:r>
      <w:r w:rsidR="00265BC3" w:rsidRPr="00A059AD">
        <w:rPr>
          <w:rFonts w:eastAsia="나눔명조" w:hint="eastAsia"/>
          <w:sz w:val="20"/>
          <w:szCs w:val="22"/>
        </w:rPr>
        <w:t xml:space="preserve"> </w:t>
      </w:r>
      <w:r w:rsidRPr="00A059AD">
        <w:rPr>
          <w:rFonts w:eastAsia="나눔명조" w:hint="eastAsia"/>
          <w:sz w:val="20"/>
          <w:szCs w:val="22"/>
        </w:rPr>
        <w:t>살펴보기</w:t>
      </w:r>
      <w:r w:rsidRPr="00A059AD">
        <w:rPr>
          <w:rFonts w:eastAsia="나눔명조" w:hint="eastAsia"/>
          <w:sz w:val="20"/>
          <w:szCs w:val="22"/>
        </w:rPr>
        <w:t xml:space="preserve"> </w:t>
      </w:r>
      <w:r w:rsidRPr="00A059AD">
        <w:rPr>
          <w:rFonts w:eastAsia="나눔명조" w:hint="eastAsia"/>
          <w:sz w:val="20"/>
          <w:szCs w:val="22"/>
        </w:rPr>
        <w:t>위하여</w:t>
      </w:r>
      <w:r w:rsidRPr="00A059AD">
        <w:rPr>
          <w:rFonts w:eastAsia="나눔명조"/>
          <w:sz w:val="20"/>
          <w:szCs w:val="22"/>
        </w:rPr>
        <w:t xml:space="preserve">, </w:t>
      </w:r>
      <w:r w:rsidRPr="00A059AD">
        <w:rPr>
          <w:rFonts w:eastAsia="나눔명조" w:hint="eastAsia"/>
          <w:sz w:val="20"/>
          <w:szCs w:val="22"/>
        </w:rPr>
        <w:t>주어진</w:t>
      </w:r>
      <w:r w:rsidRPr="00A059AD">
        <w:rPr>
          <w:rFonts w:eastAsia="나눔명조" w:hint="eastAsia"/>
          <w:sz w:val="20"/>
          <w:szCs w:val="22"/>
        </w:rPr>
        <w:t xml:space="preserve"> </w:t>
      </w:r>
      <w:r w:rsidRPr="00A059AD">
        <w:rPr>
          <w:rFonts w:eastAsia="나눔명조" w:hint="eastAsia"/>
          <w:sz w:val="20"/>
          <w:szCs w:val="22"/>
        </w:rPr>
        <w:t>표본에서</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최소값</w:t>
      </w:r>
      <w:r w:rsidRPr="00A059AD">
        <w:rPr>
          <w:rFonts w:eastAsia="나눔명조"/>
          <w:sz w:val="20"/>
          <w:szCs w:val="22"/>
        </w:rPr>
        <w:t xml:space="preserve">, </w:t>
      </w:r>
      <w:r w:rsidRPr="00A059AD">
        <w:rPr>
          <w:rFonts w:eastAsia="나눔명조" w:hint="eastAsia"/>
          <w:sz w:val="20"/>
          <w:szCs w:val="22"/>
        </w:rPr>
        <w:t>평균값</w:t>
      </w:r>
      <w:r w:rsidRPr="00A059AD">
        <w:rPr>
          <w:rFonts w:eastAsia="나눔명조"/>
          <w:sz w:val="20"/>
          <w:szCs w:val="22"/>
        </w:rPr>
        <w:t xml:space="preserve">, </w:t>
      </w:r>
      <w:r w:rsidRPr="00A059AD">
        <w:rPr>
          <w:rFonts w:eastAsia="나눔명조" w:hint="eastAsia"/>
          <w:sz w:val="20"/>
          <w:szCs w:val="22"/>
        </w:rPr>
        <w:t>최대값일</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 xml:space="preserve"> </w:t>
      </w:r>
      <w:r w:rsidRPr="00A059AD">
        <w:rPr>
          <w:rFonts w:eastAsia="나눔명조" w:hint="eastAsia"/>
          <w:sz w:val="20"/>
          <w:szCs w:val="22"/>
        </w:rPr>
        <w:t>협업</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w:t>
      </w:r>
      <w:r w:rsidRPr="00A059AD">
        <w:rPr>
          <w:rFonts w:eastAsia="나눔명조" w:hint="eastAsia"/>
          <w:sz w:val="20"/>
          <w:szCs w:val="22"/>
        </w:rPr>
        <w:t xml:space="preserve"> </w:t>
      </w:r>
      <w:r w:rsidRPr="00A059AD">
        <w:rPr>
          <w:rFonts w:eastAsia="나눔명조" w:hint="eastAsia"/>
          <w:sz w:val="20"/>
          <w:szCs w:val="22"/>
        </w:rPr>
        <w:t>수준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관한</w:t>
      </w:r>
      <w:r w:rsidRPr="00A059AD">
        <w:rPr>
          <w:rFonts w:eastAsia="나눔명조" w:hint="eastAsia"/>
          <w:sz w:val="20"/>
          <w:szCs w:val="22"/>
        </w:rPr>
        <w:t xml:space="preserve"> </w:t>
      </w:r>
      <w:r w:rsidRPr="00A059AD">
        <w:rPr>
          <w:rFonts w:eastAsia="나눔명조" w:hint="eastAsia"/>
          <w:sz w:val="20"/>
          <w:szCs w:val="22"/>
        </w:rPr>
        <w:t>문항에</w:t>
      </w:r>
      <w:r w:rsidRPr="00A059AD">
        <w:rPr>
          <w:rFonts w:eastAsia="나눔명조" w:hint="eastAsia"/>
          <w:sz w:val="20"/>
          <w:szCs w:val="22"/>
        </w:rPr>
        <w:t xml:space="preserve"> </w:t>
      </w:r>
      <w:r w:rsidRPr="00A059AD">
        <w:rPr>
          <w:rFonts w:eastAsia="나눔명조" w:hint="eastAsia"/>
          <w:sz w:val="20"/>
          <w:szCs w:val="22"/>
        </w:rPr>
        <w:t>긍정적인</w:t>
      </w:r>
      <w:r w:rsidRPr="00A059AD">
        <w:rPr>
          <w:rFonts w:eastAsia="나눔명조" w:hint="eastAsia"/>
          <w:sz w:val="20"/>
          <w:szCs w:val="22"/>
        </w:rPr>
        <w:t xml:space="preserve"> </w:t>
      </w:r>
      <w:r w:rsidRPr="00A059AD">
        <w:rPr>
          <w:rFonts w:eastAsia="나눔명조" w:hint="eastAsia"/>
          <w:sz w:val="20"/>
          <w:szCs w:val="22"/>
        </w:rPr>
        <w:t>응답을</w:t>
      </w:r>
      <w:r w:rsidRPr="00A059AD">
        <w:rPr>
          <w:rFonts w:eastAsia="나눔명조" w:hint="eastAsia"/>
          <w:sz w:val="20"/>
          <w:szCs w:val="22"/>
        </w:rPr>
        <w:t xml:space="preserve"> </w:t>
      </w:r>
      <w:r w:rsidRPr="00A059AD">
        <w:rPr>
          <w:rFonts w:eastAsia="나눔명조" w:hint="eastAsia"/>
          <w:sz w:val="20"/>
          <w:szCs w:val="22"/>
        </w:rPr>
        <w:t>할</w:t>
      </w:r>
      <w:r w:rsidRPr="00A059AD">
        <w:rPr>
          <w:rFonts w:eastAsia="나눔명조" w:hint="eastAsia"/>
          <w:sz w:val="20"/>
          <w:szCs w:val="22"/>
        </w:rPr>
        <w:t xml:space="preserve"> </w:t>
      </w:r>
      <w:r w:rsidRPr="00A059AD">
        <w:rPr>
          <w:rFonts w:eastAsia="나눔명조" w:hint="eastAsia"/>
          <w:sz w:val="20"/>
          <w:szCs w:val="22"/>
        </w:rPr>
        <w:t>예측확률을</w:t>
      </w:r>
      <w:r w:rsidRPr="00A059AD">
        <w:rPr>
          <w:rFonts w:eastAsia="나눔명조" w:hint="eastAsia"/>
          <w:sz w:val="20"/>
          <w:szCs w:val="22"/>
        </w:rPr>
        <w:t xml:space="preserve"> </w:t>
      </w:r>
      <w:r w:rsidRPr="00A059AD">
        <w:rPr>
          <w:rFonts w:eastAsia="나눔명조" w:hint="eastAsia"/>
          <w:sz w:val="20"/>
          <w:szCs w:val="22"/>
        </w:rPr>
        <w:t>추정하였다</w:t>
      </w:r>
      <w:r w:rsidRPr="00A059AD">
        <w:rPr>
          <w:rFonts w:eastAsia="나눔명조"/>
          <w:sz w:val="20"/>
          <w:szCs w:val="22"/>
        </w:rPr>
        <w:t>. &lt;</w:t>
      </w:r>
      <w:r w:rsidRPr="00A059AD">
        <w:rPr>
          <w:rFonts w:eastAsia="나눔명조" w:hint="eastAsia"/>
          <w:sz w:val="20"/>
          <w:szCs w:val="22"/>
        </w:rPr>
        <w:t>그림</w:t>
      </w:r>
      <w:r w:rsidRPr="00A059AD">
        <w:rPr>
          <w:rFonts w:eastAsia="나눔명조" w:hint="eastAsia"/>
          <w:sz w:val="20"/>
          <w:szCs w:val="22"/>
        </w:rPr>
        <w:t xml:space="preserve"> </w:t>
      </w:r>
      <w:r w:rsidR="00FF2686" w:rsidRPr="00A059AD">
        <w:rPr>
          <w:rFonts w:eastAsia="나눔명조"/>
          <w:sz w:val="20"/>
          <w:szCs w:val="22"/>
        </w:rPr>
        <w:t>3</w:t>
      </w:r>
      <w:r w:rsidRPr="00A059AD">
        <w:rPr>
          <w:rFonts w:eastAsia="나눔명조"/>
          <w:sz w:val="20"/>
          <w:szCs w:val="22"/>
        </w:rPr>
        <w:t>&gt;</w:t>
      </w:r>
      <w:r w:rsidRPr="00A059AD">
        <w:rPr>
          <w:rFonts w:eastAsia="나눔명조" w:hint="eastAsia"/>
          <w:sz w:val="20"/>
          <w:szCs w:val="22"/>
        </w:rPr>
        <w:t>은</w:t>
      </w:r>
      <w:r w:rsidRPr="00A059AD">
        <w:rPr>
          <w:rFonts w:eastAsia="나눔명조" w:hint="eastAsia"/>
          <w:sz w:val="20"/>
          <w:szCs w:val="22"/>
        </w:rPr>
        <w:t xml:space="preserve"> </w:t>
      </w:r>
      <w:r w:rsidRPr="00A059AD">
        <w:rPr>
          <w:rFonts w:eastAsia="나눔명조" w:hint="eastAsia"/>
          <w:sz w:val="20"/>
          <w:szCs w:val="22"/>
        </w:rPr>
        <w:t>소속된</w:t>
      </w:r>
      <w:r w:rsidRPr="00A059AD">
        <w:rPr>
          <w:rFonts w:eastAsia="나눔명조" w:hint="eastAsia"/>
          <w:sz w:val="20"/>
          <w:szCs w:val="22"/>
        </w:rPr>
        <w:t xml:space="preserve"> </w:t>
      </w:r>
      <w:r w:rsidRPr="00A059AD">
        <w:rPr>
          <w:rFonts w:eastAsia="나눔명조" w:hint="eastAsia"/>
          <w:sz w:val="20"/>
          <w:szCs w:val="22"/>
        </w:rPr>
        <w:t>조직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낮다고</w:t>
      </w:r>
      <w:r w:rsidRPr="00A059AD">
        <w:rPr>
          <w:rFonts w:eastAsia="나눔명조" w:hint="eastAsia"/>
          <w:sz w:val="20"/>
          <w:szCs w:val="22"/>
        </w:rPr>
        <w:t xml:space="preserve"> </w:t>
      </w:r>
      <w:r w:rsidRPr="00A059AD">
        <w:rPr>
          <w:rFonts w:eastAsia="나눔명조" w:hint="eastAsia"/>
          <w:sz w:val="20"/>
          <w:szCs w:val="22"/>
        </w:rPr>
        <w:t>응답한</w:t>
      </w:r>
      <w:r w:rsidRPr="00A059AD">
        <w:rPr>
          <w:rFonts w:eastAsia="나눔명조" w:hint="eastAsia"/>
          <w:sz w:val="20"/>
          <w:szCs w:val="22"/>
        </w:rPr>
        <w:t xml:space="preserve"> </w:t>
      </w:r>
      <w:r w:rsidRPr="00A059AD">
        <w:rPr>
          <w:rFonts w:eastAsia="나눔명조" w:hint="eastAsia"/>
          <w:sz w:val="20"/>
          <w:szCs w:val="22"/>
        </w:rPr>
        <w:t>응답자들의</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 xml:space="preserve"> </w:t>
      </w:r>
      <w:r w:rsidRPr="00A059AD">
        <w:rPr>
          <w:rFonts w:eastAsia="나눔명조" w:hint="eastAsia"/>
          <w:sz w:val="20"/>
          <w:szCs w:val="22"/>
        </w:rPr>
        <w:t>협업</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의</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높아지더라도</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해</w:t>
      </w:r>
      <w:r w:rsidRPr="00A059AD">
        <w:rPr>
          <w:rFonts w:eastAsia="나눔명조" w:hint="eastAsia"/>
          <w:sz w:val="20"/>
          <w:szCs w:val="22"/>
        </w:rPr>
        <w:t xml:space="preserve"> </w:t>
      </w:r>
      <w:r w:rsidRPr="00A059AD">
        <w:rPr>
          <w:rFonts w:eastAsia="나눔명조" w:hint="eastAsia"/>
          <w:sz w:val="20"/>
          <w:szCs w:val="22"/>
        </w:rPr>
        <w:t>긍정적으로</w:t>
      </w:r>
      <w:r w:rsidRPr="00A059AD">
        <w:rPr>
          <w:rFonts w:eastAsia="나눔명조" w:hint="eastAsia"/>
          <w:sz w:val="20"/>
          <w:szCs w:val="22"/>
        </w:rPr>
        <w:t xml:space="preserve"> </w:t>
      </w:r>
      <w:r w:rsidRPr="00A059AD">
        <w:rPr>
          <w:rFonts w:eastAsia="나눔명조" w:hint="eastAsia"/>
          <w:sz w:val="20"/>
          <w:szCs w:val="22"/>
        </w:rPr>
        <w:t>응답할</w:t>
      </w:r>
      <w:r w:rsidRPr="00A059AD">
        <w:rPr>
          <w:rFonts w:eastAsia="나눔명조" w:hint="eastAsia"/>
          <w:sz w:val="20"/>
          <w:szCs w:val="22"/>
        </w:rPr>
        <w:t xml:space="preserve"> </w:t>
      </w:r>
      <w:r w:rsidRPr="00A059AD">
        <w:rPr>
          <w:rFonts w:eastAsia="나눔명조" w:hint="eastAsia"/>
          <w:sz w:val="20"/>
          <w:szCs w:val="22"/>
        </w:rPr>
        <w:t>확률이</w:t>
      </w:r>
      <w:r w:rsidRPr="00A059AD">
        <w:rPr>
          <w:rFonts w:eastAsia="나눔명조" w:hint="eastAsia"/>
          <w:sz w:val="20"/>
          <w:szCs w:val="22"/>
        </w:rPr>
        <w:t xml:space="preserve"> </w:t>
      </w:r>
      <w:r w:rsidRPr="00A059AD">
        <w:rPr>
          <w:rFonts w:eastAsia="나눔명조" w:hint="eastAsia"/>
          <w:sz w:val="20"/>
          <w:szCs w:val="22"/>
        </w:rPr>
        <w:t>감소할</w:t>
      </w:r>
      <w:r w:rsidRPr="00A059AD">
        <w:rPr>
          <w:rFonts w:eastAsia="나눔명조" w:hint="eastAsia"/>
          <w:sz w:val="20"/>
          <w:szCs w:val="22"/>
        </w:rPr>
        <w:t xml:space="preserve"> </w:t>
      </w:r>
      <w:r w:rsidRPr="00A059AD">
        <w:rPr>
          <w:rFonts w:eastAsia="나눔명조" w:hint="eastAsia"/>
          <w:sz w:val="20"/>
          <w:szCs w:val="22"/>
        </w:rPr>
        <w:t>것으로</w:t>
      </w:r>
      <w:r w:rsidRPr="00A059AD">
        <w:rPr>
          <w:rFonts w:eastAsia="나눔명조" w:hint="eastAsia"/>
          <w:sz w:val="20"/>
          <w:szCs w:val="22"/>
        </w:rPr>
        <w:t xml:space="preserve"> </w:t>
      </w:r>
      <w:r w:rsidRPr="00A059AD">
        <w:rPr>
          <w:rFonts w:eastAsia="나눔명조" w:hint="eastAsia"/>
          <w:sz w:val="20"/>
          <w:szCs w:val="22"/>
        </w:rPr>
        <w:t>나타났으며</w:t>
      </w:r>
      <w:r w:rsidRPr="00A059AD">
        <w:rPr>
          <w:rFonts w:eastAsia="나눔명조"/>
          <w:sz w:val="20"/>
          <w:szCs w:val="22"/>
        </w:rPr>
        <w:t xml:space="preserve">, </w:t>
      </w:r>
      <w:r w:rsidRPr="00A059AD">
        <w:rPr>
          <w:rFonts w:eastAsia="나눔명조" w:hint="eastAsia"/>
          <w:sz w:val="20"/>
          <w:szCs w:val="22"/>
        </w:rPr>
        <w:t>평균</w:t>
      </w:r>
      <w:r w:rsidRPr="00A059AD">
        <w:rPr>
          <w:rFonts w:eastAsia="나눔명조" w:hint="eastAsia"/>
          <w:sz w:val="20"/>
          <w:szCs w:val="22"/>
        </w:rPr>
        <w:t xml:space="preserve"> </w:t>
      </w:r>
      <w:r w:rsidRPr="00A059AD">
        <w:rPr>
          <w:rFonts w:eastAsia="나눔명조" w:hint="eastAsia"/>
          <w:sz w:val="20"/>
          <w:szCs w:val="22"/>
        </w:rPr>
        <w:t>혹은</w:t>
      </w:r>
      <w:r w:rsidRPr="00A059AD">
        <w:rPr>
          <w:rFonts w:eastAsia="나눔명조" w:hint="eastAsia"/>
          <w:sz w:val="20"/>
          <w:szCs w:val="22"/>
        </w:rPr>
        <w:t xml:space="preserve"> </w:t>
      </w:r>
      <w:r w:rsidRPr="00A059AD">
        <w:rPr>
          <w:rFonts w:eastAsia="나눔명조" w:hint="eastAsia"/>
          <w:sz w:val="20"/>
          <w:szCs w:val="22"/>
        </w:rPr>
        <w:t>높은</w:t>
      </w:r>
      <w:r w:rsidRPr="00A059AD">
        <w:rPr>
          <w:rFonts w:eastAsia="나눔명조" w:hint="eastAsia"/>
          <w:sz w:val="20"/>
          <w:szCs w:val="22"/>
        </w:rPr>
        <w:t xml:space="preserve"> </w:t>
      </w:r>
      <w:r w:rsidRPr="00A059AD">
        <w:rPr>
          <w:rFonts w:eastAsia="나눔명조" w:hint="eastAsia"/>
          <w:sz w:val="20"/>
          <w:szCs w:val="22"/>
        </w:rPr>
        <w:t>수준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조직원들의</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sz w:val="20"/>
          <w:szCs w:val="22"/>
        </w:rPr>
        <w:t xml:space="preserve">, </w:t>
      </w:r>
      <w:r w:rsidRPr="00A059AD">
        <w:rPr>
          <w:rFonts w:eastAsia="나눔명조" w:hint="eastAsia"/>
          <w:sz w:val="20"/>
          <w:szCs w:val="22"/>
        </w:rPr>
        <w:t>협력</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증가할수록</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해</w:t>
      </w:r>
      <w:r w:rsidRPr="00A059AD">
        <w:rPr>
          <w:rFonts w:eastAsia="나눔명조" w:hint="eastAsia"/>
          <w:sz w:val="20"/>
          <w:szCs w:val="22"/>
        </w:rPr>
        <w:t xml:space="preserve"> </w:t>
      </w:r>
      <w:r w:rsidRPr="00A059AD">
        <w:rPr>
          <w:rFonts w:eastAsia="나눔명조" w:hint="eastAsia"/>
          <w:sz w:val="20"/>
          <w:szCs w:val="22"/>
        </w:rPr>
        <w:t>긍정적</w:t>
      </w:r>
      <w:r w:rsidRPr="00A059AD">
        <w:rPr>
          <w:rFonts w:eastAsia="나눔명조" w:hint="eastAsia"/>
          <w:sz w:val="20"/>
          <w:szCs w:val="22"/>
        </w:rPr>
        <w:t xml:space="preserve"> </w:t>
      </w:r>
      <w:r w:rsidRPr="00A059AD">
        <w:rPr>
          <w:rFonts w:eastAsia="나눔명조" w:hint="eastAsia"/>
          <w:sz w:val="20"/>
          <w:szCs w:val="22"/>
        </w:rPr>
        <w:t>응답을</w:t>
      </w:r>
      <w:r w:rsidRPr="00A059AD">
        <w:rPr>
          <w:rFonts w:eastAsia="나눔명조" w:hint="eastAsia"/>
          <w:sz w:val="20"/>
          <w:szCs w:val="22"/>
        </w:rPr>
        <w:t xml:space="preserve"> </w:t>
      </w:r>
      <w:r w:rsidRPr="00A059AD">
        <w:rPr>
          <w:rFonts w:eastAsia="나눔명조" w:hint="eastAsia"/>
          <w:sz w:val="20"/>
          <w:szCs w:val="22"/>
        </w:rPr>
        <w:t>할</w:t>
      </w:r>
      <w:r w:rsidRPr="00A059AD">
        <w:rPr>
          <w:rFonts w:eastAsia="나눔명조" w:hint="eastAsia"/>
          <w:sz w:val="20"/>
          <w:szCs w:val="22"/>
        </w:rPr>
        <w:t xml:space="preserve"> </w:t>
      </w:r>
      <w:r w:rsidRPr="00A059AD">
        <w:rPr>
          <w:rFonts w:eastAsia="나눔명조" w:hint="eastAsia"/>
          <w:sz w:val="20"/>
          <w:szCs w:val="22"/>
        </w:rPr>
        <w:t>확률이</w:t>
      </w:r>
      <w:r w:rsidRPr="00A059AD">
        <w:rPr>
          <w:rFonts w:eastAsia="나눔명조" w:hint="eastAsia"/>
          <w:sz w:val="20"/>
          <w:szCs w:val="22"/>
        </w:rPr>
        <w:t xml:space="preserve"> </w:t>
      </w:r>
      <w:r w:rsidRPr="00A059AD">
        <w:rPr>
          <w:rFonts w:eastAsia="나눔명조" w:hint="eastAsia"/>
          <w:sz w:val="20"/>
          <w:szCs w:val="22"/>
        </w:rPr>
        <w:t>증가하는</w:t>
      </w:r>
      <w:r w:rsidRPr="00A059AD">
        <w:rPr>
          <w:rFonts w:eastAsia="나눔명조" w:hint="eastAsia"/>
          <w:sz w:val="20"/>
          <w:szCs w:val="22"/>
        </w:rPr>
        <w:t xml:space="preserve"> </w:t>
      </w:r>
      <w:r w:rsidRPr="00A059AD">
        <w:rPr>
          <w:rFonts w:eastAsia="나눔명조" w:hint="eastAsia"/>
          <w:sz w:val="20"/>
          <w:szCs w:val="22"/>
        </w:rPr>
        <w:t>것을</w:t>
      </w:r>
      <w:r w:rsidRPr="00A059AD">
        <w:rPr>
          <w:rFonts w:eastAsia="나눔명조" w:hint="eastAsia"/>
          <w:sz w:val="20"/>
          <w:szCs w:val="22"/>
        </w:rPr>
        <w:t xml:space="preserve"> </w:t>
      </w:r>
      <w:r w:rsidRPr="00A059AD">
        <w:rPr>
          <w:rFonts w:eastAsia="나눔명조" w:hint="eastAsia"/>
          <w:sz w:val="20"/>
          <w:szCs w:val="22"/>
        </w:rPr>
        <w:t>확인할</w:t>
      </w:r>
      <w:r w:rsidRPr="00A059AD">
        <w:rPr>
          <w:rFonts w:eastAsia="나눔명조" w:hint="eastAsia"/>
          <w:sz w:val="20"/>
          <w:szCs w:val="22"/>
        </w:rPr>
        <w:t xml:space="preserve"> </w:t>
      </w:r>
      <w:r w:rsidRPr="00A059AD">
        <w:rPr>
          <w:rFonts w:eastAsia="나눔명조" w:hint="eastAsia"/>
          <w:sz w:val="20"/>
          <w:szCs w:val="22"/>
        </w:rPr>
        <w:t>수</w:t>
      </w:r>
      <w:r w:rsidRPr="00A059AD">
        <w:rPr>
          <w:rFonts w:eastAsia="나눔명조" w:hint="eastAsia"/>
          <w:sz w:val="20"/>
          <w:szCs w:val="22"/>
        </w:rPr>
        <w:t xml:space="preserve"> </w:t>
      </w:r>
      <w:r w:rsidRPr="00A059AD">
        <w:rPr>
          <w:rFonts w:eastAsia="나눔명조" w:hint="eastAsia"/>
          <w:sz w:val="20"/>
          <w:szCs w:val="22"/>
        </w:rPr>
        <w:t>있다</w:t>
      </w:r>
      <w:r w:rsidRPr="00A059AD">
        <w:rPr>
          <w:rFonts w:eastAsia="나눔명조"/>
          <w:sz w:val="20"/>
          <w:szCs w:val="22"/>
        </w:rPr>
        <w:t>.</w:t>
      </w:r>
    </w:p>
    <w:p w14:paraId="0E48D9A2" w14:textId="77777777" w:rsidR="00A547A8" w:rsidRDefault="00A547A8" w:rsidP="00265BC3">
      <w:pPr>
        <w:pStyle w:val="ae"/>
        <w:spacing w:before="60" w:after="60"/>
        <w:ind w:firstLine="300"/>
        <w:rPr>
          <w:rFonts w:eastAsia="나눔명조"/>
          <w:szCs w:val="22"/>
        </w:rPr>
      </w:pPr>
    </w:p>
    <w:p w14:paraId="7054C80B" w14:textId="7206152A" w:rsidR="00265BC3" w:rsidRPr="00265BC3" w:rsidRDefault="00265BC3" w:rsidP="00265BC3">
      <w:pPr>
        <w:pStyle w:val="af"/>
        <w:keepNext/>
        <w:jc w:val="center"/>
        <w:rPr>
          <w:rFonts w:ascii="나눔명조" w:eastAsia="나눔명조" w:hAnsi="나눔명조"/>
          <w:i w:val="0"/>
          <w:iCs w:val="0"/>
        </w:rPr>
      </w:pPr>
      <w:r w:rsidRPr="00265BC3">
        <w:rPr>
          <w:rFonts w:ascii="나눔명조" w:eastAsia="나눔명조" w:hAnsi="나눔명조" w:hint="eastAsia"/>
          <w:i w:val="0"/>
          <w:iCs w:val="0"/>
        </w:rPr>
        <w:lastRenderedPageBreak/>
        <w:t xml:space="preserve">그림 </w:t>
      </w:r>
      <w:r w:rsidRPr="00265BC3">
        <w:rPr>
          <w:rFonts w:ascii="나눔명조" w:eastAsia="나눔명조" w:hAnsi="나눔명조"/>
          <w:i w:val="0"/>
          <w:iCs w:val="0"/>
        </w:rPr>
        <w:fldChar w:fldCharType="begin"/>
      </w:r>
      <w:r w:rsidRPr="00265BC3">
        <w:rPr>
          <w:rFonts w:ascii="나눔명조" w:eastAsia="나눔명조" w:hAnsi="나눔명조"/>
          <w:i w:val="0"/>
          <w:iCs w:val="0"/>
        </w:rPr>
        <w:instrText xml:space="preserve"> </w:instrText>
      </w:r>
      <w:r w:rsidRPr="00265BC3">
        <w:rPr>
          <w:rFonts w:ascii="나눔명조" w:eastAsia="나눔명조" w:hAnsi="나눔명조" w:hint="eastAsia"/>
          <w:i w:val="0"/>
          <w:iCs w:val="0"/>
        </w:rPr>
        <w:instrText>SEQ 그림 \* ARABIC</w:instrText>
      </w:r>
      <w:r w:rsidRPr="00265BC3">
        <w:rPr>
          <w:rFonts w:ascii="나눔명조" w:eastAsia="나눔명조" w:hAnsi="나눔명조"/>
          <w:i w:val="0"/>
          <w:iCs w:val="0"/>
        </w:rPr>
        <w:instrText xml:space="preserve"> </w:instrText>
      </w:r>
      <w:r w:rsidRPr="00265BC3">
        <w:rPr>
          <w:rFonts w:ascii="나눔명조" w:eastAsia="나눔명조" w:hAnsi="나눔명조"/>
          <w:i w:val="0"/>
          <w:iCs w:val="0"/>
        </w:rPr>
        <w:fldChar w:fldCharType="separate"/>
      </w:r>
      <w:r>
        <w:rPr>
          <w:rFonts w:ascii="나눔명조" w:eastAsia="나눔명조" w:hAnsi="나눔명조"/>
          <w:i w:val="0"/>
          <w:iCs w:val="0"/>
          <w:noProof/>
        </w:rPr>
        <w:t>3</w:t>
      </w:r>
      <w:r w:rsidRPr="00265BC3">
        <w:rPr>
          <w:rFonts w:ascii="나눔명조" w:eastAsia="나눔명조" w:hAnsi="나눔명조"/>
          <w:i w:val="0"/>
          <w:iCs w:val="0"/>
        </w:rPr>
        <w:fldChar w:fldCharType="end"/>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협업/의사소통 수준에 따른 거래적 리더십의 공공봉사동기의 긍정적 응답에 대한 예측확률</w:t>
      </w:r>
    </w:p>
    <w:p w14:paraId="7D313177" w14:textId="0DCCF79B" w:rsidR="00265BC3" w:rsidRDefault="00265BC3" w:rsidP="00265BC3">
      <w:pPr>
        <w:pStyle w:val="ae"/>
        <w:spacing w:before="60" w:after="60"/>
        <w:jc w:val="center"/>
        <w:rPr>
          <w:rFonts w:ascii="Times New Roman" w:eastAsia="나눔명조"/>
          <w:szCs w:val="22"/>
        </w:rPr>
      </w:pPr>
      <w:r>
        <w:rPr>
          <w:noProof/>
        </w:rPr>
        <w:drawing>
          <wp:inline distT="0" distB="0" distL="0" distR="0" wp14:anchorId="09EA2ED4" wp14:editId="3F612B75">
            <wp:extent cx="5486400" cy="45720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05910C5E" w14:textId="77777777" w:rsidR="00265BC3" w:rsidRDefault="00265BC3" w:rsidP="00265BC3">
      <w:pPr>
        <w:pStyle w:val="ae"/>
        <w:spacing w:before="60" w:after="60"/>
        <w:rPr>
          <w:rFonts w:ascii="Times New Roman" w:eastAsia="나눔명조"/>
          <w:szCs w:val="22"/>
        </w:rPr>
      </w:pPr>
    </w:p>
    <w:p w14:paraId="4698FEC1" w14:textId="51DFBF84" w:rsidR="00A547A8" w:rsidRDefault="00A547A8" w:rsidP="00265BC3">
      <w:pPr>
        <w:pStyle w:val="ae"/>
        <w:spacing w:before="60" w:after="60"/>
        <w:rPr>
          <w:rFonts w:ascii="Times New Roman" w:eastAsia="나눔명조"/>
          <w:szCs w:val="22"/>
        </w:rPr>
      </w:pPr>
      <w:r w:rsidRPr="00A547A8">
        <w:rPr>
          <w:rFonts w:ascii="Times New Roman" w:eastAsia="나눔명조"/>
          <w:szCs w:val="22"/>
        </w:rPr>
        <w:t>&lt;</w:t>
      </w:r>
      <w:r w:rsidRPr="00A547A8">
        <w:rPr>
          <w:rFonts w:ascii="Times New Roman" w:eastAsia="나눔명조" w:hint="eastAsia"/>
          <w:szCs w:val="22"/>
        </w:rPr>
        <w:t>그림</w:t>
      </w:r>
      <w:r w:rsidRPr="00A547A8">
        <w:rPr>
          <w:rFonts w:ascii="Times New Roman" w:eastAsia="나눔명조" w:hint="eastAsia"/>
          <w:szCs w:val="22"/>
        </w:rPr>
        <w:t xml:space="preserve"> </w:t>
      </w:r>
      <w:r w:rsidR="00FF2686">
        <w:rPr>
          <w:rFonts w:ascii="Times New Roman" w:eastAsia="나눔명조"/>
          <w:szCs w:val="22"/>
        </w:rPr>
        <w:t>4</w:t>
      </w:r>
      <w:r w:rsidRPr="00A547A8">
        <w:rPr>
          <w:rFonts w:ascii="Times New Roman" w:eastAsia="나눔명조"/>
          <w:szCs w:val="22"/>
        </w:rPr>
        <w:t>&gt;</w:t>
      </w:r>
      <w:r w:rsidR="00265BC3">
        <w:rPr>
          <w:rFonts w:ascii="Times New Roman" w:eastAsia="나눔명조" w:hint="eastAsia"/>
          <w:szCs w:val="22"/>
        </w:rPr>
        <w:t>는</w:t>
      </w:r>
      <w:r w:rsidRPr="00A547A8">
        <w:rPr>
          <w:rFonts w:ascii="Times New Roman" w:eastAsia="나눔명조" w:hint="eastAsia"/>
          <w:szCs w:val="22"/>
        </w:rPr>
        <w:t xml:space="preserve"> </w:t>
      </w:r>
      <w:r w:rsidRPr="00A547A8">
        <w:rPr>
          <w:rFonts w:ascii="Times New Roman" w:eastAsia="나눔명조" w:hint="eastAsia"/>
          <w:szCs w:val="22"/>
        </w:rPr>
        <w:t>소속된</w:t>
      </w:r>
      <w:r w:rsidRPr="00A547A8">
        <w:rPr>
          <w:rFonts w:ascii="Times New Roman" w:eastAsia="나눔명조" w:hint="eastAsia"/>
          <w:szCs w:val="22"/>
        </w:rPr>
        <w:t xml:space="preserve"> </w:t>
      </w:r>
      <w:r w:rsidRPr="00A547A8">
        <w:rPr>
          <w:rFonts w:ascii="Times New Roman" w:eastAsia="나눔명조" w:hint="eastAsia"/>
          <w:szCs w:val="22"/>
        </w:rPr>
        <w:t>조직의</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낮다고</w:t>
      </w:r>
      <w:r w:rsidRPr="00A547A8">
        <w:rPr>
          <w:rFonts w:ascii="Times New Roman" w:eastAsia="나눔명조" w:hint="eastAsia"/>
          <w:szCs w:val="22"/>
        </w:rPr>
        <w:t xml:space="preserve"> </w:t>
      </w:r>
      <w:r w:rsidRPr="00A547A8">
        <w:rPr>
          <w:rFonts w:ascii="Times New Roman" w:eastAsia="나눔명조" w:hint="eastAsia"/>
          <w:szCs w:val="22"/>
        </w:rPr>
        <w:t>응답한</w:t>
      </w:r>
      <w:r w:rsidRPr="00A547A8">
        <w:rPr>
          <w:rFonts w:ascii="Times New Roman" w:eastAsia="나눔명조" w:hint="eastAsia"/>
          <w:szCs w:val="22"/>
        </w:rPr>
        <w:t xml:space="preserve"> </w:t>
      </w:r>
      <w:r w:rsidRPr="00A547A8">
        <w:rPr>
          <w:rFonts w:ascii="Times New Roman" w:eastAsia="나눔명조" w:hint="eastAsia"/>
          <w:szCs w:val="22"/>
        </w:rPr>
        <w:t>응답자들의</w:t>
      </w:r>
      <w:r w:rsidRPr="00A547A8">
        <w:rPr>
          <w:rFonts w:ascii="Times New Roman" w:eastAsia="나눔명조" w:hint="eastAsia"/>
          <w:szCs w:val="22"/>
        </w:rPr>
        <w:t xml:space="preserve"> </w:t>
      </w:r>
      <w:r w:rsidRPr="00A547A8">
        <w:rPr>
          <w:rFonts w:ascii="Times New Roman" w:eastAsia="나눔명조" w:hint="eastAsia"/>
          <w:szCs w:val="22"/>
        </w:rPr>
        <w:t>경우</w:t>
      </w:r>
      <w:r w:rsidRPr="00A547A8">
        <w:rPr>
          <w:rFonts w:ascii="Times New Roman" w:eastAsia="나눔명조" w:hint="eastAsia"/>
          <w:szCs w:val="22"/>
        </w:rPr>
        <w:t xml:space="preserve"> </w:t>
      </w:r>
      <w:r w:rsidRPr="00A547A8">
        <w:rPr>
          <w:rFonts w:ascii="Times New Roman" w:eastAsia="나눔명조" w:hint="eastAsia"/>
          <w:szCs w:val="22"/>
        </w:rPr>
        <w:t>협업</w:t>
      </w:r>
      <w:r w:rsidRPr="00A547A8">
        <w:rPr>
          <w:rFonts w:ascii="Times New Roman" w:eastAsia="나눔명조" w:hint="eastAsia"/>
          <w:szCs w:val="22"/>
        </w:rPr>
        <w:t xml:space="preserve"> </w:t>
      </w:r>
      <w:r w:rsidRPr="00A547A8">
        <w:rPr>
          <w:rFonts w:ascii="Times New Roman" w:eastAsia="나눔명조" w:hint="eastAsia"/>
          <w:szCs w:val="22"/>
        </w:rPr>
        <w:t>및</w:t>
      </w:r>
      <w:r w:rsidRPr="00A547A8">
        <w:rPr>
          <w:rFonts w:ascii="Times New Roman" w:eastAsia="나눔명조" w:hint="eastAsia"/>
          <w:szCs w:val="22"/>
        </w:rPr>
        <w:t xml:space="preserve"> </w:t>
      </w:r>
      <w:r w:rsidRPr="00A547A8">
        <w:rPr>
          <w:rFonts w:ascii="Times New Roman" w:eastAsia="나눔명조" w:hint="eastAsia"/>
          <w:szCs w:val="22"/>
        </w:rPr>
        <w:t>의사소통의</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높아지더라도</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긍정적으로</w:t>
      </w:r>
      <w:r w:rsidRPr="00A547A8">
        <w:rPr>
          <w:rFonts w:ascii="Times New Roman" w:eastAsia="나눔명조" w:hint="eastAsia"/>
          <w:szCs w:val="22"/>
        </w:rPr>
        <w:t xml:space="preserve"> </w:t>
      </w:r>
      <w:r w:rsidRPr="00A547A8">
        <w:rPr>
          <w:rFonts w:ascii="Times New Roman" w:eastAsia="나눔명조" w:hint="eastAsia"/>
          <w:szCs w:val="22"/>
        </w:rPr>
        <w:t>응답할</w:t>
      </w:r>
      <w:r w:rsidRPr="00A547A8">
        <w:rPr>
          <w:rFonts w:ascii="Times New Roman" w:eastAsia="나눔명조" w:hint="eastAsia"/>
          <w:szCs w:val="22"/>
        </w:rPr>
        <w:t xml:space="preserve"> </w:t>
      </w:r>
      <w:r w:rsidRPr="00A547A8">
        <w:rPr>
          <w:rFonts w:ascii="Times New Roman" w:eastAsia="나눔명조" w:hint="eastAsia"/>
          <w:szCs w:val="22"/>
        </w:rPr>
        <w:t>확률이</w:t>
      </w:r>
      <w:r w:rsidRPr="00A547A8">
        <w:rPr>
          <w:rFonts w:ascii="Times New Roman" w:eastAsia="나눔명조" w:hint="eastAsia"/>
          <w:szCs w:val="22"/>
        </w:rPr>
        <w:t xml:space="preserve"> </w:t>
      </w:r>
      <w:r w:rsidRPr="00A547A8">
        <w:rPr>
          <w:rFonts w:ascii="Times New Roman" w:eastAsia="나눔명조" w:hint="eastAsia"/>
          <w:szCs w:val="22"/>
        </w:rPr>
        <w:t>감소할</w:t>
      </w:r>
      <w:r w:rsidRPr="00A547A8">
        <w:rPr>
          <w:rFonts w:ascii="Times New Roman" w:eastAsia="나눔명조" w:hint="eastAsia"/>
          <w:szCs w:val="22"/>
        </w:rPr>
        <w:t xml:space="preserve"> </w:t>
      </w:r>
      <w:r w:rsidRPr="00A547A8">
        <w:rPr>
          <w:rFonts w:ascii="Times New Roman" w:eastAsia="나눔명조" w:hint="eastAsia"/>
          <w:szCs w:val="22"/>
        </w:rPr>
        <w:t>것으로</w:t>
      </w:r>
      <w:r w:rsidRPr="00A547A8">
        <w:rPr>
          <w:rFonts w:ascii="Times New Roman" w:eastAsia="나눔명조" w:hint="eastAsia"/>
          <w:szCs w:val="22"/>
        </w:rPr>
        <w:t xml:space="preserve"> </w:t>
      </w:r>
      <w:r w:rsidRPr="00A547A8">
        <w:rPr>
          <w:rFonts w:ascii="Times New Roman" w:eastAsia="나눔명조" w:hint="eastAsia"/>
          <w:szCs w:val="22"/>
        </w:rPr>
        <w:t>나타났으며</w:t>
      </w:r>
      <w:r w:rsidRPr="00A547A8">
        <w:rPr>
          <w:rFonts w:ascii="Times New Roman" w:eastAsia="나눔명조"/>
          <w:szCs w:val="22"/>
        </w:rPr>
        <w:t xml:space="preserve">, </w:t>
      </w:r>
      <w:r w:rsidRPr="00A547A8">
        <w:rPr>
          <w:rFonts w:ascii="Times New Roman" w:eastAsia="나눔명조" w:hint="eastAsia"/>
          <w:szCs w:val="22"/>
        </w:rPr>
        <w:t>평균</w:t>
      </w:r>
      <w:r w:rsidRPr="00A547A8">
        <w:rPr>
          <w:rFonts w:ascii="Times New Roman" w:eastAsia="나눔명조" w:hint="eastAsia"/>
          <w:szCs w:val="22"/>
        </w:rPr>
        <w:t xml:space="preserve"> </w:t>
      </w:r>
      <w:r w:rsidRPr="00A547A8">
        <w:rPr>
          <w:rFonts w:ascii="Times New Roman" w:eastAsia="나눔명조" w:hint="eastAsia"/>
          <w:szCs w:val="22"/>
        </w:rPr>
        <w:t>혹은</w:t>
      </w:r>
      <w:r w:rsidRPr="00A547A8">
        <w:rPr>
          <w:rFonts w:ascii="Times New Roman" w:eastAsia="나눔명조" w:hint="eastAsia"/>
          <w:szCs w:val="22"/>
        </w:rPr>
        <w:t xml:space="preserve"> </w:t>
      </w:r>
      <w:r w:rsidRPr="00A547A8">
        <w:rPr>
          <w:rFonts w:ascii="Times New Roman" w:eastAsia="나눔명조" w:hint="eastAsia"/>
          <w:szCs w:val="22"/>
        </w:rPr>
        <w:t>높은</w:t>
      </w:r>
      <w:r w:rsidRPr="00A547A8">
        <w:rPr>
          <w:rFonts w:ascii="Times New Roman" w:eastAsia="나눔명조" w:hint="eastAsia"/>
          <w:szCs w:val="22"/>
        </w:rPr>
        <w:t xml:space="preserve"> </w:t>
      </w:r>
      <w:r w:rsidRPr="00A547A8">
        <w:rPr>
          <w:rFonts w:ascii="Times New Roman" w:eastAsia="나눔명조" w:hint="eastAsia"/>
          <w:szCs w:val="22"/>
        </w:rPr>
        <w:t>수준의</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조직원들의</w:t>
      </w:r>
      <w:r w:rsidRPr="00A547A8">
        <w:rPr>
          <w:rFonts w:ascii="Times New Roman" w:eastAsia="나눔명조" w:hint="eastAsia"/>
          <w:szCs w:val="22"/>
        </w:rPr>
        <w:t xml:space="preserve"> </w:t>
      </w:r>
      <w:r w:rsidRPr="00A547A8">
        <w:rPr>
          <w:rFonts w:ascii="Times New Roman" w:eastAsia="나눔명조" w:hint="eastAsia"/>
          <w:szCs w:val="22"/>
        </w:rPr>
        <w:t>경우</w:t>
      </w:r>
      <w:r w:rsidRPr="00A547A8">
        <w:rPr>
          <w:rFonts w:ascii="Times New Roman" w:eastAsia="나눔명조"/>
          <w:szCs w:val="22"/>
        </w:rPr>
        <w:t xml:space="preserve">, </w:t>
      </w:r>
      <w:r w:rsidRPr="00A547A8">
        <w:rPr>
          <w:rFonts w:ascii="Times New Roman" w:eastAsia="나눔명조" w:hint="eastAsia"/>
          <w:szCs w:val="22"/>
        </w:rPr>
        <w:t>협력</w:t>
      </w:r>
      <w:r w:rsidRPr="00A547A8">
        <w:rPr>
          <w:rFonts w:ascii="Times New Roman" w:eastAsia="나눔명조" w:hint="eastAsia"/>
          <w:szCs w:val="22"/>
        </w:rPr>
        <w:t xml:space="preserve"> </w:t>
      </w:r>
      <w:r w:rsidRPr="00A547A8">
        <w:rPr>
          <w:rFonts w:ascii="Times New Roman" w:eastAsia="나눔명조" w:hint="eastAsia"/>
          <w:szCs w:val="22"/>
        </w:rPr>
        <w:t>및</w:t>
      </w:r>
      <w:r w:rsidRPr="00A547A8">
        <w:rPr>
          <w:rFonts w:ascii="Times New Roman" w:eastAsia="나눔명조" w:hint="eastAsia"/>
          <w:szCs w:val="22"/>
        </w:rPr>
        <w:t xml:space="preserve"> </w:t>
      </w:r>
      <w:r w:rsidRPr="00A547A8">
        <w:rPr>
          <w:rFonts w:ascii="Times New Roman" w:eastAsia="나눔명조" w:hint="eastAsia"/>
          <w:szCs w:val="22"/>
        </w:rPr>
        <w:t>의사소통</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증가할수록</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응답을</w:t>
      </w:r>
      <w:r w:rsidRPr="00A547A8">
        <w:rPr>
          <w:rFonts w:ascii="Times New Roman" w:eastAsia="나눔명조" w:hint="eastAsia"/>
          <w:szCs w:val="22"/>
        </w:rPr>
        <w:t xml:space="preserve"> </w:t>
      </w:r>
      <w:r w:rsidRPr="00A547A8">
        <w:rPr>
          <w:rFonts w:ascii="Times New Roman" w:eastAsia="나눔명조" w:hint="eastAsia"/>
          <w:szCs w:val="22"/>
        </w:rPr>
        <w:t>할</w:t>
      </w:r>
      <w:r w:rsidRPr="00A547A8">
        <w:rPr>
          <w:rFonts w:ascii="Times New Roman" w:eastAsia="나눔명조" w:hint="eastAsia"/>
          <w:szCs w:val="22"/>
        </w:rPr>
        <w:t xml:space="preserve"> </w:t>
      </w:r>
      <w:r w:rsidRPr="00A547A8">
        <w:rPr>
          <w:rFonts w:ascii="Times New Roman" w:eastAsia="나눔명조" w:hint="eastAsia"/>
          <w:szCs w:val="22"/>
        </w:rPr>
        <w:t>확률이</w:t>
      </w:r>
      <w:r w:rsidRPr="00A547A8">
        <w:rPr>
          <w:rFonts w:ascii="Times New Roman" w:eastAsia="나눔명조" w:hint="eastAsia"/>
          <w:szCs w:val="22"/>
        </w:rPr>
        <w:t xml:space="preserve"> </w:t>
      </w:r>
      <w:r w:rsidRPr="00A547A8">
        <w:rPr>
          <w:rFonts w:ascii="Times New Roman" w:eastAsia="나눔명조" w:hint="eastAsia"/>
          <w:szCs w:val="22"/>
        </w:rPr>
        <w:t>증가하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확인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w:t>
      </w:r>
      <w:r w:rsidRPr="00A547A8">
        <w:rPr>
          <w:rFonts w:ascii="Times New Roman" w:eastAsia="나눔명조"/>
          <w:szCs w:val="22"/>
        </w:rPr>
        <w:t xml:space="preserve">. </w:t>
      </w:r>
      <w:r>
        <w:rPr>
          <w:rFonts w:ascii="Times New Roman" w:eastAsia="나눔명조" w:hint="eastAsia"/>
          <w:szCs w:val="22"/>
        </w:rPr>
        <w:t>다만</w:t>
      </w:r>
      <w:r>
        <w:rPr>
          <w:rFonts w:ascii="Times New Roman" w:eastAsia="나눔명조" w:hint="eastAsia"/>
          <w:szCs w:val="22"/>
        </w:rPr>
        <w:t xml:space="preserve"> </w:t>
      </w:r>
      <w:r>
        <w:rPr>
          <w:rFonts w:ascii="Times New Roman" w:eastAsia="나눔명조" w:hint="eastAsia"/>
          <w:szCs w:val="22"/>
        </w:rPr>
        <w:t>협업</w:t>
      </w:r>
      <w:r>
        <w:rPr>
          <w:rFonts w:ascii="Times New Roman" w:eastAsia="나눔명조" w:hint="eastAsia"/>
          <w:szCs w:val="22"/>
        </w:rPr>
        <w:t xml:space="preserve"> </w:t>
      </w:r>
      <w:r>
        <w:rPr>
          <w:rFonts w:ascii="Times New Roman" w:eastAsia="나눔명조" w:hint="eastAsia"/>
          <w:szCs w:val="22"/>
        </w:rPr>
        <w:t>및</w:t>
      </w:r>
      <w:r>
        <w:rPr>
          <w:rFonts w:ascii="Times New Roman" w:eastAsia="나눔명조" w:hint="eastAsia"/>
          <w:szCs w:val="22"/>
        </w:rPr>
        <w:t xml:space="preserve"> </w:t>
      </w:r>
      <w:r>
        <w:rPr>
          <w:rFonts w:ascii="Times New Roman" w:eastAsia="나눔명조" w:hint="eastAsia"/>
          <w:szCs w:val="22"/>
        </w:rPr>
        <w:t>의사소통</w:t>
      </w:r>
      <w:r>
        <w:rPr>
          <w:rFonts w:ascii="Times New Roman" w:eastAsia="나눔명조" w:hint="eastAsia"/>
          <w:szCs w:val="22"/>
        </w:rPr>
        <w:t xml:space="preserve"> </w:t>
      </w:r>
      <w:r>
        <w:rPr>
          <w:rFonts w:ascii="Times New Roman" w:eastAsia="나눔명조" w:hint="eastAsia"/>
          <w:szCs w:val="22"/>
        </w:rPr>
        <w:t>수준이</w:t>
      </w:r>
      <w:r>
        <w:rPr>
          <w:rFonts w:ascii="Times New Roman" w:eastAsia="나눔명조" w:hint="eastAsia"/>
          <w:szCs w:val="22"/>
        </w:rPr>
        <w:t xml:space="preserve"> </w:t>
      </w:r>
      <w:r>
        <w:rPr>
          <w:rFonts w:ascii="Times New Roman" w:eastAsia="나눔명조" w:hint="eastAsia"/>
          <w:szCs w:val="22"/>
        </w:rPr>
        <w:t>현저하게</w:t>
      </w:r>
      <w:r>
        <w:rPr>
          <w:rFonts w:ascii="Times New Roman" w:eastAsia="나눔명조" w:hint="eastAsia"/>
          <w:szCs w:val="22"/>
        </w:rPr>
        <w:t xml:space="preserve"> </w:t>
      </w:r>
      <w:r>
        <w:rPr>
          <w:rFonts w:ascii="Times New Roman" w:eastAsia="나눔명조" w:hint="eastAsia"/>
          <w:szCs w:val="22"/>
        </w:rPr>
        <w:t>낮은</w:t>
      </w:r>
      <w:r>
        <w:rPr>
          <w:rFonts w:ascii="Times New Roman" w:eastAsia="나눔명조" w:hint="eastAsia"/>
          <w:szCs w:val="22"/>
        </w:rPr>
        <w:t xml:space="preserve"> </w:t>
      </w:r>
      <w:r>
        <w:rPr>
          <w:rFonts w:ascii="Times New Roman" w:eastAsia="나눔명조" w:hint="eastAsia"/>
          <w:szCs w:val="22"/>
        </w:rPr>
        <w:t>관료조직에서는</w:t>
      </w:r>
      <w:r>
        <w:rPr>
          <w:rFonts w:ascii="Times New Roman" w:eastAsia="나눔명조" w:hint="eastAsia"/>
          <w:szCs w:val="22"/>
        </w:rPr>
        <w:t xml:space="preserve"> </w:t>
      </w:r>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에</w:t>
      </w:r>
      <w:r>
        <w:rPr>
          <w:rFonts w:ascii="Times New Roman" w:eastAsia="나눔명조" w:hint="eastAsia"/>
          <w:szCs w:val="22"/>
        </w:rPr>
        <w:t xml:space="preserve"> </w:t>
      </w:r>
      <w:r>
        <w:rPr>
          <w:rFonts w:ascii="Times New Roman" w:eastAsia="나눔명조" w:hint="eastAsia"/>
          <w:szCs w:val="22"/>
        </w:rPr>
        <w:t>비하여</w:t>
      </w:r>
      <w:r>
        <w:rPr>
          <w:rFonts w:ascii="Times New Roman" w:eastAsia="나눔명조" w:hint="eastAsia"/>
          <w:szCs w:val="22"/>
        </w:rPr>
        <w:t xml:space="preserve"> </w:t>
      </w:r>
      <w:r>
        <w:rPr>
          <w:rFonts w:ascii="Times New Roman" w:eastAsia="나눔명조" w:hint="eastAsia"/>
          <w:szCs w:val="22"/>
        </w:rPr>
        <w:t>변혁적</w:t>
      </w:r>
      <w:r>
        <w:rPr>
          <w:rFonts w:ascii="Times New Roman" w:eastAsia="나눔명조" w:hint="eastAsia"/>
          <w:szCs w:val="22"/>
        </w:rPr>
        <w:t xml:space="preserve"> </w:t>
      </w:r>
      <w:r>
        <w:rPr>
          <w:rFonts w:ascii="Times New Roman" w:eastAsia="나눔명조" w:hint="eastAsia"/>
          <w:szCs w:val="22"/>
        </w:rPr>
        <w:t>리더십의</w:t>
      </w:r>
      <w:r>
        <w:rPr>
          <w:rFonts w:ascii="Times New Roman" w:eastAsia="나눔명조" w:hint="eastAsia"/>
          <w:szCs w:val="22"/>
        </w:rPr>
        <w:t xml:space="preserve"> </w:t>
      </w:r>
      <w:r>
        <w:rPr>
          <w:rFonts w:ascii="Times New Roman" w:eastAsia="나눔명조" w:hint="eastAsia"/>
          <w:szCs w:val="22"/>
        </w:rPr>
        <w:t>경우</w:t>
      </w:r>
      <w:r>
        <w:rPr>
          <w:rFonts w:ascii="Times New Roman" w:eastAsia="나눔명조" w:hint="eastAsia"/>
          <w:szCs w:val="22"/>
        </w:rPr>
        <w:t xml:space="preserve"> </w:t>
      </w:r>
      <w:r>
        <w:rPr>
          <w:rFonts w:ascii="Times New Roman" w:eastAsia="나눔명조" w:hint="eastAsia"/>
          <w:szCs w:val="22"/>
        </w:rPr>
        <w:t>최소</w:t>
      </w:r>
      <w:r>
        <w:rPr>
          <w:rFonts w:ascii="Times New Roman" w:eastAsia="나눔명조" w:hint="eastAsia"/>
          <w:szCs w:val="22"/>
        </w:rPr>
        <w:t xml:space="preserve"> </w:t>
      </w:r>
      <w:r>
        <w:rPr>
          <w:rFonts w:ascii="Times New Roman" w:eastAsia="나눔명조" w:hint="eastAsia"/>
          <w:szCs w:val="22"/>
        </w:rPr>
        <w:t>수준과</w:t>
      </w:r>
      <w:r>
        <w:rPr>
          <w:rFonts w:ascii="Times New Roman" w:eastAsia="나눔명조" w:hint="eastAsia"/>
          <w:szCs w:val="22"/>
        </w:rPr>
        <w:t xml:space="preserve"> </w:t>
      </w:r>
      <w:r>
        <w:rPr>
          <w:rFonts w:ascii="Times New Roman" w:eastAsia="나눔명조" w:hint="eastAsia"/>
          <w:szCs w:val="22"/>
        </w:rPr>
        <w:t>평균</w:t>
      </w:r>
      <w:r>
        <w:rPr>
          <w:rFonts w:ascii="Times New Roman" w:eastAsia="나눔명조" w:hint="eastAsia"/>
          <w:szCs w:val="22"/>
        </w:rPr>
        <w:t xml:space="preserve"> </w:t>
      </w:r>
      <w:r>
        <w:rPr>
          <w:rFonts w:ascii="Times New Roman" w:eastAsia="나눔명조" w:hint="eastAsia"/>
          <w:szCs w:val="22"/>
        </w:rPr>
        <w:t>수준이</w:t>
      </w:r>
      <w:r>
        <w:rPr>
          <w:rFonts w:ascii="Times New Roman" w:eastAsia="나눔명조" w:hint="eastAsia"/>
          <w:szCs w:val="22"/>
        </w:rPr>
        <w:t xml:space="preserve"> </w:t>
      </w:r>
      <w:r>
        <w:rPr>
          <w:rFonts w:ascii="Times New Roman" w:eastAsia="나눔명조" w:hint="eastAsia"/>
          <w:szCs w:val="22"/>
        </w:rPr>
        <w:t>공공봉사동기의</w:t>
      </w:r>
      <w:r>
        <w:rPr>
          <w:rFonts w:ascii="Times New Roman" w:eastAsia="나눔명조" w:hint="eastAsia"/>
          <w:szCs w:val="22"/>
        </w:rPr>
        <w:t xml:space="preserve"> </w:t>
      </w:r>
      <w:r>
        <w:rPr>
          <w:rFonts w:ascii="Times New Roman" w:eastAsia="나눔명조" w:hint="eastAsia"/>
          <w:szCs w:val="22"/>
        </w:rPr>
        <w:t>긍정적</w:t>
      </w:r>
      <w:r>
        <w:rPr>
          <w:rFonts w:ascii="Times New Roman" w:eastAsia="나눔명조" w:hint="eastAsia"/>
          <w:szCs w:val="22"/>
        </w:rPr>
        <w:t xml:space="preserve"> </w:t>
      </w:r>
      <w:r>
        <w:rPr>
          <w:rFonts w:ascii="Times New Roman" w:eastAsia="나눔명조" w:hint="eastAsia"/>
          <w:szCs w:val="22"/>
        </w:rPr>
        <w:t>응답에</w:t>
      </w:r>
      <w:r>
        <w:rPr>
          <w:rFonts w:ascii="Times New Roman" w:eastAsia="나눔명조" w:hint="eastAsia"/>
          <w:szCs w:val="22"/>
        </w:rPr>
        <w:t xml:space="preserve"> </w:t>
      </w:r>
      <w:r>
        <w:rPr>
          <w:rFonts w:ascii="Times New Roman" w:eastAsia="나눔명조" w:hint="eastAsia"/>
          <w:szCs w:val="22"/>
        </w:rPr>
        <w:t>미치는</w:t>
      </w:r>
      <w:r>
        <w:rPr>
          <w:rFonts w:ascii="Times New Roman" w:eastAsia="나눔명조" w:hint="eastAsia"/>
          <w:szCs w:val="22"/>
        </w:rPr>
        <w:t xml:space="preserve"> </w:t>
      </w:r>
      <w:r>
        <w:rPr>
          <w:rFonts w:ascii="Times New Roman" w:eastAsia="나눔명조" w:hint="eastAsia"/>
          <w:szCs w:val="22"/>
        </w:rPr>
        <w:t>영향력이</w:t>
      </w:r>
      <w:r>
        <w:rPr>
          <w:rFonts w:ascii="Times New Roman" w:eastAsia="나눔명조" w:hint="eastAsia"/>
          <w:szCs w:val="22"/>
        </w:rPr>
        <w:t xml:space="preserve"> </w:t>
      </w:r>
      <w:r>
        <w:rPr>
          <w:rFonts w:ascii="Times New Roman" w:eastAsia="나눔명조" w:hint="eastAsia"/>
          <w:szCs w:val="22"/>
        </w:rPr>
        <w:t>상대적으로</w:t>
      </w:r>
      <w:r>
        <w:rPr>
          <w:rFonts w:ascii="Times New Roman" w:eastAsia="나눔명조" w:hint="eastAsia"/>
          <w:szCs w:val="22"/>
        </w:rPr>
        <w:t xml:space="preserve"> </w:t>
      </w:r>
      <w:r>
        <w:rPr>
          <w:rFonts w:ascii="Times New Roman" w:eastAsia="나눔명조" w:hint="eastAsia"/>
          <w:szCs w:val="22"/>
        </w:rPr>
        <w:t>차별적이지</w:t>
      </w:r>
      <w:r>
        <w:rPr>
          <w:rFonts w:ascii="Times New Roman" w:eastAsia="나눔명조" w:hint="eastAsia"/>
          <w:szCs w:val="22"/>
        </w:rPr>
        <w:t xml:space="preserve"> </w:t>
      </w:r>
      <w:r>
        <w:rPr>
          <w:rFonts w:ascii="Times New Roman" w:eastAsia="나눔명조" w:hint="eastAsia"/>
          <w:szCs w:val="22"/>
        </w:rPr>
        <w:t>않은</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다</w:t>
      </w:r>
      <w:r>
        <w:rPr>
          <w:rFonts w:ascii="Times New Roman" w:eastAsia="나눔명조" w:hint="eastAsia"/>
          <w:szCs w:val="22"/>
        </w:rPr>
        <w:t>.</w:t>
      </w:r>
    </w:p>
    <w:p w14:paraId="0FC30A57" w14:textId="77777777" w:rsidR="00A059AD" w:rsidRPr="00A547A8" w:rsidRDefault="00A059AD" w:rsidP="00265BC3">
      <w:pPr>
        <w:pStyle w:val="ae"/>
        <w:spacing w:before="60" w:after="60"/>
        <w:rPr>
          <w:rFonts w:ascii="Times New Roman" w:eastAsia="나눔명조"/>
          <w:szCs w:val="22"/>
        </w:rPr>
      </w:pPr>
    </w:p>
    <w:p w14:paraId="7472E20E" w14:textId="398D7717" w:rsidR="00265BC3" w:rsidRPr="00265BC3" w:rsidRDefault="00265BC3" w:rsidP="00265BC3">
      <w:pPr>
        <w:pStyle w:val="af"/>
        <w:keepNext/>
        <w:jc w:val="center"/>
        <w:rPr>
          <w:rFonts w:ascii="나눔명조" w:eastAsia="나눔명조" w:hAnsi="나눔명조"/>
          <w:i w:val="0"/>
          <w:iCs w:val="0"/>
        </w:rPr>
      </w:pPr>
      <w:r w:rsidRPr="00265BC3">
        <w:rPr>
          <w:rFonts w:ascii="나눔명조" w:eastAsia="나눔명조" w:hAnsi="나눔명조" w:hint="eastAsia"/>
          <w:i w:val="0"/>
          <w:iCs w:val="0"/>
        </w:rPr>
        <w:t xml:space="preserve">그림 </w:t>
      </w:r>
      <w:r w:rsidRPr="00265BC3">
        <w:rPr>
          <w:rFonts w:ascii="나눔명조" w:eastAsia="나눔명조" w:hAnsi="나눔명조"/>
          <w:i w:val="0"/>
          <w:iCs w:val="0"/>
        </w:rPr>
        <w:fldChar w:fldCharType="begin"/>
      </w:r>
      <w:r w:rsidRPr="00265BC3">
        <w:rPr>
          <w:rFonts w:ascii="나눔명조" w:eastAsia="나눔명조" w:hAnsi="나눔명조"/>
          <w:i w:val="0"/>
          <w:iCs w:val="0"/>
        </w:rPr>
        <w:instrText xml:space="preserve"> </w:instrText>
      </w:r>
      <w:r w:rsidRPr="00265BC3">
        <w:rPr>
          <w:rFonts w:ascii="나눔명조" w:eastAsia="나눔명조" w:hAnsi="나눔명조" w:hint="eastAsia"/>
          <w:i w:val="0"/>
          <w:iCs w:val="0"/>
        </w:rPr>
        <w:instrText>SEQ 그림 \* ARABIC</w:instrText>
      </w:r>
      <w:r w:rsidRPr="00265BC3">
        <w:rPr>
          <w:rFonts w:ascii="나눔명조" w:eastAsia="나눔명조" w:hAnsi="나눔명조"/>
          <w:i w:val="0"/>
          <w:iCs w:val="0"/>
        </w:rPr>
        <w:instrText xml:space="preserve"> </w:instrText>
      </w:r>
      <w:r w:rsidRPr="00265BC3">
        <w:rPr>
          <w:rFonts w:ascii="나눔명조" w:eastAsia="나눔명조" w:hAnsi="나눔명조"/>
          <w:i w:val="0"/>
          <w:iCs w:val="0"/>
        </w:rPr>
        <w:fldChar w:fldCharType="separate"/>
      </w:r>
      <w:r>
        <w:rPr>
          <w:rFonts w:ascii="나눔명조" w:eastAsia="나눔명조" w:hAnsi="나눔명조"/>
          <w:i w:val="0"/>
          <w:iCs w:val="0"/>
          <w:noProof/>
        </w:rPr>
        <w:t>4</w:t>
      </w:r>
      <w:r w:rsidRPr="00265BC3">
        <w:rPr>
          <w:rFonts w:ascii="나눔명조" w:eastAsia="나눔명조" w:hAnsi="나눔명조"/>
          <w:i w:val="0"/>
          <w:iCs w:val="0"/>
        </w:rPr>
        <w:fldChar w:fldCharType="end"/>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협업/의사소통 수준에 따른 변혁적 리더십의 공공봉사동기의 긍정적 응답에 대한 한계효과와 예측확</w:t>
      </w:r>
      <w:r w:rsidRPr="00265BC3">
        <w:rPr>
          <w:rFonts w:ascii="나눔명조" w:eastAsia="나눔명조" w:hAnsi="나눔명조" w:hint="eastAsia"/>
          <w:i w:val="0"/>
          <w:iCs w:val="0"/>
        </w:rPr>
        <w:lastRenderedPageBreak/>
        <w:t>률</w:t>
      </w:r>
    </w:p>
    <w:p w14:paraId="1E526902" w14:textId="58898353" w:rsidR="00A547A8" w:rsidRDefault="00265BC3" w:rsidP="00265BC3">
      <w:pPr>
        <w:wordWrap/>
        <w:spacing w:before="120" w:after="120" w:line="276" w:lineRule="auto"/>
        <w:jc w:val="center"/>
        <w:rPr>
          <w:rFonts w:eastAsia="나눔명조"/>
          <w:sz w:val="20"/>
          <w:szCs w:val="22"/>
        </w:rPr>
      </w:pPr>
      <w:r>
        <w:rPr>
          <w:noProof/>
        </w:rPr>
        <w:drawing>
          <wp:inline distT="0" distB="0" distL="0" distR="0" wp14:anchorId="2CEF2916" wp14:editId="48EA1DE4">
            <wp:extent cx="5486400" cy="457200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0223CCF4" w14:textId="77777777" w:rsidR="00265BC3" w:rsidRDefault="00265BC3" w:rsidP="00265BC3">
      <w:pPr>
        <w:pStyle w:val="ae"/>
        <w:spacing w:before="60" w:after="60"/>
        <w:rPr>
          <w:rFonts w:ascii="Times New Roman" w:eastAsia="나눔명조"/>
          <w:szCs w:val="22"/>
        </w:rPr>
      </w:pPr>
    </w:p>
    <w:p w14:paraId="654EC664" w14:textId="62917AE0" w:rsidR="00A547A8" w:rsidRPr="00A547A8" w:rsidRDefault="00A547A8" w:rsidP="00265BC3">
      <w:pPr>
        <w:pStyle w:val="ae"/>
        <w:spacing w:before="60" w:after="60"/>
        <w:rPr>
          <w:rFonts w:ascii="Times New Roman" w:eastAsia="나눔명조"/>
          <w:szCs w:val="22"/>
        </w:rPr>
      </w:pPr>
      <w:r w:rsidRPr="00A547A8">
        <w:rPr>
          <w:rFonts w:ascii="Times New Roman" w:eastAsia="나눔명조" w:hint="eastAsia"/>
          <w:szCs w:val="22"/>
        </w:rPr>
        <w:t>한편</w:t>
      </w:r>
      <w:r>
        <w:rPr>
          <w:rFonts w:ascii="Times New Roman" w:eastAsia="나눔명조" w:hint="eastAsia"/>
          <w:szCs w:val="22"/>
        </w:rPr>
        <w:t xml:space="preserve"> </w:t>
      </w:r>
      <w:r>
        <w:rPr>
          <w:rFonts w:ascii="Times New Roman" w:eastAsia="나눔명조"/>
          <w:szCs w:val="22"/>
        </w:rPr>
        <w:t>&lt;</w:t>
      </w:r>
      <w:r>
        <w:rPr>
          <w:rFonts w:ascii="Times New Roman" w:eastAsia="나눔명조" w:hint="eastAsia"/>
          <w:szCs w:val="22"/>
        </w:rPr>
        <w:t>모델</w:t>
      </w:r>
      <w:r>
        <w:rPr>
          <w:rFonts w:ascii="Times New Roman" w:eastAsia="나눔명조" w:hint="eastAsia"/>
          <w:szCs w:val="22"/>
        </w:rPr>
        <w:t xml:space="preserve"> </w:t>
      </w:r>
      <w:r>
        <w:rPr>
          <w:rFonts w:ascii="Times New Roman" w:eastAsia="나눔명조"/>
          <w:szCs w:val="22"/>
        </w:rPr>
        <w:t>2&gt;</w:t>
      </w:r>
      <w:r>
        <w:rPr>
          <w:rFonts w:ascii="Times New Roman" w:eastAsia="나눔명조" w:hint="eastAsia"/>
          <w:szCs w:val="22"/>
        </w:rPr>
        <w:t>와</w:t>
      </w:r>
      <w:r w:rsidRPr="00A547A8">
        <w:rPr>
          <w:rFonts w:ascii="Times New Roman" w:eastAsia="나눔명조" w:hint="eastAsia"/>
          <w:szCs w:val="22"/>
        </w:rPr>
        <w:t xml:space="preserve"> </w:t>
      </w:r>
      <w:r w:rsidRPr="00A547A8">
        <w:rPr>
          <w:rFonts w:ascii="Times New Roman" w:eastAsia="나눔명조"/>
          <w:szCs w:val="22"/>
        </w:rPr>
        <w:t>&lt;</w:t>
      </w:r>
      <w:r w:rsidRPr="00A547A8">
        <w:rPr>
          <w:rFonts w:ascii="Times New Roman" w:eastAsia="나눔명조" w:hint="eastAsia"/>
          <w:szCs w:val="22"/>
        </w:rPr>
        <w:t>모델</w:t>
      </w:r>
      <w:r w:rsidRPr="00A547A8">
        <w:rPr>
          <w:rFonts w:ascii="Times New Roman" w:eastAsia="나눔명조" w:hint="eastAsia"/>
          <w:szCs w:val="22"/>
        </w:rPr>
        <w:t xml:space="preserve"> </w:t>
      </w:r>
      <w:r w:rsidRPr="00A547A8">
        <w:rPr>
          <w:rFonts w:ascii="Times New Roman" w:eastAsia="나눔명조"/>
          <w:szCs w:val="22"/>
        </w:rPr>
        <w:t>3&gt;</w:t>
      </w:r>
      <w:r w:rsidRPr="00A547A8">
        <w:rPr>
          <w:rFonts w:ascii="Times New Roman" w:eastAsia="나눔명조" w:hint="eastAsia"/>
          <w:szCs w:val="22"/>
        </w:rPr>
        <w:t>에서</w:t>
      </w:r>
      <w:r w:rsidRPr="00A547A8">
        <w:rPr>
          <w:rFonts w:ascii="Times New Roman" w:eastAsia="나눔명조" w:hint="eastAsia"/>
          <w:szCs w:val="22"/>
        </w:rPr>
        <w:t xml:space="preserve"> </w:t>
      </w:r>
      <w:r>
        <w:rPr>
          <w:rFonts w:ascii="Times New Roman" w:eastAsia="나눔명조" w:hint="eastAsia"/>
          <w:szCs w:val="22"/>
        </w:rPr>
        <w:t>두</w:t>
      </w:r>
      <w:r>
        <w:rPr>
          <w:rFonts w:ascii="Times New Roman" w:eastAsia="나눔명조" w:hint="eastAsia"/>
          <w:szCs w:val="22"/>
        </w:rPr>
        <w:t xml:space="preserve"> </w:t>
      </w:r>
      <w:r>
        <w:rPr>
          <w:rFonts w:ascii="Times New Roman" w:eastAsia="나눔명조" w:hint="eastAsia"/>
          <w:szCs w:val="22"/>
        </w:rPr>
        <w:t>리더십</w:t>
      </w:r>
      <w:r>
        <w:rPr>
          <w:rFonts w:ascii="Times New Roman" w:eastAsia="나눔명조" w:hint="eastAsia"/>
          <w:szCs w:val="22"/>
        </w:rPr>
        <w:t xml:space="preserve"> </w:t>
      </w:r>
      <w:r>
        <w:rPr>
          <w:rFonts w:ascii="Times New Roman" w:eastAsia="나눔명조" w:hint="eastAsia"/>
          <w:szCs w:val="22"/>
        </w:rPr>
        <w:t>유형은</w:t>
      </w:r>
      <w:r>
        <w:rPr>
          <w:rFonts w:ascii="Times New Roman" w:eastAsia="나눔명조" w:hint="eastAsia"/>
          <w:szCs w:val="22"/>
        </w:rPr>
        <w:t xml:space="preserve"> </w:t>
      </w:r>
      <w:r>
        <w:rPr>
          <w:rFonts w:ascii="Times New Roman" w:eastAsia="나눔명조" w:hint="eastAsia"/>
          <w:szCs w:val="22"/>
        </w:rPr>
        <w:t>모두</w:t>
      </w:r>
      <w:r w:rsidRPr="00A547A8">
        <w:rPr>
          <w:rFonts w:ascii="Times New Roman" w:eastAsia="나눔명조" w:hint="eastAsia"/>
          <w:szCs w:val="22"/>
        </w:rPr>
        <w:t xml:space="preserve"> </w:t>
      </w:r>
      <w:r>
        <w:rPr>
          <w:rFonts w:ascii="Times New Roman" w:eastAsia="나눔명조" w:hint="eastAsia"/>
          <w:szCs w:val="22"/>
        </w:rPr>
        <w:t>각각</w:t>
      </w:r>
      <w:r w:rsidRPr="00A547A8">
        <w:rPr>
          <w:rFonts w:ascii="Times New Roman" w:eastAsia="나눔명조" w:hint="eastAsia"/>
          <w:szCs w:val="22"/>
        </w:rPr>
        <w:t xml:space="preserve"> </w:t>
      </w:r>
      <w:r w:rsidRPr="00A547A8">
        <w:rPr>
          <w:rFonts w:ascii="Times New Roman" w:eastAsia="나눔명조" w:hint="eastAsia"/>
          <w:szCs w:val="22"/>
        </w:rPr>
        <w:t>협력</w:t>
      </w:r>
      <w:r w:rsidRPr="00A547A8">
        <w:rPr>
          <w:rFonts w:ascii="Times New Roman" w:eastAsia="나눔명조" w:hint="eastAsia"/>
          <w:szCs w:val="22"/>
        </w:rPr>
        <w:t xml:space="preserve"> </w:t>
      </w:r>
      <w:r w:rsidRPr="00A547A8">
        <w:rPr>
          <w:rFonts w:ascii="Times New Roman" w:eastAsia="나눔명조" w:hint="eastAsia"/>
          <w:szCs w:val="22"/>
        </w:rPr>
        <w:t>및</w:t>
      </w:r>
      <w:r w:rsidRPr="00A547A8">
        <w:rPr>
          <w:rFonts w:ascii="Times New Roman" w:eastAsia="나눔명조" w:hint="eastAsia"/>
          <w:szCs w:val="22"/>
        </w:rPr>
        <w:t xml:space="preserve"> </w:t>
      </w:r>
      <w:r w:rsidRPr="00A547A8">
        <w:rPr>
          <w:rFonts w:ascii="Times New Roman" w:eastAsia="나눔명조" w:hint="eastAsia"/>
          <w:szCs w:val="22"/>
        </w:rPr>
        <w:t>의사소통이</w:t>
      </w:r>
      <w:r w:rsidRPr="00A547A8">
        <w:rPr>
          <w:rFonts w:ascii="Times New Roman" w:eastAsia="나눔명조" w:hint="eastAsia"/>
          <w:szCs w:val="22"/>
        </w:rPr>
        <w:t xml:space="preserve"> </w:t>
      </w:r>
      <w:r w:rsidRPr="00A547A8">
        <w:rPr>
          <w:rFonts w:ascii="Times New Roman" w:eastAsia="나눔명조"/>
          <w:szCs w:val="22"/>
        </w:rPr>
        <w:t>0</w:t>
      </w:r>
      <w:r w:rsidRPr="00A547A8">
        <w:rPr>
          <w:rFonts w:ascii="Times New Roman" w:eastAsia="나눔명조" w:hint="eastAsia"/>
          <w:szCs w:val="22"/>
        </w:rPr>
        <w:t>일지라도</w:t>
      </w:r>
      <w:r w:rsidRPr="00A547A8">
        <w:rPr>
          <w:rFonts w:ascii="Times New Roman" w:eastAsia="나눔명조"/>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통계적으로</w:t>
      </w:r>
      <w:r w:rsidRPr="00A547A8">
        <w:rPr>
          <w:rFonts w:ascii="Times New Roman" w:eastAsia="나눔명조" w:hint="eastAsia"/>
          <w:szCs w:val="22"/>
        </w:rPr>
        <w:t xml:space="preserve"> </w:t>
      </w:r>
      <w:r w:rsidRPr="00A547A8">
        <w:rPr>
          <w:rFonts w:ascii="Times New Roman" w:eastAsia="나눔명조" w:hint="eastAsia"/>
          <w:szCs w:val="22"/>
        </w:rPr>
        <w:t>유의미한</w:t>
      </w:r>
      <w:r w:rsidRPr="00A547A8">
        <w:rPr>
          <w:rFonts w:ascii="Times New Roman" w:eastAsia="나눔명조" w:hint="eastAsia"/>
          <w:szCs w:val="22"/>
        </w:rPr>
        <w:t xml:space="preserve"> </w:t>
      </w:r>
      <w:r w:rsidRPr="00A547A8">
        <w:rPr>
          <w:rFonts w:ascii="Times New Roman" w:eastAsia="나눔명조" w:hint="eastAsia"/>
          <w:szCs w:val="22"/>
        </w:rPr>
        <w:t>긍정적인</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진다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보여준다</w:t>
      </w:r>
      <w:r w:rsidRPr="00A547A8">
        <w:rPr>
          <w:rFonts w:ascii="Times New Roman" w:eastAsia="나눔명조"/>
          <w:szCs w:val="22"/>
        </w:rPr>
        <w:t xml:space="preserve">. </w:t>
      </w:r>
      <w:r w:rsidRPr="00A547A8">
        <w:rPr>
          <w:rFonts w:ascii="Times New Roman" w:eastAsia="나눔명조" w:hint="eastAsia"/>
          <w:szCs w:val="22"/>
        </w:rPr>
        <w:t>상호작용항이</w:t>
      </w:r>
      <w:r w:rsidRPr="00A547A8">
        <w:rPr>
          <w:rFonts w:ascii="Times New Roman" w:eastAsia="나눔명조" w:hint="eastAsia"/>
          <w:szCs w:val="22"/>
        </w:rPr>
        <w:t xml:space="preserve"> </w:t>
      </w:r>
      <w:r w:rsidRPr="00A547A8">
        <w:rPr>
          <w:rFonts w:ascii="Times New Roman" w:eastAsia="나눔명조" w:hint="eastAsia"/>
          <w:szCs w:val="22"/>
        </w:rPr>
        <w:t>포함된</w:t>
      </w:r>
      <w:r w:rsidRPr="00A547A8">
        <w:rPr>
          <w:rFonts w:ascii="Times New Roman" w:eastAsia="나눔명조" w:hint="eastAsia"/>
          <w:szCs w:val="22"/>
        </w:rPr>
        <w:t xml:space="preserve"> </w:t>
      </w:r>
      <w:r w:rsidRPr="00A547A8">
        <w:rPr>
          <w:rFonts w:ascii="Times New Roman" w:eastAsia="나눔명조" w:hint="eastAsia"/>
          <w:szCs w:val="22"/>
        </w:rPr>
        <w:t>모델에서</w:t>
      </w:r>
      <w:r w:rsidRPr="00A547A8">
        <w:rPr>
          <w:rFonts w:ascii="Times New Roman" w:eastAsia="나눔명조" w:hint="eastAsia"/>
          <w:szCs w:val="22"/>
        </w:rPr>
        <w:t xml:space="preserve"> </w:t>
      </w:r>
      <w:r w:rsidRPr="00A547A8">
        <w:rPr>
          <w:rFonts w:ascii="Times New Roman" w:eastAsia="나눔명조" w:hint="eastAsia"/>
          <w:szCs w:val="22"/>
        </w:rPr>
        <w:t>구성항의</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proofErr w:type="spellStart"/>
      <w:r w:rsidRPr="00A547A8">
        <w:rPr>
          <w:rFonts w:ascii="Times New Roman" w:eastAsia="나눔명조" w:hint="eastAsia"/>
          <w:szCs w:val="22"/>
        </w:rPr>
        <w:t>계수값을</w:t>
      </w:r>
      <w:proofErr w:type="spellEnd"/>
      <w:r w:rsidRPr="00A547A8">
        <w:rPr>
          <w:rFonts w:ascii="Times New Roman" w:eastAsia="나눔명조" w:hint="eastAsia"/>
          <w:szCs w:val="22"/>
        </w:rPr>
        <w:t xml:space="preserve"> </w:t>
      </w:r>
      <w:r w:rsidRPr="00A547A8">
        <w:rPr>
          <w:rFonts w:ascii="Times New Roman" w:eastAsia="나눔명조" w:hint="eastAsia"/>
          <w:szCs w:val="22"/>
        </w:rPr>
        <w:t>통해</w:t>
      </w:r>
      <w:r w:rsidRPr="00A547A8">
        <w:rPr>
          <w:rFonts w:ascii="Times New Roman" w:eastAsia="나눔명조" w:hint="eastAsia"/>
          <w:szCs w:val="22"/>
        </w:rPr>
        <w:t xml:space="preserve"> </w:t>
      </w:r>
      <w:r w:rsidRPr="00A547A8">
        <w:rPr>
          <w:rFonts w:ascii="Times New Roman" w:eastAsia="나눔명조" w:hint="eastAsia"/>
          <w:szCs w:val="22"/>
        </w:rPr>
        <w:t>직접적으로</w:t>
      </w:r>
      <w:r w:rsidRPr="00A547A8">
        <w:rPr>
          <w:rFonts w:ascii="Times New Roman" w:eastAsia="나눔명조" w:hint="eastAsia"/>
          <w:szCs w:val="22"/>
        </w:rPr>
        <w:t xml:space="preserve"> </w:t>
      </w:r>
      <w:r w:rsidRPr="00A547A8">
        <w:rPr>
          <w:rFonts w:ascii="Times New Roman" w:eastAsia="나눔명조" w:hint="eastAsia"/>
          <w:szCs w:val="22"/>
        </w:rPr>
        <w:t>해석할</w:t>
      </w:r>
      <w:r w:rsidRPr="00A547A8">
        <w:rPr>
          <w:rFonts w:ascii="Times New Roman" w:eastAsia="나눔명조" w:hint="eastAsia"/>
          <w:szCs w:val="22"/>
        </w:rPr>
        <w:t xml:space="preserve"> </w:t>
      </w:r>
      <w:r w:rsidRPr="00A547A8">
        <w:rPr>
          <w:rFonts w:ascii="Times New Roman" w:eastAsia="나눔명조" w:hint="eastAsia"/>
          <w:szCs w:val="22"/>
        </w:rPr>
        <w:t>수는</w:t>
      </w:r>
      <w:r w:rsidRPr="00A547A8">
        <w:rPr>
          <w:rFonts w:ascii="Times New Roman" w:eastAsia="나눔명조" w:hint="eastAsia"/>
          <w:szCs w:val="22"/>
        </w:rPr>
        <w:t xml:space="preserve"> </w:t>
      </w:r>
      <w:r w:rsidRPr="00A547A8">
        <w:rPr>
          <w:rFonts w:ascii="Times New Roman" w:eastAsia="나눔명조" w:hint="eastAsia"/>
          <w:szCs w:val="22"/>
        </w:rPr>
        <w:t>없다</w:t>
      </w:r>
      <w:r w:rsidRPr="00A547A8">
        <w:rPr>
          <w:rFonts w:ascii="Times New Roman" w:eastAsia="나눔명조"/>
          <w:szCs w:val="22"/>
        </w:rPr>
        <w:t xml:space="preserve">. </w:t>
      </w:r>
      <w:r w:rsidRPr="00A547A8">
        <w:rPr>
          <w:rFonts w:ascii="Times New Roman" w:eastAsia="나눔명조" w:hint="eastAsia"/>
          <w:szCs w:val="22"/>
        </w:rPr>
        <w:t>구성항의</w:t>
      </w:r>
      <w:r w:rsidRPr="00A547A8">
        <w:rPr>
          <w:rFonts w:ascii="Times New Roman" w:eastAsia="나눔명조" w:hint="eastAsia"/>
          <w:szCs w:val="22"/>
        </w:rPr>
        <w:t xml:space="preserve"> </w:t>
      </w:r>
      <w:proofErr w:type="spellStart"/>
      <w:r w:rsidRPr="00A547A8">
        <w:rPr>
          <w:rFonts w:ascii="Times New Roman" w:eastAsia="나눔명조" w:hint="eastAsia"/>
          <w:szCs w:val="22"/>
        </w:rPr>
        <w:t>계수값은</w:t>
      </w:r>
      <w:proofErr w:type="spellEnd"/>
      <w:r w:rsidRPr="00A547A8">
        <w:rPr>
          <w:rFonts w:ascii="Times New Roman" w:eastAsia="나눔명조" w:hint="eastAsia"/>
          <w:szCs w:val="22"/>
        </w:rPr>
        <w:t xml:space="preserve"> </w:t>
      </w:r>
      <w:r w:rsidRPr="00A547A8">
        <w:rPr>
          <w:rFonts w:ascii="Times New Roman" w:eastAsia="나눔명조" w:hint="eastAsia"/>
          <w:szCs w:val="22"/>
        </w:rPr>
        <w:t>상호작용에</w:t>
      </w:r>
      <w:r w:rsidRPr="00A547A8">
        <w:rPr>
          <w:rFonts w:ascii="Times New Roman" w:eastAsia="나눔명조" w:hint="eastAsia"/>
          <w:szCs w:val="22"/>
        </w:rPr>
        <w:t xml:space="preserve"> </w:t>
      </w:r>
      <w:r w:rsidRPr="00A547A8">
        <w:rPr>
          <w:rFonts w:ascii="Times New Roman" w:eastAsia="나눔명조" w:hint="eastAsia"/>
          <w:szCs w:val="22"/>
        </w:rPr>
        <w:t>포함된</w:t>
      </w:r>
      <w:r w:rsidRPr="00A547A8">
        <w:rPr>
          <w:rFonts w:ascii="Times New Roman" w:eastAsia="나눔명조" w:hint="eastAsia"/>
          <w:szCs w:val="22"/>
        </w:rPr>
        <w:t xml:space="preserve"> </w:t>
      </w:r>
      <w:r w:rsidRPr="00A547A8">
        <w:rPr>
          <w:rFonts w:ascii="Times New Roman" w:eastAsia="나눔명조" w:hint="eastAsia"/>
          <w:szCs w:val="22"/>
        </w:rPr>
        <w:t>다른</w:t>
      </w:r>
      <w:r w:rsidRPr="00A547A8">
        <w:rPr>
          <w:rFonts w:ascii="Times New Roman" w:eastAsia="나눔명조" w:hint="eastAsia"/>
          <w:szCs w:val="22"/>
        </w:rPr>
        <w:t xml:space="preserve"> </w:t>
      </w:r>
      <w:r w:rsidRPr="00A547A8">
        <w:rPr>
          <w:rFonts w:ascii="Times New Roman" w:eastAsia="나눔명조" w:hint="eastAsia"/>
          <w:szCs w:val="22"/>
        </w:rPr>
        <w:t>변수의</w:t>
      </w:r>
      <w:r w:rsidRPr="00A547A8">
        <w:rPr>
          <w:rFonts w:ascii="Times New Roman" w:eastAsia="나눔명조" w:hint="eastAsia"/>
          <w:szCs w:val="22"/>
        </w:rPr>
        <w:t xml:space="preserve"> </w:t>
      </w:r>
      <w:r w:rsidRPr="00A547A8">
        <w:rPr>
          <w:rFonts w:ascii="Times New Roman" w:eastAsia="나눔명조" w:hint="eastAsia"/>
          <w:szCs w:val="22"/>
        </w:rPr>
        <w:t>값이</w:t>
      </w:r>
      <w:r w:rsidRPr="00A547A8">
        <w:rPr>
          <w:rFonts w:ascii="Times New Roman" w:eastAsia="나눔명조" w:hint="eastAsia"/>
          <w:szCs w:val="22"/>
        </w:rPr>
        <w:t xml:space="preserve"> </w:t>
      </w:r>
      <w:r w:rsidRPr="00A547A8">
        <w:rPr>
          <w:rFonts w:ascii="Times New Roman" w:eastAsia="나눔명조"/>
          <w:szCs w:val="22"/>
        </w:rPr>
        <w:t>0</w:t>
      </w:r>
      <w:r w:rsidRPr="00A547A8">
        <w:rPr>
          <w:rFonts w:ascii="Times New Roman" w:eastAsia="나눔명조" w:hint="eastAsia"/>
          <w:szCs w:val="22"/>
        </w:rPr>
        <w:t>일</w:t>
      </w:r>
      <w:r w:rsidRPr="00A547A8">
        <w:rPr>
          <w:rFonts w:ascii="Times New Roman" w:eastAsia="나눔명조" w:hint="eastAsia"/>
          <w:szCs w:val="22"/>
        </w:rPr>
        <w:t xml:space="preserve"> </w:t>
      </w:r>
      <w:r w:rsidRPr="00A547A8">
        <w:rPr>
          <w:rFonts w:ascii="Times New Roman" w:eastAsia="나눔명조" w:hint="eastAsia"/>
          <w:szCs w:val="22"/>
        </w:rPr>
        <w:t>경우에만</w:t>
      </w:r>
      <w:r w:rsidRPr="00A547A8">
        <w:rPr>
          <w:rFonts w:ascii="Times New Roman" w:eastAsia="나눔명조" w:hint="eastAsia"/>
          <w:szCs w:val="22"/>
        </w:rPr>
        <w:t xml:space="preserve"> </w:t>
      </w:r>
      <w:r w:rsidRPr="00A547A8">
        <w:rPr>
          <w:rFonts w:ascii="Times New Roman" w:eastAsia="나눔명조" w:hint="eastAsia"/>
          <w:szCs w:val="22"/>
        </w:rPr>
        <w:t>독립적으로</w:t>
      </w:r>
      <w:r w:rsidRPr="00A547A8">
        <w:rPr>
          <w:rFonts w:ascii="Times New Roman" w:eastAsia="나눔명조" w:hint="eastAsia"/>
          <w:szCs w:val="22"/>
        </w:rPr>
        <w:t xml:space="preserve"> </w:t>
      </w:r>
      <w:r w:rsidRPr="00A547A8">
        <w:rPr>
          <w:rFonts w:ascii="Times New Roman" w:eastAsia="나눔명조" w:hint="eastAsia"/>
          <w:szCs w:val="22"/>
        </w:rPr>
        <w:t>해석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기</w:t>
      </w:r>
      <w:r w:rsidRPr="00A547A8">
        <w:rPr>
          <w:rFonts w:ascii="Times New Roman" w:eastAsia="나눔명조" w:hint="eastAsia"/>
          <w:szCs w:val="22"/>
        </w:rPr>
        <w:t xml:space="preserve"> </w:t>
      </w:r>
      <w:r w:rsidRPr="00A547A8">
        <w:rPr>
          <w:rFonts w:ascii="Times New Roman" w:eastAsia="나눔명조" w:hint="eastAsia"/>
          <w:szCs w:val="22"/>
        </w:rPr>
        <w:t>때문이다</w:t>
      </w:r>
      <w:r w:rsidRPr="00A547A8">
        <w:rPr>
          <w:rFonts w:ascii="Times New Roman" w:eastAsia="나눔명조"/>
          <w:szCs w:val="22"/>
        </w:rPr>
        <w:t>.</w:t>
      </w:r>
      <w:r>
        <w:rPr>
          <w:rFonts w:ascii="Times New Roman" w:eastAsia="나눔명조"/>
          <w:szCs w:val="22"/>
        </w:rPr>
        <w:t xml:space="preserve"> </w:t>
      </w:r>
      <w:r>
        <w:rPr>
          <w:rFonts w:ascii="Times New Roman" w:eastAsia="나눔명조" w:hint="eastAsia"/>
          <w:szCs w:val="22"/>
        </w:rPr>
        <w:t>하지만</w:t>
      </w:r>
      <w:r>
        <w:rPr>
          <w:rFonts w:ascii="Times New Roman" w:eastAsia="나눔명조" w:hint="eastAsia"/>
          <w:szCs w:val="22"/>
        </w:rPr>
        <w:t xml:space="preserve"> </w:t>
      </w:r>
      <w:r>
        <w:rPr>
          <w:rFonts w:ascii="Times New Roman" w:eastAsia="나눔명조" w:hint="eastAsia"/>
          <w:szCs w:val="22"/>
        </w:rPr>
        <w:t>협력</w:t>
      </w:r>
      <w:r>
        <w:rPr>
          <w:rFonts w:ascii="Times New Roman" w:eastAsia="나눔명조" w:hint="eastAsia"/>
          <w:szCs w:val="22"/>
        </w:rPr>
        <w:t xml:space="preserve"> </w:t>
      </w:r>
      <w:r>
        <w:rPr>
          <w:rFonts w:ascii="Times New Roman" w:eastAsia="나눔명조" w:hint="eastAsia"/>
          <w:szCs w:val="22"/>
        </w:rPr>
        <w:t>및</w:t>
      </w:r>
      <w:r>
        <w:rPr>
          <w:rFonts w:ascii="Times New Roman" w:eastAsia="나눔명조" w:hint="eastAsia"/>
          <w:szCs w:val="22"/>
        </w:rPr>
        <w:t xml:space="preserve"> </w:t>
      </w:r>
      <w:r>
        <w:rPr>
          <w:rFonts w:ascii="Times New Roman" w:eastAsia="나눔명조" w:hint="eastAsia"/>
          <w:szCs w:val="22"/>
        </w:rPr>
        <w:t>의사소통이</w:t>
      </w:r>
      <w:r>
        <w:rPr>
          <w:rFonts w:ascii="Times New Roman" w:eastAsia="나눔명조" w:hint="eastAsia"/>
          <w:szCs w:val="22"/>
        </w:rPr>
        <w:t xml:space="preserve"> </w:t>
      </w:r>
      <w:r>
        <w:rPr>
          <w:rFonts w:ascii="Times New Roman" w:eastAsia="나눔명조" w:hint="eastAsia"/>
          <w:szCs w:val="22"/>
        </w:rPr>
        <w:t>존재하지</w:t>
      </w:r>
      <w:r>
        <w:rPr>
          <w:rFonts w:ascii="Times New Roman" w:eastAsia="나눔명조" w:hint="eastAsia"/>
          <w:szCs w:val="22"/>
        </w:rPr>
        <w:t xml:space="preserve"> </w:t>
      </w:r>
      <w:r>
        <w:rPr>
          <w:rFonts w:ascii="Times New Roman" w:eastAsia="나눔명조" w:hint="eastAsia"/>
          <w:szCs w:val="22"/>
        </w:rPr>
        <w:t>않는</w:t>
      </w:r>
      <w:r>
        <w:rPr>
          <w:rFonts w:ascii="Times New Roman" w:eastAsia="나눔명조" w:hint="eastAsia"/>
          <w:szCs w:val="22"/>
        </w:rPr>
        <w:t xml:space="preserve"> </w:t>
      </w:r>
      <w:r>
        <w:rPr>
          <w:rFonts w:ascii="Times New Roman" w:eastAsia="나눔명조" w:hint="eastAsia"/>
          <w:szCs w:val="22"/>
        </w:rPr>
        <w:t>가상의</w:t>
      </w:r>
      <w:r>
        <w:rPr>
          <w:rFonts w:ascii="Times New Roman" w:eastAsia="나눔명조" w:hint="eastAsia"/>
          <w:szCs w:val="22"/>
        </w:rPr>
        <w:t xml:space="preserve"> </w:t>
      </w:r>
      <w:r>
        <w:rPr>
          <w:rFonts w:ascii="Times New Roman" w:eastAsia="나눔명조" w:hint="eastAsia"/>
          <w:szCs w:val="22"/>
        </w:rPr>
        <w:t>경우를</w:t>
      </w:r>
      <w:r>
        <w:rPr>
          <w:rFonts w:ascii="Times New Roman" w:eastAsia="나눔명조" w:hint="eastAsia"/>
          <w:szCs w:val="22"/>
        </w:rPr>
        <w:t xml:space="preserve"> </w:t>
      </w:r>
      <w:r>
        <w:rPr>
          <w:rFonts w:ascii="Times New Roman" w:eastAsia="나눔명조" w:hint="eastAsia"/>
          <w:szCs w:val="22"/>
        </w:rPr>
        <w:t>고려하더라도</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과</w:t>
      </w:r>
      <w:r>
        <w:rPr>
          <w:rFonts w:ascii="Times New Roman" w:eastAsia="나눔명조" w:hint="eastAsia"/>
          <w:szCs w:val="22"/>
        </w:rPr>
        <w:t xml:space="preserve"> </w:t>
      </w:r>
      <w:r>
        <w:rPr>
          <w:rFonts w:ascii="Times New Roman" w:eastAsia="나눔명조" w:hint="eastAsia"/>
          <w:szCs w:val="22"/>
        </w:rPr>
        <w:t>변혁적</w:t>
      </w:r>
      <w:r>
        <w:rPr>
          <w:rFonts w:ascii="Times New Roman" w:eastAsia="나눔명조" w:hint="eastAsia"/>
          <w:szCs w:val="22"/>
        </w:rPr>
        <w:t xml:space="preserve"> </w:t>
      </w:r>
      <w:r>
        <w:rPr>
          <w:rFonts w:ascii="Times New Roman" w:eastAsia="나눔명조" w:hint="eastAsia"/>
          <w:szCs w:val="22"/>
        </w:rPr>
        <w:t>리더십은</w:t>
      </w:r>
      <w:r>
        <w:rPr>
          <w:rFonts w:ascii="Times New Roman" w:eastAsia="나눔명조" w:hint="eastAsia"/>
          <w:szCs w:val="22"/>
        </w:rPr>
        <w:t xml:space="preserve"> </w:t>
      </w:r>
      <w:r>
        <w:rPr>
          <w:rFonts w:ascii="Times New Roman" w:eastAsia="나눔명조" w:hint="eastAsia"/>
          <w:szCs w:val="22"/>
        </w:rPr>
        <w:t>각각</w:t>
      </w:r>
      <w:r>
        <w:rPr>
          <w:rFonts w:ascii="Times New Roman" w:eastAsia="나눔명조" w:hint="eastAsia"/>
          <w:szCs w:val="22"/>
        </w:rPr>
        <w:t xml:space="preserve"> </w:t>
      </w:r>
      <w:r>
        <w:rPr>
          <w:rFonts w:ascii="Times New Roman" w:eastAsia="나눔명조" w:hint="eastAsia"/>
          <w:szCs w:val="22"/>
        </w:rPr>
        <w:t>독립적으로</w:t>
      </w:r>
      <w:r>
        <w:rPr>
          <w:rFonts w:ascii="Times New Roman" w:eastAsia="나눔명조" w:hint="eastAsia"/>
          <w:szCs w:val="22"/>
        </w:rPr>
        <w:t xml:space="preserve"> </w:t>
      </w:r>
      <w:r>
        <w:rPr>
          <w:rFonts w:ascii="Times New Roman" w:eastAsia="나눔명조" w:hint="eastAsia"/>
          <w:szCs w:val="22"/>
        </w:rPr>
        <w:t>공공봉사동기에</w:t>
      </w:r>
      <w:r>
        <w:rPr>
          <w:rFonts w:ascii="Times New Roman" w:eastAsia="나눔명조" w:hint="eastAsia"/>
          <w:szCs w:val="22"/>
        </w:rPr>
        <w:t xml:space="preserve"> </w:t>
      </w:r>
      <w:r>
        <w:rPr>
          <w:rFonts w:ascii="Times New Roman" w:eastAsia="나눔명조" w:hint="eastAsia"/>
          <w:szCs w:val="22"/>
        </w:rPr>
        <w:t>대해</w:t>
      </w:r>
      <w:r>
        <w:rPr>
          <w:rFonts w:ascii="Times New Roman" w:eastAsia="나눔명조" w:hint="eastAsia"/>
          <w:szCs w:val="22"/>
        </w:rPr>
        <w:t xml:space="preserve"> </w:t>
      </w:r>
      <w:r>
        <w:rPr>
          <w:rFonts w:ascii="Times New Roman" w:eastAsia="나눔명조" w:hint="eastAsia"/>
          <w:szCs w:val="22"/>
        </w:rPr>
        <w:t>긍정적</w:t>
      </w:r>
      <w:r>
        <w:rPr>
          <w:rFonts w:ascii="Times New Roman" w:eastAsia="나눔명조" w:hint="eastAsia"/>
          <w:szCs w:val="22"/>
        </w:rPr>
        <w:t xml:space="preserve"> </w:t>
      </w:r>
      <w:r>
        <w:rPr>
          <w:rFonts w:ascii="Times New Roman" w:eastAsia="나눔명조" w:hint="eastAsia"/>
          <w:szCs w:val="22"/>
        </w:rPr>
        <w:t>효과를</w:t>
      </w:r>
      <w:r>
        <w:rPr>
          <w:rFonts w:ascii="Times New Roman" w:eastAsia="나눔명조" w:hint="eastAsia"/>
          <w:szCs w:val="22"/>
        </w:rPr>
        <w:t xml:space="preserve"> </w:t>
      </w:r>
      <w:r>
        <w:rPr>
          <w:rFonts w:ascii="Times New Roman" w:eastAsia="나눔명조" w:hint="eastAsia"/>
          <w:szCs w:val="22"/>
        </w:rPr>
        <w:t>가지고</w:t>
      </w:r>
      <w:r>
        <w:rPr>
          <w:rFonts w:ascii="Times New Roman" w:eastAsia="나눔명조" w:hint="eastAsia"/>
          <w:szCs w:val="22"/>
        </w:rPr>
        <w:t xml:space="preserve"> </w:t>
      </w:r>
      <w:r>
        <w:rPr>
          <w:rFonts w:ascii="Times New Roman" w:eastAsia="나눔명조" w:hint="eastAsia"/>
          <w:szCs w:val="22"/>
        </w:rPr>
        <w:t>있었으며</w:t>
      </w:r>
      <w:r>
        <w:rPr>
          <w:rFonts w:ascii="Times New Roman" w:eastAsia="나눔명조" w:hint="eastAsia"/>
          <w:szCs w:val="22"/>
        </w:rPr>
        <w:t>,</w:t>
      </w:r>
      <w:r>
        <w:rPr>
          <w:rFonts w:ascii="Times New Roman" w:eastAsia="나눔명조"/>
          <w:szCs w:val="22"/>
        </w:rPr>
        <w:t xml:space="preserve"> &lt;</w:t>
      </w:r>
      <w:r>
        <w:rPr>
          <w:rFonts w:ascii="Times New Roman" w:eastAsia="나눔명조" w:hint="eastAsia"/>
          <w:szCs w:val="22"/>
        </w:rPr>
        <w:t>모델</w:t>
      </w:r>
      <w:r>
        <w:rPr>
          <w:rFonts w:ascii="Times New Roman" w:eastAsia="나눔명조" w:hint="eastAsia"/>
          <w:szCs w:val="22"/>
        </w:rPr>
        <w:t xml:space="preserve"> </w:t>
      </w:r>
      <w:r>
        <w:rPr>
          <w:rFonts w:ascii="Times New Roman" w:eastAsia="나눔명조"/>
          <w:szCs w:val="22"/>
        </w:rPr>
        <w:t>1&gt;</w:t>
      </w:r>
      <w:r>
        <w:rPr>
          <w:rFonts w:ascii="Times New Roman" w:eastAsia="나눔명조" w:hint="eastAsia"/>
          <w:szCs w:val="22"/>
        </w:rPr>
        <w:t>에서</w:t>
      </w:r>
      <w:r>
        <w:rPr>
          <w:rFonts w:ascii="Times New Roman" w:eastAsia="나눔명조" w:hint="eastAsia"/>
          <w:szCs w:val="22"/>
        </w:rPr>
        <w:t xml:space="preserve"> </w:t>
      </w:r>
      <w:r>
        <w:rPr>
          <w:rFonts w:ascii="Times New Roman" w:eastAsia="나눔명조" w:hint="eastAsia"/>
          <w:szCs w:val="22"/>
        </w:rPr>
        <w:t>살펴볼</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듯이</w:t>
      </w:r>
      <w:r>
        <w:rPr>
          <w:rFonts w:ascii="Times New Roman" w:eastAsia="나눔명조" w:hint="eastAsia"/>
          <w:szCs w:val="22"/>
        </w:rPr>
        <w:t xml:space="preserve"> </w:t>
      </w:r>
      <w:r>
        <w:rPr>
          <w:rFonts w:ascii="Times New Roman" w:eastAsia="나눔명조" w:hint="eastAsia"/>
          <w:szCs w:val="22"/>
        </w:rPr>
        <w:t>두</w:t>
      </w:r>
      <w:r>
        <w:rPr>
          <w:rFonts w:ascii="Times New Roman" w:eastAsia="나눔명조" w:hint="eastAsia"/>
          <w:szCs w:val="22"/>
        </w:rPr>
        <w:t xml:space="preserve"> </w:t>
      </w:r>
      <w:r>
        <w:rPr>
          <w:rFonts w:ascii="Times New Roman" w:eastAsia="나눔명조" w:hint="eastAsia"/>
          <w:szCs w:val="22"/>
        </w:rPr>
        <w:t>리더십은</w:t>
      </w:r>
      <w:r>
        <w:rPr>
          <w:rFonts w:ascii="Times New Roman" w:eastAsia="나눔명조" w:hint="eastAsia"/>
          <w:szCs w:val="22"/>
        </w:rPr>
        <w:t xml:space="preserve"> </w:t>
      </w:r>
      <w:r>
        <w:rPr>
          <w:rFonts w:ascii="Times New Roman" w:eastAsia="나눔명조" w:hint="eastAsia"/>
          <w:szCs w:val="22"/>
        </w:rPr>
        <w:t>하나의</w:t>
      </w:r>
      <w:r>
        <w:rPr>
          <w:rFonts w:ascii="Times New Roman" w:eastAsia="나눔명조" w:hint="eastAsia"/>
          <w:szCs w:val="22"/>
        </w:rPr>
        <w:t xml:space="preserve"> </w:t>
      </w:r>
      <w:r>
        <w:rPr>
          <w:rFonts w:ascii="Times New Roman" w:eastAsia="나눔명조" w:hint="eastAsia"/>
          <w:szCs w:val="22"/>
        </w:rPr>
        <w:t>관료조직</w:t>
      </w:r>
      <w:r>
        <w:rPr>
          <w:rFonts w:ascii="Times New Roman" w:eastAsia="나눔명조" w:hint="eastAsia"/>
          <w:szCs w:val="22"/>
        </w:rPr>
        <w:t xml:space="preserve"> </w:t>
      </w:r>
      <w:r>
        <w:rPr>
          <w:rFonts w:ascii="Times New Roman" w:eastAsia="나눔명조" w:hint="eastAsia"/>
          <w:szCs w:val="22"/>
        </w:rPr>
        <w:t>내에서도</w:t>
      </w:r>
      <w:r>
        <w:rPr>
          <w:rFonts w:ascii="Times New Roman" w:eastAsia="나눔명조" w:hint="eastAsia"/>
          <w:szCs w:val="22"/>
        </w:rPr>
        <w:t xml:space="preserve"> </w:t>
      </w:r>
      <w:r>
        <w:rPr>
          <w:rFonts w:ascii="Times New Roman" w:eastAsia="나눔명조" w:hint="eastAsia"/>
          <w:szCs w:val="22"/>
        </w:rPr>
        <w:t>서로의</w:t>
      </w:r>
      <w:r>
        <w:rPr>
          <w:rFonts w:ascii="Times New Roman" w:eastAsia="나눔명조" w:hint="eastAsia"/>
          <w:szCs w:val="22"/>
        </w:rPr>
        <w:t xml:space="preserve"> </w:t>
      </w:r>
      <w:r>
        <w:rPr>
          <w:rFonts w:ascii="Times New Roman" w:eastAsia="나눔명조" w:hint="eastAsia"/>
          <w:szCs w:val="22"/>
        </w:rPr>
        <w:t>조건을</w:t>
      </w:r>
      <w:r>
        <w:rPr>
          <w:rFonts w:ascii="Times New Roman" w:eastAsia="나눔명조" w:hint="eastAsia"/>
          <w:szCs w:val="22"/>
        </w:rPr>
        <w:t xml:space="preserve"> </w:t>
      </w:r>
      <w:r>
        <w:rPr>
          <w:rFonts w:ascii="Times New Roman" w:eastAsia="나눔명조" w:hint="eastAsia"/>
          <w:szCs w:val="22"/>
        </w:rPr>
        <w:t>일정하게</w:t>
      </w:r>
      <w:r>
        <w:rPr>
          <w:rFonts w:ascii="Times New Roman" w:eastAsia="나눔명조" w:hint="eastAsia"/>
          <w:szCs w:val="22"/>
        </w:rPr>
        <w:t xml:space="preserve"> </w:t>
      </w:r>
      <w:r>
        <w:rPr>
          <w:rFonts w:ascii="Times New Roman" w:eastAsia="나눔명조" w:hint="eastAsia"/>
          <w:szCs w:val="22"/>
        </w:rPr>
        <w:t>통제하였을</w:t>
      </w:r>
      <w:r>
        <w:rPr>
          <w:rFonts w:ascii="Times New Roman" w:eastAsia="나눔명조" w:hint="eastAsia"/>
          <w:szCs w:val="22"/>
        </w:rPr>
        <w:t xml:space="preserve"> </w:t>
      </w:r>
      <w:r>
        <w:rPr>
          <w:rFonts w:ascii="Times New Roman" w:eastAsia="나눔명조" w:hint="eastAsia"/>
          <w:szCs w:val="22"/>
        </w:rPr>
        <w:t>때에도</w:t>
      </w:r>
      <w:r>
        <w:rPr>
          <w:rFonts w:ascii="Times New Roman" w:eastAsia="나눔명조" w:hint="eastAsia"/>
          <w:szCs w:val="22"/>
        </w:rPr>
        <w:t xml:space="preserve"> </w:t>
      </w:r>
      <w:r>
        <w:rPr>
          <w:rFonts w:ascii="Times New Roman" w:eastAsia="나눔명조" w:hint="eastAsia"/>
          <w:szCs w:val="22"/>
        </w:rPr>
        <w:t>공공봉사동기에</w:t>
      </w:r>
      <w:r>
        <w:rPr>
          <w:rFonts w:ascii="Times New Roman" w:eastAsia="나눔명조" w:hint="eastAsia"/>
          <w:szCs w:val="22"/>
        </w:rPr>
        <w:t xml:space="preserve"> </w:t>
      </w:r>
      <w:r>
        <w:rPr>
          <w:rFonts w:ascii="Times New Roman" w:eastAsia="나눔명조" w:hint="eastAsia"/>
          <w:szCs w:val="22"/>
        </w:rPr>
        <w:t>통계적으로</w:t>
      </w:r>
      <w:r>
        <w:rPr>
          <w:rFonts w:ascii="Times New Roman" w:eastAsia="나눔명조" w:hint="eastAsia"/>
          <w:szCs w:val="22"/>
        </w:rPr>
        <w:t xml:space="preserve"> </w:t>
      </w:r>
      <w:r>
        <w:rPr>
          <w:rFonts w:ascii="Times New Roman" w:eastAsia="나눔명조" w:hint="eastAsia"/>
          <w:szCs w:val="22"/>
        </w:rPr>
        <w:t>유의미한</w:t>
      </w:r>
      <w:r>
        <w:rPr>
          <w:rFonts w:ascii="Times New Roman" w:eastAsia="나눔명조" w:hint="eastAsia"/>
          <w:szCs w:val="22"/>
        </w:rPr>
        <w:t xml:space="preserve"> </w:t>
      </w:r>
      <w:r>
        <w:rPr>
          <w:rFonts w:ascii="Times New Roman" w:eastAsia="나눔명조" w:hint="eastAsia"/>
          <w:szCs w:val="22"/>
        </w:rPr>
        <w:t>관계를</w:t>
      </w:r>
      <w:r>
        <w:rPr>
          <w:rFonts w:ascii="Times New Roman" w:eastAsia="나눔명조" w:hint="eastAsia"/>
          <w:szCs w:val="22"/>
        </w:rPr>
        <w:t xml:space="preserve"> </w:t>
      </w:r>
      <w:r>
        <w:rPr>
          <w:rFonts w:ascii="Times New Roman" w:eastAsia="나눔명조" w:hint="eastAsia"/>
          <w:szCs w:val="22"/>
        </w:rPr>
        <w:t>가지는</w:t>
      </w:r>
      <w:r>
        <w:rPr>
          <w:rFonts w:ascii="Times New Roman" w:eastAsia="나눔명조" w:hint="eastAsia"/>
          <w:szCs w:val="22"/>
        </w:rPr>
        <w:t xml:space="preserve"> </w:t>
      </w:r>
      <w:r>
        <w:rPr>
          <w:rFonts w:ascii="Times New Roman" w:eastAsia="나눔명조" w:hint="eastAsia"/>
          <w:szCs w:val="22"/>
        </w:rPr>
        <w:t>것을</w:t>
      </w:r>
      <w:r>
        <w:rPr>
          <w:rFonts w:ascii="Times New Roman" w:eastAsia="나눔명조" w:hint="eastAsia"/>
          <w:szCs w:val="22"/>
        </w:rPr>
        <w:t xml:space="preserve"> </w:t>
      </w:r>
      <w:r>
        <w:rPr>
          <w:rFonts w:ascii="Times New Roman" w:eastAsia="나눔명조" w:hint="eastAsia"/>
          <w:szCs w:val="22"/>
        </w:rPr>
        <w:t>확인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즉</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리더십이</w:t>
      </w:r>
      <w:r>
        <w:rPr>
          <w:rFonts w:ascii="Times New Roman" w:eastAsia="나눔명조" w:hint="eastAsia"/>
          <w:szCs w:val="22"/>
        </w:rPr>
        <w:t xml:space="preserve"> </w:t>
      </w:r>
      <w:r>
        <w:rPr>
          <w:rFonts w:ascii="Times New Roman" w:eastAsia="나눔명조" w:hint="eastAsia"/>
          <w:szCs w:val="22"/>
        </w:rPr>
        <w:t>공공봉사동기를</w:t>
      </w:r>
      <w:r>
        <w:rPr>
          <w:rFonts w:ascii="Times New Roman" w:eastAsia="나눔명조" w:hint="eastAsia"/>
          <w:szCs w:val="22"/>
        </w:rPr>
        <w:t xml:space="preserve"> </w:t>
      </w:r>
      <w:r>
        <w:rPr>
          <w:rFonts w:ascii="Times New Roman" w:eastAsia="나눔명조" w:hint="eastAsia"/>
          <w:szCs w:val="22"/>
        </w:rPr>
        <w:t>견인하는</w:t>
      </w:r>
      <w:r>
        <w:rPr>
          <w:rFonts w:ascii="Times New Roman" w:eastAsia="나눔명조" w:hint="eastAsia"/>
          <w:szCs w:val="22"/>
        </w:rPr>
        <w:t xml:space="preserve"> </w:t>
      </w:r>
      <w:r>
        <w:rPr>
          <w:rFonts w:ascii="Times New Roman" w:eastAsia="나눔명조" w:hint="eastAsia"/>
          <w:szCs w:val="22"/>
        </w:rPr>
        <w:t>주요한</w:t>
      </w:r>
      <w:r>
        <w:rPr>
          <w:rFonts w:ascii="Times New Roman" w:eastAsia="나눔명조" w:hint="eastAsia"/>
          <w:szCs w:val="22"/>
        </w:rPr>
        <w:t xml:space="preserve"> </w:t>
      </w:r>
      <w:r>
        <w:rPr>
          <w:rFonts w:ascii="Times New Roman" w:eastAsia="나눔명조" w:hint="eastAsia"/>
          <w:szCs w:val="22"/>
        </w:rPr>
        <w:t>결정요인일</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다는</w:t>
      </w:r>
      <w:r>
        <w:rPr>
          <w:rFonts w:ascii="Times New Roman" w:eastAsia="나눔명조" w:hint="eastAsia"/>
          <w:szCs w:val="22"/>
        </w:rPr>
        <w:t xml:space="preserve"> </w:t>
      </w:r>
      <w:r>
        <w:rPr>
          <w:rFonts w:ascii="Times New Roman" w:eastAsia="나눔명조" w:hint="eastAsia"/>
          <w:szCs w:val="22"/>
        </w:rPr>
        <w:t>선행연구들의</w:t>
      </w:r>
      <w:r>
        <w:rPr>
          <w:rFonts w:ascii="Times New Roman" w:eastAsia="나눔명조" w:hint="eastAsia"/>
          <w:szCs w:val="22"/>
        </w:rPr>
        <w:t xml:space="preserve"> </w:t>
      </w:r>
      <w:r>
        <w:rPr>
          <w:rFonts w:ascii="Times New Roman" w:eastAsia="나눔명조" w:hint="eastAsia"/>
          <w:szCs w:val="22"/>
        </w:rPr>
        <w:t>이론적</w:t>
      </w:r>
      <w:r>
        <w:rPr>
          <w:rFonts w:ascii="Times New Roman" w:eastAsia="나눔명조" w:hint="eastAsia"/>
          <w:szCs w:val="22"/>
        </w:rPr>
        <w:t xml:space="preserve"> </w:t>
      </w:r>
      <w:r>
        <w:rPr>
          <w:rFonts w:ascii="Times New Roman" w:eastAsia="나눔명조" w:hint="eastAsia"/>
          <w:szCs w:val="22"/>
        </w:rPr>
        <w:t>기대와</w:t>
      </w:r>
      <w:r>
        <w:rPr>
          <w:rFonts w:ascii="Times New Roman" w:eastAsia="나눔명조" w:hint="eastAsia"/>
          <w:szCs w:val="22"/>
        </w:rPr>
        <w:t xml:space="preserve"> </w:t>
      </w:r>
      <w:r>
        <w:rPr>
          <w:rFonts w:ascii="Times New Roman" w:eastAsia="나눔명조" w:hint="eastAsia"/>
          <w:szCs w:val="22"/>
        </w:rPr>
        <w:t>부합하는</w:t>
      </w:r>
      <w:r>
        <w:rPr>
          <w:rFonts w:ascii="Times New Roman" w:eastAsia="나눔명조" w:hint="eastAsia"/>
          <w:szCs w:val="22"/>
        </w:rPr>
        <w:t xml:space="preserve"> </w:t>
      </w:r>
      <w:r>
        <w:rPr>
          <w:rFonts w:ascii="Times New Roman" w:eastAsia="나눔명조" w:hint="eastAsia"/>
          <w:szCs w:val="22"/>
        </w:rPr>
        <w:t>결과를</w:t>
      </w:r>
      <w:r>
        <w:rPr>
          <w:rFonts w:ascii="Times New Roman" w:eastAsia="나눔명조" w:hint="eastAsia"/>
          <w:szCs w:val="22"/>
        </w:rPr>
        <w:t xml:space="preserve"> </w:t>
      </w:r>
      <w:r>
        <w:rPr>
          <w:rFonts w:ascii="Times New Roman" w:eastAsia="나눔명조" w:hint="eastAsia"/>
          <w:szCs w:val="22"/>
        </w:rPr>
        <w:t>확인하였다</w:t>
      </w:r>
      <w:r>
        <w:rPr>
          <w:rFonts w:ascii="Times New Roman" w:eastAsia="나눔명조" w:hint="eastAsia"/>
          <w:szCs w:val="22"/>
        </w:rPr>
        <w:t>.</w:t>
      </w:r>
    </w:p>
    <w:p w14:paraId="7237BCE8" w14:textId="67D3263B" w:rsidR="00A547A8" w:rsidRDefault="00A547A8" w:rsidP="00265BC3">
      <w:pPr>
        <w:pStyle w:val="ae"/>
        <w:spacing w:before="60" w:after="60"/>
        <w:rPr>
          <w:rFonts w:ascii="Times New Roman" w:eastAsia="나눔명조"/>
          <w:szCs w:val="22"/>
        </w:rPr>
      </w:pPr>
      <w:r w:rsidRPr="00A547A8">
        <w:rPr>
          <w:rFonts w:ascii="Times New Roman" w:eastAsia="나눔명조" w:hint="eastAsia"/>
          <w:szCs w:val="22"/>
        </w:rPr>
        <w:t>마지막으로</w:t>
      </w:r>
      <w:r w:rsidRPr="00A547A8">
        <w:rPr>
          <w:rFonts w:ascii="Times New Roman" w:eastAsia="나눔명조" w:hint="eastAsia"/>
          <w:szCs w:val="22"/>
        </w:rPr>
        <w:t xml:space="preserve"> </w:t>
      </w:r>
      <w:r w:rsidRPr="00A547A8">
        <w:rPr>
          <w:rFonts w:ascii="Times New Roman" w:eastAsia="나눔명조"/>
          <w:szCs w:val="22"/>
        </w:rPr>
        <w:t>&lt;</w:t>
      </w:r>
      <w:r w:rsidRPr="00A547A8">
        <w:rPr>
          <w:rFonts w:ascii="Times New Roman" w:eastAsia="나눔명조" w:hint="eastAsia"/>
          <w:szCs w:val="22"/>
        </w:rPr>
        <w:t>모델</w:t>
      </w:r>
      <w:r w:rsidRPr="00A547A8">
        <w:rPr>
          <w:rFonts w:ascii="Times New Roman" w:eastAsia="나눔명조" w:hint="eastAsia"/>
          <w:szCs w:val="22"/>
        </w:rPr>
        <w:t xml:space="preserve"> </w:t>
      </w:r>
      <w:r w:rsidRPr="00A547A8">
        <w:rPr>
          <w:rFonts w:ascii="Times New Roman" w:eastAsia="나눔명조"/>
          <w:szCs w:val="22"/>
        </w:rPr>
        <w:t>4&gt;</w:t>
      </w:r>
      <w:r w:rsidRPr="00A547A8">
        <w:rPr>
          <w:rFonts w:ascii="Times New Roman" w:eastAsia="나눔명조" w:hint="eastAsia"/>
          <w:szCs w:val="22"/>
        </w:rPr>
        <w:t>는</w:t>
      </w:r>
      <w:r w:rsidRPr="00A547A8">
        <w:rPr>
          <w:rFonts w:ascii="Times New Roman" w:eastAsia="나눔명조" w:hint="eastAsia"/>
          <w:szCs w:val="22"/>
        </w:rPr>
        <w:t xml:space="preserve"> </w:t>
      </w:r>
      <w:r w:rsidRPr="00A547A8">
        <w:rPr>
          <w:rFonts w:ascii="Times New Roman" w:eastAsia="나눔명조" w:hint="eastAsia"/>
          <w:b/>
          <w:bCs/>
          <w:szCs w:val="22"/>
        </w:rPr>
        <w:t>조직</w:t>
      </w:r>
      <w:r w:rsidRPr="00A547A8">
        <w:rPr>
          <w:rFonts w:ascii="Times New Roman" w:eastAsia="나눔명조" w:hint="eastAsia"/>
          <w:b/>
          <w:bCs/>
          <w:szCs w:val="22"/>
        </w:rPr>
        <w:t xml:space="preserve"> </w:t>
      </w:r>
      <w:r w:rsidRPr="00A547A8">
        <w:rPr>
          <w:rFonts w:ascii="Times New Roman" w:eastAsia="나눔명조" w:hint="eastAsia"/>
          <w:b/>
          <w:bCs/>
          <w:szCs w:val="22"/>
        </w:rPr>
        <w:t>내에서</w:t>
      </w:r>
      <w:r w:rsidRPr="00A547A8">
        <w:rPr>
          <w:rFonts w:ascii="Times New Roman" w:eastAsia="나눔명조" w:hint="eastAsia"/>
          <w:b/>
          <w:bCs/>
          <w:szCs w:val="22"/>
        </w:rPr>
        <w:t xml:space="preserve"> </w:t>
      </w:r>
      <w:r w:rsidRPr="00A547A8">
        <w:rPr>
          <w:rFonts w:ascii="Times New Roman" w:eastAsia="나눔명조" w:hint="eastAsia"/>
          <w:b/>
          <w:bCs/>
          <w:szCs w:val="22"/>
        </w:rPr>
        <w:t>거래적</w:t>
      </w:r>
      <w:r w:rsidRPr="00A547A8">
        <w:rPr>
          <w:rFonts w:ascii="Times New Roman" w:eastAsia="나눔명조" w:hint="eastAsia"/>
          <w:b/>
          <w:bCs/>
          <w:szCs w:val="22"/>
        </w:rPr>
        <w:t xml:space="preserve"> </w:t>
      </w:r>
      <w:r w:rsidRPr="00A547A8">
        <w:rPr>
          <w:rFonts w:ascii="Times New Roman" w:eastAsia="나눔명조" w:hint="eastAsia"/>
          <w:b/>
          <w:bCs/>
          <w:szCs w:val="22"/>
        </w:rPr>
        <w:t>리더십과</w:t>
      </w:r>
      <w:r w:rsidRPr="00A547A8">
        <w:rPr>
          <w:rFonts w:ascii="Times New Roman" w:eastAsia="나눔명조" w:hint="eastAsia"/>
          <w:b/>
          <w:bCs/>
          <w:szCs w:val="22"/>
        </w:rPr>
        <w:t xml:space="preserve"> </w:t>
      </w:r>
      <w:r w:rsidRPr="00A547A8">
        <w:rPr>
          <w:rFonts w:ascii="Times New Roman" w:eastAsia="나눔명조" w:hint="eastAsia"/>
          <w:b/>
          <w:bCs/>
          <w:szCs w:val="22"/>
        </w:rPr>
        <w:t>변혁적</w:t>
      </w:r>
      <w:r w:rsidRPr="00A547A8">
        <w:rPr>
          <w:rFonts w:ascii="Times New Roman" w:eastAsia="나눔명조" w:hint="eastAsia"/>
          <w:b/>
          <w:bCs/>
          <w:szCs w:val="22"/>
        </w:rPr>
        <w:t xml:space="preserve"> </w:t>
      </w:r>
      <w:r w:rsidRPr="00A547A8">
        <w:rPr>
          <w:rFonts w:ascii="Times New Roman" w:eastAsia="나눔명조" w:hint="eastAsia"/>
          <w:b/>
          <w:bCs/>
          <w:szCs w:val="22"/>
        </w:rPr>
        <w:t>리더십은</w:t>
      </w:r>
      <w:r w:rsidRPr="00A547A8">
        <w:rPr>
          <w:rFonts w:ascii="Times New Roman" w:eastAsia="나눔명조" w:hint="eastAsia"/>
          <w:b/>
          <w:bCs/>
          <w:szCs w:val="22"/>
        </w:rPr>
        <w:t xml:space="preserve"> </w:t>
      </w:r>
      <w:r w:rsidRPr="00A547A8">
        <w:rPr>
          <w:rFonts w:ascii="Times New Roman" w:eastAsia="나눔명조" w:hint="eastAsia"/>
          <w:b/>
          <w:bCs/>
          <w:szCs w:val="22"/>
        </w:rPr>
        <w:t>공공봉사동기에</w:t>
      </w:r>
      <w:r w:rsidRPr="00A547A8">
        <w:rPr>
          <w:rFonts w:ascii="Times New Roman" w:eastAsia="나눔명조" w:hint="eastAsia"/>
          <w:b/>
          <w:bCs/>
          <w:szCs w:val="22"/>
        </w:rPr>
        <w:t xml:space="preserve"> </w:t>
      </w:r>
      <w:r w:rsidRPr="00A547A8">
        <w:rPr>
          <w:rFonts w:ascii="Times New Roman" w:eastAsia="나눔명조" w:hint="eastAsia"/>
          <w:b/>
          <w:bCs/>
          <w:szCs w:val="22"/>
        </w:rPr>
        <w:t>대해</w:t>
      </w:r>
      <w:r w:rsidRPr="00A547A8">
        <w:rPr>
          <w:rFonts w:ascii="Times New Roman" w:eastAsia="나눔명조" w:hint="eastAsia"/>
          <w:b/>
          <w:bCs/>
          <w:szCs w:val="22"/>
        </w:rPr>
        <w:t xml:space="preserve"> </w:t>
      </w:r>
      <w:r w:rsidRPr="00A547A8">
        <w:rPr>
          <w:rFonts w:ascii="Times New Roman" w:eastAsia="나눔명조" w:hint="eastAsia"/>
          <w:b/>
          <w:bCs/>
          <w:szCs w:val="22"/>
        </w:rPr>
        <w:t>상충</w:t>
      </w:r>
      <w:r w:rsidRPr="00A547A8">
        <w:rPr>
          <w:rFonts w:ascii="Times New Roman" w:eastAsia="나눔명조" w:hint="eastAsia"/>
          <w:b/>
          <w:bCs/>
          <w:szCs w:val="22"/>
        </w:rPr>
        <w:t xml:space="preserve"> </w:t>
      </w:r>
      <w:r w:rsidRPr="00A547A8">
        <w:rPr>
          <w:rFonts w:ascii="Times New Roman" w:eastAsia="나눔명조" w:hint="eastAsia"/>
          <w:b/>
          <w:bCs/>
          <w:szCs w:val="22"/>
        </w:rPr>
        <w:t>관계</w:t>
      </w:r>
      <w:r w:rsidRPr="00A547A8">
        <w:rPr>
          <w:rFonts w:ascii="Times New Roman" w:eastAsia="나눔명조"/>
          <w:b/>
          <w:bCs/>
          <w:szCs w:val="22"/>
        </w:rPr>
        <w:t>(trade-offs)</w:t>
      </w:r>
      <w:r w:rsidRPr="00A547A8">
        <w:rPr>
          <w:rFonts w:ascii="Times New Roman" w:eastAsia="나눔명조" w:hint="eastAsia"/>
          <w:b/>
          <w:bCs/>
          <w:szCs w:val="22"/>
        </w:rPr>
        <w:t>에</w:t>
      </w:r>
      <w:r w:rsidRPr="00A547A8">
        <w:rPr>
          <w:rFonts w:ascii="Times New Roman" w:eastAsia="나눔명조" w:hint="eastAsia"/>
          <w:b/>
          <w:bCs/>
          <w:szCs w:val="22"/>
        </w:rPr>
        <w:t xml:space="preserve"> </w:t>
      </w:r>
      <w:r w:rsidRPr="00A547A8">
        <w:rPr>
          <w:rFonts w:ascii="Times New Roman" w:eastAsia="나눔명조" w:hint="eastAsia"/>
          <w:b/>
          <w:bCs/>
          <w:szCs w:val="22"/>
        </w:rPr>
        <w:t>있다</w:t>
      </w:r>
      <w:r w:rsidRPr="00A547A8">
        <w:rPr>
          <w:rFonts w:ascii="Times New Roman" w:eastAsia="나눔명조" w:hint="eastAsia"/>
          <w:szCs w:val="22"/>
        </w:rPr>
        <w:t>는</w:t>
      </w:r>
      <w:r w:rsidRPr="00A547A8">
        <w:rPr>
          <w:rFonts w:ascii="Times New Roman" w:eastAsia="나눔명조" w:hint="eastAsia"/>
          <w:szCs w:val="22"/>
        </w:rPr>
        <w:t xml:space="preserve"> </w:t>
      </w:r>
      <w:r w:rsidRPr="00A547A8">
        <w:rPr>
          <w:rFonts w:ascii="Times New Roman" w:eastAsia="나눔명조" w:hint="eastAsia"/>
          <w:szCs w:val="22"/>
        </w:rPr>
        <w:t>연구가설을</w:t>
      </w:r>
      <w:r w:rsidRPr="00A547A8">
        <w:rPr>
          <w:rFonts w:ascii="Times New Roman" w:eastAsia="나눔명조" w:hint="eastAsia"/>
          <w:szCs w:val="22"/>
        </w:rPr>
        <w:t xml:space="preserve"> </w:t>
      </w:r>
      <w:r w:rsidRPr="00A547A8">
        <w:rPr>
          <w:rFonts w:ascii="Times New Roman" w:eastAsia="나눔명조" w:hint="eastAsia"/>
          <w:szCs w:val="22"/>
        </w:rPr>
        <w:t>경험적으로</w:t>
      </w:r>
      <w:r w:rsidRPr="00A547A8">
        <w:rPr>
          <w:rFonts w:ascii="Times New Roman" w:eastAsia="나눔명조" w:hint="eastAsia"/>
          <w:szCs w:val="22"/>
        </w:rPr>
        <w:t xml:space="preserve"> </w:t>
      </w:r>
      <w:r w:rsidRPr="00A547A8">
        <w:rPr>
          <w:rFonts w:ascii="Times New Roman" w:eastAsia="나눔명조" w:hint="eastAsia"/>
          <w:szCs w:val="22"/>
        </w:rPr>
        <w:t>검증하기</w:t>
      </w:r>
      <w:r w:rsidRPr="00A547A8">
        <w:rPr>
          <w:rFonts w:ascii="Times New Roman" w:eastAsia="나눔명조" w:hint="eastAsia"/>
          <w:szCs w:val="22"/>
        </w:rPr>
        <w:t xml:space="preserve"> </w:t>
      </w:r>
      <w:r w:rsidRPr="00A547A8">
        <w:rPr>
          <w:rFonts w:ascii="Times New Roman" w:eastAsia="나눔명조" w:hint="eastAsia"/>
          <w:szCs w:val="22"/>
        </w:rPr>
        <w:t>위한</w:t>
      </w:r>
      <w:r w:rsidRPr="00A547A8">
        <w:rPr>
          <w:rFonts w:ascii="Times New Roman" w:eastAsia="나눔명조" w:hint="eastAsia"/>
          <w:szCs w:val="22"/>
        </w:rPr>
        <w:t xml:space="preserve"> </w:t>
      </w:r>
      <w:r w:rsidRPr="00A547A8">
        <w:rPr>
          <w:rFonts w:ascii="Times New Roman" w:eastAsia="나눔명조" w:hint="eastAsia"/>
          <w:szCs w:val="22"/>
        </w:rPr>
        <w:t>것이다</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과</w:t>
      </w:r>
      <w:r w:rsidRPr="00A547A8">
        <w:rPr>
          <w:rFonts w:ascii="Times New Roman" w:eastAsia="나눔명조" w:hint="eastAsia"/>
          <w:szCs w:val="22"/>
        </w:rPr>
        <w:t xml:space="preserve"> </w:t>
      </w:r>
      <w:r w:rsidRPr="00A547A8">
        <w:rPr>
          <w:rFonts w:ascii="Times New Roman" w:eastAsia="나눔명조" w:hint="eastAsia"/>
          <w:szCs w:val="22"/>
        </w:rPr>
        <w:t>변혁</w:t>
      </w:r>
      <w:r w:rsidRPr="00A547A8">
        <w:rPr>
          <w:rFonts w:ascii="Times New Roman" w:eastAsia="나눔명조" w:hint="eastAsia"/>
          <w:szCs w:val="22"/>
        </w:rPr>
        <w:lastRenderedPageBreak/>
        <w:t>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상호작용항은</w:t>
      </w:r>
      <w:r w:rsidRPr="00A547A8">
        <w:rPr>
          <w:rFonts w:ascii="Times New Roman" w:eastAsia="나눔명조" w:hint="eastAsia"/>
          <w:szCs w:val="22"/>
        </w:rPr>
        <w:t xml:space="preserve"> </w:t>
      </w:r>
      <w:r w:rsidRPr="00A547A8">
        <w:rPr>
          <w:rFonts w:ascii="Times New Roman" w:eastAsia="나눔명조" w:hint="eastAsia"/>
          <w:szCs w:val="22"/>
        </w:rPr>
        <w:t>통계적으로</w:t>
      </w:r>
      <w:r w:rsidRPr="00A547A8">
        <w:rPr>
          <w:rFonts w:ascii="Times New Roman" w:eastAsia="나눔명조" w:hint="eastAsia"/>
          <w:szCs w:val="22"/>
        </w:rPr>
        <w:t xml:space="preserve"> </w:t>
      </w:r>
      <w:r w:rsidRPr="00A547A8">
        <w:rPr>
          <w:rFonts w:ascii="Times New Roman" w:eastAsia="나눔명조" w:hint="eastAsia"/>
          <w:szCs w:val="22"/>
        </w:rPr>
        <w:t>유의미한</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지고</w:t>
      </w:r>
      <w:r w:rsidRPr="00A547A8">
        <w:rPr>
          <w:rFonts w:ascii="Times New Roman" w:eastAsia="나눔명조" w:hint="eastAsia"/>
          <w:szCs w:val="22"/>
        </w:rPr>
        <w:t xml:space="preserve"> </w:t>
      </w:r>
      <w:r w:rsidRPr="00A547A8">
        <w:rPr>
          <w:rFonts w:ascii="Times New Roman" w:eastAsia="나눔명조" w:hint="eastAsia"/>
          <w:szCs w:val="22"/>
        </w:rPr>
        <w:t>있으며</w:t>
      </w:r>
      <w:r w:rsidRPr="00A547A8">
        <w:rPr>
          <w:rFonts w:ascii="Times New Roman" w:eastAsia="나눔명조"/>
          <w:szCs w:val="22"/>
        </w:rPr>
        <w:t xml:space="preserve">, </w:t>
      </w:r>
      <w:r w:rsidRPr="00A547A8">
        <w:rPr>
          <w:rFonts w:ascii="Times New Roman" w:eastAsia="나눔명조" w:hint="eastAsia"/>
          <w:szCs w:val="22"/>
        </w:rPr>
        <w:t>각</w:t>
      </w:r>
      <w:r w:rsidRPr="00A547A8">
        <w:rPr>
          <w:rFonts w:ascii="Times New Roman" w:eastAsia="나눔명조" w:hint="eastAsia"/>
          <w:szCs w:val="22"/>
        </w:rPr>
        <w:t xml:space="preserve"> </w:t>
      </w:r>
      <w:proofErr w:type="spellStart"/>
      <w:r w:rsidRPr="00A547A8">
        <w:rPr>
          <w:rFonts w:ascii="Times New Roman" w:eastAsia="나눔명조" w:hint="eastAsia"/>
          <w:szCs w:val="22"/>
        </w:rPr>
        <w:t>구성항</w:t>
      </w:r>
      <w:proofErr w:type="spellEnd"/>
      <w:r w:rsidRPr="00A547A8">
        <w:rPr>
          <w:rFonts w:ascii="Times New Roman" w:eastAsia="나눔명조" w:hint="eastAsia"/>
          <w:szCs w:val="22"/>
        </w:rPr>
        <w:t xml:space="preserve"> </w:t>
      </w:r>
      <w:r w:rsidRPr="00A547A8">
        <w:rPr>
          <w:rFonts w:ascii="Times New Roman" w:eastAsia="나눔명조" w:hint="eastAsia"/>
          <w:szCs w:val="22"/>
        </w:rPr>
        <w:t>중</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만이</w:t>
      </w:r>
      <w:r w:rsidRPr="00A547A8">
        <w:rPr>
          <w:rFonts w:ascii="Times New Roman" w:eastAsia="나눔명조" w:hint="eastAsia"/>
          <w:szCs w:val="22"/>
        </w:rPr>
        <w:t xml:space="preserve"> </w:t>
      </w:r>
      <w:r w:rsidRPr="00A547A8">
        <w:rPr>
          <w:rFonts w:ascii="Times New Roman" w:eastAsia="나눔명조" w:hint="eastAsia"/>
          <w:szCs w:val="22"/>
        </w:rPr>
        <w:t>통계적으로</w:t>
      </w:r>
      <w:r w:rsidRPr="00A547A8">
        <w:rPr>
          <w:rFonts w:ascii="Times New Roman" w:eastAsia="나눔명조" w:hint="eastAsia"/>
          <w:szCs w:val="22"/>
        </w:rPr>
        <w:t xml:space="preserve"> </w:t>
      </w:r>
      <w:r w:rsidRPr="00A547A8">
        <w:rPr>
          <w:rFonts w:ascii="Times New Roman" w:eastAsia="나눔명조" w:hint="eastAsia"/>
          <w:szCs w:val="22"/>
        </w:rPr>
        <w:t>유의미하게</w:t>
      </w:r>
      <w:r w:rsidRPr="00A547A8">
        <w:rPr>
          <w:rFonts w:ascii="Times New Roman" w:eastAsia="나눔명조" w:hint="eastAsia"/>
          <w:szCs w:val="22"/>
        </w:rPr>
        <w:t xml:space="preserve"> </w:t>
      </w:r>
      <w:r w:rsidRPr="00A547A8">
        <w:rPr>
          <w:rFonts w:ascii="Times New Roman" w:eastAsia="나눔명조" w:hint="eastAsia"/>
          <w:szCs w:val="22"/>
        </w:rPr>
        <w:t>나타났다</w:t>
      </w:r>
      <w:r w:rsidRPr="00A547A8">
        <w:rPr>
          <w:rFonts w:ascii="Times New Roman" w:eastAsia="나눔명조"/>
          <w:szCs w:val="22"/>
        </w:rPr>
        <w:t xml:space="preserve">. </w:t>
      </w:r>
      <w:r w:rsidRPr="00A547A8">
        <w:rPr>
          <w:rFonts w:ascii="Times New Roman" w:eastAsia="나눔명조" w:hint="eastAsia"/>
          <w:szCs w:val="22"/>
        </w:rPr>
        <w:t>이는</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경우</w:t>
      </w:r>
      <w:r w:rsidRPr="00A547A8">
        <w:rPr>
          <w:rFonts w:ascii="Times New Roman" w:eastAsia="나눔명조"/>
          <w:szCs w:val="22"/>
        </w:rPr>
        <w:t xml:space="preserve">, </w:t>
      </w:r>
      <w:r w:rsidRPr="00A547A8">
        <w:rPr>
          <w:rFonts w:ascii="Times New Roman" w:eastAsia="나눔명조" w:hint="eastAsia"/>
          <w:szCs w:val="22"/>
        </w:rPr>
        <w:t>다른</w:t>
      </w:r>
      <w:r w:rsidRPr="00A547A8">
        <w:rPr>
          <w:rFonts w:ascii="Times New Roman" w:eastAsia="나눔명조" w:hint="eastAsia"/>
          <w:szCs w:val="22"/>
        </w:rPr>
        <w:t xml:space="preserve"> </w:t>
      </w:r>
      <w:r w:rsidRPr="00A547A8">
        <w:rPr>
          <w:rFonts w:ascii="Times New Roman" w:eastAsia="나눔명조" w:hint="eastAsia"/>
          <w:szCs w:val="22"/>
        </w:rPr>
        <w:t>조건들이</w:t>
      </w:r>
      <w:r w:rsidRPr="00A547A8">
        <w:rPr>
          <w:rFonts w:ascii="Times New Roman" w:eastAsia="나눔명조" w:hint="eastAsia"/>
          <w:szCs w:val="22"/>
        </w:rPr>
        <w:t xml:space="preserve"> </w:t>
      </w:r>
      <w:r w:rsidRPr="00A547A8">
        <w:rPr>
          <w:rFonts w:ascii="Times New Roman" w:eastAsia="나눔명조" w:hint="eastAsia"/>
          <w:szCs w:val="22"/>
        </w:rPr>
        <w:t>모두</w:t>
      </w:r>
      <w:r w:rsidRPr="00A547A8">
        <w:rPr>
          <w:rFonts w:ascii="Times New Roman" w:eastAsia="나눔명조" w:hint="eastAsia"/>
          <w:szCs w:val="22"/>
        </w:rPr>
        <w:t xml:space="preserve"> </w:t>
      </w:r>
      <w:r w:rsidRPr="00A547A8">
        <w:rPr>
          <w:rFonts w:ascii="Times New Roman" w:eastAsia="나눔명조" w:hint="eastAsia"/>
          <w:szCs w:val="22"/>
        </w:rPr>
        <w:t>일정하며</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해당</w:t>
      </w:r>
      <w:r w:rsidRPr="00A547A8">
        <w:rPr>
          <w:rFonts w:ascii="Times New Roman" w:eastAsia="나눔명조" w:hint="eastAsia"/>
          <w:szCs w:val="22"/>
        </w:rPr>
        <w:t xml:space="preserve"> </w:t>
      </w:r>
      <w:r w:rsidRPr="00A547A8">
        <w:rPr>
          <w:rFonts w:ascii="Times New Roman" w:eastAsia="나눔명조" w:hint="eastAsia"/>
          <w:szCs w:val="22"/>
        </w:rPr>
        <w:t>조직에</w:t>
      </w:r>
      <w:r w:rsidRPr="00A547A8">
        <w:rPr>
          <w:rFonts w:ascii="Times New Roman" w:eastAsia="나눔명조" w:hint="eastAsia"/>
          <w:szCs w:val="22"/>
        </w:rPr>
        <w:t xml:space="preserve"> </w:t>
      </w:r>
      <w:r w:rsidRPr="00A547A8">
        <w:rPr>
          <w:rFonts w:ascii="Times New Roman" w:eastAsia="나눔명조" w:hint="eastAsia"/>
          <w:szCs w:val="22"/>
        </w:rPr>
        <w:t>존재하지</w:t>
      </w:r>
      <w:r w:rsidRPr="00A547A8">
        <w:rPr>
          <w:rFonts w:ascii="Times New Roman" w:eastAsia="나눔명조" w:hint="eastAsia"/>
          <w:szCs w:val="22"/>
        </w:rPr>
        <w:t xml:space="preserve"> </w:t>
      </w:r>
      <w:r w:rsidRPr="00A547A8">
        <w:rPr>
          <w:rFonts w:ascii="Times New Roman" w:eastAsia="나눔명조" w:hint="eastAsia"/>
          <w:szCs w:val="22"/>
        </w:rPr>
        <w:t>않는다고</w:t>
      </w:r>
      <w:r w:rsidRPr="00A547A8">
        <w:rPr>
          <w:rFonts w:ascii="Times New Roman" w:eastAsia="나눔명조" w:hint="eastAsia"/>
          <w:szCs w:val="22"/>
        </w:rPr>
        <w:t xml:space="preserve"> </w:t>
      </w:r>
      <w:r w:rsidRPr="00A547A8">
        <w:rPr>
          <w:rFonts w:ascii="Times New Roman" w:eastAsia="나눔명조" w:hint="eastAsia"/>
          <w:szCs w:val="22"/>
        </w:rPr>
        <w:t>할</w:t>
      </w:r>
      <w:r w:rsidRPr="00A547A8">
        <w:rPr>
          <w:rFonts w:ascii="Times New Roman" w:eastAsia="나눔명조" w:hint="eastAsia"/>
          <w:szCs w:val="22"/>
        </w:rPr>
        <w:t xml:space="preserve"> </w:t>
      </w:r>
      <w:r w:rsidRPr="00A547A8">
        <w:rPr>
          <w:rFonts w:ascii="Times New Roman" w:eastAsia="나눔명조" w:hint="eastAsia"/>
          <w:szCs w:val="22"/>
        </w:rPr>
        <w:t>때</w:t>
      </w:r>
      <w:r w:rsidRPr="00A547A8">
        <w:rPr>
          <w:rFonts w:ascii="Times New Roman" w:eastAsia="나눔명조"/>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지고</w:t>
      </w:r>
      <w:r w:rsidRPr="00A547A8">
        <w:rPr>
          <w:rFonts w:ascii="Times New Roman" w:eastAsia="나눔명조" w:hint="eastAsia"/>
          <w:szCs w:val="22"/>
        </w:rPr>
        <w:t xml:space="preserve"> </w:t>
      </w:r>
      <w:r w:rsidRPr="00A547A8">
        <w:rPr>
          <w:rFonts w:ascii="Times New Roman" w:eastAsia="나눔명조" w:hint="eastAsia"/>
          <w:szCs w:val="22"/>
        </w:rPr>
        <w:t>있다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의미한다</w:t>
      </w:r>
      <w:r w:rsidRPr="00A547A8">
        <w:rPr>
          <w:rFonts w:ascii="Times New Roman" w:eastAsia="나눔명조"/>
          <w:szCs w:val="22"/>
        </w:rPr>
        <w:t xml:space="preserve">. </w:t>
      </w:r>
      <w:r w:rsidRPr="00A547A8">
        <w:rPr>
          <w:rFonts w:ascii="Times New Roman" w:eastAsia="나눔명조" w:hint="eastAsia"/>
          <w:szCs w:val="22"/>
        </w:rPr>
        <w:t>반면</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은</w:t>
      </w:r>
      <w:r w:rsidRPr="00A547A8">
        <w:rPr>
          <w:rFonts w:ascii="Times New Roman" w:eastAsia="나눔명조" w:hint="eastAsia"/>
          <w:szCs w:val="22"/>
        </w:rPr>
        <w:t xml:space="preserve"> </w:t>
      </w:r>
      <w:r w:rsidRPr="00A547A8">
        <w:rPr>
          <w:rFonts w:ascii="Times New Roman" w:eastAsia="나눔명조" w:hint="eastAsia"/>
          <w:szCs w:val="22"/>
        </w:rPr>
        <w:t>해당</w:t>
      </w:r>
      <w:r w:rsidRPr="00A547A8">
        <w:rPr>
          <w:rFonts w:ascii="Times New Roman" w:eastAsia="나눔명조" w:hint="eastAsia"/>
          <w:szCs w:val="22"/>
        </w:rPr>
        <w:t xml:space="preserve"> </w:t>
      </w:r>
      <w:r w:rsidRPr="00A547A8">
        <w:rPr>
          <w:rFonts w:ascii="Times New Roman" w:eastAsia="나눔명조" w:hint="eastAsia"/>
          <w:szCs w:val="22"/>
        </w:rPr>
        <w:t>조직</w:t>
      </w:r>
      <w:r w:rsidRPr="00A547A8">
        <w:rPr>
          <w:rFonts w:ascii="Times New Roman" w:eastAsia="나눔명조" w:hint="eastAsia"/>
          <w:szCs w:val="22"/>
        </w:rPr>
        <w:t xml:space="preserve"> </w:t>
      </w:r>
      <w:r w:rsidRPr="00A547A8">
        <w:rPr>
          <w:rFonts w:ascii="Times New Roman" w:eastAsia="나눔명조" w:hint="eastAsia"/>
          <w:szCs w:val="22"/>
        </w:rPr>
        <w:t>내에</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존재하지</w:t>
      </w:r>
      <w:r w:rsidRPr="00A547A8">
        <w:rPr>
          <w:rFonts w:ascii="Times New Roman" w:eastAsia="나눔명조" w:hint="eastAsia"/>
          <w:szCs w:val="22"/>
        </w:rPr>
        <w:t xml:space="preserve"> </w:t>
      </w:r>
      <w:r w:rsidRPr="00A547A8">
        <w:rPr>
          <w:rFonts w:ascii="Times New Roman" w:eastAsia="나눔명조" w:hint="eastAsia"/>
          <w:szCs w:val="22"/>
        </w:rPr>
        <w:t>않는다고</w:t>
      </w:r>
      <w:r w:rsidRPr="00A547A8">
        <w:rPr>
          <w:rFonts w:ascii="Times New Roman" w:eastAsia="나눔명조" w:hint="eastAsia"/>
          <w:szCs w:val="22"/>
        </w:rPr>
        <w:t xml:space="preserve"> </w:t>
      </w:r>
      <w:r w:rsidRPr="00A547A8">
        <w:rPr>
          <w:rFonts w:ascii="Times New Roman" w:eastAsia="나눔명조" w:hint="eastAsia"/>
          <w:szCs w:val="22"/>
        </w:rPr>
        <w:t>하더라도</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유의미한</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지지</w:t>
      </w:r>
      <w:r w:rsidRPr="00A547A8">
        <w:rPr>
          <w:rFonts w:ascii="Times New Roman" w:eastAsia="나눔명조" w:hint="eastAsia"/>
          <w:szCs w:val="22"/>
        </w:rPr>
        <w:t xml:space="preserve"> </w:t>
      </w:r>
      <w:r w:rsidRPr="00A547A8">
        <w:rPr>
          <w:rFonts w:ascii="Times New Roman" w:eastAsia="나눔명조" w:hint="eastAsia"/>
          <w:szCs w:val="22"/>
        </w:rPr>
        <w:t>않는다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의미한다</w:t>
      </w:r>
      <w:r w:rsidRPr="00A547A8">
        <w:rPr>
          <w:rFonts w:ascii="Times New Roman" w:eastAsia="나눔명조"/>
          <w:szCs w:val="22"/>
        </w:rPr>
        <w:t xml:space="preserve">. </w:t>
      </w:r>
      <w:r w:rsidRPr="00A547A8">
        <w:rPr>
          <w:rFonts w:ascii="Times New Roman" w:eastAsia="나눔명조" w:hint="eastAsia"/>
          <w:szCs w:val="22"/>
        </w:rPr>
        <w:t>이는</w:t>
      </w:r>
      <w:r w:rsidRPr="00A547A8">
        <w:rPr>
          <w:rFonts w:ascii="Times New Roman" w:eastAsia="나눔명조" w:hint="eastAsia"/>
          <w:szCs w:val="22"/>
        </w:rPr>
        <w:t xml:space="preserve"> </w:t>
      </w:r>
      <w:r w:rsidRPr="00A547A8">
        <w:rPr>
          <w:rFonts w:ascii="Times New Roman" w:eastAsia="나눔명조" w:hint="eastAsia"/>
          <w:szCs w:val="22"/>
        </w:rPr>
        <w:t>관료조직</w:t>
      </w:r>
      <w:r w:rsidRPr="00A547A8">
        <w:rPr>
          <w:rFonts w:ascii="Times New Roman" w:eastAsia="나눔명조" w:hint="eastAsia"/>
          <w:szCs w:val="22"/>
        </w:rPr>
        <w:t xml:space="preserve"> </w:t>
      </w:r>
      <w:r w:rsidRPr="00A547A8">
        <w:rPr>
          <w:rFonts w:ascii="Times New Roman" w:eastAsia="나눔명조" w:hint="eastAsia"/>
          <w:szCs w:val="22"/>
        </w:rPr>
        <w:t>내에</w:t>
      </w:r>
      <w:r w:rsidRPr="00A547A8">
        <w:rPr>
          <w:rFonts w:ascii="Times New Roman" w:eastAsia="나눔명조" w:hint="eastAsia"/>
          <w:szCs w:val="22"/>
        </w:rPr>
        <w:t xml:space="preserve"> </w:t>
      </w:r>
      <w:r w:rsidRPr="00A547A8">
        <w:rPr>
          <w:rFonts w:ascii="Times New Roman" w:eastAsia="나눔명조" w:hint="eastAsia"/>
          <w:szCs w:val="22"/>
        </w:rPr>
        <w:t>존재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는</w:t>
      </w:r>
      <w:r w:rsidRPr="00A547A8">
        <w:rPr>
          <w:rFonts w:ascii="Times New Roman" w:eastAsia="나눔명조" w:hint="eastAsia"/>
          <w:szCs w:val="22"/>
        </w:rPr>
        <w:t xml:space="preserve"> </w:t>
      </w:r>
      <w:r w:rsidRPr="00A547A8">
        <w:rPr>
          <w:rFonts w:ascii="Times New Roman" w:eastAsia="나눔명조" w:hint="eastAsia"/>
          <w:szCs w:val="22"/>
        </w:rPr>
        <w:t>두</w:t>
      </w:r>
      <w:r w:rsidRPr="00A547A8">
        <w:rPr>
          <w:rFonts w:ascii="Times New Roman" w:eastAsia="나눔명조" w:hint="eastAsia"/>
          <w:szCs w:val="22"/>
        </w:rPr>
        <w:t xml:space="preserve"> </w:t>
      </w:r>
      <w:r w:rsidRPr="00A547A8">
        <w:rPr>
          <w:rFonts w:ascii="Times New Roman" w:eastAsia="나눔명조" w:hint="eastAsia"/>
          <w:szCs w:val="22"/>
        </w:rPr>
        <w:t>가지</w:t>
      </w:r>
      <w:r w:rsidRPr="00A547A8">
        <w:rPr>
          <w:rFonts w:ascii="Times New Roman" w:eastAsia="나눔명조" w:hint="eastAsia"/>
          <w:szCs w:val="22"/>
        </w:rPr>
        <w:t xml:space="preserve"> </w:t>
      </w:r>
      <w:r w:rsidRPr="00A547A8">
        <w:rPr>
          <w:rFonts w:ascii="Times New Roman" w:eastAsia="나눔명조" w:hint="eastAsia"/>
          <w:szCs w:val="22"/>
        </w:rPr>
        <w:t>유형의</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미치는</w:t>
      </w:r>
      <w:r w:rsidRPr="00A547A8">
        <w:rPr>
          <w:rFonts w:ascii="Times New Roman" w:eastAsia="나눔명조" w:hint="eastAsia"/>
          <w:szCs w:val="22"/>
        </w:rPr>
        <w:t xml:space="preserve"> </w:t>
      </w:r>
      <w:r w:rsidRPr="00A547A8">
        <w:rPr>
          <w:rFonts w:ascii="Times New Roman" w:eastAsia="나눔명조" w:hint="eastAsia"/>
          <w:szCs w:val="22"/>
        </w:rPr>
        <w:t>효과의</w:t>
      </w:r>
      <w:r w:rsidRPr="00A547A8">
        <w:rPr>
          <w:rFonts w:ascii="Times New Roman" w:eastAsia="나눔명조" w:hint="eastAsia"/>
          <w:szCs w:val="22"/>
        </w:rPr>
        <w:t xml:space="preserve"> </w:t>
      </w:r>
      <w:r w:rsidRPr="00A547A8">
        <w:rPr>
          <w:rFonts w:ascii="Times New Roman" w:eastAsia="나눔명조" w:hint="eastAsia"/>
          <w:szCs w:val="22"/>
        </w:rPr>
        <w:t>기제</w:t>
      </w:r>
      <w:r w:rsidRPr="00A547A8">
        <w:rPr>
          <w:rFonts w:ascii="Times New Roman" w:eastAsia="나눔명조"/>
          <w:szCs w:val="22"/>
        </w:rPr>
        <w:t>(mechanism)</w:t>
      </w:r>
      <w:r w:rsidRPr="00A547A8">
        <w:rPr>
          <w:rFonts w:ascii="Times New Roman" w:eastAsia="나눔명조" w:hint="eastAsia"/>
          <w:szCs w:val="22"/>
        </w:rPr>
        <w:t>가</w:t>
      </w:r>
      <w:r w:rsidRPr="00A547A8">
        <w:rPr>
          <w:rFonts w:ascii="Times New Roman" w:eastAsia="나눔명조" w:hint="eastAsia"/>
          <w:szCs w:val="22"/>
        </w:rPr>
        <w:t xml:space="preserve"> </w:t>
      </w:r>
      <w:r w:rsidRPr="00A547A8">
        <w:rPr>
          <w:rFonts w:ascii="Times New Roman" w:eastAsia="나눔명조" w:hint="eastAsia"/>
          <w:szCs w:val="22"/>
        </w:rPr>
        <w:t>상이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는</w:t>
      </w:r>
      <w:r w:rsidRPr="00A547A8">
        <w:rPr>
          <w:rFonts w:ascii="Times New Roman" w:eastAsia="나눔명조" w:hint="eastAsia"/>
          <w:szCs w:val="22"/>
        </w:rPr>
        <w:t xml:space="preserve"> </w:t>
      </w:r>
      <w:r w:rsidRPr="00A547A8">
        <w:rPr>
          <w:rFonts w:ascii="Times New Roman" w:eastAsia="나눔명조" w:hint="eastAsia"/>
          <w:szCs w:val="22"/>
        </w:rPr>
        <w:t>가능성을</w:t>
      </w:r>
      <w:r w:rsidRPr="00A547A8">
        <w:rPr>
          <w:rFonts w:ascii="Times New Roman" w:eastAsia="나눔명조" w:hint="eastAsia"/>
          <w:szCs w:val="22"/>
        </w:rPr>
        <w:t xml:space="preserve"> </w:t>
      </w:r>
      <w:r w:rsidRPr="00A547A8">
        <w:rPr>
          <w:rFonts w:ascii="Times New Roman" w:eastAsia="나눔명조" w:hint="eastAsia"/>
          <w:szCs w:val="22"/>
        </w:rPr>
        <w:t>시사한다</w:t>
      </w:r>
      <w:r w:rsidRPr="00A547A8">
        <w:rPr>
          <w:rFonts w:ascii="Times New Roman" w:eastAsia="나눔명조"/>
          <w:szCs w:val="22"/>
        </w:rPr>
        <w:t>.</w:t>
      </w:r>
    </w:p>
    <w:p w14:paraId="2BB178A7" w14:textId="399D4633" w:rsidR="00265BC3" w:rsidRPr="00265BC3" w:rsidRDefault="00265BC3" w:rsidP="00265BC3">
      <w:pPr>
        <w:pStyle w:val="ae"/>
        <w:spacing w:before="60" w:after="60"/>
        <w:rPr>
          <w:rFonts w:ascii="Times New Roman" w:eastAsia="나눔명조"/>
          <w:szCs w:val="22"/>
        </w:rPr>
      </w:pPr>
      <w:r>
        <w:rPr>
          <w:rFonts w:eastAsia="나눔명조"/>
          <w:b/>
          <w:bCs/>
          <w:smallCaps/>
          <w:szCs w:val="28"/>
        </w:rPr>
        <w:br w:type="page"/>
      </w:r>
    </w:p>
    <w:p w14:paraId="65128024" w14:textId="2798CB06" w:rsidR="00FF2686" w:rsidRPr="00BB2CCE" w:rsidRDefault="00FF2686" w:rsidP="006A2C1F">
      <w:pPr>
        <w:pStyle w:val="1"/>
      </w:pPr>
      <w:r>
        <w:rPr>
          <w:rFonts w:hint="eastAsia"/>
        </w:rPr>
        <w:lastRenderedPageBreak/>
        <w:t>결론</w:t>
      </w:r>
      <w:r>
        <w:rPr>
          <w:rFonts w:hint="eastAsia"/>
        </w:rPr>
        <w:t xml:space="preserve"> </w:t>
      </w:r>
      <w:r>
        <w:rPr>
          <w:rFonts w:hint="eastAsia"/>
        </w:rPr>
        <w:t>및</w:t>
      </w:r>
      <w:r>
        <w:rPr>
          <w:rFonts w:hint="eastAsia"/>
        </w:rPr>
        <w:t xml:space="preserve"> </w:t>
      </w:r>
      <w:r>
        <w:rPr>
          <w:rFonts w:hint="eastAsia"/>
        </w:rPr>
        <w:t>함의</w:t>
      </w:r>
    </w:p>
    <w:p w14:paraId="5ACC7B32" w14:textId="77777777" w:rsidR="003A5A60" w:rsidRPr="00FF2686" w:rsidRDefault="003A5A60" w:rsidP="00265BC3">
      <w:pPr>
        <w:pStyle w:val="ae"/>
        <w:spacing w:before="60" w:after="60"/>
        <w:rPr>
          <w:rFonts w:ascii="Times New Roman" w:eastAsia="나눔명조"/>
          <w:szCs w:val="22"/>
        </w:rPr>
      </w:pPr>
    </w:p>
    <w:p w14:paraId="55887232" w14:textId="77777777" w:rsidR="008A315A" w:rsidRPr="00750801" w:rsidRDefault="008A315A" w:rsidP="00265BC3">
      <w:pPr>
        <w:widowControl/>
        <w:wordWrap/>
        <w:autoSpaceDE/>
        <w:autoSpaceDN/>
        <w:spacing w:before="120" w:after="120" w:line="276" w:lineRule="auto"/>
        <w:rPr>
          <w:rFonts w:eastAsia="나눔명조"/>
          <w:smallCaps/>
          <w:sz w:val="20"/>
          <w:szCs w:val="22"/>
        </w:rPr>
      </w:pPr>
      <w:r w:rsidRPr="00750801">
        <w:rPr>
          <w:rFonts w:eastAsia="나눔명조"/>
          <w:smallCaps/>
          <w:sz w:val="20"/>
          <w:szCs w:val="22"/>
        </w:rPr>
        <w:br w:type="page"/>
      </w:r>
    </w:p>
    <w:p w14:paraId="74D91F71" w14:textId="62CABD0E" w:rsidR="00956DE7" w:rsidRDefault="00FF2686" w:rsidP="006A2C1F">
      <w:pPr>
        <w:pStyle w:val="1"/>
      </w:pPr>
      <w:r w:rsidRPr="00FF2686">
        <w:rPr>
          <w:rFonts w:hint="eastAsia"/>
        </w:rPr>
        <w:lastRenderedPageBreak/>
        <w:t>참고문헌</w:t>
      </w:r>
    </w:p>
    <w:p w14:paraId="16C39A6E" w14:textId="78312B2C" w:rsidR="00E72249" w:rsidRDefault="00E72249" w:rsidP="00265BC3">
      <w:pPr>
        <w:wordWrap/>
        <w:adjustRightInd w:val="0"/>
        <w:spacing w:before="120" w:after="120" w:line="276" w:lineRule="auto"/>
        <w:ind w:leftChars="-1" w:left="665" w:hangingChars="283" w:hanging="667"/>
        <w:rPr>
          <w:rFonts w:eastAsia="나눔명조"/>
          <w:b/>
          <w:bCs/>
          <w:smallCaps/>
          <w:szCs w:val="28"/>
        </w:rPr>
      </w:pPr>
    </w:p>
    <w:p w14:paraId="4C71FB4F" w14:textId="10683C60" w:rsidR="34D5D6E7" w:rsidRDefault="34D5D6E7" w:rsidP="34D5D6E7">
      <w:pPr>
        <w:pStyle w:val="af2"/>
        <w:rPr>
          <w:sz w:val="20"/>
          <w:szCs w:val="20"/>
        </w:rPr>
      </w:pPr>
      <w:r w:rsidRPr="34D5D6E7">
        <w:rPr>
          <w:sz w:val="20"/>
          <w:szCs w:val="20"/>
        </w:rPr>
        <w:t xml:space="preserve">Andersen, Lotte Bøgh, Torben Beck Jørgensen, Anne Mette Kjeldsen, Lene Holm Pedersen, and Karsten Vrangbæk. 2013. Public Service Motivation and Public Values: Conceptual and Empirical Relationships. American Review of Public Administration 43(3): 292–311. </w:t>
      </w:r>
    </w:p>
    <w:p w14:paraId="1B5F5219" w14:textId="5477B50B" w:rsidR="34D5D6E7" w:rsidRDefault="34D5D6E7" w:rsidP="34D5D6E7">
      <w:pPr>
        <w:pStyle w:val="af2"/>
        <w:rPr>
          <w:sz w:val="20"/>
          <w:szCs w:val="20"/>
        </w:rPr>
      </w:pPr>
      <w:r w:rsidRPr="34D5D6E7">
        <w:rPr>
          <w:sz w:val="20"/>
          <w:szCs w:val="20"/>
        </w:rPr>
        <w:t>Andersen, Lotte Bøgh, Eskil Heinesen, and Lene Holm Pedersen. 2014. How Does Public Service Motivation among Teachers Affect Student Performance</w:t>
      </w:r>
      <w:r w:rsidR="00037B39">
        <w:rPr>
          <w:sz w:val="20"/>
          <w:szCs w:val="20"/>
        </w:rPr>
        <w:t xml:space="preserve"> </w:t>
      </w:r>
      <w:r w:rsidRPr="34D5D6E7">
        <w:rPr>
          <w:sz w:val="20"/>
          <w:szCs w:val="20"/>
        </w:rPr>
        <w:t xml:space="preserve">in Schools? Journal of Public Administration Research and Theory 24(3): 651–71. </w:t>
      </w:r>
    </w:p>
    <w:p w14:paraId="5EC60AAF" w14:textId="146AE498" w:rsidR="34D5D6E7" w:rsidRDefault="34D5D6E7" w:rsidP="34D5D6E7">
      <w:pPr>
        <w:pStyle w:val="af2"/>
        <w:rPr>
          <w:sz w:val="20"/>
          <w:szCs w:val="20"/>
        </w:rPr>
      </w:pPr>
      <w:r w:rsidRPr="34D5D6E7">
        <w:rPr>
          <w:sz w:val="20"/>
          <w:szCs w:val="20"/>
        </w:rPr>
        <w:t>Bakker, Arnold B. 2015. A job demands–resources approach to public service motivation. Public Administration Review 75(5): 723-732.</w:t>
      </w:r>
    </w:p>
    <w:p w14:paraId="48317287" w14:textId="1D7874F2" w:rsidR="34D5D6E7" w:rsidRDefault="34D5D6E7" w:rsidP="34D5D6E7">
      <w:pPr>
        <w:pStyle w:val="af2"/>
        <w:rPr>
          <w:sz w:val="20"/>
          <w:szCs w:val="20"/>
        </w:rPr>
      </w:pPr>
      <w:r w:rsidRPr="34D5D6E7">
        <w:rPr>
          <w:sz w:val="20"/>
          <w:szCs w:val="20"/>
        </w:rPr>
        <w:t xml:space="preserve">Bass, Bernard M. 1998. Transformational Leadership: Industrial, Military, and Educational Impact. Mahwah, NJ: Lawrence Erlbaum. </w:t>
      </w:r>
    </w:p>
    <w:p w14:paraId="283154F9" w14:textId="0958FE3A" w:rsidR="34D5D6E7" w:rsidRDefault="34D5D6E7" w:rsidP="34D5D6E7">
      <w:pPr>
        <w:pStyle w:val="af2"/>
        <w:rPr>
          <w:sz w:val="20"/>
          <w:szCs w:val="20"/>
        </w:rPr>
      </w:pPr>
      <w:r w:rsidRPr="34D5D6E7">
        <w:rPr>
          <w:sz w:val="20"/>
          <w:szCs w:val="20"/>
        </w:rPr>
        <w:t xml:space="preserve">Bozeman, Barry, and </w:t>
      </w:r>
      <w:proofErr w:type="spellStart"/>
      <w:r w:rsidRPr="34D5D6E7">
        <w:rPr>
          <w:sz w:val="20"/>
          <w:szCs w:val="20"/>
        </w:rPr>
        <w:t>Xuhong</w:t>
      </w:r>
      <w:proofErr w:type="spellEnd"/>
      <w:r w:rsidRPr="34D5D6E7">
        <w:rPr>
          <w:sz w:val="20"/>
          <w:szCs w:val="20"/>
        </w:rPr>
        <w:t xml:space="preserve"> </w:t>
      </w:r>
      <w:proofErr w:type="spellStart"/>
      <w:r w:rsidRPr="34D5D6E7">
        <w:rPr>
          <w:sz w:val="20"/>
          <w:szCs w:val="20"/>
        </w:rPr>
        <w:t>Su</w:t>
      </w:r>
      <w:proofErr w:type="spellEnd"/>
      <w:r w:rsidRPr="34D5D6E7">
        <w:rPr>
          <w:sz w:val="20"/>
          <w:szCs w:val="20"/>
        </w:rPr>
        <w:t xml:space="preserve">. 2015. Public Service Motivation Concepts and Theory: A Critique. Public Administration Review 75(5): 700–10. </w:t>
      </w:r>
    </w:p>
    <w:p w14:paraId="39849FFA" w14:textId="11DA4E0F" w:rsidR="34D5D6E7" w:rsidRDefault="34D5D6E7" w:rsidP="34D5D6E7">
      <w:pPr>
        <w:pStyle w:val="af2"/>
        <w:rPr>
          <w:sz w:val="20"/>
          <w:szCs w:val="20"/>
        </w:rPr>
      </w:pPr>
      <w:r w:rsidRPr="34D5D6E7">
        <w:rPr>
          <w:sz w:val="20"/>
          <w:szCs w:val="20"/>
        </w:rPr>
        <w:t xml:space="preserve">Burns, James MacGregor. 1978. Leadership. New York: Harper &amp; Row. </w:t>
      </w:r>
    </w:p>
    <w:p w14:paraId="1D3519E7" w14:textId="17AB5720" w:rsidR="34D5D6E7" w:rsidRDefault="34D5D6E7" w:rsidP="34D5D6E7">
      <w:pPr>
        <w:pStyle w:val="af2"/>
        <w:rPr>
          <w:sz w:val="20"/>
          <w:szCs w:val="20"/>
        </w:rPr>
      </w:pPr>
      <w:r w:rsidRPr="34D5D6E7">
        <w:rPr>
          <w:sz w:val="20"/>
          <w:szCs w:val="20"/>
        </w:rPr>
        <w:t xml:space="preserve">Caillier, James. 2014. Toward a Better Understanding of the Relationship between Transformational Leadership, Public Service Motivation, Mission Valence, and Employee Performance. Public Personnel Management 43(2): 218–39. </w:t>
      </w:r>
    </w:p>
    <w:p w14:paraId="637B4BE6" w14:textId="502CBC1F" w:rsidR="34D5D6E7" w:rsidRDefault="34D5D6E7" w:rsidP="34D5D6E7">
      <w:pPr>
        <w:pStyle w:val="af2"/>
        <w:rPr>
          <w:sz w:val="20"/>
          <w:szCs w:val="20"/>
        </w:rPr>
      </w:pPr>
      <w:proofErr w:type="spellStart"/>
      <w:r w:rsidRPr="34D5D6E7">
        <w:rPr>
          <w:sz w:val="20"/>
          <w:szCs w:val="20"/>
        </w:rPr>
        <w:t>Gailmard</w:t>
      </w:r>
      <w:proofErr w:type="spellEnd"/>
      <w:r w:rsidRPr="34D5D6E7">
        <w:rPr>
          <w:sz w:val="20"/>
          <w:szCs w:val="20"/>
        </w:rPr>
        <w:t xml:space="preserve">, Sean. 2010. Politics, Principal-Agent Problems, and Public Service Motivation. International Public Management Journal 13(1): 35–45. </w:t>
      </w:r>
    </w:p>
    <w:p w14:paraId="4F4770D1" w14:textId="2EAFAD26" w:rsidR="34D5D6E7" w:rsidRDefault="34D5D6E7" w:rsidP="34D5D6E7">
      <w:pPr>
        <w:pStyle w:val="af2"/>
        <w:rPr>
          <w:sz w:val="20"/>
          <w:szCs w:val="20"/>
        </w:rPr>
      </w:pPr>
      <w:proofErr w:type="spellStart"/>
      <w:r w:rsidRPr="34D5D6E7">
        <w:rPr>
          <w:sz w:val="20"/>
          <w:szCs w:val="20"/>
        </w:rPr>
        <w:t>Heckhausen</w:t>
      </w:r>
      <w:proofErr w:type="spellEnd"/>
      <w:r w:rsidRPr="34D5D6E7">
        <w:rPr>
          <w:sz w:val="20"/>
          <w:szCs w:val="20"/>
        </w:rPr>
        <w:t xml:space="preserve">, J. E., &amp; </w:t>
      </w:r>
      <w:proofErr w:type="spellStart"/>
      <w:r w:rsidRPr="34D5D6E7">
        <w:rPr>
          <w:sz w:val="20"/>
          <w:szCs w:val="20"/>
        </w:rPr>
        <w:t>Heckhausen</w:t>
      </w:r>
      <w:proofErr w:type="spellEnd"/>
      <w:r w:rsidRPr="34D5D6E7">
        <w:rPr>
          <w:sz w:val="20"/>
          <w:szCs w:val="20"/>
        </w:rPr>
        <w:t>, H. E., 2008. Motivation and action. Cambridge University Press.</w:t>
      </w:r>
    </w:p>
    <w:p w14:paraId="31BE4B66" w14:textId="68740A7B" w:rsidR="34D5D6E7" w:rsidRDefault="34D5D6E7" w:rsidP="34D5D6E7">
      <w:pPr>
        <w:pStyle w:val="af2"/>
        <w:rPr>
          <w:sz w:val="20"/>
          <w:szCs w:val="20"/>
        </w:rPr>
      </w:pPr>
      <w:proofErr w:type="spellStart"/>
      <w:r w:rsidRPr="34D5D6E7">
        <w:rPr>
          <w:sz w:val="20"/>
          <w:szCs w:val="20"/>
        </w:rPr>
        <w:t>Hondeghem</w:t>
      </w:r>
      <w:proofErr w:type="spellEnd"/>
      <w:r w:rsidRPr="34D5D6E7">
        <w:rPr>
          <w:sz w:val="20"/>
          <w:szCs w:val="20"/>
        </w:rPr>
        <w:t xml:space="preserve">, Annie, and James L. Perry. 2009. EGPA Symposium on Public Service Motivation and Performance: Introduction. International Review of Administrative Sciences 75(1): 5–9. </w:t>
      </w:r>
    </w:p>
    <w:p w14:paraId="6343D151" w14:textId="003DE29D" w:rsidR="34D5D6E7" w:rsidRDefault="6C011362" w:rsidP="34D5D6E7">
      <w:pPr>
        <w:pStyle w:val="af2"/>
        <w:rPr>
          <w:sz w:val="20"/>
          <w:szCs w:val="20"/>
        </w:rPr>
      </w:pPr>
      <w:proofErr w:type="spellStart"/>
      <w:r w:rsidRPr="6C011362">
        <w:rPr>
          <w:sz w:val="20"/>
          <w:szCs w:val="20"/>
        </w:rPr>
        <w:t>Im</w:t>
      </w:r>
      <w:proofErr w:type="spellEnd"/>
      <w:r w:rsidRPr="6C011362">
        <w:rPr>
          <w:sz w:val="20"/>
          <w:szCs w:val="20"/>
        </w:rPr>
        <w:t>, Tobin, Jesse W. Campbell, and Jisu Jeong. 2016.Commitment intensity in public organizations: Performance, innovation, leadership, and PSM. Review of Public Personnel Administration 36(3): 219-239.</w:t>
      </w:r>
    </w:p>
    <w:p w14:paraId="0F98A4BE" w14:textId="4B1C5901" w:rsidR="34D5D6E7" w:rsidRDefault="34D5D6E7" w:rsidP="34D5D6E7">
      <w:pPr>
        <w:pStyle w:val="af2"/>
        <w:rPr>
          <w:sz w:val="20"/>
          <w:szCs w:val="20"/>
        </w:rPr>
      </w:pPr>
      <w:r w:rsidRPr="34D5D6E7">
        <w:rPr>
          <w:sz w:val="20"/>
          <w:szCs w:val="20"/>
        </w:rPr>
        <w:t>Jensen, U. T., Andersen, L. B., &amp; Jacobsen, C. B. 201</w:t>
      </w:r>
      <w:r w:rsidR="00037B39">
        <w:rPr>
          <w:sz w:val="20"/>
          <w:szCs w:val="20"/>
        </w:rPr>
        <w:t>9</w:t>
      </w:r>
      <w:r w:rsidRPr="34D5D6E7">
        <w:rPr>
          <w:sz w:val="20"/>
          <w:szCs w:val="20"/>
        </w:rPr>
        <w:t>. Only when we agree! How value congruence moderates the impact of goal‐oriented leadership on public service motivation. Public Administration Review, 79(1), 12-24.</w:t>
      </w:r>
    </w:p>
    <w:p w14:paraId="4EC8F54E" w14:textId="4552AF0D" w:rsidR="34D5D6E7" w:rsidRDefault="6C011362" w:rsidP="34D5D6E7">
      <w:pPr>
        <w:pStyle w:val="af2"/>
        <w:rPr>
          <w:sz w:val="20"/>
          <w:szCs w:val="20"/>
        </w:rPr>
      </w:pPr>
      <w:r w:rsidRPr="6C011362">
        <w:rPr>
          <w:sz w:val="20"/>
          <w:szCs w:val="20"/>
        </w:rPr>
        <w:t>Kroll, Alexander, and Dominik Vogel. 2014. The PSM–leadership fit: A model of performance information use. Public administration 92 (4): 974-991.</w:t>
      </w:r>
    </w:p>
    <w:p w14:paraId="03B9EA04" w14:textId="2D5939A0" w:rsidR="34D5D6E7" w:rsidRDefault="34D5D6E7" w:rsidP="34D5D6E7">
      <w:pPr>
        <w:pStyle w:val="af2"/>
        <w:rPr>
          <w:sz w:val="20"/>
          <w:szCs w:val="20"/>
        </w:rPr>
      </w:pPr>
      <w:proofErr w:type="spellStart"/>
      <w:r w:rsidRPr="34D5D6E7">
        <w:rPr>
          <w:sz w:val="20"/>
          <w:szCs w:val="20"/>
        </w:rPr>
        <w:t>Oberfield</w:t>
      </w:r>
      <w:proofErr w:type="spellEnd"/>
      <w:r w:rsidRPr="34D5D6E7">
        <w:rPr>
          <w:sz w:val="20"/>
          <w:szCs w:val="20"/>
        </w:rPr>
        <w:t xml:space="preserve">, Zachary W. 2012. Public Management in Time: A Longitudinal Examination of the Full Range of Leadership Theory. Journal of Public Administration Research and Theory 24(2): 407–29. </w:t>
      </w:r>
    </w:p>
    <w:p w14:paraId="5B0DA74D" w14:textId="456FF15C" w:rsidR="34D5D6E7" w:rsidRDefault="34D5D6E7" w:rsidP="34D5D6E7">
      <w:pPr>
        <w:pStyle w:val="af2"/>
        <w:rPr>
          <w:sz w:val="20"/>
          <w:szCs w:val="20"/>
        </w:rPr>
      </w:pPr>
      <w:proofErr w:type="spellStart"/>
      <w:r w:rsidRPr="34D5D6E7">
        <w:rPr>
          <w:sz w:val="20"/>
          <w:szCs w:val="20"/>
        </w:rPr>
        <w:t>Odumeru</w:t>
      </w:r>
      <w:proofErr w:type="spellEnd"/>
      <w:r w:rsidRPr="34D5D6E7">
        <w:rPr>
          <w:sz w:val="20"/>
          <w:szCs w:val="20"/>
        </w:rPr>
        <w:t>, J. A., &amp; Ogbonna, I. G. 2013. Transformational vs. transactional leadership theories: Evidence in literature. International review of management and business research, 2(2), 355.</w:t>
      </w:r>
    </w:p>
    <w:p w14:paraId="4A94CC53" w14:textId="2D8CFEE8" w:rsidR="34D5D6E7" w:rsidRDefault="34D5D6E7" w:rsidP="34D5D6E7">
      <w:pPr>
        <w:pStyle w:val="af2"/>
        <w:rPr>
          <w:sz w:val="20"/>
          <w:szCs w:val="20"/>
        </w:rPr>
      </w:pPr>
      <w:r w:rsidRPr="34D5D6E7">
        <w:rPr>
          <w:sz w:val="20"/>
          <w:szCs w:val="20"/>
        </w:rPr>
        <w:t xml:space="preserve">Orazi, Davide C., Alex Turrini, and Giovanni </w:t>
      </w:r>
      <w:proofErr w:type="spellStart"/>
      <w:r w:rsidRPr="34D5D6E7">
        <w:rPr>
          <w:sz w:val="20"/>
          <w:szCs w:val="20"/>
        </w:rPr>
        <w:t>Valotti</w:t>
      </w:r>
      <w:proofErr w:type="spellEnd"/>
      <w:r w:rsidRPr="34D5D6E7">
        <w:rPr>
          <w:sz w:val="20"/>
          <w:szCs w:val="20"/>
        </w:rPr>
        <w:t xml:space="preserve">. 2013. Public Sector Leadership: New Perspectives for Research and Practice. International Review of Administrative Sciences 79(3): 486–504. </w:t>
      </w:r>
    </w:p>
    <w:p w14:paraId="68968C36" w14:textId="23439043" w:rsidR="34D5D6E7" w:rsidRDefault="34D5D6E7" w:rsidP="34D5D6E7">
      <w:pPr>
        <w:pStyle w:val="af2"/>
        <w:rPr>
          <w:sz w:val="20"/>
          <w:szCs w:val="20"/>
        </w:rPr>
      </w:pPr>
      <w:r w:rsidRPr="34D5D6E7">
        <w:rPr>
          <w:sz w:val="20"/>
          <w:szCs w:val="20"/>
        </w:rPr>
        <w:t xml:space="preserve">Ospina, Sonia M. 2017. Collective Leadership and Context in Public Administration: Bridging Public Leadership Research and Leadership Studies. Public Administration Review 77(2): 275–87. </w:t>
      </w:r>
    </w:p>
    <w:p w14:paraId="70267C55" w14:textId="268E86C9" w:rsidR="34D5D6E7" w:rsidRDefault="34D5D6E7" w:rsidP="34D5D6E7">
      <w:pPr>
        <w:pStyle w:val="af2"/>
        <w:rPr>
          <w:sz w:val="20"/>
          <w:szCs w:val="20"/>
        </w:rPr>
      </w:pPr>
      <w:r w:rsidRPr="34D5D6E7">
        <w:rPr>
          <w:sz w:val="20"/>
          <w:szCs w:val="20"/>
        </w:rPr>
        <w:lastRenderedPageBreak/>
        <w:t xml:space="preserve">Paarlberg, Laurie E., and Bob Lavigna. 2010. Transformational Leadership and Public Service Motivation: Driving Individual and Organizational Performance. Public Administration Review 70(5): 710–18. </w:t>
      </w:r>
    </w:p>
    <w:p w14:paraId="43ADEDA6" w14:textId="7E09F065" w:rsidR="34D5D6E7" w:rsidRDefault="34D5D6E7" w:rsidP="34D5D6E7">
      <w:pPr>
        <w:pStyle w:val="af2"/>
        <w:rPr>
          <w:sz w:val="20"/>
          <w:szCs w:val="20"/>
        </w:rPr>
      </w:pPr>
      <w:r w:rsidRPr="34D5D6E7">
        <w:rPr>
          <w:sz w:val="20"/>
          <w:szCs w:val="20"/>
        </w:rPr>
        <w:t>Park, Sung Min, and Hal G. Rainey. 2008. Leadership and public service motivation in US federal agencies. International public management journal 11(1): 109-142.</w:t>
      </w:r>
    </w:p>
    <w:p w14:paraId="6BE790E2" w14:textId="289F9A71" w:rsidR="34D5D6E7" w:rsidRDefault="34D5D6E7" w:rsidP="34D5D6E7">
      <w:pPr>
        <w:pStyle w:val="af2"/>
        <w:rPr>
          <w:sz w:val="20"/>
          <w:szCs w:val="20"/>
        </w:rPr>
      </w:pPr>
      <w:r w:rsidRPr="34D5D6E7">
        <w:rPr>
          <w:sz w:val="20"/>
          <w:szCs w:val="20"/>
        </w:rPr>
        <w:t xml:space="preserve">Perry, James L. 1996. Measuring Public Service Motivation: An Assessment of Construct Reliability and Validity. Journal of Public Administration Research and Theory 6(1): 5–24. </w:t>
      </w:r>
    </w:p>
    <w:p w14:paraId="4943CBCC" w14:textId="5963FCB4" w:rsidR="34D5D6E7" w:rsidRDefault="34D5D6E7" w:rsidP="34D5D6E7">
      <w:pPr>
        <w:pStyle w:val="af2"/>
        <w:rPr>
          <w:sz w:val="20"/>
          <w:szCs w:val="20"/>
        </w:rPr>
      </w:pPr>
      <w:r w:rsidRPr="34D5D6E7">
        <w:rPr>
          <w:sz w:val="20"/>
          <w:szCs w:val="20"/>
        </w:rPr>
        <w:t xml:space="preserve">Perry, James L., and Lois </w:t>
      </w:r>
      <w:proofErr w:type="spellStart"/>
      <w:r w:rsidRPr="34D5D6E7">
        <w:rPr>
          <w:sz w:val="20"/>
          <w:szCs w:val="20"/>
        </w:rPr>
        <w:t>Recascino</w:t>
      </w:r>
      <w:proofErr w:type="spellEnd"/>
      <w:r w:rsidRPr="34D5D6E7">
        <w:rPr>
          <w:sz w:val="20"/>
          <w:szCs w:val="20"/>
        </w:rPr>
        <w:t xml:space="preserve"> Wise. 1990. The Motivational Bases of Public Service. Public Administration Review 50(3): 367–73. </w:t>
      </w:r>
    </w:p>
    <w:p w14:paraId="326287FC" w14:textId="000924CD" w:rsidR="34D5D6E7" w:rsidRDefault="34D5D6E7" w:rsidP="34D5D6E7">
      <w:pPr>
        <w:pStyle w:val="af2"/>
        <w:rPr>
          <w:sz w:val="20"/>
          <w:szCs w:val="20"/>
        </w:rPr>
      </w:pPr>
      <w:r w:rsidRPr="34D5D6E7">
        <w:rPr>
          <w:sz w:val="20"/>
          <w:szCs w:val="20"/>
        </w:rPr>
        <w:t xml:space="preserve">Rainey, Hal G., and Barry Bozeman. 2000. Comparing Public and Private Organizations: Empirical Research and the Power of the A Priori. Journal of Public Administration Research and Theory 10(2): 447–69. </w:t>
      </w:r>
    </w:p>
    <w:p w14:paraId="47E1AD6C" w14:textId="34B923A5" w:rsidR="34D5D6E7" w:rsidRDefault="34D5D6E7" w:rsidP="34D5D6E7">
      <w:pPr>
        <w:pStyle w:val="af2"/>
        <w:rPr>
          <w:sz w:val="20"/>
          <w:szCs w:val="20"/>
        </w:rPr>
      </w:pPr>
      <w:r w:rsidRPr="34D5D6E7">
        <w:rPr>
          <w:sz w:val="20"/>
          <w:szCs w:val="20"/>
        </w:rPr>
        <w:t xml:space="preserve">Ritz, Adrian, Gene A. Brewer, and Oliver Neumann. 2016. Public Service Motivation: A Systematic Literature Review and Outlook. Public Administration Review 76(3): 414–26. </w:t>
      </w:r>
    </w:p>
    <w:p w14:paraId="0EC15CEB" w14:textId="0D48DD50" w:rsidR="34D5D6E7" w:rsidRDefault="34D5D6E7" w:rsidP="34D5D6E7">
      <w:pPr>
        <w:pStyle w:val="af2"/>
        <w:rPr>
          <w:sz w:val="20"/>
          <w:szCs w:val="20"/>
        </w:rPr>
      </w:pPr>
      <w:r w:rsidRPr="34D5D6E7">
        <w:rPr>
          <w:sz w:val="20"/>
          <w:szCs w:val="20"/>
        </w:rPr>
        <w:t>Robbins, Stephen P., Coulter, Mary. 2007. Management (9th ed.). London: Prentice- Hall</w:t>
      </w:r>
    </w:p>
    <w:p w14:paraId="18140ECA" w14:textId="4F9B36F7" w:rsidR="34D5D6E7" w:rsidRDefault="34D5D6E7" w:rsidP="34D5D6E7">
      <w:pPr>
        <w:pStyle w:val="af2"/>
        <w:rPr>
          <w:sz w:val="20"/>
          <w:szCs w:val="20"/>
        </w:rPr>
      </w:pPr>
      <w:r w:rsidRPr="34D5D6E7">
        <w:rPr>
          <w:sz w:val="20"/>
          <w:szCs w:val="20"/>
        </w:rPr>
        <w:t xml:space="preserve">Trottier, Tracey, Montgomery Van Wart, and </w:t>
      </w:r>
      <w:proofErr w:type="spellStart"/>
      <w:r w:rsidRPr="34D5D6E7">
        <w:rPr>
          <w:sz w:val="20"/>
          <w:szCs w:val="20"/>
        </w:rPr>
        <w:t>XiaoHu</w:t>
      </w:r>
      <w:proofErr w:type="spellEnd"/>
      <w:r w:rsidRPr="34D5D6E7">
        <w:rPr>
          <w:sz w:val="20"/>
          <w:szCs w:val="20"/>
        </w:rPr>
        <w:t xml:space="preserve"> Wang. 2008. Examining the Nature and Significance of Leadership in Government Organizations. Public Administration Review 68(2): 319–33. </w:t>
      </w:r>
    </w:p>
    <w:p w14:paraId="6CCFEAB9" w14:textId="043CEFBE" w:rsidR="34D5D6E7" w:rsidRDefault="34D5D6E7" w:rsidP="34D5D6E7">
      <w:pPr>
        <w:pStyle w:val="af2"/>
        <w:rPr>
          <w:sz w:val="20"/>
          <w:szCs w:val="20"/>
        </w:rPr>
      </w:pPr>
      <w:r w:rsidRPr="34D5D6E7">
        <w:rPr>
          <w:sz w:val="20"/>
          <w:szCs w:val="20"/>
        </w:rPr>
        <w:t>Vandenabeele, Wouter, 2007. Toward a public administration theory of public service motivation, Public Management Review, 9(4), 545-556.</w:t>
      </w:r>
    </w:p>
    <w:p w14:paraId="79E124A4" w14:textId="3E2F19D4" w:rsidR="34D5D6E7" w:rsidRDefault="34D5D6E7" w:rsidP="34D5D6E7">
      <w:pPr>
        <w:pStyle w:val="af2"/>
        <w:rPr>
          <w:sz w:val="20"/>
          <w:szCs w:val="20"/>
        </w:rPr>
      </w:pPr>
      <w:r w:rsidRPr="34D5D6E7">
        <w:rPr>
          <w:sz w:val="20"/>
          <w:szCs w:val="20"/>
        </w:rPr>
        <w:t xml:space="preserve">Vandenabeele, Wouter. 2011. Who wants to deliver public service? Do institutional antecedents of public service motivation provide an </w:t>
      </w:r>
      <w:proofErr w:type="gramStart"/>
      <w:r w:rsidRPr="34D5D6E7">
        <w:rPr>
          <w:sz w:val="20"/>
          <w:szCs w:val="20"/>
        </w:rPr>
        <w:t>answer?.</w:t>
      </w:r>
      <w:proofErr w:type="gramEnd"/>
      <w:r w:rsidRPr="34D5D6E7">
        <w:rPr>
          <w:sz w:val="20"/>
          <w:szCs w:val="20"/>
        </w:rPr>
        <w:t xml:space="preserve"> Review of public personnel administration 31(1): 87-107.</w:t>
      </w:r>
    </w:p>
    <w:p w14:paraId="7431644B" w14:textId="3162B905" w:rsidR="34D5D6E7" w:rsidRDefault="34D5D6E7" w:rsidP="34D5D6E7">
      <w:pPr>
        <w:pStyle w:val="af2"/>
        <w:rPr>
          <w:sz w:val="20"/>
          <w:szCs w:val="20"/>
        </w:rPr>
      </w:pPr>
      <w:r w:rsidRPr="34D5D6E7">
        <w:rPr>
          <w:sz w:val="20"/>
          <w:szCs w:val="20"/>
        </w:rPr>
        <w:t xml:space="preserve">Van Wart, Montgomery. 2013. Administrative Leadership Theory: A Reassessment after 10 Years. Public Administration 91(3): 521–43. </w:t>
      </w:r>
    </w:p>
    <w:p w14:paraId="63FC3DA9" w14:textId="1058CEFA" w:rsidR="34D5D6E7" w:rsidRDefault="34D5D6E7" w:rsidP="34D5D6E7">
      <w:pPr>
        <w:pStyle w:val="af2"/>
        <w:rPr>
          <w:sz w:val="20"/>
          <w:szCs w:val="20"/>
        </w:rPr>
      </w:pPr>
      <w:r w:rsidRPr="34D5D6E7">
        <w:rPr>
          <w:sz w:val="20"/>
          <w:szCs w:val="20"/>
        </w:rPr>
        <w:t xml:space="preserve">Vogel, Rick, and Doris Masal. 2015. Public Leadership: A Review of the Literature and Framework for Future Research. Public Management Review 17(8): 1165–89. </w:t>
      </w:r>
    </w:p>
    <w:p w14:paraId="5DC72712" w14:textId="00C3DFCE" w:rsidR="34D5D6E7" w:rsidRDefault="34D5D6E7" w:rsidP="34D5D6E7">
      <w:pPr>
        <w:pStyle w:val="af2"/>
        <w:rPr>
          <w:sz w:val="20"/>
          <w:szCs w:val="20"/>
        </w:rPr>
      </w:pPr>
      <w:r w:rsidRPr="34D5D6E7">
        <w:rPr>
          <w:sz w:val="20"/>
          <w:szCs w:val="20"/>
        </w:rPr>
        <w:t>Warrilow. Stephen. 2009. Transformational Leadership Theory - The 4 Key Components in Leading Change &amp; Managing Change. Retrieved from https://ezinearticles.com/?Transformational-Leadership-Theory---The-4-Key-Components-in-Leading-Change-and-Managing-Change&amp;id=2755277</w:t>
      </w:r>
    </w:p>
    <w:p w14:paraId="3097CA6B" w14:textId="4DE7DD90" w:rsidR="34D5D6E7" w:rsidRDefault="34D5D6E7" w:rsidP="34D5D6E7">
      <w:pPr>
        <w:pStyle w:val="af2"/>
        <w:rPr>
          <w:sz w:val="20"/>
          <w:szCs w:val="20"/>
        </w:rPr>
      </w:pPr>
      <w:r w:rsidRPr="34D5D6E7">
        <w:rPr>
          <w:sz w:val="20"/>
          <w:szCs w:val="20"/>
        </w:rPr>
        <w:t>Wright, Bradley E., Donald P. Moynihan, and Sanjay K. Pandey. 2012. Pulling the Levers: Transformational Leadership, Public Service Motivation, and Mission Valence. Public Administration Review 72(2): 206–15.</w:t>
      </w:r>
    </w:p>
    <w:p w14:paraId="41A3A9A7" w14:textId="66C6DA74" w:rsidR="34D5D6E7" w:rsidRDefault="34D5D6E7" w:rsidP="34D5D6E7">
      <w:pPr>
        <w:pStyle w:val="af2"/>
        <w:rPr>
          <w:sz w:val="20"/>
          <w:szCs w:val="20"/>
        </w:rPr>
      </w:pPr>
      <w:r w:rsidRPr="34D5D6E7">
        <w:rPr>
          <w:sz w:val="20"/>
          <w:szCs w:val="20"/>
        </w:rPr>
        <w:t>Yukl, Gary. 2012. Effective Leadership Behavior: What We Know and What Questions Need More Attention. Academy of Management Perspectives 26(4): 66–85.</w:t>
      </w:r>
    </w:p>
    <w:p w14:paraId="77E962EB" w14:textId="77777777" w:rsidR="00541892" w:rsidRPr="00541892" w:rsidRDefault="00541892" w:rsidP="00265BC3">
      <w:pPr>
        <w:pStyle w:val="af2"/>
        <w:rPr>
          <w:sz w:val="20"/>
        </w:rPr>
      </w:pPr>
      <w:r>
        <w:rPr>
          <w:rFonts w:eastAsia="나눔명조"/>
          <w:smallCaps/>
          <w:sz w:val="20"/>
          <w:szCs w:val="22"/>
        </w:rPr>
        <w:fldChar w:fldCharType="begin"/>
      </w:r>
      <w:r>
        <w:rPr>
          <w:rFonts w:eastAsia="나눔명조"/>
          <w:smallCaps/>
          <w:sz w:val="20"/>
          <w:szCs w:val="22"/>
        </w:rPr>
        <w:instrText xml:space="preserve"> ADDIN ZOTERO_BIBL {"uncited":[],"omitted":[],"custom":[]} CSL_BIBLIOGRAPHY </w:instrText>
      </w:r>
      <w:r>
        <w:rPr>
          <w:rFonts w:eastAsia="나눔명조"/>
          <w:smallCaps/>
          <w:sz w:val="20"/>
          <w:szCs w:val="22"/>
        </w:rPr>
        <w:fldChar w:fldCharType="separate"/>
      </w:r>
      <w:r w:rsidRPr="00541892">
        <w:rPr>
          <w:sz w:val="20"/>
        </w:rPr>
        <w:t xml:space="preserve">Brambor, Thomas, William Roberts Clark, and Matt Golder. 2006. “Understanding Interaction Models: Improving Empirical Analyses.” </w:t>
      </w:r>
      <w:r w:rsidRPr="00541892">
        <w:rPr>
          <w:i/>
          <w:iCs/>
          <w:sz w:val="20"/>
        </w:rPr>
        <w:t>Political Analysis</w:t>
      </w:r>
      <w:r w:rsidRPr="00541892">
        <w:rPr>
          <w:sz w:val="20"/>
        </w:rPr>
        <w:t xml:space="preserve"> 14(1): 63–82.</w:t>
      </w:r>
    </w:p>
    <w:p w14:paraId="4F84C2BD" w14:textId="77777777" w:rsidR="00541892" w:rsidRPr="00541892" w:rsidRDefault="00541892" w:rsidP="00265BC3">
      <w:pPr>
        <w:pStyle w:val="af2"/>
        <w:rPr>
          <w:sz w:val="20"/>
        </w:rPr>
      </w:pPr>
      <w:r w:rsidRPr="00541892">
        <w:rPr>
          <w:sz w:val="20"/>
        </w:rPr>
        <w:t xml:space="preserve">King, Gary, Michael Tomz, and Jason Wittenberg. 2000. “Making the Most of Statistical Analyses: Improving Interpretation and Presentation.” </w:t>
      </w:r>
      <w:r w:rsidRPr="00541892">
        <w:rPr>
          <w:i/>
          <w:iCs/>
          <w:sz w:val="20"/>
        </w:rPr>
        <w:t>American Journal of Political Science</w:t>
      </w:r>
      <w:r w:rsidRPr="00541892">
        <w:rPr>
          <w:sz w:val="20"/>
        </w:rPr>
        <w:t xml:space="preserve"> 44(2): 341–55.</w:t>
      </w:r>
    </w:p>
    <w:p w14:paraId="332F9FC2" w14:textId="77777777" w:rsidR="00541892" w:rsidRPr="00541892" w:rsidRDefault="00541892" w:rsidP="00265BC3">
      <w:pPr>
        <w:pStyle w:val="af2"/>
        <w:rPr>
          <w:sz w:val="20"/>
        </w:rPr>
      </w:pPr>
      <w:r w:rsidRPr="00541892">
        <w:rPr>
          <w:sz w:val="20"/>
        </w:rPr>
        <w:t>신현중</w:t>
      </w:r>
      <w:r w:rsidRPr="00541892">
        <w:rPr>
          <w:sz w:val="20"/>
        </w:rPr>
        <w:t>. 2014. “</w:t>
      </w:r>
      <w:r w:rsidRPr="00541892">
        <w:rPr>
          <w:sz w:val="20"/>
        </w:rPr>
        <w:t>구성체</w:t>
      </w:r>
      <w:r w:rsidRPr="00541892">
        <w:rPr>
          <w:sz w:val="20"/>
        </w:rPr>
        <w:t xml:space="preserve"> </w:t>
      </w:r>
      <w:r w:rsidRPr="00541892">
        <w:rPr>
          <w:sz w:val="20"/>
        </w:rPr>
        <w:t>타당도</w:t>
      </w:r>
      <w:r w:rsidRPr="00541892">
        <w:rPr>
          <w:sz w:val="20"/>
        </w:rPr>
        <w:t xml:space="preserve"> </w:t>
      </w:r>
      <w:r w:rsidRPr="00541892">
        <w:rPr>
          <w:sz w:val="20"/>
        </w:rPr>
        <w:t>검증과</w:t>
      </w:r>
      <w:r w:rsidRPr="00541892">
        <w:rPr>
          <w:sz w:val="20"/>
        </w:rPr>
        <w:t xml:space="preserve"> </w:t>
      </w:r>
      <w:r w:rsidRPr="00541892">
        <w:rPr>
          <w:sz w:val="20"/>
        </w:rPr>
        <w:t>요인분석</w:t>
      </w:r>
      <w:r w:rsidRPr="00541892">
        <w:rPr>
          <w:sz w:val="20"/>
        </w:rPr>
        <w:t xml:space="preserve">.” </w:t>
      </w:r>
      <w:r w:rsidRPr="00541892">
        <w:rPr>
          <w:sz w:val="20"/>
        </w:rPr>
        <w:t>한국정책과학학회보</w:t>
      </w:r>
      <w:r w:rsidRPr="00541892">
        <w:rPr>
          <w:sz w:val="20"/>
        </w:rPr>
        <w:t xml:space="preserve"> 18(2): 217–34.</w:t>
      </w:r>
    </w:p>
    <w:p w14:paraId="451099D0" w14:textId="77777777" w:rsidR="00541892" w:rsidRPr="00541892" w:rsidRDefault="00541892" w:rsidP="00265BC3">
      <w:pPr>
        <w:pStyle w:val="af2"/>
        <w:rPr>
          <w:sz w:val="20"/>
        </w:rPr>
      </w:pPr>
      <w:r w:rsidRPr="00541892">
        <w:rPr>
          <w:sz w:val="20"/>
        </w:rPr>
        <w:t>이순묵</w:t>
      </w:r>
      <w:r w:rsidRPr="00541892">
        <w:rPr>
          <w:sz w:val="20"/>
        </w:rPr>
        <w:t xml:space="preserve">, </w:t>
      </w:r>
      <w:r w:rsidRPr="00541892">
        <w:rPr>
          <w:sz w:val="20"/>
        </w:rPr>
        <w:t>윤창영</w:t>
      </w:r>
      <w:r w:rsidRPr="00541892">
        <w:rPr>
          <w:sz w:val="20"/>
        </w:rPr>
        <w:t xml:space="preserve">, </w:t>
      </w:r>
      <w:r w:rsidRPr="00541892">
        <w:rPr>
          <w:sz w:val="20"/>
        </w:rPr>
        <w:t>이민형</w:t>
      </w:r>
      <w:r w:rsidRPr="00541892">
        <w:rPr>
          <w:sz w:val="20"/>
        </w:rPr>
        <w:t xml:space="preserve">, and </w:t>
      </w:r>
      <w:r w:rsidRPr="00541892">
        <w:rPr>
          <w:sz w:val="20"/>
        </w:rPr>
        <w:t>정선호</w:t>
      </w:r>
      <w:r w:rsidRPr="00541892">
        <w:rPr>
          <w:sz w:val="20"/>
        </w:rPr>
        <w:t>. 2016. “</w:t>
      </w:r>
      <w:r w:rsidRPr="00541892">
        <w:rPr>
          <w:sz w:val="20"/>
        </w:rPr>
        <w:t>탐색적</w:t>
      </w:r>
      <w:r w:rsidRPr="00541892">
        <w:rPr>
          <w:sz w:val="20"/>
        </w:rPr>
        <w:t xml:space="preserve"> </w:t>
      </w:r>
      <w:r w:rsidRPr="00541892">
        <w:rPr>
          <w:sz w:val="20"/>
        </w:rPr>
        <w:t>요인분석</w:t>
      </w:r>
      <w:r w:rsidRPr="00541892">
        <w:rPr>
          <w:sz w:val="20"/>
        </w:rPr>
        <w:t xml:space="preserve">: </w:t>
      </w:r>
      <w:r w:rsidRPr="00541892">
        <w:rPr>
          <w:sz w:val="20"/>
        </w:rPr>
        <w:t>어떻게</w:t>
      </w:r>
      <w:r w:rsidRPr="00541892">
        <w:rPr>
          <w:sz w:val="20"/>
        </w:rPr>
        <w:t xml:space="preserve"> </w:t>
      </w:r>
      <w:r w:rsidRPr="00541892">
        <w:rPr>
          <w:sz w:val="20"/>
        </w:rPr>
        <w:t>달라지나</w:t>
      </w:r>
      <w:r w:rsidRPr="00541892">
        <w:rPr>
          <w:sz w:val="20"/>
        </w:rPr>
        <w:t xml:space="preserve">?” </w:t>
      </w:r>
      <w:r w:rsidRPr="00541892">
        <w:rPr>
          <w:sz w:val="20"/>
        </w:rPr>
        <w:t>한국심리학회지</w:t>
      </w:r>
      <w:r w:rsidRPr="00541892">
        <w:rPr>
          <w:sz w:val="20"/>
        </w:rPr>
        <w:t xml:space="preserve"> 35(1): 217.</w:t>
      </w:r>
    </w:p>
    <w:p w14:paraId="115222CF" w14:textId="51AD05FD" w:rsidR="00E72249" w:rsidRPr="00750801" w:rsidRDefault="00541892" w:rsidP="00265BC3">
      <w:pPr>
        <w:wordWrap/>
        <w:adjustRightInd w:val="0"/>
        <w:spacing w:before="120" w:after="120" w:line="276" w:lineRule="auto"/>
        <w:ind w:leftChars="-1" w:left="564" w:hangingChars="283" w:hanging="566"/>
        <w:rPr>
          <w:rFonts w:eastAsia="나눔명조"/>
          <w:smallCaps/>
          <w:sz w:val="20"/>
          <w:szCs w:val="22"/>
        </w:rPr>
      </w:pPr>
      <w:r>
        <w:rPr>
          <w:rFonts w:eastAsia="나눔명조"/>
          <w:smallCaps/>
          <w:sz w:val="20"/>
          <w:szCs w:val="22"/>
        </w:rPr>
        <w:lastRenderedPageBreak/>
        <w:fldChar w:fldCharType="end"/>
      </w:r>
    </w:p>
    <w:sectPr w:rsidR="00E72249" w:rsidRPr="00750801" w:rsidSect="003B6363">
      <w:footerReference w:type="default" r:id="rId16"/>
      <w:pgSz w:w="11906" w:h="16838"/>
      <w:pgMar w:top="1440" w:right="1440" w:bottom="1440" w:left="1440" w:header="850" w:footer="994"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박 상훈" w:date="2021-09-30T10:38:00Z" w:initials="박상">
    <w:p w14:paraId="67498847" w14:textId="15997E04" w:rsidR="006A2C1F" w:rsidRDefault="006A2C1F">
      <w:pPr>
        <w:pStyle w:val="ab"/>
      </w:pPr>
      <w:r>
        <w:rPr>
          <w:rStyle w:val="aa"/>
        </w:rPr>
        <w:annotationRef/>
      </w:r>
      <w:proofErr w:type="spellStart"/>
      <w:r>
        <w:rPr>
          <w:rFonts w:hint="eastAsia"/>
        </w:rPr>
        <w:t>선규쌤</w:t>
      </w:r>
      <w:proofErr w:type="spellEnd"/>
      <w:r>
        <w:rPr>
          <w:rFonts w:hint="eastAsia"/>
        </w:rPr>
        <w:t>,</w:t>
      </w:r>
      <w:r>
        <w:t xml:space="preserve"> </w:t>
      </w:r>
      <w:r>
        <w:rPr>
          <w:rFonts w:hint="eastAsia"/>
        </w:rPr>
        <w:t>영어로</w:t>
      </w:r>
      <w:r>
        <w:rPr>
          <w:rFonts w:hint="eastAsia"/>
        </w:rPr>
        <w:t xml:space="preserve"> </w:t>
      </w:r>
      <w:r>
        <w:rPr>
          <w:rFonts w:hint="eastAsia"/>
        </w:rPr>
        <w:t>초록</w:t>
      </w:r>
      <w:r>
        <w:rPr>
          <w:rFonts w:hint="eastAsia"/>
        </w:rPr>
        <w:t xml:space="preserve"> </w:t>
      </w:r>
      <w:r>
        <w:rPr>
          <w:rFonts w:hint="eastAsia"/>
        </w:rPr>
        <w:t>부탁합니다</w:t>
      </w:r>
      <w:r>
        <w:rPr>
          <w:rFonts w:hint="eastAsia"/>
        </w:rPr>
        <w:t>.</w:t>
      </w:r>
    </w:p>
  </w:comment>
  <w:comment w:id="1" w:author="Kang Jiyoon" w:date="2021-09-20T21:06:00Z" w:initials="KJ">
    <w:p w14:paraId="70FCA8E2" w14:textId="522953BC" w:rsidR="00F63613" w:rsidRDefault="00F63613">
      <w:pPr>
        <w:pStyle w:val="ab"/>
      </w:pPr>
      <w:r>
        <w:rPr>
          <w:rStyle w:val="aa"/>
        </w:rPr>
        <w:annotationRef/>
      </w:r>
      <w:r>
        <w:rPr>
          <w:rFonts w:hint="eastAsia"/>
        </w:rPr>
        <w:t>각주부분</w:t>
      </w:r>
      <w:r>
        <w:rPr>
          <w:rFonts w:hint="eastAsia"/>
        </w:rPr>
        <w:t xml:space="preserve"> </w:t>
      </w:r>
      <w:r>
        <w:rPr>
          <w:rFonts w:hint="eastAsia"/>
        </w:rPr>
        <w:t>제가</w:t>
      </w:r>
      <w:r>
        <w:rPr>
          <w:rFonts w:hint="eastAsia"/>
        </w:rPr>
        <w:t xml:space="preserve"> </w:t>
      </w:r>
      <w:proofErr w:type="spellStart"/>
      <w:r>
        <w:rPr>
          <w:rFonts w:hint="eastAsia"/>
        </w:rPr>
        <w:t>쓸게용</w:t>
      </w:r>
      <w:proofErr w:type="spellEnd"/>
      <w:r>
        <w:rPr>
          <w:rFonts w:hint="eastAsia"/>
        </w:rPr>
        <w:t>!</w:t>
      </w:r>
    </w:p>
  </w:comment>
  <w:comment w:id="2" w:author="Kang Jiyoon" w:date="2021-09-23T20:27:00Z" w:initials="KJ">
    <w:p w14:paraId="45FDE573" w14:textId="74156553" w:rsidR="00D26274" w:rsidRDefault="00D26274">
      <w:pPr>
        <w:pStyle w:val="ab"/>
      </w:pPr>
      <w:r>
        <w:rPr>
          <w:rStyle w:val="aa"/>
        </w:rPr>
        <w:annotationRef/>
      </w:r>
      <w:r>
        <w:rPr>
          <w:rFonts w:hint="eastAsia"/>
        </w:rPr>
        <w:t>쓰긴</w:t>
      </w:r>
      <w:r>
        <w:rPr>
          <w:rFonts w:hint="eastAsia"/>
        </w:rPr>
        <w:t xml:space="preserve"> </w:t>
      </w:r>
      <w:r>
        <w:rPr>
          <w:rFonts w:hint="eastAsia"/>
        </w:rPr>
        <w:t>썼는데</w:t>
      </w:r>
      <w:r>
        <w:rPr>
          <w:rFonts w:hint="eastAsia"/>
        </w:rPr>
        <w:t xml:space="preserve"> </w:t>
      </w:r>
      <w:r>
        <w:rPr>
          <w:rFonts w:hint="eastAsia"/>
        </w:rPr>
        <w:t>이렇게</w:t>
      </w:r>
      <w:r>
        <w:rPr>
          <w:rFonts w:hint="eastAsia"/>
        </w:rPr>
        <w:t xml:space="preserve"> </w:t>
      </w:r>
      <w:proofErr w:type="gramStart"/>
      <w:r>
        <w:rPr>
          <w:rFonts w:hint="eastAsia"/>
        </w:rPr>
        <w:t>쓰는게</w:t>
      </w:r>
      <w:proofErr w:type="gramEnd"/>
      <w:r>
        <w:rPr>
          <w:rFonts w:hint="eastAsia"/>
        </w:rPr>
        <w:t xml:space="preserve"> </w:t>
      </w:r>
      <w:r>
        <w:rPr>
          <w:rFonts w:hint="eastAsia"/>
        </w:rPr>
        <w:t>맞나</w:t>
      </w:r>
      <w:r>
        <w:rPr>
          <w:rFonts w:hint="eastAsia"/>
        </w:rPr>
        <w:t xml:space="preserve"> </w:t>
      </w:r>
      <w:proofErr w:type="spellStart"/>
      <w:r>
        <w:rPr>
          <w:rFonts w:hint="eastAsia"/>
        </w:rPr>
        <w:t>모르겠네요ㅋㅋㅋ</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498847" w15:done="0"/>
  <w15:commentEx w15:paraId="70FCA8E2" w15:done="0"/>
  <w15:commentEx w15:paraId="45FDE573" w15:paraIdParent="70FCA8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1243" w16cex:dateUtc="2021-09-30T14:38:00Z"/>
  <w16cex:commentExtensible w16cex:durableId="24F3765B" w16cex:dateUtc="2021-09-21T01:06:00Z"/>
  <w16cex:commentExtensible w16cex:durableId="24F761BC" w16cex:dateUtc="2021-09-24T0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498847" w16cid:durableId="25001243"/>
  <w16cid:commentId w16cid:paraId="70FCA8E2" w16cid:durableId="24F3765B"/>
  <w16cid:commentId w16cid:paraId="45FDE573" w16cid:durableId="24F76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95D2A" w14:textId="77777777" w:rsidR="003F47A5" w:rsidRDefault="003F47A5" w:rsidP="000E58EF">
      <w:pPr>
        <w:spacing w:after="0" w:line="240" w:lineRule="auto"/>
      </w:pPr>
      <w:r>
        <w:separator/>
      </w:r>
    </w:p>
  </w:endnote>
  <w:endnote w:type="continuationSeparator" w:id="0">
    <w:p w14:paraId="177C3439" w14:textId="77777777" w:rsidR="003F47A5" w:rsidRDefault="003F47A5"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나눔명조">
    <w:altName w:val="바탕"/>
    <w:charset w:val="81"/>
    <w:family w:val="roman"/>
    <w:pitch w:val="variable"/>
    <w:sig w:usb0="800002A7" w:usb1="09D7FCFB" w:usb2="00000010"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함초롬돋움">
    <w:panose1 w:val="020B0604000101010101"/>
    <w:charset w:val="81"/>
    <w:family w:val="modern"/>
    <w:pitch w:val="variable"/>
    <w:sig w:usb0="F7002EFF" w:usb1="19DFFFFF" w:usb2="001BFDD7" w:usb3="00000000" w:csb0="001F007F" w:csb1="00000000"/>
  </w:font>
  <w:font w:name="MS Mincho">
    <w:altName w:val="ＭＳ 明朝"/>
    <w:panose1 w:val="02020609040205080304"/>
    <w:charset w:val="80"/>
    <w:family w:val="modern"/>
    <w:pitch w:val="fixed"/>
    <w:sig w:usb0="E00002FF" w:usb1="6AC7FDFB" w:usb2="08000012" w:usb3="00000000" w:csb0="0002009F" w:csb1="00000000"/>
  </w:font>
  <w:font w:name="바탕">
    <w:altName w:val="Batang"/>
    <w:panose1 w:val="02030600000101010101"/>
    <w:charset w:val="81"/>
    <w:family w:val="roman"/>
    <w:pitch w:val="variable"/>
    <w:sig w:usb0="B00002AF" w:usb1="69D77CFB" w:usb2="00000030" w:usb3="00000000" w:csb0="0008009F" w:csb1="00000000"/>
  </w:font>
  <w:font w:name="휴먼명조">
    <w:altName w:val="바탕"/>
    <w:panose1 w:val="00000000000000000000"/>
    <w:charset w:val="81"/>
    <w:family w:val="roman"/>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a4"/>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EBD20" w14:textId="77777777" w:rsidR="003F47A5" w:rsidRDefault="003F47A5" w:rsidP="000E58EF">
      <w:pPr>
        <w:spacing w:after="0" w:line="240" w:lineRule="auto"/>
      </w:pPr>
      <w:r>
        <w:separator/>
      </w:r>
    </w:p>
  </w:footnote>
  <w:footnote w:type="continuationSeparator" w:id="0">
    <w:p w14:paraId="068551EA" w14:textId="77777777" w:rsidR="003F47A5" w:rsidRDefault="003F47A5" w:rsidP="000E58EF">
      <w:pPr>
        <w:spacing w:after="0" w:line="240" w:lineRule="auto"/>
      </w:pPr>
      <w:r>
        <w:continuationSeparator/>
      </w:r>
    </w:p>
  </w:footnote>
  <w:footnote w:id="1">
    <w:p w14:paraId="31AB5C6C" w14:textId="7DD9A65B" w:rsidR="00646FFA" w:rsidRPr="00165BE8" w:rsidRDefault="00646FFA">
      <w:pPr>
        <w:pStyle w:val="a5"/>
        <w:rPr>
          <w:rFonts w:ascii="나눔명조" w:eastAsia="나눔명조" w:hAnsi="나눔명조"/>
          <w:lang w:eastAsia="ko-KR"/>
        </w:rPr>
      </w:pPr>
      <w:r w:rsidRPr="00165BE8">
        <w:rPr>
          <w:rStyle w:val="a6"/>
          <w:rFonts w:ascii="나눔명조" w:eastAsia="나눔명조" w:hAnsi="나눔명조"/>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47A30CD" w:rsidR="000A27D5" w:rsidRPr="000A27D5" w:rsidRDefault="000A27D5">
      <w:pPr>
        <w:pStyle w:val="a5"/>
        <w:rPr>
          <w:rFonts w:ascii="나눔명조" w:eastAsia="나눔명조" w:hAnsi="나눔명조"/>
          <w:lang w:eastAsia="ko-KR"/>
        </w:rPr>
      </w:pPr>
      <w:r w:rsidRPr="000A27D5">
        <w:rPr>
          <w:rStyle w:val="a6"/>
          <w:rFonts w:ascii="나눔명조" w:eastAsia="나눔명조" w:hAnsi="나눔명조"/>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w:t>
      </w:r>
      <w:proofErr w:type="spellStart"/>
      <w:r w:rsidRPr="001C34EA">
        <w:rPr>
          <w:rFonts w:ascii="나눔명조" w:eastAsia="나눔명조" w:hAnsi="나눔명조" w:hint="eastAsia"/>
          <w:sz w:val="18"/>
          <w:szCs w:val="18"/>
          <w:lang w:eastAsia="ko-KR"/>
        </w:rPr>
        <w:t>불신사회’로</w:t>
      </w:r>
      <w:proofErr w:type="spellEnd"/>
      <w:r w:rsidRPr="001C34EA">
        <w:rPr>
          <w:rFonts w:ascii="나눔명조" w:eastAsia="나눔명조" w:hAnsi="나눔명조" w:hint="eastAsia"/>
          <w:sz w:val="18"/>
          <w:szCs w:val="18"/>
          <w:lang w:eastAsia="ko-KR"/>
        </w:rPr>
        <w:t xml:space="preserve">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5B33D540" w:rsidR="003A3BE4" w:rsidRPr="003A3BE4" w:rsidRDefault="003A3BE4">
      <w:pPr>
        <w:pStyle w:val="a5"/>
        <w:rPr>
          <w:rFonts w:eastAsiaTheme="minorEastAsia"/>
          <w:lang w:eastAsia="ko-KR"/>
        </w:rPr>
      </w:pPr>
      <w:r>
        <w:rPr>
          <w:rStyle w:val="a6"/>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proofErr w:type="spellStart"/>
      <w:r w:rsidRPr="003A3BE4">
        <w:rPr>
          <w:rFonts w:ascii="나눔명조" w:eastAsia="나눔명조" w:hAnsi="나눔명조" w:hint="eastAsia"/>
          <w:sz w:val="18"/>
          <w:szCs w:val="18"/>
          <w:lang w:eastAsia="ko-KR"/>
        </w:rPr>
        <w:t>정성조</w:t>
      </w:r>
      <w:proofErr w:type="spellEnd"/>
      <w:r w:rsidRPr="003A3BE4">
        <w:rPr>
          <w:rFonts w:ascii="나눔명조" w:eastAsia="나눔명조" w:hAnsi="나눔명조" w:hint="eastAsia"/>
          <w:sz w:val="18"/>
          <w:szCs w:val="18"/>
          <w:lang w:eastAsia="ko-KR"/>
        </w:rPr>
        <w:t>,</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hyperlink r:id="rId1" w:history="1">
        <w:r w:rsidR="009F432E" w:rsidRPr="00391068">
          <w:rPr>
            <w:rStyle w:val="a7"/>
            <w:rFonts w:ascii="나눔명조" w:eastAsia="나눔명조" w:hAnsi="나눔명조"/>
            <w:sz w:val="18"/>
            <w:szCs w:val="18"/>
            <w:lang w:eastAsia="ko-KR"/>
          </w:rPr>
          <w:t>https://www.yna.co.kr/view/AKR20210306054000004</w:t>
        </w:r>
      </w:hyperlink>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진선우</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투덷이신문</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781DCC61" w14:textId="7841265A" w:rsidR="00265BC3" w:rsidRPr="00BC5C4A" w:rsidRDefault="00265BC3" w:rsidP="00BA350C">
      <w:pPr>
        <w:pStyle w:val="a5"/>
        <w:jc w:val="both"/>
        <w:rPr>
          <w:rFonts w:eastAsiaTheme="minorEastAsia"/>
          <w:lang w:eastAsia="ko-KR"/>
        </w:rPr>
      </w:pPr>
      <w:r w:rsidRPr="00BC5C4A">
        <w:rPr>
          <w:rStyle w:val="a6"/>
        </w:rPr>
        <w:footnoteRef/>
      </w:r>
      <w:r w:rsidR="001512ED" w:rsidRPr="00BC5C4A">
        <w:rPr>
          <w:rFonts w:ascii="맑은 고딕" w:eastAsia="맑은 고딕" w:hAnsi="맑은 고딕" w:cs="맑은 고딕"/>
          <w:sz w:val="18"/>
          <w:szCs w:val="18"/>
          <w:lang w:eastAsia="ko-KR"/>
        </w:rPr>
        <w:t xml:space="preserve"> </w:t>
      </w:r>
      <w:r w:rsidR="008B4F6D" w:rsidRPr="00BC5C4A">
        <w:rPr>
          <w:rFonts w:ascii="맑은 고딕" w:eastAsia="맑은 고딕" w:hAnsi="맑은 고딕" w:cs="맑은 고딕" w:hint="eastAsia"/>
          <w:sz w:val="18"/>
          <w:szCs w:val="18"/>
          <w:lang w:eastAsia="ko-KR"/>
        </w:rPr>
        <w:t>본 연구 역시 이론적 기대에 근거하여 공공봉사동기 측정에 가장 적합하다고 판단된 한가지 항목만을 취사선택하였으나,</w:t>
      </w:r>
      <w:r w:rsidR="008B4F6D" w:rsidRPr="00BC5C4A">
        <w:rPr>
          <w:rFonts w:ascii="맑은 고딕" w:eastAsia="맑은 고딕" w:hAnsi="맑은 고딕" w:cs="맑은 고딕"/>
          <w:sz w:val="18"/>
          <w:szCs w:val="18"/>
          <w:lang w:eastAsia="ko-KR"/>
        </w:rPr>
        <w:t xml:space="preserve"> </w:t>
      </w:r>
      <w:r w:rsidR="005C0602" w:rsidRPr="00BC5C4A">
        <w:rPr>
          <w:rFonts w:ascii="맑은 고딕" w:eastAsia="맑은 고딕" w:hAnsi="맑은 고딕" w:cs="맑은 고딕" w:hint="eastAsia"/>
          <w:sz w:val="18"/>
          <w:szCs w:val="18"/>
          <w:lang w:eastAsia="ko-KR"/>
        </w:rPr>
        <w:t>강건성(</w:t>
      </w:r>
      <w:r w:rsidR="005C0602" w:rsidRPr="00BC5C4A">
        <w:rPr>
          <w:rFonts w:ascii="맑은 고딕" w:eastAsia="맑은 고딕" w:hAnsi="맑은 고딕" w:cs="맑은 고딕"/>
          <w:sz w:val="18"/>
          <w:szCs w:val="18"/>
          <w:lang w:eastAsia="ko-KR"/>
        </w:rPr>
        <w:t>robustness)</w:t>
      </w:r>
      <w:r w:rsidR="001512ED" w:rsidRPr="00BC5C4A">
        <w:rPr>
          <w:rFonts w:ascii="맑은 고딕" w:eastAsia="맑은 고딕" w:hAnsi="맑은 고딕" w:cs="맑은 고딕"/>
          <w:sz w:val="18"/>
          <w:szCs w:val="18"/>
          <w:lang w:eastAsia="ko-KR"/>
        </w:rPr>
        <w:t xml:space="preserve"> </w:t>
      </w:r>
      <w:r w:rsidR="001512ED" w:rsidRPr="00BC5C4A">
        <w:rPr>
          <w:rFonts w:ascii="맑은 고딕" w:eastAsia="맑은 고딕" w:hAnsi="맑은 고딕" w:cs="맑은 고딕" w:hint="eastAsia"/>
          <w:sz w:val="18"/>
          <w:szCs w:val="18"/>
          <w:lang w:eastAsia="ko-KR"/>
        </w:rPr>
        <w:t xml:space="preserve">검정을 </w:t>
      </w:r>
      <w:r w:rsidR="005C0602" w:rsidRPr="00BC5C4A">
        <w:rPr>
          <w:rFonts w:ascii="맑은 고딕" w:eastAsia="맑은 고딕" w:hAnsi="맑은 고딕" w:cs="맑은 고딕" w:hint="eastAsia"/>
          <w:sz w:val="18"/>
          <w:szCs w:val="18"/>
          <w:lang w:eastAsia="ko-KR"/>
        </w:rPr>
        <w:t>위해</w:t>
      </w:r>
      <w:r w:rsidR="008B4F6D" w:rsidRPr="00BC5C4A">
        <w:rPr>
          <w:rFonts w:ascii="맑은 고딕" w:eastAsia="맑은 고딕" w:hAnsi="맑은 고딕" w:cs="맑은 고딕"/>
          <w:sz w:val="18"/>
          <w:szCs w:val="18"/>
          <w:lang w:eastAsia="ko-KR"/>
        </w:rPr>
        <w:t xml:space="preserve"> </w:t>
      </w:r>
      <w:r w:rsidR="008B4F6D" w:rsidRPr="00BC5C4A">
        <w:rPr>
          <w:rFonts w:ascii="맑은 고딕" w:eastAsia="맑은 고딕" w:hAnsi="맑은 고딕" w:cs="맑은 고딕" w:hint="eastAsia"/>
          <w:sz w:val="18"/>
          <w:szCs w:val="18"/>
          <w:lang w:eastAsia="ko-KR"/>
        </w:rPr>
        <w:t>여타 항목을 각기 활용하여 동일한 모델을 경험적으로 분석하였다.</w:t>
      </w:r>
      <w:r w:rsidR="008B4F6D" w:rsidRPr="00BC5C4A">
        <w:rPr>
          <w:rFonts w:ascii="맑은 고딕" w:eastAsia="맑은 고딕" w:hAnsi="맑은 고딕" w:cs="맑은 고딕"/>
          <w:sz w:val="18"/>
          <w:szCs w:val="18"/>
          <w:lang w:eastAsia="ko-KR"/>
        </w:rPr>
        <w:t xml:space="preserve"> </w:t>
      </w:r>
      <w:r w:rsidR="005C0602" w:rsidRPr="00BC5C4A">
        <w:rPr>
          <w:rFonts w:eastAsiaTheme="minorEastAsia" w:hint="eastAsia"/>
          <w:sz w:val="18"/>
          <w:szCs w:val="18"/>
          <w:lang w:eastAsia="ko-KR"/>
        </w:rPr>
        <w:t>위</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변수들을</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각각</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종속변수로</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하여</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본</w:t>
      </w:r>
      <w:r w:rsidR="005C0602" w:rsidRPr="00BC5C4A">
        <w:rPr>
          <w:rFonts w:eastAsiaTheme="minorEastAsia"/>
          <w:sz w:val="18"/>
          <w:szCs w:val="18"/>
          <w:lang w:eastAsia="ko-KR"/>
        </w:rPr>
        <w:t xml:space="preserve"> </w:t>
      </w:r>
      <w:r w:rsidR="005C0602" w:rsidRPr="00BC5C4A">
        <w:rPr>
          <w:rFonts w:eastAsiaTheme="minorEastAsia" w:hint="eastAsia"/>
          <w:sz w:val="18"/>
          <w:szCs w:val="18"/>
          <w:lang w:eastAsia="ko-KR"/>
        </w:rPr>
        <w:t>연구에서</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활용한</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네</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가지</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모델을</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동일하게</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활용하여</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분석한</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결과</w:t>
      </w:r>
      <w:r w:rsidR="005C0602" w:rsidRPr="00BC5C4A">
        <w:rPr>
          <w:rFonts w:eastAsiaTheme="minorEastAsia" w:hint="eastAsia"/>
          <w:sz w:val="18"/>
          <w:szCs w:val="18"/>
          <w:lang w:eastAsia="ko-KR"/>
        </w:rPr>
        <w:t>,</w:t>
      </w:r>
      <w:r w:rsidR="005C0602" w:rsidRPr="00BC5C4A">
        <w:rPr>
          <w:rFonts w:eastAsiaTheme="minorEastAsia"/>
          <w:sz w:val="18"/>
          <w:szCs w:val="18"/>
          <w:lang w:eastAsia="ko-KR"/>
        </w:rPr>
        <w:t xml:space="preserve"> </w:t>
      </w:r>
      <w:proofErr w:type="spellStart"/>
      <w:r w:rsidR="005C0602" w:rsidRPr="00BC5C4A">
        <w:rPr>
          <w:rFonts w:eastAsiaTheme="minorEastAsia" w:hint="eastAsia"/>
          <w:sz w:val="18"/>
          <w:szCs w:val="18"/>
          <w:lang w:eastAsia="ko-KR"/>
        </w:rPr>
        <w:t>계수값</w:t>
      </w:r>
      <w:proofErr w:type="spellEnd"/>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차이만</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있을</w:t>
      </w:r>
      <w:r w:rsidR="005C0602" w:rsidRPr="00BC5C4A">
        <w:rPr>
          <w:rFonts w:eastAsiaTheme="minorEastAsia" w:hint="eastAsia"/>
          <w:sz w:val="18"/>
          <w:szCs w:val="18"/>
          <w:lang w:eastAsia="ko-KR"/>
        </w:rPr>
        <w:t xml:space="preserve"> </w:t>
      </w:r>
      <w:r w:rsidR="005C0602" w:rsidRPr="00BC5C4A">
        <w:rPr>
          <w:rFonts w:eastAsiaTheme="minorEastAsia" w:hint="eastAsia"/>
          <w:sz w:val="18"/>
          <w:szCs w:val="18"/>
          <w:lang w:eastAsia="ko-KR"/>
        </w:rPr>
        <w:t>뿐</w:t>
      </w:r>
      <w:r w:rsidR="005C0602" w:rsidRPr="00BC5C4A">
        <w:rPr>
          <w:rFonts w:eastAsiaTheme="minorEastAsia" w:hint="eastAsia"/>
          <w:sz w:val="18"/>
          <w:szCs w:val="18"/>
          <w:lang w:eastAsia="ko-KR"/>
        </w:rPr>
        <w:t>,</w:t>
      </w:r>
      <w:r w:rsidR="005C0602" w:rsidRPr="00BC5C4A">
        <w:rPr>
          <w:rFonts w:eastAsiaTheme="minorEastAsia"/>
          <w:sz w:val="18"/>
          <w:szCs w:val="18"/>
          <w:lang w:eastAsia="ko-KR"/>
        </w:rPr>
        <w:t xml:space="preserve"> </w:t>
      </w:r>
      <w:r w:rsidR="005C0602" w:rsidRPr="00BC5C4A">
        <w:rPr>
          <w:rFonts w:eastAsiaTheme="minorEastAsia" w:hint="eastAsia"/>
          <w:sz w:val="18"/>
          <w:szCs w:val="18"/>
          <w:lang w:eastAsia="ko-KR"/>
        </w:rPr>
        <w:t>방향성과</w:t>
      </w:r>
      <w:r w:rsidR="005C0602" w:rsidRPr="00BC5C4A">
        <w:rPr>
          <w:rFonts w:eastAsiaTheme="minorEastAsia" w:hint="eastAsia"/>
          <w:sz w:val="18"/>
          <w:szCs w:val="18"/>
          <w:lang w:eastAsia="ko-KR"/>
        </w:rPr>
        <w:t xml:space="preserve"> </w:t>
      </w:r>
      <w:r w:rsidR="00BA350C" w:rsidRPr="00BC5C4A">
        <w:rPr>
          <w:rFonts w:eastAsiaTheme="minorEastAsia" w:hint="eastAsia"/>
          <w:sz w:val="18"/>
          <w:szCs w:val="18"/>
          <w:lang w:eastAsia="ko-KR"/>
        </w:rPr>
        <w:t>통계적</w:t>
      </w:r>
      <w:r w:rsidR="00BA350C" w:rsidRPr="00BC5C4A">
        <w:rPr>
          <w:rFonts w:eastAsiaTheme="minorEastAsia" w:hint="eastAsia"/>
          <w:sz w:val="18"/>
          <w:szCs w:val="18"/>
          <w:lang w:eastAsia="ko-KR"/>
        </w:rPr>
        <w:t xml:space="preserve"> </w:t>
      </w:r>
      <w:r w:rsidR="00BA350C" w:rsidRPr="00BC5C4A">
        <w:rPr>
          <w:rFonts w:eastAsiaTheme="minorEastAsia" w:hint="eastAsia"/>
          <w:sz w:val="18"/>
          <w:szCs w:val="18"/>
          <w:lang w:eastAsia="ko-KR"/>
        </w:rPr>
        <w:t>유의성은</w:t>
      </w:r>
      <w:r w:rsidR="00BA350C" w:rsidRPr="00BC5C4A">
        <w:rPr>
          <w:rFonts w:eastAsiaTheme="minorEastAsia" w:hint="eastAsia"/>
          <w:sz w:val="18"/>
          <w:szCs w:val="18"/>
          <w:lang w:eastAsia="ko-KR"/>
        </w:rPr>
        <w:t xml:space="preserve"> </w:t>
      </w:r>
      <w:r w:rsidR="00BA350C" w:rsidRPr="00BC5C4A">
        <w:rPr>
          <w:rFonts w:eastAsiaTheme="minorEastAsia" w:hint="eastAsia"/>
          <w:sz w:val="18"/>
          <w:szCs w:val="18"/>
          <w:lang w:eastAsia="ko-KR"/>
        </w:rPr>
        <w:t>본</w:t>
      </w:r>
      <w:r w:rsidR="00BA350C" w:rsidRPr="00BC5C4A">
        <w:rPr>
          <w:rFonts w:eastAsiaTheme="minorEastAsia" w:hint="eastAsia"/>
          <w:sz w:val="18"/>
          <w:szCs w:val="18"/>
          <w:lang w:eastAsia="ko-KR"/>
        </w:rPr>
        <w:t xml:space="preserve"> </w:t>
      </w:r>
      <w:r w:rsidR="00BA350C" w:rsidRPr="00BC5C4A">
        <w:rPr>
          <w:rFonts w:eastAsiaTheme="minorEastAsia" w:hint="eastAsia"/>
          <w:sz w:val="18"/>
          <w:szCs w:val="18"/>
          <w:lang w:eastAsia="ko-KR"/>
        </w:rPr>
        <w:t>연구의</w:t>
      </w:r>
      <w:r w:rsidR="00BA350C" w:rsidRPr="00BC5C4A">
        <w:rPr>
          <w:rFonts w:eastAsiaTheme="minorEastAsia" w:hint="eastAsia"/>
          <w:sz w:val="18"/>
          <w:szCs w:val="18"/>
          <w:lang w:eastAsia="ko-KR"/>
        </w:rPr>
        <w:t xml:space="preserve"> </w:t>
      </w:r>
      <w:r w:rsidR="00BA350C" w:rsidRPr="00BC5C4A">
        <w:rPr>
          <w:rFonts w:eastAsiaTheme="minorEastAsia" w:hint="eastAsia"/>
          <w:sz w:val="18"/>
          <w:szCs w:val="18"/>
          <w:lang w:eastAsia="ko-KR"/>
        </w:rPr>
        <w:t>분석</w:t>
      </w:r>
      <w:r w:rsidR="00BA350C" w:rsidRPr="00BC5C4A">
        <w:rPr>
          <w:rFonts w:eastAsiaTheme="minorEastAsia" w:hint="eastAsia"/>
          <w:sz w:val="18"/>
          <w:szCs w:val="18"/>
          <w:lang w:eastAsia="ko-KR"/>
        </w:rPr>
        <w:t xml:space="preserve"> </w:t>
      </w:r>
      <w:r w:rsidR="00BA350C" w:rsidRPr="00BC5C4A">
        <w:rPr>
          <w:rFonts w:eastAsiaTheme="minorEastAsia" w:hint="eastAsia"/>
          <w:sz w:val="18"/>
          <w:szCs w:val="18"/>
          <w:lang w:eastAsia="ko-KR"/>
        </w:rPr>
        <w:t>결과와</w:t>
      </w:r>
      <w:r w:rsidR="00BA350C" w:rsidRPr="00BC5C4A">
        <w:rPr>
          <w:rFonts w:eastAsiaTheme="minorEastAsia" w:hint="eastAsia"/>
          <w:sz w:val="18"/>
          <w:szCs w:val="18"/>
          <w:lang w:eastAsia="ko-KR"/>
        </w:rPr>
        <w:t xml:space="preserve"> </w:t>
      </w:r>
      <w:r w:rsidR="00BA350C" w:rsidRPr="00BC5C4A">
        <w:rPr>
          <w:rFonts w:eastAsiaTheme="minorEastAsia" w:hint="eastAsia"/>
          <w:sz w:val="18"/>
          <w:szCs w:val="18"/>
          <w:lang w:eastAsia="ko-KR"/>
        </w:rPr>
        <w:t>동일</w:t>
      </w:r>
      <w:r w:rsidR="008B4F6D" w:rsidRPr="00BC5C4A">
        <w:rPr>
          <w:rFonts w:eastAsiaTheme="minorEastAsia" w:hint="eastAsia"/>
          <w:sz w:val="18"/>
          <w:szCs w:val="18"/>
          <w:lang w:eastAsia="ko-KR"/>
        </w:rPr>
        <w:t>하였다</w:t>
      </w:r>
      <w:r w:rsidR="008B4F6D" w:rsidRPr="00BC5C4A">
        <w:rPr>
          <w:rFonts w:eastAsiaTheme="minorEastAsia" w:hint="eastAsia"/>
          <w:sz w:val="18"/>
          <w:szCs w:val="18"/>
          <w:lang w:eastAsia="ko-K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박 상훈">
    <w15:presenceInfo w15:providerId="Windows Live" w15:userId="1bf8d786ee04d9e7"/>
  </w15:person>
  <w15:person w15:author="Kang Jiyoon">
    <w15:presenceInfo w15:providerId="Windows Live" w15:userId="a83345ef98ad6c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NKgFADX20NstAAAA"/>
  </w:docVars>
  <w:rsids>
    <w:rsidRoot w:val="00806212"/>
    <w:rsid w:val="00012453"/>
    <w:rsid w:val="00013304"/>
    <w:rsid w:val="00015997"/>
    <w:rsid w:val="0001735E"/>
    <w:rsid w:val="000270E5"/>
    <w:rsid w:val="00032D15"/>
    <w:rsid w:val="00037B39"/>
    <w:rsid w:val="000430DB"/>
    <w:rsid w:val="00045CAE"/>
    <w:rsid w:val="00047B78"/>
    <w:rsid w:val="0005167B"/>
    <w:rsid w:val="00055D95"/>
    <w:rsid w:val="00060579"/>
    <w:rsid w:val="00064654"/>
    <w:rsid w:val="000666B8"/>
    <w:rsid w:val="00066F70"/>
    <w:rsid w:val="00067692"/>
    <w:rsid w:val="00070208"/>
    <w:rsid w:val="0007360D"/>
    <w:rsid w:val="00077335"/>
    <w:rsid w:val="00084079"/>
    <w:rsid w:val="00084FA8"/>
    <w:rsid w:val="00086D63"/>
    <w:rsid w:val="00095D61"/>
    <w:rsid w:val="000A04B1"/>
    <w:rsid w:val="000A205C"/>
    <w:rsid w:val="000A27D5"/>
    <w:rsid w:val="000A6C09"/>
    <w:rsid w:val="000B2D5A"/>
    <w:rsid w:val="000D0139"/>
    <w:rsid w:val="000D35A9"/>
    <w:rsid w:val="000D51AB"/>
    <w:rsid w:val="000E0CED"/>
    <w:rsid w:val="000E2767"/>
    <w:rsid w:val="000E29FB"/>
    <w:rsid w:val="000E58EF"/>
    <w:rsid w:val="000E69C2"/>
    <w:rsid w:val="000E6D8D"/>
    <w:rsid w:val="000E7092"/>
    <w:rsid w:val="000F2CDF"/>
    <w:rsid w:val="000F568A"/>
    <w:rsid w:val="000F72D6"/>
    <w:rsid w:val="00100A08"/>
    <w:rsid w:val="00101215"/>
    <w:rsid w:val="00101922"/>
    <w:rsid w:val="001024D9"/>
    <w:rsid w:val="00106AD7"/>
    <w:rsid w:val="00107468"/>
    <w:rsid w:val="001118BB"/>
    <w:rsid w:val="00122A90"/>
    <w:rsid w:val="0012321B"/>
    <w:rsid w:val="00123C8E"/>
    <w:rsid w:val="00130C0C"/>
    <w:rsid w:val="0013174F"/>
    <w:rsid w:val="00134135"/>
    <w:rsid w:val="00134484"/>
    <w:rsid w:val="001345A4"/>
    <w:rsid w:val="00140FA2"/>
    <w:rsid w:val="00141AB6"/>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9D7"/>
    <w:rsid w:val="001B5B15"/>
    <w:rsid w:val="001B79FA"/>
    <w:rsid w:val="001C1125"/>
    <w:rsid w:val="001C34EA"/>
    <w:rsid w:val="001C7605"/>
    <w:rsid w:val="001D2796"/>
    <w:rsid w:val="001D51F4"/>
    <w:rsid w:val="001E49C8"/>
    <w:rsid w:val="001E7403"/>
    <w:rsid w:val="001F4C01"/>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5192B"/>
    <w:rsid w:val="00251A7E"/>
    <w:rsid w:val="00255367"/>
    <w:rsid w:val="00255DB9"/>
    <w:rsid w:val="00256219"/>
    <w:rsid w:val="00257A4C"/>
    <w:rsid w:val="002606C8"/>
    <w:rsid w:val="00260A5C"/>
    <w:rsid w:val="00261A3A"/>
    <w:rsid w:val="00265BC3"/>
    <w:rsid w:val="00266347"/>
    <w:rsid w:val="00273A1E"/>
    <w:rsid w:val="002761A1"/>
    <w:rsid w:val="002824B4"/>
    <w:rsid w:val="002849AA"/>
    <w:rsid w:val="00285325"/>
    <w:rsid w:val="00287F31"/>
    <w:rsid w:val="00292A32"/>
    <w:rsid w:val="00294A14"/>
    <w:rsid w:val="00294D4F"/>
    <w:rsid w:val="00296A49"/>
    <w:rsid w:val="002A29B6"/>
    <w:rsid w:val="002A75CA"/>
    <w:rsid w:val="002B42F2"/>
    <w:rsid w:val="002B58FA"/>
    <w:rsid w:val="002B7B68"/>
    <w:rsid w:val="002B7EE6"/>
    <w:rsid w:val="002D0104"/>
    <w:rsid w:val="002D3FA3"/>
    <w:rsid w:val="002E556E"/>
    <w:rsid w:val="002E7BF0"/>
    <w:rsid w:val="002F4584"/>
    <w:rsid w:val="00302307"/>
    <w:rsid w:val="00303BE4"/>
    <w:rsid w:val="00305A05"/>
    <w:rsid w:val="00305F11"/>
    <w:rsid w:val="003073EC"/>
    <w:rsid w:val="00310178"/>
    <w:rsid w:val="00310C42"/>
    <w:rsid w:val="00314626"/>
    <w:rsid w:val="0031496E"/>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358B"/>
    <w:rsid w:val="00384C06"/>
    <w:rsid w:val="00394EF0"/>
    <w:rsid w:val="00395DDC"/>
    <w:rsid w:val="003977DF"/>
    <w:rsid w:val="003A0E51"/>
    <w:rsid w:val="003A12BC"/>
    <w:rsid w:val="003A22EC"/>
    <w:rsid w:val="003A3BE4"/>
    <w:rsid w:val="003A5175"/>
    <w:rsid w:val="003A5907"/>
    <w:rsid w:val="003A5A60"/>
    <w:rsid w:val="003B4456"/>
    <w:rsid w:val="003B6363"/>
    <w:rsid w:val="003B76B3"/>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47A5"/>
    <w:rsid w:val="003F608A"/>
    <w:rsid w:val="003F70B4"/>
    <w:rsid w:val="004039F5"/>
    <w:rsid w:val="0041086E"/>
    <w:rsid w:val="004114AD"/>
    <w:rsid w:val="004130B5"/>
    <w:rsid w:val="00415296"/>
    <w:rsid w:val="00415B31"/>
    <w:rsid w:val="00421D4A"/>
    <w:rsid w:val="00422A2F"/>
    <w:rsid w:val="004277B6"/>
    <w:rsid w:val="00433BCA"/>
    <w:rsid w:val="00435B73"/>
    <w:rsid w:val="00435D8A"/>
    <w:rsid w:val="0043611D"/>
    <w:rsid w:val="00436135"/>
    <w:rsid w:val="00437B8E"/>
    <w:rsid w:val="0044134D"/>
    <w:rsid w:val="00442985"/>
    <w:rsid w:val="004535E8"/>
    <w:rsid w:val="004545B7"/>
    <w:rsid w:val="00455947"/>
    <w:rsid w:val="004601E9"/>
    <w:rsid w:val="00461E78"/>
    <w:rsid w:val="004627D4"/>
    <w:rsid w:val="004639EC"/>
    <w:rsid w:val="00464FFA"/>
    <w:rsid w:val="00465FAF"/>
    <w:rsid w:val="00466F2E"/>
    <w:rsid w:val="004722DB"/>
    <w:rsid w:val="004733B7"/>
    <w:rsid w:val="0047501E"/>
    <w:rsid w:val="004773D8"/>
    <w:rsid w:val="00480373"/>
    <w:rsid w:val="00481ECD"/>
    <w:rsid w:val="00482B1E"/>
    <w:rsid w:val="00487680"/>
    <w:rsid w:val="004933CC"/>
    <w:rsid w:val="004949A6"/>
    <w:rsid w:val="004A2A37"/>
    <w:rsid w:val="004A2C8B"/>
    <w:rsid w:val="004A6D27"/>
    <w:rsid w:val="004B08DE"/>
    <w:rsid w:val="004B1103"/>
    <w:rsid w:val="004C0BA4"/>
    <w:rsid w:val="004C2830"/>
    <w:rsid w:val="004C2C0F"/>
    <w:rsid w:val="004C3AA4"/>
    <w:rsid w:val="004C408C"/>
    <w:rsid w:val="004C491D"/>
    <w:rsid w:val="004D0F50"/>
    <w:rsid w:val="004D10E8"/>
    <w:rsid w:val="004D452C"/>
    <w:rsid w:val="004E0EB4"/>
    <w:rsid w:val="004E43B6"/>
    <w:rsid w:val="004E65E9"/>
    <w:rsid w:val="004E66D4"/>
    <w:rsid w:val="004E69F6"/>
    <w:rsid w:val="004F0B1C"/>
    <w:rsid w:val="004F1444"/>
    <w:rsid w:val="004F5C9C"/>
    <w:rsid w:val="004F70F9"/>
    <w:rsid w:val="00500E34"/>
    <w:rsid w:val="00501DCA"/>
    <w:rsid w:val="00503FA7"/>
    <w:rsid w:val="00506CB0"/>
    <w:rsid w:val="005109A8"/>
    <w:rsid w:val="00511B35"/>
    <w:rsid w:val="005121E5"/>
    <w:rsid w:val="005176D1"/>
    <w:rsid w:val="00517F41"/>
    <w:rsid w:val="0052272A"/>
    <w:rsid w:val="0052464A"/>
    <w:rsid w:val="00526637"/>
    <w:rsid w:val="00530DCF"/>
    <w:rsid w:val="005328FE"/>
    <w:rsid w:val="00533EE9"/>
    <w:rsid w:val="00536468"/>
    <w:rsid w:val="005370FC"/>
    <w:rsid w:val="005416C8"/>
    <w:rsid w:val="00541892"/>
    <w:rsid w:val="00541A09"/>
    <w:rsid w:val="0054331C"/>
    <w:rsid w:val="005534F5"/>
    <w:rsid w:val="00554AA8"/>
    <w:rsid w:val="00555C50"/>
    <w:rsid w:val="0055642A"/>
    <w:rsid w:val="005570A8"/>
    <w:rsid w:val="005577A5"/>
    <w:rsid w:val="00560ABF"/>
    <w:rsid w:val="00562E8C"/>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C0602"/>
    <w:rsid w:val="005C4FB7"/>
    <w:rsid w:val="005D11FC"/>
    <w:rsid w:val="005D16BE"/>
    <w:rsid w:val="005D35F7"/>
    <w:rsid w:val="005D3E04"/>
    <w:rsid w:val="005D4199"/>
    <w:rsid w:val="005D612E"/>
    <w:rsid w:val="005E168A"/>
    <w:rsid w:val="005E3844"/>
    <w:rsid w:val="005E4888"/>
    <w:rsid w:val="005E6C73"/>
    <w:rsid w:val="005E773A"/>
    <w:rsid w:val="005F2254"/>
    <w:rsid w:val="00600697"/>
    <w:rsid w:val="006050B4"/>
    <w:rsid w:val="00605344"/>
    <w:rsid w:val="006057B8"/>
    <w:rsid w:val="006057D0"/>
    <w:rsid w:val="006063FE"/>
    <w:rsid w:val="00610C41"/>
    <w:rsid w:val="00611611"/>
    <w:rsid w:val="00613E8F"/>
    <w:rsid w:val="00620695"/>
    <w:rsid w:val="00620DBD"/>
    <w:rsid w:val="00621B8C"/>
    <w:rsid w:val="00626E94"/>
    <w:rsid w:val="0063139A"/>
    <w:rsid w:val="00633FBC"/>
    <w:rsid w:val="006344C8"/>
    <w:rsid w:val="0063573A"/>
    <w:rsid w:val="00635DA2"/>
    <w:rsid w:val="00636696"/>
    <w:rsid w:val="00637B2B"/>
    <w:rsid w:val="00641315"/>
    <w:rsid w:val="00641B57"/>
    <w:rsid w:val="00642398"/>
    <w:rsid w:val="00643DE7"/>
    <w:rsid w:val="00645722"/>
    <w:rsid w:val="00646164"/>
    <w:rsid w:val="006461AD"/>
    <w:rsid w:val="00646FFA"/>
    <w:rsid w:val="00647814"/>
    <w:rsid w:val="00651267"/>
    <w:rsid w:val="00653C2C"/>
    <w:rsid w:val="00653C75"/>
    <w:rsid w:val="00655FAE"/>
    <w:rsid w:val="00663F0E"/>
    <w:rsid w:val="006666A8"/>
    <w:rsid w:val="00670F27"/>
    <w:rsid w:val="006775C7"/>
    <w:rsid w:val="00677F47"/>
    <w:rsid w:val="006802FD"/>
    <w:rsid w:val="006827FB"/>
    <w:rsid w:val="00682CF8"/>
    <w:rsid w:val="00683C78"/>
    <w:rsid w:val="006841AD"/>
    <w:rsid w:val="00686573"/>
    <w:rsid w:val="0069031C"/>
    <w:rsid w:val="006929FA"/>
    <w:rsid w:val="0069361F"/>
    <w:rsid w:val="0069425F"/>
    <w:rsid w:val="00694BC3"/>
    <w:rsid w:val="0069598C"/>
    <w:rsid w:val="006A2C1F"/>
    <w:rsid w:val="006A570E"/>
    <w:rsid w:val="006A622C"/>
    <w:rsid w:val="006B4B86"/>
    <w:rsid w:val="006B6871"/>
    <w:rsid w:val="006D0700"/>
    <w:rsid w:val="006D39C5"/>
    <w:rsid w:val="006D64AC"/>
    <w:rsid w:val="006D7F79"/>
    <w:rsid w:val="006E151A"/>
    <w:rsid w:val="006E1ED1"/>
    <w:rsid w:val="006E2B25"/>
    <w:rsid w:val="006E4F2F"/>
    <w:rsid w:val="006E569D"/>
    <w:rsid w:val="006F30D1"/>
    <w:rsid w:val="00701578"/>
    <w:rsid w:val="00702184"/>
    <w:rsid w:val="00702A39"/>
    <w:rsid w:val="007033E1"/>
    <w:rsid w:val="00705DFE"/>
    <w:rsid w:val="007152A5"/>
    <w:rsid w:val="007202B6"/>
    <w:rsid w:val="00721768"/>
    <w:rsid w:val="00723373"/>
    <w:rsid w:val="00724FEE"/>
    <w:rsid w:val="0072547C"/>
    <w:rsid w:val="00726C1F"/>
    <w:rsid w:val="00726EE5"/>
    <w:rsid w:val="00730057"/>
    <w:rsid w:val="00735C04"/>
    <w:rsid w:val="007362A5"/>
    <w:rsid w:val="0073636F"/>
    <w:rsid w:val="007418C8"/>
    <w:rsid w:val="00742181"/>
    <w:rsid w:val="00745497"/>
    <w:rsid w:val="00747109"/>
    <w:rsid w:val="00750801"/>
    <w:rsid w:val="00752495"/>
    <w:rsid w:val="00754076"/>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6D03"/>
    <w:rsid w:val="00797498"/>
    <w:rsid w:val="007A301A"/>
    <w:rsid w:val="007A64B3"/>
    <w:rsid w:val="007A792A"/>
    <w:rsid w:val="007B11F4"/>
    <w:rsid w:val="007B2F5C"/>
    <w:rsid w:val="007B3BFC"/>
    <w:rsid w:val="007B7E95"/>
    <w:rsid w:val="007C0358"/>
    <w:rsid w:val="007C12C9"/>
    <w:rsid w:val="007C3134"/>
    <w:rsid w:val="007D0A6E"/>
    <w:rsid w:val="007D480D"/>
    <w:rsid w:val="007E75AB"/>
    <w:rsid w:val="007F4579"/>
    <w:rsid w:val="007F5861"/>
    <w:rsid w:val="007F5BCD"/>
    <w:rsid w:val="00806212"/>
    <w:rsid w:val="0080678F"/>
    <w:rsid w:val="00806DDB"/>
    <w:rsid w:val="00812338"/>
    <w:rsid w:val="00812626"/>
    <w:rsid w:val="00820DAE"/>
    <w:rsid w:val="00822D5C"/>
    <w:rsid w:val="0082411C"/>
    <w:rsid w:val="0082519F"/>
    <w:rsid w:val="00832737"/>
    <w:rsid w:val="0083369C"/>
    <w:rsid w:val="00833B5E"/>
    <w:rsid w:val="00834FBD"/>
    <w:rsid w:val="00846F74"/>
    <w:rsid w:val="00850260"/>
    <w:rsid w:val="00850687"/>
    <w:rsid w:val="00850C74"/>
    <w:rsid w:val="00851820"/>
    <w:rsid w:val="00854702"/>
    <w:rsid w:val="008551C3"/>
    <w:rsid w:val="00855CB2"/>
    <w:rsid w:val="00857CBB"/>
    <w:rsid w:val="008619DF"/>
    <w:rsid w:val="00862A1B"/>
    <w:rsid w:val="00862ED7"/>
    <w:rsid w:val="00863CE1"/>
    <w:rsid w:val="00866673"/>
    <w:rsid w:val="00871405"/>
    <w:rsid w:val="00871434"/>
    <w:rsid w:val="00877ADD"/>
    <w:rsid w:val="00880D2E"/>
    <w:rsid w:val="00881C3F"/>
    <w:rsid w:val="00884D9F"/>
    <w:rsid w:val="00885B6E"/>
    <w:rsid w:val="00885C1C"/>
    <w:rsid w:val="00887802"/>
    <w:rsid w:val="0089004C"/>
    <w:rsid w:val="00897976"/>
    <w:rsid w:val="008A1050"/>
    <w:rsid w:val="008A315A"/>
    <w:rsid w:val="008B338D"/>
    <w:rsid w:val="008B4F6D"/>
    <w:rsid w:val="008B6616"/>
    <w:rsid w:val="008B7385"/>
    <w:rsid w:val="008B7E43"/>
    <w:rsid w:val="008C09DB"/>
    <w:rsid w:val="008C5C2D"/>
    <w:rsid w:val="008D02CD"/>
    <w:rsid w:val="008D6642"/>
    <w:rsid w:val="008D67D6"/>
    <w:rsid w:val="008E07A4"/>
    <w:rsid w:val="008E13F1"/>
    <w:rsid w:val="008E1FE6"/>
    <w:rsid w:val="008E324D"/>
    <w:rsid w:val="008E5E08"/>
    <w:rsid w:val="008F614B"/>
    <w:rsid w:val="008F6B4A"/>
    <w:rsid w:val="00906FD9"/>
    <w:rsid w:val="009113DE"/>
    <w:rsid w:val="0091165B"/>
    <w:rsid w:val="0092404D"/>
    <w:rsid w:val="00924371"/>
    <w:rsid w:val="00925EC2"/>
    <w:rsid w:val="009347B2"/>
    <w:rsid w:val="00937726"/>
    <w:rsid w:val="009463D0"/>
    <w:rsid w:val="00950940"/>
    <w:rsid w:val="009534C7"/>
    <w:rsid w:val="00956DE7"/>
    <w:rsid w:val="009609D1"/>
    <w:rsid w:val="009631A6"/>
    <w:rsid w:val="00966B5E"/>
    <w:rsid w:val="00967B94"/>
    <w:rsid w:val="009744A8"/>
    <w:rsid w:val="00975A42"/>
    <w:rsid w:val="009808B7"/>
    <w:rsid w:val="009820BB"/>
    <w:rsid w:val="00995DE0"/>
    <w:rsid w:val="009B0D9D"/>
    <w:rsid w:val="009B19D7"/>
    <w:rsid w:val="009B323F"/>
    <w:rsid w:val="009B4F27"/>
    <w:rsid w:val="009B6274"/>
    <w:rsid w:val="009B785C"/>
    <w:rsid w:val="009C088D"/>
    <w:rsid w:val="009C29FD"/>
    <w:rsid w:val="009C5A78"/>
    <w:rsid w:val="009C5E43"/>
    <w:rsid w:val="009C6167"/>
    <w:rsid w:val="009D3DCF"/>
    <w:rsid w:val="009D5269"/>
    <w:rsid w:val="009E0545"/>
    <w:rsid w:val="009E3C5C"/>
    <w:rsid w:val="009E6D8B"/>
    <w:rsid w:val="009E7603"/>
    <w:rsid w:val="009F1B38"/>
    <w:rsid w:val="009F24CF"/>
    <w:rsid w:val="009F432E"/>
    <w:rsid w:val="009F5511"/>
    <w:rsid w:val="00A059AD"/>
    <w:rsid w:val="00A071DB"/>
    <w:rsid w:val="00A14F28"/>
    <w:rsid w:val="00A17651"/>
    <w:rsid w:val="00A20898"/>
    <w:rsid w:val="00A24A5A"/>
    <w:rsid w:val="00A24E05"/>
    <w:rsid w:val="00A3139F"/>
    <w:rsid w:val="00A32E22"/>
    <w:rsid w:val="00A34D32"/>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827AD"/>
    <w:rsid w:val="00A834DA"/>
    <w:rsid w:val="00A858C8"/>
    <w:rsid w:val="00A85EC9"/>
    <w:rsid w:val="00A87B8B"/>
    <w:rsid w:val="00A922F1"/>
    <w:rsid w:val="00AA19AF"/>
    <w:rsid w:val="00AA25B3"/>
    <w:rsid w:val="00AA3A3A"/>
    <w:rsid w:val="00AA49A1"/>
    <w:rsid w:val="00AA5F60"/>
    <w:rsid w:val="00AA7DC4"/>
    <w:rsid w:val="00AB445F"/>
    <w:rsid w:val="00AB4F1A"/>
    <w:rsid w:val="00AC17C9"/>
    <w:rsid w:val="00AC253A"/>
    <w:rsid w:val="00AC330C"/>
    <w:rsid w:val="00AC45B9"/>
    <w:rsid w:val="00AC7470"/>
    <w:rsid w:val="00AD4F17"/>
    <w:rsid w:val="00AD54CA"/>
    <w:rsid w:val="00AE0456"/>
    <w:rsid w:val="00AE7B4B"/>
    <w:rsid w:val="00AF0512"/>
    <w:rsid w:val="00B0060F"/>
    <w:rsid w:val="00B0250A"/>
    <w:rsid w:val="00B10A2A"/>
    <w:rsid w:val="00B13CAB"/>
    <w:rsid w:val="00B1556A"/>
    <w:rsid w:val="00B1561B"/>
    <w:rsid w:val="00B164EC"/>
    <w:rsid w:val="00B251E8"/>
    <w:rsid w:val="00B26AFA"/>
    <w:rsid w:val="00B33A5B"/>
    <w:rsid w:val="00B36C2A"/>
    <w:rsid w:val="00B36CED"/>
    <w:rsid w:val="00B43A8C"/>
    <w:rsid w:val="00B4699F"/>
    <w:rsid w:val="00B47520"/>
    <w:rsid w:val="00B54E21"/>
    <w:rsid w:val="00B60AE7"/>
    <w:rsid w:val="00B6534D"/>
    <w:rsid w:val="00B66457"/>
    <w:rsid w:val="00B672CB"/>
    <w:rsid w:val="00B67816"/>
    <w:rsid w:val="00B713DC"/>
    <w:rsid w:val="00B72AFF"/>
    <w:rsid w:val="00B73896"/>
    <w:rsid w:val="00B749D4"/>
    <w:rsid w:val="00B77A51"/>
    <w:rsid w:val="00B84380"/>
    <w:rsid w:val="00B864A6"/>
    <w:rsid w:val="00B8663C"/>
    <w:rsid w:val="00B97BEA"/>
    <w:rsid w:val="00BA350C"/>
    <w:rsid w:val="00BA7B17"/>
    <w:rsid w:val="00BB2CCE"/>
    <w:rsid w:val="00BB682A"/>
    <w:rsid w:val="00BB72F8"/>
    <w:rsid w:val="00BB7556"/>
    <w:rsid w:val="00BB7AAE"/>
    <w:rsid w:val="00BC3403"/>
    <w:rsid w:val="00BC4322"/>
    <w:rsid w:val="00BC53A8"/>
    <w:rsid w:val="00BC5C4A"/>
    <w:rsid w:val="00BD2D1C"/>
    <w:rsid w:val="00BD4A5E"/>
    <w:rsid w:val="00BD72B4"/>
    <w:rsid w:val="00BE525E"/>
    <w:rsid w:val="00BE5ADB"/>
    <w:rsid w:val="00BE5E9B"/>
    <w:rsid w:val="00BF0DE4"/>
    <w:rsid w:val="00BF4D74"/>
    <w:rsid w:val="00BF6942"/>
    <w:rsid w:val="00C018AC"/>
    <w:rsid w:val="00C04FF5"/>
    <w:rsid w:val="00C05EF1"/>
    <w:rsid w:val="00C061E5"/>
    <w:rsid w:val="00C06E41"/>
    <w:rsid w:val="00C1355D"/>
    <w:rsid w:val="00C13C07"/>
    <w:rsid w:val="00C234C0"/>
    <w:rsid w:val="00C23D0D"/>
    <w:rsid w:val="00C27C5C"/>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A221C"/>
    <w:rsid w:val="00CA3505"/>
    <w:rsid w:val="00CA4586"/>
    <w:rsid w:val="00CA4F23"/>
    <w:rsid w:val="00CA62EF"/>
    <w:rsid w:val="00CA77EF"/>
    <w:rsid w:val="00CB040E"/>
    <w:rsid w:val="00CB054B"/>
    <w:rsid w:val="00CB1D43"/>
    <w:rsid w:val="00CB5C76"/>
    <w:rsid w:val="00CC1C6A"/>
    <w:rsid w:val="00CC2292"/>
    <w:rsid w:val="00CD3F2C"/>
    <w:rsid w:val="00CE09C8"/>
    <w:rsid w:val="00CE454D"/>
    <w:rsid w:val="00CE6B4F"/>
    <w:rsid w:val="00CF10B7"/>
    <w:rsid w:val="00CF19B2"/>
    <w:rsid w:val="00CF2876"/>
    <w:rsid w:val="00CF3000"/>
    <w:rsid w:val="00CF491A"/>
    <w:rsid w:val="00CF4E4D"/>
    <w:rsid w:val="00CF6179"/>
    <w:rsid w:val="00CF7E57"/>
    <w:rsid w:val="00D07201"/>
    <w:rsid w:val="00D136BD"/>
    <w:rsid w:val="00D13717"/>
    <w:rsid w:val="00D14F6F"/>
    <w:rsid w:val="00D16657"/>
    <w:rsid w:val="00D24589"/>
    <w:rsid w:val="00D255D7"/>
    <w:rsid w:val="00D26274"/>
    <w:rsid w:val="00D30872"/>
    <w:rsid w:val="00D32E37"/>
    <w:rsid w:val="00D335C2"/>
    <w:rsid w:val="00D34B34"/>
    <w:rsid w:val="00D43E00"/>
    <w:rsid w:val="00D45A90"/>
    <w:rsid w:val="00D47A28"/>
    <w:rsid w:val="00D55BE4"/>
    <w:rsid w:val="00D5728B"/>
    <w:rsid w:val="00D57F99"/>
    <w:rsid w:val="00D609A0"/>
    <w:rsid w:val="00D70F3B"/>
    <w:rsid w:val="00D73A37"/>
    <w:rsid w:val="00D8057B"/>
    <w:rsid w:val="00D8327C"/>
    <w:rsid w:val="00D84142"/>
    <w:rsid w:val="00D85ADD"/>
    <w:rsid w:val="00D85B46"/>
    <w:rsid w:val="00D87909"/>
    <w:rsid w:val="00D904A1"/>
    <w:rsid w:val="00D930FE"/>
    <w:rsid w:val="00D932A5"/>
    <w:rsid w:val="00D93394"/>
    <w:rsid w:val="00D93F38"/>
    <w:rsid w:val="00D9460A"/>
    <w:rsid w:val="00D976D5"/>
    <w:rsid w:val="00DA03AC"/>
    <w:rsid w:val="00DA09E8"/>
    <w:rsid w:val="00DA1BB0"/>
    <w:rsid w:val="00DA1F0E"/>
    <w:rsid w:val="00DA464A"/>
    <w:rsid w:val="00DA6465"/>
    <w:rsid w:val="00DC02CF"/>
    <w:rsid w:val="00DC3AC4"/>
    <w:rsid w:val="00DD7F42"/>
    <w:rsid w:val="00DE1BC5"/>
    <w:rsid w:val="00DE691E"/>
    <w:rsid w:val="00DF2F55"/>
    <w:rsid w:val="00DF6E10"/>
    <w:rsid w:val="00E01A2A"/>
    <w:rsid w:val="00E01BD0"/>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854FF"/>
    <w:rsid w:val="00E904A9"/>
    <w:rsid w:val="00E90FCB"/>
    <w:rsid w:val="00E92FD5"/>
    <w:rsid w:val="00E936D6"/>
    <w:rsid w:val="00E94D8A"/>
    <w:rsid w:val="00EA1FBD"/>
    <w:rsid w:val="00EB54B8"/>
    <w:rsid w:val="00EC01EA"/>
    <w:rsid w:val="00EC431E"/>
    <w:rsid w:val="00EC4F6E"/>
    <w:rsid w:val="00EC67F1"/>
    <w:rsid w:val="00EC768B"/>
    <w:rsid w:val="00ED33D1"/>
    <w:rsid w:val="00ED633B"/>
    <w:rsid w:val="00EE52E1"/>
    <w:rsid w:val="00EE7348"/>
    <w:rsid w:val="00EF0A0A"/>
    <w:rsid w:val="00EF67F8"/>
    <w:rsid w:val="00F10AC3"/>
    <w:rsid w:val="00F12B0F"/>
    <w:rsid w:val="00F13136"/>
    <w:rsid w:val="00F17F6E"/>
    <w:rsid w:val="00F20EC9"/>
    <w:rsid w:val="00F21412"/>
    <w:rsid w:val="00F2578B"/>
    <w:rsid w:val="00F25BC7"/>
    <w:rsid w:val="00F25E72"/>
    <w:rsid w:val="00F308E3"/>
    <w:rsid w:val="00F31D1D"/>
    <w:rsid w:val="00F4206E"/>
    <w:rsid w:val="00F44A46"/>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D05EE"/>
    <w:rsid w:val="00FD12E0"/>
    <w:rsid w:val="00FD2AE5"/>
    <w:rsid w:val="00FE1A4A"/>
    <w:rsid w:val="00FE3FD2"/>
    <w:rsid w:val="00FE5B21"/>
    <w:rsid w:val="00FF0631"/>
    <w:rsid w:val="00FF2686"/>
    <w:rsid w:val="00FF3753"/>
    <w:rsid w:val="00FF4123"/>
    <w:rsid w:val="00FF4CE6"/>
    <w:rsid w:val="00FF746A"/>
    <w:rsid w:val="00FF7A37"/>
    <w:rsid w:val="34D5D6E7"/>
    <w:rsid w:val="6C01136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spacing w:after="160" w:line="259" w:lineRule="auto"/>
      <w:jc w:val="both"/>
    </w:pPr>
    <w:rPr>
      <w:sz w:val="24"/>
      <w:szCs w:val="24"/>
    </w:rPr>
  </w:style>
  <w:style w:type="paragraph" w:styleId="1">
    <w:name w:val="heading 1"/>
    <w:basedOn w:val="a"/>
    <w:next w:val="a"/>
    <w:link w:val="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2">
    <w:name w:val="heading 2"/>
    <w:basedOn w:val="a"/>
    <w:next w:val="a"/>
    <w:link w:val="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3">
    <w:name w:val="heading 3"/>
    <w:basedOn w:val="a"/>
    <w:link w:val="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58EF"/>
    <w:pPr>
      <w:tabs>
        <w:tab w:val="center" w:pos="4513"/>
        <w:tab w:val="right" w:pos="9026"/>
      </w:tabs>
      <w:snapToGrid w:val="0"/>
    </w:pPr>
  </w:style>
  <w:style w:type="character" w:customStyle="1" w:styleId="Char">
    <w:name w:val="머리글 Char"/>
    <w:link w:val="a3"/>
    <w:uiPriority w:val="99"/>
    <w:rsid w:val="000E58EF"/>
    <w:rPr>
      <w:sz w:val="24"/>
      <w:szCs w:val="24"/>
    </w:rPr>
  </w:style>
  <w:style w:type="paragraph" w:styleId="a4">
    <w:name w:val="footer"/>
    <w:basedOn w:val="a"/>
    <w:link w:val="Char0"/>
    <w:uiPriority w:val="99"/>
    <w:unhideWhenUsed/>
    <w:rsid w:val="000E58EF"/>
    <w:pPr>
      <w:tabs>
        <w:tab w:val="center" w:pos="4513"/>
        <w:tab w:val="right" w:pos="9026"/>
      </w:tabs>
      <w:snapToGrid w:val="0"/>
    </w:pPr>
  </w:style>
  <w:style w:type="character" w:customStyle="1" w:styleId="Char0">
    <w:name w:val="바닥글 Char"/>
    <w:link w:val="a4"/>
    <w:uiPriority w:val="99"/>
    <w:rsid w:val="000E58EF"/>
    <w:rPr>
      <w:sz w:val="24"/>
      <w:szCs w:val="24"/>
    </w:rPr>
  </w:style>
  <w:style w:type="paragraph" w:styleId="a5">
    <w:name w:val="footnote text"/>
    <w:basedOn w:val="a"/>
    <w:link w:val="Char1"/>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Char1">
    <w:name w:val="각주 텍스트 Char"/>
    <w:basedOn w:val="a0"/>
    <w:link w:val="a5"/>
    <w:uiPriority w:val="99"/>
    <w:rsid w:val="001D51F4"/>
    <w:rPr>
      <w:rFonts w:ascii="Calibri" w:eastAsia="Calibri" w:hAnsi="Calibri"/>
      <w:lang w:eastAsia="en-US"/>
    </w:rPr>
  </w:style>
  <w:style w:type="character" w:styleId="a6">
    <w:name w:val="footnote reference"/>
    <w:uiPriority w:val="99"/>
    <w:semiHidden/>
    <w:unhideWhenUsed/>
    <w:rsid w:val="001D51F4"/>
    <w:rPr>
      <w:vertAlign w:val="superscript"/>
    </w:rPr>
  </w:style>
  <w:style w:type="character" w:styleId="a7">
    <w:name w:val="Hyperlink"/>
    <w:uiPriority w:val="99"/>
    <w:unhideWhenUsed/>
    <w:rsid w:val="001D51F4"/>
    <w:rPr>
      <w:color w:val="0563C1"/>
      <w:u w:val="single"/>
    </w:rPr>
  </w:style>
  <w:style w:type="character" w:styleId="a8">
    <w:name w:val="line number"/>
    <w:basedOn w:val="a0"/>
    <w:uiPriority w:val="99"/>
    <w:semiHidden/>
    <w:unhideWhenUsed/>
    <w:rsid w:val="003B6363"/>
  </w:style>
  <w:style w:type="paragraph" w:styleId="a9">
    <w:name w:val="List Paragraph"/>
    <w:basedOn w:val="a"/>
    <w:uiPriority w:val="34"/>
    <w:qFormat/>
    <w:rsid w:val="0044134D"/>
    <w:pPr>
      <w:ind w:left="720"/>
      <w:contextualSpacing/>
    </w:pPr>
  </w:style>
  <w:style w:type="character" w:customStyle="1" w:styleId="3Char">
    <w:name w:val="제목 3 Char"/>
    <w:basedOn w:val="a0"/>
    <w:link w:val="3"/>
    <w:uiPriority w:val="9"/>
    <w:rsid w:val="006A2C1F"/>
    <w:rPr>
      <w:rFonts w:ascii="Book Antiqua" w:eastAsia="나눔명조 ExtraBold" w:hAnsi="Book Antiqua"/>
      <w:bCs/>
      <w:sz w:val="23"/>
      <w:szCs w:val="27"/>
      <w:lang w:eastAsia="en-US"/>
    </w:rPr>
  </w:style>
  <w:style w:type="character" w:styleId="aa">
    <w:name w:val="annotation reference"/>
    <w:basedOn w:val="a0"/>
    <w:uiPriority w:val="99"/>
    <w:semiHidden/>
    <w:unhideWhenUsed/>
    <w:rsid w:val="00862A1B"/>
    <w:rPr>
      <w:sz w:val="16"/>
      <w:szCs w:val="16"/>
    </w:rPr>
  </w:style>
  <w:style w:type="paragraph" w:styleId="ab">
    <w:name w:val="annotation text"/>
    <w:basedOn w:val="a"/>
    <w:link w:val="Char2"/>
    <w:uiPriority w:val="99"/>
    <w:unhideWhenUsed/>
    <w:rsid w:val="00862A1B"/>
    <w:pPr>
      <w:spacing w:line="240" w:lineRule="auto"/>
    </w:pPr>
    <w:rPr>
      <w:sz w:val="20"/>
      <w:szCs w:val="20"/>
    </w:rPr>
  </w:style>
  <w:style w:type="character" w:customStyle="1" w:styleId="Char2">
    <w:name w:val="메모 텍스트 Char"/>
    <w:basedOn w:val="a0"/>
    <w:link w:val="ab"/>
    <w:uiPriority w:val="99"/>
    <w:rsid w:val="00862A1B"/>
  </w:style>
  <w:style w:type="paragraph" w:styleId="ac">
    <w:name w:val="annotation subject"/>
    <w:basedOn w:val="ab"/>
    <w:next w:val="ab"/>
    <w:link w:val="Char3"/>
    <w:uiPriority w:val="99"/>
    <w:semiHidden/>
    <w:unhideWhenUsed/>
    <w:rsid w:val="00862A1B"/>
    <w:rPr>
      <w:b/>
      <w:bCs/>
    </w:rPr>
  </w:style>
  <w:style w:type="character" w:customStyle="1" w:styleId="Char3">
    <w:name w:val="메모 주제 Char"/>
    <w:basedOn w:val="Char2"/>
    <w:link w:val="ac"/>
    <w:uiPriority w:val="99"/>
    <w:semiHidden/>
    <w:rsid w:val="00862A1B"/>
    <w:rPr>
      <w:b/>
      <w:bCs/>
    </w:rPr>
  </w:style>
  <w:style w:type="paragraph" w:styleId="ad">
    <w:name w:val="Balloon Text"/>
    <w:basedOn w:val="a"/>
    <w:link w:val="Char4"/>
    <w:uiPriority w:val="99"/>
    <w:semiHidden/>
    <w:unhideWhenUsed/>
    <w:rsid w:val="00862A1B"/>
    <w:pPr>
      <w:spacing w:after="0" w:line="240" w:lineRule="auto"/>
    </w:pPr>
    <w:rPr>
      <w:sz w:val="18"/>
      <w:szCs w:val="18"/>
    </w:rPr>
  </w:style>
  <w:style w:type="character" w:customStyle="1" w:styleId="Char4">
    <w:name w:val="풍선 도움말 텍스트 Char"/>
    <w:basedOn w:val="a0"/>
    <w:link w:val="ad"/>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a0"/>
    <w:rsid w:val="00BF4D74"/>
  </w:style>
  <w:style w:type="character" w:customStyle="1" w:styleId="author">
    <w:name w:val="author"/>
    <w:basedOn w:val="a0"/>
    <w:rsid w:val="00FA3A61"/>
  </w:style>
  <w:style w:type="character" w:customStyle="1" w:styleId="pubyear">
    <w:name w:val="pubyear"/>
    <w:basedOn w:val="a0"/>
    <w:rsid w:val="00FA3A61"/>
  </w:style>
  <w:style w:type="character" w:customStyle="1" w:styleId="articletitle">
    <w:name w:val="articletitle"/>
    <w:basedOn w:val="a0"/>
    <w:rsid w:val="00FA3A61"/>
  </w:style>
  <w:style w:type="character" w:customStyle="1" w:styleId="vol">
    <w:name w:val="vol"/>
    <w:basedOn w:val="a0"/>
    <w:rsid w:val="00FA3A61"/>
  </w:style>
  <w:style w:type="character" w:customStyle="1" w:styleId="pagefirst">
    <w:name w:val="pagefirst"/>
    <w:basedOn w:val="a0"/>
    <w:rsid w:val="00FA3A61"/>
  </w:style>
  <w:style w:type="character" w:customStyle="1" w:styleId="pagelast">
    <w:name w:val="pagelast"/>
    <w:basedOn w:val="a0"/>
    <w:rsid w:val="00FA3A61"/>
  </w:style>
  <w:style w:type="paragraph" w:customStyle="1" w:styleId="ae">
    <w:name w:val="바탕글"/>
    <w:basedOn w:val="a"/>
    <w:rsid w:val="00750801"/>
    <w:pPr>
      <w:spacing w:after="0" w:line="384" w:lineRule="auto"/>
      <w:textAlignment w:val="baseline"/>
    </w:pPr>
    <w:rPr>
      <w:rFonts w:ascii="함초롬돋움" w:eastAsia="Times New Roman"/>
      <w:color w:val="000000"/>
      <w:sz w:val="20"/>
      <w:szCs w:val="20"/>
    </w:rPr>
  </w:style>
  <w:style w:type="paragraph" w:styleId="af">
    <w:name w:val="caption"/>
    <w:basedOn w:val="a"/>
    <w:next w:val="a"/>
    <w:uiPriority w:val="35"/>
    <w:unhideWhenUsed/>
    <w:qFormat/>
    <w:rsid w:val="00750801"/>
    <w:pPr>
      <w:spacing w:after="200" w:line="240" w:lineRule="auto"/>
    </w:pPr>
    <w:rPr>
      <w:i/>
      <w:iCs/>
      <w:color w:val="44546A" w:themeColor="text2"/>
      <w:sz w:val="18"/>
      <w:szCs w:val="18"/>
    </w:rPr>
  </w:style>
  <w:style w:type="table" w:styleId="af0">
    <w:name w:val="Table Grid"/>
    <w:basedOn w:val="a1"/>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1">
    <w:name w:val="Placeholder Text"/>
    <w:basedOn w:val="a0"/>
    <w:uiPriority w:val="99"/>
    <w:semiHidden/>
    <w:rsid w:val="00B36CED"/>
    <w:rPr>
      <w:color w:val="808080"/>
    </w:rPr>
  </w:style>
  <w:style w:type="paragraph" w:customStyle="1" w:styleId="MS">
    <w:name w:val="MS바탕글"/>
    <w:basedOn w:val="a"/>
    <w:rsid w:val="00BB2CCE"/>
    <w:pPr>
      <w:widowControl/>
      <w:wordWrap/>
      <w:spacing w:after="0" w:line="240" w:lineRule="auto"/>
      <w:jc w:val="left"/>
      <w:textAlignment w:val="baseline"/>
    </w:pPr>
    <w:rPr>
      <w:rFonts w:eastAsia="Times New Roman"/>
      <w:color w:val="000000"/>
    </w:rPr>
  </w:style>
  <w:style w:type="paragraph" w:styleId="af2">
    <w:name w:val="Bibliography"/>
    <w:basedOn w:val="a"/>
    <w:next w:val="a"/>
    <w:uiPriority w:val="37"/>
    <w:unhideWhenUsed/>
    <w:rsid w:val="00541892"/>
    <w:pPr>
      <w:spacing w:after="240" w:line="240" w:lineRule="auto"/>
      <w:ind w:left="720" w:hanging="720"/>
    </w:pPr>
  </w:style>
  <w:style w:type="character" w:customStyle="1" w:styleId="1Char">
    <w:name w:val="제목 1 Char"/>
    <w:basedOn w:val="a0"/>
    <w:link w:val="1"/>
    <w:uiPriority w:val="9"/>
    <w:rsid w:val="006A2C1F"/>
    <w:rPr>
      <w:rFonts w:ascii="나눔명조 ExtraBold" w:eastAsiaTheme="majorEastAsia" w:hAnsi="나눔명조 ExtraBold" w:cstheme="majorBidi"/>
      <w:b/>
      <w:color w:val="000000" w:themeColor="text1"/>
      <w:sz w:val="28"/>
      <w:szCs w:val="32"/>
    </w:rPr>
  </w:style>
  <w:style w:type="character" w:styleId="af3">
    <w:name w:val="Unresolved Mention"/>
    <w:basedOn w:val="a0"/>
    <w:uiPriority w:val="99"/>
    <w:semiHidden/>
    <w:unhideWhenUsed/>
    <w:rsid w:val="009F432E"/>
    <w:rPr>
      <w:color w:val="605E5C"/>
      <w:shd w:val="clear" w:color="auto" w:fill="E1DFDD"/>
    </w:rPr>
  </w:style>
  <w:style w:type="paragraph" w:customStyle="1" w:styleId="Style1">
    <w:name w:val="Style1"/>
    <w:basedOn w:val="a"/>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2Char">
    <w:name w:val="제목 2 Char"/>
    <w:basedOn w:val="a0"/>
    <w:link w:val="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a0"/>
    <w:link w:val="Style1"/>
    <w:rsid w:val="006A2C1F"/>
    <w:rPr>
      <w:rFonts w:ascii="나눔명조 ExtraBold" w:eastAsia="나눔명조" w:hAnsi="나눔명조 ExtraBold"/>
      <w:b/>
      <w:bCs/>
      <w:smallCaps/>
      <w:sz w:val="24"/>
      <w:szCs w:val="28"/>
    </w:rPr>
  </w:style>
  <w:style w:type="paragraph" w:styleId="af4">
    <w:name w:val="Title"/>
    <w:basedOn w:val="a"/>
    <w:next w:val="a"/>
    <w:link w:val="Char5"/>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Char5">
    <w:name w:val="제목 Char"/>
    <w:basedOn w:val="a0"/>
    <w:link w:val="af4"/>
    <w:uiPriority w:val="10"/>
    <w:rsid w:val="006A2C1F"/>
    <w:rPr>
      <w:rFonts w:ascii="Book Antiqua" w:eastAsia="나눔명조 ExtraBold" w:hAnsi="Book Antiqua" w:cstheme="majorBidi"/>
      <w:b/>
      <w:spacing w:val="-10"/>
      <w:kern w:val="28"/>
      <w:sz w:val="3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www.yna.co.kr/view/AKR20210306054000004"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5930</Words>
  <Characters>33807</Characters>
  <Application>Microsoft Office Word</Application>
  <DocSecurity>0</DocSecurity>
  <Lines>281</Lines>
  <Paragraphs>7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ng Taehee</dc:creator>
  <cp:keywords/>
  <dc:description/>
  <cp:lastModifiedBy>Kang, Jiyoon</cp:lastModifiedBy>
  <cp:revision>34</cp:revision>
  <dcterms:created xsi:type="dcterms:W3CDTF">2021-09-23T19:12:00Z</dcterms:created>
  <dcterms:modified xsi:type="dcterms:W3CDTF">2021-10-01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2"&gt;&lt;session id="6t1sT64W"/&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